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7004189"/>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2216D0D" w:rsidR="007844D2" w:rsidRPr="004E5FFF" w:rsidRDefault="007844D2" w:rsidP="0010433B">
      <w:pPr>
        <w:pStyle w:val="Heading1"/>
      </w:pPr>
      <w:bookmarkStart w:id="1" w:name="_Toc217004190"/>
      <w:bookmarkStart w:id="2" w:name="_Toc133285159"/>
      <w:bookmarkStart w:id="3" w:name="_Toc156995238"/>
      <w:bookmarkStart w:id="4" w:name="OLE_LINK1"/>
      <w:bookmarkStart w:id="5" w:name="OLE_LINK2"/>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1"/>
    </w:p>
    <w:bookmarkEnd w:id="2"/>
    <w:bookmarkEnd w:id="3"/>
    <w:bookmarkEnd w:id="4"/>
    <w:bookmarkEnd w:id="5"/>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4D8975B0">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51757B17" w14:textId="45F6E446" w:rsidR="00FD2FDF" w:rsidRDefault="000052E0" w:rsidP="00982A82">
      <w:pPr>
        <w:pStyle w:val="Heading1"/>
      </w:pPr>
      <w:bookmarkStart w:id="20" w:name="_Toc217004191"/>
      <w:r w:rsidRPr="001050F9">
        <w:t>Abstract</w:t>
      </w:r>
      <w:bookmarkEnd w:id="20"/>
    </w:p>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39A33382" w14:textId="77777777" w:rsidR="00856C0B" w:rsidRDefault="00856C0B" w:rsidP="00856C0B"/>
    <w:p w14:paraId="0BDA7980" w14:textId="77777777" w:rsidR="00856C0B" w:rsidRPr="00856C0B" w:rsidRDefault="00856C0B" w:rsidP="00856C0B"/>
    <w:p w14:paraId="60BE7F8E" w14:textId="77777777" w:rsidR="00176754" w:rsidRPr="00176754" w:rsidRDefault="00176754" w:rsidP="00176754"/>
    <w:sdt>
      <w:sdtPr>
        <w:rPr>
          <w:rFonts w:ascii="Times New Roman" w:eastAsia="Times New Roman" w:hAnsi="Times New Roman" w:cs="Times New Roman"/>
          <w:b w:val="0"/>
          <w:bCs w:val="0"/>
          <w:color w:val="auto"/>
          <w:sz w:val="24"/>
          <w:szCs w:val="24"/>
          <w:lang w:val="en-LK" w:eastAsia="en-GB"/>
        </w:rPr>
        <w:id w:val="-938294034"/>
        <w:docPartObj>
          <w:docPartGallery w:val="Table of Contents"/>
          <w:docPartUnique/>
        </w:docPartObj>
      </w:sdtPr>
      <w:sdtEndPr>
        <w:rPr>
          <w:noProof/>
        </w:rPr>
      </w:sdtEndPr>
      <w:sdtContent>
        <w:p w14:paraId="3C636E2A" w14:textId="705A0DF5" w:rsidR="00176754" w:rsidRDefault="00176754">
          <w:pPr>
            <w:pStyle w:val="TOCHeading"/>
          </w:pPr>
          <w:r>
            <w:t>Table of Contents</w:t>
          </w:r>
        </w:p>
        <w:p w14:paraId="44C7EE73" w14:textId="316E92D2" w:rsidR="004E609B" w:rsidRDefault="00176754">
          <w:pPr>
            <w:pStyle w:val="TOC1"/>
            <w:tabs>
              <w:tab w:val="right" w:leader="dot" w:pos="9016"/>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7004189" w:history="1">
            <w:r w:rsidR="004E609B" w:rsidRPr="00E425E5">
              <w:rPr>
                <w:rStyle w:val="Hyperlink"/>
                <w:noProof/>
              </w:rPr>
              <w:t>Declaration</w:t>
            </w:r>
            <w:r w:rsidR="004E609B">
              <w:rPr>
                <w:noProof/>
                <w:webHidden/>
              </w:rPr>
              <w:tab/>
            </w:r>
            <w:r w:rsidR="004E609B">
              <w:rPr>
                <w:noProof/>
                <w:webHidden/>
              </w:rPr>
              <w:fldChar w:fldCharType="begin"/>
            </w:r>
            <w:r w:rsidR="004E609B">
              <w:rPr>
                <w:noProof/>
                <w:webHidden/>
              </w:rPr>
              <w:instrText xml:space="preserve"> PAGEREF _Toc217004189 \h </w:instrText>
            </w:r>
            <w:r w:rsidR="004E609B">
              <w:rPr>
                <w:noProof/>
                <w:webHidden/>
              </w:rPr>
            </w:r>
            <w:r w:rsidR="004E609B">
              <w:rPr>
                <w:noProof/>
                <w:webHidden/>
              </w:rPr>
              <w:fldChar w:fldCharType="separate"/>
            </w:r>
            <w:r w:rsidR="004E609B">
              <w:rPr>
                <w:noProof/>
                <w:webHidden/>
              </w:rPr>
              <w:t>3</w:t>
            </w:r>
            <w:r w:rsidR="004E609B">
              <w:rPr>
                <w:noProof/>
                <w:webHidden/>
              </w:rPr>
              <w:fldChar w:fldCharType="end"/>
            </w:r>
          </w:hyperlink>
        </w:p>
        <w:p w14:paraId="45137BA8" w14:textId="6D5416C5"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190" w:history="1">
            <w:r w:rsidRPr="00E425E5">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7004190 \h </w:instrText>
            </w:r>
            <w:r>
              <w:rPr>
                <w:noProof/>
                <w:webHidden/>
              </w:rPr>
            </w:r>
            <w:r>
              <w:rPr>
                <w:noProof/>
                <w:webHidden/>
              </w:rPr>
              <w:fldChar w:fldCharType="separate"/>
            </w:r>
            <w:r>
              <w:rPr>
                <w:noProof/>
                <w:webHidden/>
              </w:rPr>
              <w:t>4</w:t>
            </w:r>
            <w:r>
              <w:rPr>
                <w:noProof/>
                <w:webHidden/>
              </w:rPr>
              <w:fldChar w:fldCharType="end"/>
            </w:r>
          </w:hyperlink>
        </w:p>
        <w:p w14:paraId="177BB99F" w14:textId="1E08750A"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191" w:history="1">
            <w:r w:rsidRPr="00E425E5">
              <w:rPr>
                <w:rStyle w:val="Hyperlink"/>
                <w:noProof/>
              </w:rPr>
              <w:t>Abstract</w:t>
            </w:r>
            <w:r>
              <w:rPr>
                <w:noProof/>
                <w:webHidden/>
              </w:rPr>
              <w:tab/>
            </w:r>
            <w:r>
              <w:rPr>
                <w:noProof/>
                <w:webHidden/>
              </w:rPr>
              <w:fldChar w:fldCharType="begin"/>
            </w:r>
            <w:r>
              <w:rPr>
                <w:noProof/>
                <w:webHidden/>
              </w:rPr>
              <w:instrText xml:space="preserve"> PAGEREF _Toc217004191 \h </w:instrText>
            </w:r>
            <w:r>
              <w:rPr>
                <w:noProof/>
                <w:webHidden/>
              </w:rPr>
            </w:r>
            <w:r>
              <w:rPr>
                <w:noProof/>
                <w:webHidden/>
              </w:rPr>
              <w:fldChar w:fldCharType="separate"/>
            </w:r>
            <w:r>
              <w:rPr>
                <w:noProof/>
                <w:webHidden/>
              </w:rPr>
              <w:t>10</w:t>
            </w:r>
            <w:r>
              <w:rPr>
                <w:noProof/>
                <w:webHidden/>
              </w:rPr>
              <w:fldChar w:fldCharType="end"/>
            </w:r>
          </w:hyperlink>
        </w:p>
        <w:p w14:paraId="008CB739" w14:textId="2D28D5CC"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192" w:history="1">
            <w:r w:rsidRPr="00E425E5">
              <w:rPr>
                <w:rStyle w:val="Hyperlink"/>
                <w:noProof/>
              </w:rPr>
              <w:t>Chapter 1 – Introduction</w:t>
            </w:r>
            <w:r>
              <w:rPr>
                <w:noProof/>
                <w:webHidden/>
              </w:rPr>
              <w:tab/>
            </w:r>
            <w:r>
              <w:rPr>
                <w:noProof/>
                <w:webHidden/>
              </w:rPr>
              <w:fldChar w:fldCharType="begin"/>
            </w:r>
            <w:r>
              <w:rPr>
                <w:noProof/>
                <w:webHidden/>
              </w:rPr>
              <w:instrText xml:space="preserve"> PAGEREF _Toc217004192 \h </w:instrText>
            </w:r>
            <w:r>
              <w:rPr>
                <w:noProof/>
                <w:webHidden/>
              </w:rPr>
            </w:r>
            <w:r>
              <w:rPr>
                <w:noProof/>
                <w:webHidden/>
              </w:rPr>
              <w:fldChar w:fldCharType="separate"/>
            </w:r>
            <w:r>
              <w:rPr>
                <w:noProof/>
                <w:webHidden/>
              </w:rPr>
              <w:t>17</w:t>
            </w:r>
            <w:r>
              <w:rPr>
                <w:noProof/>
                <w:webHidden/>
              </w:rPr>
              <w:fldChar w:fldCharType="end"/>
            </w:r>
          </w:hyperlink>
        </w:p>
        <w:p w14:paraId="315DAA80" w14:textId="6DCDDE9D"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3" w:history="1">
            <w:r w:rsidRPr="00E425E5">
              <w:rPr>
                <w:rStyle w:val="Hyperlink"/>
                <w:noProof/>
              </w:rPr>
              <w:t>1.1 Background of the Problem</w:t>
            </w:r>
            <w:r>
              <w:rPr>
                <w:noProof/>
                <w:webHidden/>
              </w:rPr>
              <w:tab/>
            </w:r>
            <w:r>
              <w:rPr>
                <w:noProof/>
                <w:webHidden/>
              </w:rPr>
              <w:fldChar w:fldCharType="begin"/>
            </w:r>
            <w:r>
              <w:rPr>
                <w:noProof/>
                <w:webHidden/>
              </w:rPr>
              <w:instrText xml:space="preserve"> PAGEREF _Toc217004193 \h </w:instrText>
            </w:r>
            <w:r>
              <w:rPr>
                <w:noProof/>
                <w:webHidden/>
              </w:rPr>
            </w:r>
            <w:r>
              <w:rPr>
                <w:noProof/>
                <w:webHidden/>
              </w:rPr>
              <w:fldChar w:fldCharType="separate"/>
            </w:r>
            <w:r>
              <w:rPr>
                <w:noProof/>
                <w:webHidden/>
              </w:rPr>
              <w:t>17</w:t>
            </w:r>
            <w:r>
              <w:rPr>
                <w:noProof/>
                <w:webHidden/>
              </w:rPr>
              <w:fldChar w:fldCharType="end"/>
            </w:r>
          </w:hyperlink>
        </w:p>
        <w:p w14:paraId="7162AB18" w14:textId="398C67B8"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4" w:history="1">
            <w:r w:rsidRPr="00E425E5">
              <w:rPr>
                <w:rStyle w:val="Hyperlink"/>
                <w:noProof/>
              </w:rPr>
              <w:t>1.2 Motivation</w:t>
            </w:r>
            <w:r>
              <w:rPr>
                <w:noProof/>
                <w:webHidden/>
              </w:rPr>
              <w:tab/>
            </w:r>
            <w:r>
              <w:rPr>
                <w:noProof/>
                <w:webHidden/>
              </w:rPr>
              <w:fldChar w:fldCharType="begin"/>
            </w:r>
            <w:r>
              <w:rPr>
                <w:noProof/>
                <w:webHidden/>
              </w:rPr>
              <w:instrText xml:space="preserve"> PAGEREF _Toc217004194 \h </w:instrText>
            </w:r>
            <w:r>
              <w:rPr>
                <w:noProof/>
                <w:webHidden/>
              </w:rPr>
            </w:r>
            <w:r>
              <w:rPr>
                <w:noProof/>
                <w:webHidden/>
              </w:rPr>
              <w:fldChar w:fldCharType="separate"/>
            </w:r>
            <w:r>
              <w:rPr>
                <w:noProof/>
                <w:webHidden/>
              </w:rPr>
              <w:t>17</w:t>
            </w:r>
            <w:r>
              <w:rPr>
                <w:noProof/>
                <w:webHidden/>
              </w:rPr>
              <w:fldChar w:fldCharType="end"/>
            </w:r>
          </w:hyperlink>
        </w:p>
        <w:p w14:paraId="714A9EB4" w14:textId="299C00F2"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5" w:history="1">
            <w:r w:rsidRPr="00E425E5">
              <w:rPr>
                <w:rStyle w:val="Hyperlink"/>
                <w:noProof/>
              </w:rPr>
              <w:t>1.3 Aim</w:t>
            </w:r>
            <w:r>
              <w:rPr>
                <w:noProof/>
                <w:webHidden/>
              </w:rPr>
              <w:tab/>
            </w:r>
            <w:r>
              <w:rPr>
                <w:noProof/>
                <w:webHidden/>
              </w:rPr>
              <w:fldChar w:fldCharType="begin"/>
            </w:r>
            <w:r>
              <w:rPr>
                <w:noProof/>
                <w:webHidden/>
              </w:rPr>
              <w:instrText xml:space="preserve"> PAGEREF _Toc217004195 \h </w:instrText>
            </w:r>
            <w:r>
              <w:rPr>
                <w:noProof/>
                <w:webHidden/>
              </w:rPr>
            </w:r>
            <w:r>
              <w:rPr>
                <w:noProof/>
                <w:webHidden/>
              </w:rPr>
              <w:fldChar w:fldCharType="separate"/>
            </w:r>
            <w:r>
              <w:rPr>
                <w:noProof/>
                <w:webHidden/>
              </w:rPr>
              <w:t>18</w:t>
            </w:r>
            <w:r>
              <w:rPr>
                <w:noProof/>
                <w:webHidden/>
              </w:rPr>
              <w:fldChar w:fldCharType="end"/>
            </w:r>
          </w:hyperlink>
        </w:p>
        <w:p w14:paraId="56B765E3" w14:textId="1B670256"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6" w:history="1">
            <w:r w:rsidRPr="00E425E5">
              <w:rPr>
                <w:rStyle w:val="Hyperlink"/>
                <w:noProof/>
              </w:rPr>
              <w:t>1.4 Research Questions</w:t>
            </w:r>
            <w:r>
              <w:rPr>
                <w:noProof/>
                <w:webHidden/>
              </w:rPr>
              <w:tab/>
            </w:r>
            <w:r>
              <w:rPr>
                <w:noProof/>
                <w:webHidden/>
              </w:rPr>
              <w:fldChar w:fldCharType="begin"/>
            </w:r>
            <w:r>
              <w:rPr>
                <w:noProof/>
                <w:webHidden/>
              </w:rPr>
              <w:instrText xml:space="preserve"> PAGEREF _Toc217004196 \h </w:instrText>
            </w:r>
            <w:r>
              <w:rPr>
                <w:noProof/>
                <w:webHidden/>
              </w:rPr>
            </w:r>
            <w:r>
              <w:rPr>
                <w:noProof/>
                <w:webHidden/>
              </w:rPr>
              <w:fldChar w:fldCharType="separate"/>
            </w:r>
            <w:r>
              <w:rPr>
                <w:noProof/>
                <w:webHidden/>
              </w:rPr>
              <w:t>18</w:t>
            </w:r>
            <w:r>
              <w:rPr>
                <w:noProof/>
                <w:webHidden/>
              </w:rPr>
              <w:fldChar w:fldCharType="end"/>
            </w:r>
          </w:hyperlink>
        </w:p>
        <w:p w14:paraId="54CC911A" w14:textId="4D51DD2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7" w:history="1">
            <w:r w:rsidRPr="00E425E5">
              <w:rPr>
                <w:rStyle w:val="Hyperlink"/>
                <w:noProof/>
              </w:rPr>
              <w:t>1.5 Research Gap</w:t>
            </w:r>
            <w:r>
              <w:rPr>
                <w:noProof/>
                <w:webHidden/>
              </w:rPr>
              <w:tab/>
            </w:r>
            <w:r>
              <w:rPr>
                <w:noProof/>
                <w:webHidden/>
              </w:rPr>
              <w:fldChar w:fldCharType="begin"/>
            </w:r>
            <w:r>
              <w:rPr>
                <w:noProof/>
                <w:webHidden/>
              </w:rPr>
              <w:instrText xml:space="preserve"> PAGEREF _Toc217004197 \h </w:instrText>
            </w:r>
            <w:r>
              <w:rPr>
                <w:noProof/>
                <w:webHidden/>
              </w:rPr>
            </w:r>
            <w:r>
              <w:rPr>
                <w:noProof/>
                <w:webHidden/>
              </w:rPr>
              <w:fldChar w:fldCharType="separate"/>
            </w:r>
            <w:r>
              <w:rPr>
                <w:noProof/>
                <w:webHidden/>
              </w:rPr>
              <w:t>18</w:t>
            </w:r>
            <w:r>
              <w:rPr>
                <w:noProof/>
                <w:webHidden/>
              </w:rPr>
              <w:fldChar w:fldCharType="end"/>
            </w:r>
          </w:hyperlink>
        </w:p>
        <w:p w14:paraId="46E771E7" w14:textId="6902919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8" w:history="1">
            <w:r w:rsidRPr="00E425E5">
              <w:rPr>
                <w:rStyle w:val="Hyperlink"/>
                <w:noProof/>
              </w:rPr>
              <w:t>1.6 Research Objectives</w:t>
            </w:r>
            <w:r>
              <w:rPr>
                <w:noProof/>
                <w:webHidden/>
              </w:rPr>
              <w:tab/>
            </w:r>
            <w:r>
              <w:rPr>
                <w:noProof/>
                <w:webHidden/>
              </w:rPr>
              <w:fldChar w:fldCharType="begin"/>
            </w:r>
            <w:r>
              <w:rPr>
                <w:noProof/>
                <w:webHidden/>
              </w:rPr>
              <w:instrText xml:space="preserve"> PAGEREF _Toc217004198 \h </w:instrText>
            </w:r>
            <w:r>
              <w:rPr>
                <w:noProof/>
                <w:webHidden/>
              </w:rPr>
            </w:r>
            <w:r>
              <w:rPr>
                <w:noProof/>
                <w:webHidden/>
              </w:rPr>
              <w:fldChar w:fldCharType="separate"/>
            </w:r>
            <w:r>
              <w:rPr>
                <w:noProof/>
                <w:webHidden/>
              </w:rPr>
              <w:t>18</w:t>
            </w:r>
            <w:r>
              <w:rPr>
                <w:noProof/>
                <w:webHidden/>
              </w:rPr>
              <w:fldChar w:fldCharType="end"/>
            </w:r>
          </w:hyperlink>
        </w:p>
        <w:p w14:paraId="3809947E" w14:textId="5DB74C9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9" w:history="1">
            <w:r w:rsidRPr="00E425E5">
              <w:rPr>
                <w:rStyle w:val="Hyperlink"/>
                <w:noProof/>
              </w:rPr>
              <w:t>1.7 Operational Objectives</w:t>
            </w:r>
            <w:r>
              <w:rPr>
                <w:noProof/>
                <w:webHidden/>
              </w:rPr>
              <w:tab/>
            </w:r>
            <w:r>
              <w:rPr>
                <w:noProof/>
                <w:webHidden/>
              </w:rPr>
              <w:fldChar w:fldCharType="begin"/>
            </w:r>
            <w:r>
              <w:rPr>
                <w:noProof/>
                <w:webHidden/>
              </w:rPr>
              <w:instrText xml:space="preserve"> PAGEREF _Toc217004199 \h </w:instrText>
            </w:r>
            <w:r>
              <w:rPr>
                <w:noProof/>
                <w:webHidden/>
              </w:rPr>
            </w:r>
            <w:r>
              <w:rPr>
                <w:noProof/>
                <w:webHidden/>
              </w:rPr>
              <w:fldChar w:fldCharType="separate"/>
            </w:r>
            <w:r>
              <w:rPr>
                <w:noProof/>
                <w:webHidden/>
              </w:rPr>
              <w:t>19</w:t>
            </w:r>
            <w:r>
              <w:rPr>
                <w:noProof/>
                <w:webHidden/>
              </w:rPr>
              <w:fldChar w:fldCharType="end"/>
            </w:r>
          </w:hyperlink>
        </w:p>
        <w:p w14:paraId="62927CFD" w14:textId="7EEA52A6"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0" w:history="1">
            <w:r w:rsidRPr="00E425E5">
              <w:rPr>
                <w:rStyle w:val="Hyperlink"/>
                <w:noProof/>
              </w:rPr>
              <w:t>1.8 Scope</w:t>
            </w:r>
            <w:r>
              <w:rPr>
                <w:noProof/>
                <w:webHidden/>
              </w:rPr>
              <w:tab/>
            </w:r>
            <w:r>
              <w:rPr>
                <w:noProof/>
                <w:webHidden/>
              </w:rPr>
              <w:fldChar w:fldCharType="begin"/>
            </w:r>
            <w:r>
              <w:rPr>
                <w:noProof/>
                <w:webHidden/>
              </w:rPr>
              <w:instrText xml:space="preserve"> PAGEREF _Toc217004200 \h </w:instrText>
            </w:r>
            <w:r>
              <w:rPr>
                <w:noProof/>
                <w:webHidden/>
              </w:rPr>
            </w:r>
            <w:r>
              <w:rPr>
                <w:noProof/>
                <w:webHidden/>
              </w:rPr>
              <w:fldChar w:fldCharType="separate"/>
            </w:r>
            <w:r>
              <w:rPr>
                <w:noProof/>
                <w:webHidden/>
              </w:rPr>
              <w:t>19</w:t>
            </w:r>
            <w:r>
              <w:rPr>
                <w:noProof/>
                <w:webHidden/>
              </w:rPr>
              <w:fldChar w:fldCharType="end"/>
            </w:r>
          </w:hyperlink>
        </w:p>
        <w:p w14:paraId="28D1E03C" w14:textId="68A17AA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1" w:history="1">
            <w:r w:rsidRPr="00E425E5">
              <w:rPr>
                <w:rStyle w:val="Hyperlink"/>
                <w:noProof/>
              </w:rPr>
              <w:t>1.9 High-Level Rich Picture of the Proposed Solution</w:t>
            </w:r>
            <w:r>
              <w:rPr>
                <w:noProof/>
                <w:webHidden/>
              </w:rPr>
              <w:tab/>
            </w:r>
            <w:r>
              <w:rPr>
                <w:noProof/>
                <w:webHidden/>
              </w:rPr>
              <w:fldChar w:fldCharType="begin"/>
            </w:r>
            <w:r>
              <w:rPr>
                <w:noProof/>
                <w:webHidden/>
              </w:rPr>
              <w:instrText xml:space="preserve"> PAGEREF _Toc217004201 \h </w:instrText>
            </w:r>
            <w:r>
              <w:rPr>
                <w:noProof/>
                <w:webHidden/>
              </w:rPr>
            </w:r>
            <w:r>
              <w:rPr>
                <w:noProof/>
                <w:webHidden/>
              </w:rPr>
              <w:fldChar w:fldCharType="separate"/>
            </w:r>
            <w:r>
              <w:rPr>
                <w:noProof/>
                <w:webHidden/>
              </w:rPr>
              <w:t>19</w:t>
            </w:r>
            <w:r>
              <w:rPr>
                <w:noProof/>
                <w:webHidden/>
              </w:rPr>
              <w:fldChar w:fldCharType="end"/>
            </w:r>
          </w:hyperlink>
        </w:p>
        <w:p w14:paraId="16942DF9" w14:textId="10A37D90"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02" w:history="1">
            <w:r w:rsidRPr="00E425E5">
              <w:rPr>
                <w:rStyle w:val="Hyperlink"/>
                <w:noProof/>
              </w:rPr>
              <w:t>Chapter 2 – Literature Review</w:t>
            </w:r>
            <w:r>
              <w:rPr>
                <w:noProof/>
                <w:webHidden/>
              </w:rPr>
              <w:tab/>
            </w:r>
            <w:r>
              <w:rPr>
                <w:noProof/>
                <w:webHidden/>
              </w:rPr>
              <w:fldChar w:fldCharType="begin"/>
            </w:r>
            <w:r>
              <w:rPr>
                <w:noProof/>
                <w:webHidden/>
              </w:rPr>
              <w:instrText xml:space="preserve"> PAGEREF _Toc217004202 \h </w:instrText>
            </w:r>
            <w:r>
              <w:rPr>
                <w:noProof/>
                <w:webHidden/>
              </w:rPr>
            </w:r>
            <w:r>
              <w:rPr>
                <w:noProof/>
                <w:webHidden/>
              </w:rPr>
              <w:fldChar w:fldCharType="separate"/>
            </w:r>
            <w:r>
              <w:rPr>
                <w:noProof/>
                <w:webHidden/>
              </w:rPr>
              <w:t>20</w:t>
            </w:r>
            <w:r>
              <w:rPr>
                <w:noProof/>
                <w:webHidden/>
              </w:rPr>
              <w:fldChar w:fldCharType="end"/>
            </w:r>
          </w:hyperlink>
        </w:p>
        <w:p w14:paraId="4DB46A92" w14:textId="131CCF1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3" w:history="1">
            <w:r w:rsidRPr="00E425E5">
              <w:rPr>
                <w:rStyle w:val="Hyperlink"/>
                <w:noProof/>
              </w:rPr>
              <w:t>2.0 Introduction</w:t>
            </w:r>
            <w:r>
              <w:rPr>
                <w:noProof/>
                <w:webHidden/>
              </w:rPr>
              <w:tab/>
            </w:r>
            <w:r>
              <w:rPr>
                <w:noProof/>
                <w:webHidden/>
              </w:rPr>
              <w:fldChar w:fldCharType="begin"/>
            </w:r>
            <w:r>
              <w:rPr>
                <w:noProof/>
                <w:webHidden/>
              </w:rPr>
              <w:instrText xml:space="preserve"> PAGEREF _Toc217004203 \h </w:instrText>
            </w:r>
            <w:r>
              <w:rPr>
                <w:noProof/>
                <w:webHidden/>
              </w:rPr>
            </w:r>
            <w:r>
              <w:rPr>
                <w:noProof/>
                <w:webHidden/>
              </w:rPr>
              <w:fldChar w:fldCharType="separate"/>
            </w:r>
            <w:r>
              <w:rPr>
                <w:noProof/>
                <w:webHidden/>
              </w:rPr>
              <w:t>20</w:t>
            </w:r>
            <w:r>
              <w:rPr>
                <w:noProof/>
                <w:webHidden/>
              </w:rPr>
              <w:fldChar w:fldCharType="end"/>
            </w:r>
          </w:hyperlink>
        </w:p>
        <w:p w14:paraId="1D6936F6" w14:textId="79B512F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4" w:history="1">
            <w:r w:rsidRPr="00E425E5">
              <w:rPr>
                <w:rStyle w:val="Hyperlink"/>
                <w:noProof/>
              </w:rPr>
              <w:t>2.1 Research Methodology</w:t>
            </w:r>
            <w:r>
              <w:rPr>
                <w:noProof/>
                <w:webHidden/>
              </w:rPr>
              <w:tab/>
            </w:r>
            <w:r>
              <w:rPr>
                <w:noProof/>
                <w:webHidden/>
              </w:rPr>
              <w:fldChar w:fldCharType="begin"/>
            </w:r>
            <w:r>
              <w:rPr>
                <w:noProof/>
                <w:webHidden/>
              </w:rPr>
              <w:instrText xml:space="preserve"> PAGEREF _Toc217004204 \h </w:instrText>
            </w:r>
            <w:r>
              <w:rPr>
                <w:noProof/>
                <w:webHidden/>
              </w:rPr>
            </w:r>
            <w:r>
              <w:rPr>
                <w:noProof/>
                <w:webHidden/>
              </w:rPr>
              <w:fldChar w:fldCharType="separate"/>
            </w:r>
            <w:r>
              <w:rPr>
                <w:noProof/>
                <w:webHidden/>
              </w:rPr>
              <w:t>21</w:t>
            </w:r>
            <w:r>
              <w:rPr>
                <w:noProof/>
                <w:webHidden/>
              </w:rPr>
              <w:fldChar w:fldCharType="end"/>
            </w:r>
          </w:hyperlink>
        </w:p>
        <w:p w14:paraId="686E3FA0" w14:textId="1BDFC3E4"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5" w:history="1">
            <w:r w:rsidRPr="00E425E5">
              <w:rPr>
                <w:rStyle w:val="Hyperlink"/>
                <w:noProof/>
              </w:rPr>
              <w:t>2.2 Concept Map for Literature Review</w:t>
            </w:r>
            <w:r>
              <w:rPr>
                <w:noProof/>
                <w:webHidden/>
              </w:rPr>
              <w:tab/>
            </w:r>
            <w:r>
              <w:rPr>
                <w:noProof/>
                <w:webHidden/>
              </w:rPr>
              <w:fldChar w:fldCharType="begin"/>
            </w:r>
            <w:r>
              <w:rPr>
                <w:noProof/>
                <w:webHidden/>
              </w:rPr>
              <w:instrText xml:space="preserve"> PAGEREF _Toc217004205 \h </w:instrText>
            </w:r>
            <w:r>
              <w:rPr>
                <w:noProof/>
                <w:webHidden/>
              </w:rPr>
            </w:r>
            <w:r>
              <w:rPr>
                <w:noProof/>
                <w:webHidden/>
              </w:rPr>
              <w:fldChar w:fldCharType="separate"/>
            </w:r>
            <w:r>
              <w:rPr>
                <w:noProof/>
                <w:webHidden/>
              </w:rPr>
              <w:t>22</w:t>
            </w:r>
            <w:r>
              <w:rPr>
                <w:noProof/>
                <w:webHidden/>
              </w:rPr>
              <w:fldChar w:fldCharType="end"/>
            </w:r>
          </w:hyperlink>
        </w:p>
        <w:p w14:paraId="688BC92B" w14:textId="04AB8CA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6" w:history="1">
            <w:r w:rsidRPr="00E425E5">
              <w:rPr>
                <w:rStyle w:val="Hyperlink"/>
                <w:noProof/>
              </w:rPr>
              <w:t>2.3 Research into the Domain</w:t>
            </w:r>
            <w:r>
              <w:rPr>
                <w:noProof/>
                <w:webHidden/>
              </w:rPr>
              <w:tab/>
            </w:r>
            <w:r>
              <w:rPr>
                <w:noProof/>
                <w:webHidden/>
              </w:rPr>
              <w:fldChar w:fldCharType="begin"/>
            </w:r>
            <w:r>
              <w:rPr>
                <w:noProof/>
                <w:webHidden/>
              </w:rPr>
              <w:instrText xml:space="preserve"> PAGEREF _Toc217004206 \h </w:instrText>
            </w:r>
            <w:r>
              <w:rPr>
                <w:noProof/>
                <w:webHidden/>
              </w:rPr>
            </w:r>
            <w:r>
              <w:rPr>
                <w:noProof/>
                <w:webHidden/>
              </w:rPr>
              <w:fldChar w:fldCharType="separate"/>
            </w:r>
            <w:r>
              <w:rPr>
                <w:noProof/>
                <w:webHidden/>
              </w:rPr>
              <w:t>22</w:t>
            </w:r>
            <w:r>
              <w:rPr>
                <w:noProof/>
                <w:webHidden/>
              </w:rPr>
              <w:fldChar w:fldCharType="end"/>
            </w:r>
          </w:hyperlink>
        </w:p>
        <w:p w14:paraId="55B173FA" w14:textId="41C6C91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7" w:history="1">
            <w:r w:rsidRPr="00E425E5">
              <w:rPr>
                <w:rStyle w:val="Hyperlink"/>
                <w:noProof/>
              </w:rPr>
              <w:t>2.4 Research into the Problem Itself</w:t>
            </w:r>
            <w:r>
              <w:rPr>
                <w:noProof/>
                <w:webHidden/>
              </w:rPr>
              <w:tab/>
            </w:r>
            <w:r>
              <w:rPr>
                <w:noProof/>
                <w:webHidden/>
              </w:rPr>
              <w:fldChar w:fldCharType="begin"/>
            </w:r>
            <w:r>
              <w:rPr>
                <w:noProof/>
                <w:webHidden/>
              </w:rPr>
              <w:instrText xml:space="preserve"> PAGEREF _Toc217004207 \h </w:instrText>
            </w:r>
            <w:r>
              <w:rPr>
                <w:noProof/>
                <w:webHidden/>
              </w:rPr>
            </w:r>
            <w:r>
              <w:rPr>
                <w:noProof/>
                <w:webHidden/>
              </w:rPr>
              <w:fldChar w:fldCharType="separate"/>
            </w:r>
            <w:r>
              <w:rPr>
                <w:noProof/>
                <w:webHidden/>
              </w:rPr>
              <w:t>23</w:t>
            </w:r>
            <w:r>
              <w:rPr>
                <w:noProof/>
                <w:webHidden/>
              </w:rPr>
              <w:fldChar w:fldCharType="end"/>
            </w:r>
          </w:hyperlink>
        </w:p>
        <w:p w14:paraId="13BB133E" w14:textId="20B69D3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8" w:history="1">
            <w:r w:rsidRPr="00E425E5">
              <w:rPr>
                <w:rStyle w:val="Hyperlink"/>
                <w:noProof/>
              </w:rPr>
              <w:t>2.5 Research into Possible Solutions</w:t>
            </w:r>
            <w:r>
              <w:rPr>
                <w:noProof/>
                <w:webHidden/>
              </w:rPr>
              <w:tab/>
            </w:r>
            <w:r>
              <w:rPr>
                <w:noProof/>
                <w:webHidden/>
              </w:rPr>
              <w:fldChar w:fldCharType="begin"/>
            </w:r>
            <w:r>
              <w:rPr>
                <w:noProof/>
                <w:webHidden/>
              </w:rPr>
              <w:instrText xml:space="preserve"> PAGEREF _Toc217004208 \h </w:instrText>
            </w:r>
            <w:r>
              <w:rPr>
                <w:noProof/>
                <w:webHidden/>
              </w:rPr>
            </w:r>
            <w:r>
              <w:rPr>
                <w:noProof/>
                <w:webHidden/>
              </w:rPr>
              <w:fldChar w:fldCharType="separate"/>
            </w:r>
            <w:r>
              <w:rPr>
                <w:noProof/>
                <w:webHidden/>
              </w:rPr>
              <w:t>27</w:t>
            </w:r>
            <w:r>
              <w:rPr>
                <w:noProof/>
                <w:webHidden/>
              </w:rPr>
              <w:fldChar w:fldCharType="end"/>
            </w:r>
          </w:hyperlink>
        </w:p>
        <w:p w14:paraId="0ADDE7B3" w14:textId="51A2546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9" w:history="1">
            <w:r w:rsidRPr="00E425E5">
              <w:rPr>
                <w:rStyle w:val="Hyperlink"/>
                <w:noProof/>
              </w:rPr>
              <w:t>2.6 Existing Systems</w:t>
            </w:r>
            <w:r>
              <w:rPr>
                <w:noProof/>
                <w:webHidden/>
              </w:rPr>
              <w:tab/>
            </w:r>
            <w:r>
              <w:rPr>
                <w:noProof/>
                <w:webHidden/>
              </w:rPr>
              <w:fldChar w:fldCharType="begin"/>
            </w:r>
            <w:r>
              <w:rPr>
                <w:noProof/>
                <w:webHidden/>
              </w:rPr>
              <w:instrText xml:space="preserve"> PAGEREF _Toc217004209 \h </w:instrText>
            </w:r>
            <w:r>
              <w:rPr>
                <w:noProof/>
                <w:webHidden/>
              </w:rPr>
            </w:r>
            <w:r>
              <w:rPr>
                <w:noProof/>
                <w:webHidden/>
              </w:rPr>
              <w:fldChar w:fldCharType="separate"/>
            </w:r>
            <w:r>
              <w:rPr>
                <w:noProof/>
                <w:webHidden/>
              </w:rPr>
              <w:t>28</w:t>
            </w:r>
            <w:r>
              <w:rPr>
                <w:noProof/>
                <w:webHidden/>
              </w:rPr>
              <w:fldChar w:fldCharType="end"/>
            </w:r>
          </w:hyperlink>
        </w:p>
        <w:p w14:paraId="7E0E7E03" w14:textId="4FC3035D"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0" w:history="1">
            <w:r w:rsidRPr="00E425E5">
              <w:rPr>
                <w:rStyle w:val="Hyperlink"/>
                <w:noProof/>
              </w:rPr>
              <w:t>2.7 Technical Research</w:t>
            </w:r>
            <w:r>
              <w:rPr>
                <w:noProof/>
                <w:webHidden/>
              </w:rPr>
              <w:tab/>
            </w:r>
            <w:r>
              <w:rPr>
                <w:noProof/>
                <w:webHidden/>
              </w:rPr>
              <w:fldChar w:fldCharType="begin"/>
            </w:r>
            <w:r>
              <w:rPr>
                <w:noProof/>
                <w:webHidden/>
              </w:rPr>
              <w:instrText xml:space="preserve"> PAGEREF _Toc217004210 \h </w:instrText>
            </w:r>
            <w:r>
              <w:rPr>
                <w:noProof/>
                <w:webHidden/>
              </w:rPr>
            </w:r>
            <w:r>
              <w:rPr>
                <w:noProof/>
                <w:webHidden/>
              </w:rPr>
              <w:fldChar w:fldCharType="separate"/>
            </w:r>
            <w:r>
              <w:rPr>
                <w:noProof/>
                <w:webHidden/>
              </w:rPr>
              <w:t>29</w:t>
            </w:r>
            <w:r>
              <w:rPr>
                <w:noProof/>
                <w:webHidden/>
              </w:rPr>
              <w:fldChar w:fldCharType="end"/>
            </w:r>
          </w:hyperlink>
        </w:p>
        <w:p w14:paraId="0D053DF1" w14:textId="45BC3845"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1" w:history="1">
            <w:r w:rsidRPr="00E425E5">
              <w:rPr>
                <w:rStyle w:val="Hyperlink"/>
                <w:noProof/>
              </w:rPr>
              <w:t>2.8 Link to Research Objectives and Questions</w:t>
            </w:r>
            <w:r>
              <w:rPr>
                <w:noProof/>
                <w:webHidden/>
              </w:rPr>
              <w:tab/>
            </w:r>
            <w:r>
              <w:rPr>
                <w:noProof/>
                <w:webHidden/>
              </w:rPr>
              <w:fldChar w:fldCharType="begin"/>
            </w:r>
            <w:r>
              <w:rPr>
                <w:noProof/>
                <w:webHidden/>
              </w:rPr>
              <w:instrText xml:space="preserve"> PAGEREF _Toc217004211 \h </w:instrText>
            </w:r>
            <w:r>
              <w:rPr>
                <w:noProof/>
                <w:webHidden/>
              </w:rPr>
            </w:r>
            <w:r>
              <w:rPr>
                <w:noProof/>
                <w:webHidden/>
              </w:rPr>
              <w:fldChar w:fldCharType="separate"/>
            </w:r>
            <w:r>
              <w:rPr>
                <w:noProof/>
                <w:webHidden/>
              </w:rPr>
              <w:t>30</w:t>
            </w:r>
            <w:r>
              <w:rPr>
                <w:noProof/>
                <w:webHidden/>
              </w:rPr>
              <w:fldChar w:fldCharType="end"/>
            </w:r>
          </w:hyperlink>
        </w:p>
        <w:p w14:paraId="1D25FBFA" w14:textId="6085ED57"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12" w:history="1">
            <w:r w:rsidRPr="00E425E5">
              <w:rPr>
                <w:rStyle w:val="Hyperlink"/>
                <w:noProof/>
              </w:rPr>
              <w:t>Chapter 3 - Requirements Analysis</w:t>
            </w:r>
            <w:r>
              <w:rPr>
                <w:noProof/>
                <w:webHidden/>
              </w:rPr>
              <w:tab/>
            </w:r>
            <w:r>
              <w:rPr>
                <w:noProof/>
                <w:webHidden/>
              </w:rPr>
              <w:fldChar w:fldCharType="begin"/>
            </w:r>
            <w:r>
              <w:rPr>
                <w:noProof/>
                <w:webHidden/>
              </w:rPr>
              <w:instrText xml:space="preserve"> PAGEREF _Toc217004212 \h </w:instrText>
            </w:r>
            <w:r>
              <w:rPr>
                <w:noProof/>
                <w:webHidden/>
              </w:rPr>
            </w:r>
            <w:r>
              <w:rPr>
                <w:noProof/>
                <w:webHidden/>
              </w:rPr>
              <w:fldChar w:fldCharType="separate"/>
            </w:r>
            <w:r>
              <w:rPr>
                <w:noProof/>
                <w:webHidden/>
              </w:rPr>
              <w:t>31</w:t>
            </w:r>
            <w:r>
              <w:rPr>
                <w:noProof/>
                <w:webHidden/>
              </w:rPr>
              <w:fldChar w:fldCharType="end"/>
            </w:r>
          </w:hyperlink>
        </w:p>
        <w:p w14:paraId="55406CDA" w14:textId="4BC6E000"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3" w:history="1">
            <w:r w:rsidRPr="00E425E5">
              <w:rPr>
                <w:rStyle w:val="Hyperlink"/>
                <w:noProof/>
              </w:rPr>
              <w:t>3.1 Stakeholder Analysis</w:t>
            </w:r>
            <w:r>
              <w:rPr>
                <w:noProof/>
                <w:webHidden/>
              </w:rPr>
              <w:tab/>
            </w:r>
            <w:r>
              <w:rPr>
                <w:noProof/>
                <w:webHidden/>
              </w:rPr>
              <w:fldChar w:fldCharType="begin"/>
            </w:r>
            <w:r>
              <w:rPr>
                <w:noProof/>
                <w:webHidden/>
              </w:rPr>
              <w:instrText xml:space="preserve"> PAGEREF _Toc217004213 \h </w:instrText>
            </w:r>
            <w:r>
              <w:rPr>
                <w:noProof/>
                <w:webHidden/>
              </w:rPr>
            </w:r>
            <w:r>
              <w:rPr>
                <w:noProof/>
                <w:webHidden/>
              </w:rPr>
              <w:fldChar w:fldCharType="separate"/>
            </w:r>
            <w:r>
              <w:rPr>
                <w:noProof/>
                <w:webHidden/>
              </w:rPr>
              <w:t>31</w:t>
            </w:r>
            <w:r>
              <w:rPr>
                <w:noProof/>
                <w:webHidden/>
              </w:rPr>
              <w:fldChar w:fldCharType="end"/>
            </w:r>
          </w:hyperlink>
        </w:p>
        <w:p w14:paraId="239CC887" w14:textId="4CC6F9E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4" w:history="1">
            <w:r w:rsidRPr="00E425E5">
              <w:rPr>
                <w:rStyle w:val="Hyperlink"/>
                <w:noProof/>
              </w:rPr>
              <w:t>3.2 Stakeholder Onion Model</w:t>
            </w:r>
            <w:r>
              <w:rPr>
                <w:noProof/>
                <w:webHidden/>
              </w:rPr>
              <w:tab/>
            </w:r>
            <w:r>
              <w:rPr>
                <w:noProof/>
                <w:webHidden/>
              </w:rPr>
              <w:fldChar w:fldCharType="begin"/>
            </w:r>
            <w:r>
              <w:rPr>
                <w:noProof/>
                <w:webHidden/>
              </w:rPr>
              <w:instrText xml:space="preserve"> PAGEREF _Toc217004214 \h </w:instrText>
            </w:r>
            <w:r>
              <w:rPr>
                <w:noProof/>
                <w:webHidden/>
              </w:rPr>
            </w:r>
            <w:r>
              <w:rPr>
                <w:noProof/>
                <w:webHidden/>
              </w:rPr>
              <w:fldChar w:fldCharType="separate"/>
            </w:r>
            <w:r>
              <w:rPr>
                <w:noProof/>
                <w:webHidden/>
              </w:rPr>
              <w:t>33</w:t>
            </w:r>
            <w:r>
              <w:rPr>
                <w:noProof/>
                <w:webHidden/>
              </w:rPr>
              <w:fldChar w:fldCharType="end"/>
            </w:r>
          </w:hyperlink>
        </w:p>
        <w:p w14:paraId="50C5BB02" w14:textId="15449E97"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5" w:history="1">
            <w:r w:rsidRPr="00E425E5">
              <w:rPr>
                <w:rStyle w:val="Hyperlink"/>
                <w:noProof/>
              </w:rPr>
              <w:t>3.3 Stakeholder Viewpoints</w:t>
            </w:r>
            <w:r>
              <w:rPr>
                <w:noProof/>
                <w:webHidden/>
              </w:rPr>
              <w:tab/>
            </w:r>
            <w:r>
              <w:rPr>
                <w:noProof/>
                <w:webHidden/>
              </w:rPr>
              <w:fldChar w:fldCharType="begin"/>
            </w:r>
            <w:r>
              <w:rPr>
                <w:noProof/>
                <w:webHidden/>
              </w:rPr>
              <w:instrText xml:space="preserve"> PAGEREF _Toc217004215 \h </w:instrText>
            </w:r>
            <w:r>
              <w:rPr>
                <w:noProof/>
                <w:webHidden/>
              </w:rPr>
            </w:r>
            <w:r>
              <w:rPr>
                <w:noProof/>
                <w:webHidden/>
              </w:rPr>
              <w:fldChar w:fldCharType="separate"/>
            </w:r>
            <w:r>
              <w:rPr>
                <w:noProof/>
                <w:webHidden/>
              </w:rPr>
              <w:t>33</w:t>
            </w:r>
            <w:r>
              <w:rPr>
                <w:noProof/>
                <w:webHidden/>
              </w:rPr>
              <w:fldChar w:fldCharType="end"/>
            </w:r>
          </w:hyperlink>
        </w:p>
        <w:p w14:paraId="4CA41F02" w14:textId="75A1E161"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6" w:history="1">
            <w:r w:rsidRPr="00E425E5">
              <w:rPr>
                <w:rStyle w:val="Hyperlink"/>
                <w:noProof/>
              </w:rPr>
              <w:t>3.4 Requirement Gathering Techniques</w:t>
            </w:r>
            <w:r>
              <w:rPr>
                <w:noProof/>
                <w:webHidden/>
              </w:rPr>
              <w:tab/>
            </w:r>
            <w:r>
              <w:rPr>
                <w:noProof/>
                <w:webHidden/>
              </w:rPr>
              <w:fldChar w:fldCharType="begin"/>
            </w:r>
            <w:r>
              <w:rPr>
                <w:noProof/>
                <w:webHidden/>
              </w:rPr>
              <w:instrText xml:space="preserve"> PAGEREF _Toc217004216 \h </w:instrText>
            </w:r>
            <w:r>
              <w:rPr>
                <w:noProof/>
                <w:webHidden/>
              </w:rPr>
            </w:r>
            <w:r>
              <w:rPr>
                <w:noProof/>
                <w:webHidden/>
              </w:rPr>
              <w:fldChar w:fldCharType="separate"/>
            </w:r>
            <w:r>
              <w:rPr>
                <w:noProof/>
                <w:webHidden/>
              </w:rPr>
              <w:t>35</w:t>
            </w:r>
            <w:r>
              <w:rPr>
                <w:noProof/>
                <w:webHidden/>
              </w:rPr>
              <w:fldChar w:fldCharType="end"/>
            </w:r>
          </w:hyperlink>
        </w:p>
        <w:p w14:paraId="4F465D0D" w14:textId="493DC820"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7" w:history="1">
            <w:r w:rsidRPr="00E425E5">
              <w:rPr>
                <w:rStyle w:val="Hyperlink"/>
                <w:noProof/>
              </w:rPr>
              <w:t>3.5 Survey Question Design</w:t>
            </w:r>
            <w:r>
              <w:rPr>
                <w:noProof/>
                <w:webHidden/>
              </w:rPr>
              <w:tab/>
            </w:r>
            <w:r>
              <w:rPr>
                <w:noProof/>
                <w:webHidden/>
              </w:rPr>
              <w:fldChar w:fldCharType="begin"/>
            </w:r>
            <w:r>
              <w:rPr>
                <w:noProof/>
                <w:webHidden/>
              </w:rPr>
              <w:instrText xml:space="preserve"> PAGEREF _Toc217004217 \h </w:instrText>
            </w:r>
            <w:r>
              <w:rPr>
                <w:noProof/>
                <w:webHidden/>
              </w:rPr>
            </w:r>
            <w:r>
              <w:rPr>
                <w:noProof/>
                <w:webHidden/>
              </w:rPr>
              <w:fldChar w:fldCharType="separate"/>
            </w:r>
            <w:r>
              <w:rPr>
                <w:noProof/>
                <w:webHidden/>
              </w:rPr>
              <w:t>36</w:t>
            </w:r>
            <w:r>
              <w:rPr>
                <w:noProof/>
                <w:webHidden/>
              </w:rPr>
              <w:fldChar w:fldCharType="end"/>
            </w:r>
          </w:hyperlink>
        </w:p>
        <w:p w14:paraId="596CA6F2" w14:textId="681DDE25"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18" w:history="1">
            <w:r w:rsidRPr="00E425E5">
              <w:rPr>
                <w:rStyle w:val="Hyperlink"/>
                <w:noProof/>
              </w:rPr>
              <w:t>Goal-Oriented Question Design</w:t>
            </w:r>
            <w:r>
              <w:rPr>
                <w:noProof/>
                <w:webHidden/>
              </w:rPr>
              <w:tab/>
            </w:r>
            <w:r>
              <w:rPr>
                <w:noProof/>
                <w:webHidden/>
              </w:rPr>
              <w:fldChar w:fldCharType="begin"/>
            </w:r>
            <w:r>
              <w:rPr>
                <w:noProof/>
                <w:webHidden/>
              </w:rPr>
              <w:instrText xml:space="preserve"> PAGEREF _Toc217004218 \h </w:instrText>
            </w:r>
            <w:r>
              <w:rPr>
                <w:noProof/>
                <w:webHidden/>
              </w:rPr>
            </w:r>
            <w:r>
              <w:rPr>
                <w:noProof/>
                <w:webHidden/>
              </w:rPr>
              <w:fldChar w:fldCharType="separate"/>
            </w:r>
            <w:r>
              <w:rPr>
                <w:noProof/>
                <w:webHidden/>
              </w:rPr>
              <w:t>36</w:t>
            </w:r>
            <w:r>
              <w:rPr>
                <w:noProof/>
                <w:webHidden/>
              </w:rPr>
              <w:fldChar w:fldCharType="end"/>
            </w:r>
          </w:hyperlink>
        </w:p>
        <w:p w14:paraId="384D68FB" w14:textId="1F957BD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19" w:history="1">
            <w:r w:rsidRPr="00E425E5">
              <w:rPr>
                <w:rStyle w:val="Hyperlink"/>
                <w:noProof/>
              </w:rPr>
              <w:t>Expert Interview Questions</w:t>
            </w:r>
            <w:r>
              <w:rPr>
                <w:noProof/>
                <w:webHidden/>
              </w:rPr>
              <w:tab/>
            </w:r>
            <w:r>
              <w:rPr>
                <w:noProof/>
                <w:webHidden/>
              </w:rPr>
              <w:fldChar w:fldCharType="begin"/>
            </w:r>
            <w:r>
              <w:rPr>
                <w:noProof/>
                <w:webHidden/>
              </w:rPr>
              <w:instrText xml:space="preserve"> PAGEREF _Toc217004219 \h </w:instrText>
            </w:r>
            <w:r>
              <w:rPr>
                <w:noProof/>
                <w:webHidden/>
              </w:rPr>
            </w:r>
            <w:r>
              <w:rPr>
                <w:noProof/>
                <w:webHidden/>
              </w:rPr>
              <w:fldChar w:fldCharType="separate"/>
            </w:r>
            <w:r>
              <w:rPr>
                <w:noProof/>
                <w:webHidden/>
              </w:rPr>
              <w:t>36</w:t>
            </w:r>
            <w:r>
              <w:rPr>
                <w:noProof/>
                <w:webHidden/>
              </w:rPr>
              <w:fldChar w:fldCharType="end"/>
            </w:r>
          </w:hyperlink>
        </w:p>
        <w:p w14:paraId="0CC14193" w14:textId="21E246C1"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0" w:history="1">
            <w:r w:rsidRPr="00E425E5">
              <w:rPr>
                <w:rStyle w:val="Hyperlink"/>
                <w:noProof/>
              </w:rPr>
              <w:t>Evidence Collection for Expert Feedback</w:t>
            </w:r>
            <w:r>
              <w:rPr>
                <w:noProof/>
                <w:webHidden/>
              </w:rPr>
              <w:tab/>
            </w:r>
            <w:r>
              <w:rPr>
                <w:noProof/>
                <w:webHidden/>
              </w:rPr>
              <w:fldChar w:fldCharType="begin"/>
            </w:r>
            <w:r>
              <w:rPr>
                <w:noProof/>
                <w:webHidden/>
              </w:rPr>
              <w:instrText xml:space="preserve"> PAGEREF _Toc217004220 \h </w:instrText>
            </w:r>
            <w:r>
              <w:rPr>
                <w:noProof/>
                <w:webHidden/>
              </w:rPr>
            </w:r>
            <w:r>
              <w:rPr>
                <w:noProof/>
                <w:webHidden/>
              </w:rPr>
              <w:fldChar w:fldCharType="separate"/>
            </w:r>
            <w:r>
              <w:rPr>
                <w:noProof/>
                <w:webHidden/>
              </w:rPr>
              <w:t>37</w:t>
            </w:r>
            <w:r>
              <w:rPr>
                <w:noProof/>
                <w:webHidden/>
              </w:rPr>
              <w:fldChar w:fldCharType="end"/>
            </w:r>
          </w:hyperlink>
        </w:p>
        <w:p w14:paraId="6CFD5674" w14:textId="0E888E1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1" w:history="1">
            <w:r w:rsidRPr="00E425E5">
              <w:rPr>
                <w:rStyle w:val="Hyperlink"/>
                <w:noProof/>
              </w:rPr>
              <w:t>3.6 Method of Procuring the Dataset</w:t>
            </w:r>
            <w:r>
              <w:rPr>
                <w:noProof/>
                <w:webHidden/>
              </w:rPr>
              <w:tab/>
            </w:r>
            <w:r>
              <w:rPr>
                <w:noProof/>
                <w:webHidden/>
              </w:rPr>
              <w:fldChar w:fldCharType="begin"/>
            </w:r>
            <w:r>
              <w:rPr>
                <w:noProof/>
                <w:webHidden/>
              </w:rPr>
              <w:instrText xml:space="preserve"> PAGEREF _Toc217004221 \h </w:instrText>
            </w:r>
            <w:r>
              <w:rPr>
                <w:noProof/>
                <w:webHidden/>
              </w:rPr>
            </w:r>
            <w:r>
              <w:rPr>
                <w:noProof/>
                <w:webHidden/>
              </w:rPr>
              <w:fldChar w:fldCharType="separate"/>
            </w:r>
            <w:r>
              <w:rPr>
                <w:noProof/>
                <w:webHidden/>
              </w:rPr>
              <w:t>37</w:t>
            </w:r>
            <w:r>
              <w:rPr>
                <w:noProof/>
                <w:webHidden/>
              </w:rPr>
              <w:fldChar w:fldCharType="end"/>
            </w:r>
          </w:hyperlink>
        </w:p>
        <w:p w14:paraId="4DEA86DE" w14:textId="129E535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2" w:history="1">
            <w:r w:rsidRPr="00E425E5">
              <w:rPr>
                <w:rStyle w:val="Hyperlink"/>
                <w:noProof/>
              </w:rPr>
              <w:t>3.7 Analysis of Results</w:t>
            </w:r>
            <w:r>
              <w:rPr>
                <w:noProof/>
                <w:webHidden/>
              </w:rPr>
              <w:tab/>
            </w:r>
            <w:r>
              <w:rPr>
                <w:noProof/>
                <w:webHidden/>
              </w:rPr>
              <w:fldChar w:fldCharType="begin"/>
            </w:r>
            <w:r>
              <w:rPr>
                <w:noProof/>
                <w:webHidden/>
              </w:rPr>
              <w:instrText xml:space="preserve"> PAGEREF _Toc217004222 \h </w:instrText>
            </w:r>
            <w:r>
              <w:rPr>
                <w:noProof/>
                <w:webHidden/>
              </w:rPr>
            </w:r>
            <w:r>
              <w:rPr>
                <w:noProof/>
                <w:webHidden/>
              </w:rPr>
              <w:fldChar w:fldCharType="separate"/>
            </w:r>
            <w:r>
              <w:rPr>
                <w:noProof/>
                <w:webHidden/>
              </w:rPr>
              <w:t>39</w:t>
            </w:r>
            <w:r>
              <w:rPr>
                <w:noProof/>
                <w:webHidden/>
              </w:rPr>
              <w:fldChar w:fldCharType="end"/>
            </w:r>
          </w:hyperlink>
        </w:p>
        <w:p w14:paraId="3944CDB0" w14:textId="5EA91092"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3" w:history="1">
            <w:r w:rsidRPr="00E425E5">
              <w:rPr>
                <w:rStyle w:val="Hyperlink"/>
                <w:noProof/>
              </w:rPr>
              <w:t>3.8 Use Case Diagram</w:t>
            </w:r>
            <w:r>
              <w:rPr>
                <w:noProof/>
                <w:webHidden/>
              </w:rPr>
              <w:tab/>
            </w:r>
            <w:r>
              <w:rPr>
                <w:noProof/>
                <w:webHidden/>
              </w:rPr>
              <w:fldChar w:fldCharType="begin"/>
            </w:r>
            <w:r>
              <w:rPr>
                <w:noProof/>
                <w:webHidden/>
              </w:rPr>
              <w:instrText xml:space="preserve"> PAGEREF _Toc217004223 \h </w:instrText>
            </w:r>
            <w:r>
              <w:rPr>
                <w:noProof/>
                <w:webHidden/>
              </w:rPr>
            </w:r>
            <w:r>
              <w:rPr>
                <w:noProof/>
                <w:webHidden/>
              </w:rPr>
              <w:fldChar w:fldCharType="separate"/>
            </w:r>
            <w:r>
              <w:rPr>
                <w:noProof/>
                <w:webHidden/>
              </w:rPr>
              <w:t>42</w:t>
            </w:r>
            <w:r>
              <w:rPr>
                <w:noProof/>
                <w:webHidden/>
              </w:rPr>
              <w:fldChar w:fldCharType="end"/>
            </w:r>
          </w:hyperlink>
        </w:p>
        <w:p w14:paraId="1F93A704" w14:textId="37005158"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4" w:history="1">
            <w:r w:rsidRPr="00E425E5">
              <w:rPr>
                <w:rStyle w:val="Hyperlink"/>
                <w:noProof/>
              </w:rPr>
              <w:t>3.9 Use Case Diagram Analysis</w:t>
            </w:r>
            <w:r>
              <w:rPr>
                <w:noProof/>
                <w:webHidden/>
              </w:rPr>
              <w:tab/>
            </w:r>
            <w:r>
              <w:rPr>
                <w:noProof/>
                <w:webHidden/>
              </w:rPr>
              <w:fldChar w:fldCharType="begin"/>
            </w:r>
            <w:r>
              <w:rPr>
                <w:noProof/>
                <w:webHidden/>
              </w:rPr>
              <w:instrText xml:space="preserve"> PAGEREF _Toc217004224 \h </w:instrText>
            </w:r>
            <w:r>
              <w:rPr>
                <w:noProof/>
                <w:webHidden/>
              </w:rPr>
            </w:r>
            <w:r>
              <w:rPr>
                <w:noProof/>
                <w:webHidden/>
              </w:rPr>
              <w:fldChar w:fldCharType="separate"/>
            </w:r>
            <w:r>
              <w:rPr>
                <w:noProof/>
                <w:webHidden/>
              </w:rPr>
              <w:t>42</w:t>
            </w:r>
            <w:r>
              <w:rPr>
                <w:noProof/>
                <w:webHidden/>
              </w:rPr>
              <w:fldChar w:fldCharType="end"/>
            </w:r>
          </w:hyperlink>
        </w:p>
        <w:p w14:paraId="7E7B0244" w14:textId="299C650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5" w:history="1">
            <w:r w:rsidRPr="00E425E5">
              <w:rPr>
                <w:rStyle w:val="Hyperlink"/>
                <w:noProof/>
              </w:rPr>
              <w:t>Use Case Description</w:t>
            </w:r>
            <w:r>
              <w:rPr>
                <w:noProof/>
                <w:webHidden/>
              </w:rPr>
              <w:tab/>
            </w:r>
            <w:r>
              <w:rPr>
                <w:noProof/>
                <w:webHidden/>
              </w:rPr>
              <w:fldChar w:fldCharType="begin"/>
            </w:r>
            <w:r>
              <w:rPr>
                <w:noProof/>
                <w:webHidden/>
              </w:rPr>
              <w:instrText xml:space="preserve"> PAGEREF _Toc217004225 \h </w:instrText>
            </w:r>
            <w:r>
              <w:rPr>
                <w:noProof/>
                <w:webHidden/>
              </w:rPr>
            </w:r>
            <w:r>
              <w:rPr>
                <w:noProof/>
                <w:webHidden/>
              </w:rPr>
              <w:fldChar w:fldCharType="separate"/>
            </w:r>
            <w:r>
              <w:rPr>
                <w:noProof/>
                <w:webHidden/>
              </w:rPr>
              <w:t>42</w:t>
            </w:r>
            <w:r>
              <w:rPr>
                <w:noProof/>
                <w:webHidden/>
              </w:rPr>
              <w:fldChar w:fldCharType="end"/>
            </w:r>
          </w:hyperlink>
        </w:p>
        <w:p w14:paraId="5012E549" w14:textId="0A8C1C4D"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6" w:history="1">
            <w:r w:rsidRPr="00E425E5">
              <w:rPr>
                <w:rStyle w:val="Hyperlink"/>
                <w:noProof/>
              </w:rPr>
              <w:t>Use Case Actors</w:t>
            </w:r>
            <w:r>
              <w:rPr>
                <w:noProof/>
                <w:webHidden/>
              </w:rPr>
              <w:tab/>
            </w:r>
            <w:r>
              <w:rPr>
                <w:noProof/>
                <w:webHidden/>
              </w:rPr>
              <w:fldChar w:fldCharType="begin"/>
            </w:r>
            <w:r>
              <w:rPr>
                <w:noProof/>
                <w:webHidden/>
              </w:rPr>
              <w:instrText xml:space="preserve"> PAGEREF _Toc217004226 \h </w:instrText>
            </w:r>
            <w:r>
              <w:rPr>
                <w:noProof/>
                <w:webHidden/>
              </w:rPr>
            </w:r>
            <w:r>
              <w:rPr>
                <w:noProof/>
                <w:webHidden/>
              </w:rPr>
              <w:fldChar w:fldCharType="separate"/>
            </w:r>
            <w:r>
              <w:rPr>
                <w:noProof/>
                <w:webHidden/>
              </w:rPr>
              <w:t>45</w:t>
            </w:r>
            <w:r>
              <w:rPr>
                <w:noProof/>
                <w:webHidden/>
              </w:rPr>
              <w:fldChar w:fldCharType="end"/>
            </w:r>
          </w:hyperlink>
        </w:p>
        <w:p w14:paraId="7FF301A6" w14:textId="29492B35"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7" w:history="1">
            <w:r w:rsidRPr="00E425E5">
              <w:rPr>
                <w:rStyle w:val="Hyperlink"/>
                <w:noProof/>
              </w:rPr>
              <w:t>3.10 Functional Requirements</w:t>
            </w:r>
            <w:r>
              <w:rPr>
                <w:noProof/>
                <w:webHidden/>
              </w:rPr>
              <w:tab/>
            </w:r>
            <w:r>
              <w:rPr>
                <w:noProof/>
                <w:webHidden/>
              </w:rPr>
              <w:fldChar w:fldCharType="begin"/>
            </w:r>
            <w:r>
              <w:rPr>
                <w:noProof/>
                <w:webHidden/>
              </w:rPr>
              <w:instrText xml:space="preserve"> PAGEREF _Toc217004227 \h </w:instrText>
            </w:r>
            <w:r>
              <w:rPr>
                <w:noProof/>
                <w:webHidden/>
              </w:rPr>
            </w:r>
            <w:r>
              <w:rPr>
                <w:noProof/>
                <w:webHidden/>
              </w:rPr>
              <w:fldChar w:fldCharType="separate"/>
            </w:r>
            <w:r>
              <w:rPr>
                <w:noProof/>
                <w:webHidden/>
              </w:rPr>
              <w:t>46</w:t>
            </w:r>
            <w:r>
              <w:rPr>
                <w:noProof/>
                <w:webHidden/>
              </w:rPr>
              <w:fldChar w:fldCharType="end"/>
            </w:r>
          </w:hyperlink>
        </w:p>
        <w:p w14:paraId="28933F3B" w14:textId="0BC9AE3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8" w:history="1">
            <w:r w:rsidRPr="00E425E5">
              <w:rPr>
                <w:rStyle w:val="Hyperlink"/>
                <w:noProof/>
              </w:rPr>
              <w:t>Functional Requirements</w:t>
            </w:r>
            <w:r>
              <w:rPr>
                <w:noProof/>
                <w:webHidden/>
              </w:rPr>
              <w:tab/>
            </w:r>
            <w:r>
              <w:rPr>
                <w:noProof/>
                <w:webHidden/>
              </w:rPr>
              <w:fldChar w:fldCharType="begin"/>
            </w:r>
            <w:r>
              <w:rPr>
                <w:noProof/>
                <w:webHidden/>
              </w:rPr>
              <w:instrText xml:space="preserve"> PAGEREF _Toc217004228 \h </w:instrText>
            </w:r>
            <w:r>
              <w:rPr>
                <w:noProof/>
                <w:webHidden/>
              </w:rPr>
            </w:r>
            <w:r>
              <w:rPr>
                <w:noProof/>
                <w:webHidden/>
              </w:rPr>
              <w:fldChar w:fldCharType="separate"/>
            </w:r>
            <w:r>
              <w:rPr>
                <w:noProof/>
                <w:webHidden/>
              </w:rPr>
              <w:t>46</w:t>
            </w:r>
            <w:r>
              <w:rPr>
                <w:noProof/>
                <w:webHidden/>
              </w:rPr>
              <w:fldChar w:fldCharType="end"/>
            </w:r>
          </w:hyperlink>
        </w:p>
        <w:p w14:paraId="33ED92ED" w14:textId="77E4AB3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9" w:history="1">
            <w:r w:rsidRPr="00E425E5">
              <w:rPr>
                <w:rStyle w:val="Hyperlink"/>
                <w:noProof/>
              </w:rPr>
              <w:t>Use Case to Functional Requirement Mapping</w:t>
            </w:r>
            <w:r>
              <w:rPr>
                <w:noProof/>
                <w:webHidden/>
              </w:rPr>
              <w:tab/>
            </w:r>
            <w:r>
              <w:rPr>
                <w:noProof/>
                <w:webHidden/>
              </w:rPr>
              <w:fldChar w:fldCharType="begin"/>
            </w:r>
            <w:r>
              <w:rPr>
                <w:noProof/>
                <w:webHidden/>
              </w:rPr>
              <w:instrText xml:space="preserve"> PAGEREF _Toc217004229 \h </w:instrText>
            </w:r>
            <w:r>
              <w:rPr>
                <w:noProof/>
                <w:webHidden/>
              </w:rPr>
            </w:r>
            <w:r>
              <w:rPr>
                <w:noProof/>
                <w:webHidden/>
              </w:rPr>
              <w:fldChar w:fldCharType="separate"/>
            </w:r>
            <w:r>
              <w:rPr>
                <w:noProof/>
                <w:webHidden/>
              </w:rPr>
              <w:t>48</w:t>
            </w:r>
            <w:r>
              <w:rPr>
                <w:noProof/>
                <w:webHidden/>
              </w:rPr>
              <w:fldChar w:fldCharType="end"/>
            </w:r>
          </w:hyperlink>
        </w:p>
        <w:p w14:paraId="3C2A556E" w14:textId="338F249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30" w:history="1">
            <w:r w:rsidRPr="00E425E5">
              <w:rPr>
                <w:rStyle w:val="Hyperlink"/>
                <w:noProof/>
              </w:rPr>
              <w:t>3.11 Non-Functional Requirements</w:t>
            </w:r>
            <w:r>
              <w:rPr>
                <w:noProof/>
                <w:webHidden/>
              </w:rPr>
              <w:tab/>
            </w:r>
            <w:r>
              <w:rPr>
                <w:noProof/>
                <w:webHidden/>
              </w:rPr>
              <w:fldChar w:fldCharType="begin"/>
            </w:r>
            <w:r>
              <w:rPr>
                <w:noProof/>
                <w:webHidden/>
              </w:rPr>
              <w:instrText xml:space="preserve"> PAGEREF _Toc217004230 \h </w:instrText>
            </w:r>
            <w:r>
              <w:rPr>
                <w:noProof/>
                <w:webHidden/>
              </w:rPr>
            </w:r>
            <w:r>
              <w:rPr>
                <w:noProof/>
                <w:webHidden/>
              </w:rPr>
              <w:fldChar w:fldCharType="separate"/>
            </w:r>
            <w:r>
              <w:rPr>
                <w:noProof/>
                <w:webHidden/>
              </w:rPr>
              <w:t>49</w:t>
            </w:r>
            <w:r>
              <w:rPr>
                <w:noProof/>
                <w:webHidden/>
              </w:rPr>
              <w:fldChar w:fldCharType="end"/>
            </w:r>
          </w:hyperlink>
        </w:p>
        <w:p w14:paraId="3F1C33CE" w14:textId="5B083E57"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1" w:history="1">
            <w:r w:rsidRPr="00E425E5">
              <w:rPr>
                <w:rStyle w:val="Hyperlink"/>
                <w:noProof/>
              </w:rPr>
              <w:t>NFR4 - Usability</w:t>
            </w:r>
            <w:r>
              <w:rPr>
                <w:noProof/>
                <w:webHidden/>
              </w:rPr>
              <w:tab/>
            </w:r>
            <w:r>
              <w:rPr>
                <w:noProof/>
                <w:webHidden/>
              </w:rPr>
              <w:fldChar w:fldCharType="begin"/>
            </w:r>
            <w:r>
              <w:rPr>
                <w:noProof/>
                <w:webHidden/>
              </w:rPr>
              <w:instrText xml:space="preserve"> PAGEREF _Toc217004231 \h </w:instrText>
            </w:r>
            <w:r>
              <w:rPr>
                <w:noProof/>
                <w:webHidden/>
              </w:rPr>
            </w:r>
            <w:r>
              <w:rPr>
                <w:noProof/>
                <w:webHidden/>
              </w:rPr>
              <w:fldChar w:fldCharType="separate"/>
            </w:r>
            <w:r>
              <w:rPr>
                <w:noProof/>
                <w:webHidden/>
              </w:rPr>
              <w:t>49</w:t>
            </w:r>
            <w:r>
              <w:rPr>
                <w:noProof/>
                <w:webHidden/>
              </w:rPr>
              <w:fldChar w:fldCharType="end"/>
            </w:r>
          </w:hyperlink>
        </w:p>
        <w:p w14:paraId="37FC2D51" w14:textId="1F530B1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32" w:history="1">
            <w:r w:rsidRPr="00E425E5">
              <w:rPr>
                <w:rStyle w:val="Hyperlink"/>
                <w:noProof/>
              </w:rPr>
              <w:t>3.12 Requirement Prioritisation</w:t>
            </w:r>
            <w:r>
              <w:rPr>
                <w:noProof/>
                <w:webHidden/>
              </w:rPr>
              <w:tab/>
            </w:r>
            <w:r>
              <w:rPr>
                <w:noProof/>
                <w:webHidden/>
              </w:rPr>
              <w:fldChar w:fldCharType="begin"/>
            </w:r>
            <w:r>
              <w:rPr>
                <w:noProof/>
                <w:webHidden/>
              </w:rPr>
              <w:instrText xml:space="preserve"> PAGEREF _Toc217004232 \h </w:instrText>
            </w:r>
            <w:r>
              <w:rPr>
                <w:noProof/>
                <w:webHidden/>
              </w:rPr>
            </w:r>
            <w:r>
              <w:rPr>
                <w:noProof/>
                <w:webHidden/>
              </w:rPr>
              <w:fldChar w:fldCharType="separate"/>
            </w:r>
            <w:r>
              <w:rPr>
                <w:noProof/>
                <w:webHidden/>
              </w:rPr>
              <w:t>49</w:t>
            </w:r>
            <w:r>
              <w:rPr>
                <w:noProof/>
                <w:webHidden/>
              </w:rPr>
              <w:fldChar w:fldCharType="end"/>
            </w:r>
          </w:hyperlink>
        </w:p>
        <w:p w14:paraId="60636134" w14:textId="12063E8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3" w:history="1">
            <w:r w:rsidRPr="00E425E5">
              <w:rPr>
                <w:rStyle w:val="Hyperlink"/>
                <w:noProof/>
              </w:rPr>
              <w:t>Must-Have Requirements</w:t>
            </w:r>
            <w:r>
              <w:rPr>
                <w:noProof/>
                <w:webHidden/>
              </w:rPr>
              <w:tab/>
            </w:r>
            <w:r>
              <w:rPr>
                <w:noProof/>
                <w:webHidden/>
              </w:rPr>
              <w:fldChar w:fldCharType="begin"/>
            </w:r>
            <w:r>
              <w:rPr>
                <w:noProof/>
                <w:webHidden/>
              </w:rPr>
              <w:instrText xml:space="preserve"> PAGEREF _Toc217004233 \h </w:instrText>
            </w:r>
            <w:r>
              <w:rPr>
                <w:noProof/>
                <w:webHidden/>
              </w:rPr>
            </w:r>
            <w:r>
              <w:rPr>
                <w:noProof/>
                <w:webHidden/>
              </w:rPr>
              <w:fldChar w:fldCharType="separate"/>
            </w:r>
            <w:r>
              <w:rPr>
                <w:noProof/>
                <w:webHidden/>
              </w:rPr>
              <w:t>50</w:t>
            </w:r>
            <w:r>
              <w:rPr>
                <w:noProof/>
                <w:webHidden/>
              </w:rPr>
              <w:fldChar w:fldCharType="end"/>
            </w:r>
          </w:hyperlink>
        </w:p>
        <w:p w14:paraId="5F94ED7E" w14:textId="6AE1F0AF"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4" w:history="1">
            <w:r w:rsidRPr="00E425E5">
              <w:rPr>
                <w:rStyle w:val="Hyperlink"/>
                <w:noProof/>
              </w:rPr>
              <w:t>Should-Have Requirements</w:t>
            </w:r>
            <w:r>
              <w:rPr>
                <w:noProof/>
                <w:webHidden/>
              </w:rPr>
              <w:tab/>
            </w:r>
            <w:r>
              <w:rPr>
                <w:noProof/>
                <w:webHidden/>
              </w:rPr>
              <w:fldChar w:fldCharType="begin"/>
            </w:r>
            <w:r>
              <w:rPr>
                <w:noProof/>
                <w:webHidden/>
              </w:rPr>
              <w:instrText xml:space="preserve"> PAGEREF _Toc217004234 \h </w:instrText>
            </w:r>
            <w:r>
              <w:rPr>
                <w:noProof/>
                <w:webHidden/>
              </w:rPr>
            </w:r>
            <w:r>
              <w:rPr>
                <w:noProof/>
                <w:webHidden/>
              </w:rPr>
              <w:fldChar w:fldCharType="separate"/>
            </w:r>
            <w:r>
              <w:rPr>
                <w:noProof/>
                <w:webHidden/>
              </w:rPr>
              <w:t>51</w:t>
            </w:r>
            <w:r>
              <w:rPr>
                <w:noProof/>
                <w:webHidden/>
              </w:rPr>
              <w:fldChar w:fldCharType="end"/>
            </w:r>
          </w:hyperlink>
        </w:p>
        <w:p w14:paraId="6F67E04C" w14:textId="125C4127"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5" w:history="1">
            <w:r w:rsidRPr="00E425E5">
              <w:rPr>
                <w:rStyle w:val="Hyperlink"/>
                <w:noProof/>
              </w:rPr>
              <w:t>Could-Have Requirements</w:t>
            </w:r>
            <w:r>
              <w:rPr>
                <w:noProof/>
                <w:webHidden/>
              </w:rPr>
              <w:tab/>
            </w:r>
            <w:r>
              <w:rPr>
                <w:noProof/>
                <w:webHidden/>
              </w:rPr>
              <w:fldChar w:fldCharType="begin"/>
            </w:r>
            <w:r>
              <w:rPr>
                <w:noProof/>
                <w:webHidden/>
              </w:rPr>
              <w:instrText xml:space="preserve"> PAGEREF _Toc217004235 \h </w:instrText>
            </w:r>
            <w:r>
              <w:rPr>
                <w:noProof/>
                <w:webHidden/>
              </w:rPr>
            </w:r>
            <w:r>
              <w:rPr>
                <w:noProof/>
                <w:webHidden/>
              </w:rPr>
              <w:fldChar w:fldCharType="separate"/>
            </w:r>
            <w:r>
              <w:rPr>
                <w:noProof/>
                <w:webHidden/>
              </w:rPr>
              <w:t>51</w:t>
            </w:r>
            <w:r>
              <w:rPr>
                <w:noProof/>
                <w:webHidden/>
              </w:rPr>
              <w:fldChar w:fldCharType="end"/>
            </w:r>
          </w:hyperlink>
        </w:p>
        <w:p w14:paraId="7F14C887" w14:textId="37630E71"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6" w:history="1">
            <w:r w:rsidRPr="00E425E5">
              <w:rPr>
                <w:rStyle w:val="Hyperlink"/>
                <w:noProof/>
              </w:rPr>
              <w:t>Won’t-Have Requirements</w:t>
            </w:r>
            <w:r>
              <w:rPr>
                <w:noProof/>
                <w:webHidden/>
              </w:rPr>
              <w:tab/>
            </w:r>
            <w:r>
              <w:rPr>
                <w:noProof/>
                <w:webHidden/>
              </w:rPr>
              <w:fldChar w:fldCharType="begin"/>
            </w:r>
            <w:r>
              <w:rPr>
                <w:noProof/>
                <w:webHidden/>
              </w:rPr>
              <w:instrText xml:space="preserve"> PAGEREF _Toc217004236 \h </w:instrText>
            </w:r>
            <w:r>
              <w:rPr>
                <w:noProof/>
                <w:webHidden/>
              </w:rPr>
            </w:r>
            <w:r>
              <w:rPr>
                <w:noProof/>
                <w:webHidden/>
              </w:rPr>
              <w:fldChar w:fldCharType="separate"/>
            </w:r>
            <w:r>
              <w:rPr>
                <w:noProof/>
                <w:webHidden/>
              </w:rPr>
              <w:t>51</w:t>
            </w:r>
            <w:r>
              <w:rPr>
                <w:noProof/>
                <w:webHidden/>
              </w:rPr>
              <w:fldChar w:fldCharType="end"/>
            </w:r>
          </w:hyperlink>
        </w:p>
        <w:p w14:paraId="5B5DEC16" w14:textId="6F0676EE"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37" w:history="1">
            <w:r w:rsidRPr="00E425E5">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7004237 \h </w:instrText>
            </w:r>
            <w:r>
              <w:rPr>
                <w:noProof/>
                <w:webHidden/>
              </w:rPr>
            </w:r>
            <w:r>
              <w:rPr>
                <w:noProof/>
                <w:webHidden/>
              </w:rPr>
              <w:fldChar w:fldCharType="separate"/>
            </w:r>
            <w:r>
              <w:rPr>
                <w:noProof/>
                <w:webHidden/>
              </w:rPr>
              <w:t>52</w:t>
            </w:r>
            <w:r>
              <w:rPr>
                <w:noProof/>
                <w:webHidden/>
              </w:rPr>
              <w:fldChar w:fldCharType="end"/>
            </w:r>
          </w:hyperlink>
        </w:p>
        <w:p w14:paraId="3D36EA60" w14:textId="30073618"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38" w:history="1">
            <w:r w:rsidRPr="00E425E5">
              <w:rPr>
                <w:rStyle w:val="Hyperlink"/>
                <w:noProof/>
              </w:rPr>
              <w:t>4.1 Research Methodology</w:t>
            </w:r>
            <w:r>
              <w:rPr>
                <w:noProof/>
                <w:webHidden/>
              </w:rPr>
              <w:tab/>
            </w:r>
            <w:r>
              <w:rPr>
                <w:noProof/>
                <w:webHidden/>
              </w:rPr>
              <w:fldChar w:fldCharType="begin"/>
            </w:r>
            <w:r>
              <w:rPr>
                <w:noProof/>
                <w:webHidden/>
              </w:rPr>
              <w:instrText xml:space="preserve"> PAGEREF _Toc217004238 \h </w:instrText>
            </w:r>
            <w:r>
              <w:rPr>
                <w:noProof/>
                <w:webHidden/>
              </w:rPr>
            </w:r>
            <w:r>
              <w:rPr>
                <w:noProof/>
                <w:webHidden/>
              </w:rPr>
              <w:fldChar w:fldCharType="separate"/>
            </w:r>
            <w:r>
              <w:rPr>
                <w:noProof/>
                <w:webHidden/>
              </w:rPr>
              <w:t>52</w:t>
            </w:r>
            <w:r>
              <w:rPr>
                <w:noProof/>
                <w:webHidden/>
              </w:rPr>
              <w:fldChar w:fldCharType="end"/>
            </w:r>
          </w:hyperlink>
        </w:p>
        <w:p w14:paraId="7ECA2B4E" w14:textId="2FA3DCC2"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9" w:history="1">
            <w:r w:rsidRPr="00E425E5">
              <w:rPr>
                <w:rStyle w:val="Hyperlink"/>
                <w:noProof/>
              </w:rPr>
              <w:t>Structure of the experiment</w:t>
            </w:r>
            <w:r>
              <w:rPr>
                <w:noProof/>
                <w:webHidden/>
              </w:rPr>
              <w:tab/>
            </w:r>
            <w:r>
              <w:rPr>
                <w:noProof/>
                <w:webHidden/>
              </w:rPr>
              <w:fldChar w:fldCharType="begin"/>
            </w:r>
            <w:r>
              <w:rPr>
                <w:noProof/>
                <w:webHidden/>
              </w:rPr>
              <w:instrText xml:space="preserve"> PAGEREF _Toc217004239 \h </w:instrText>
            </w:r>
            <w:r>
              <w:rPr>
                <w:noProof/>
                <w:webHidden/>
              </w:rPr>
            </w:r>
            <w:r>
              <w:rPr>
                <w:noProof/>
                <w:webHidden/>
              </w:rPr>
              <w:fldChar w:fldCharType="separate"/>
            </w:r>
            <w:r>
              <w:rPr>
                <w:noProof/>
                <w:webHidden/>
              </w:rPr>
              <w:t>52</w:t>
            </w:r>
            <w:r>
              <w:rPr>
                <w:noProof/>
                <w:webHidden/>
              </w:rPr>
              <w:fldChar w:fldCharType="end"/>
            </w:r>
          </w:hyperlink>
        </w:p>
        <w:p w14:paraId="2CEC45A6" w14:textId="346FEFA1"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0" w:history="1">
            <w:r w:rsidRPr="00E425E5">
              <w:rPr>
                <w:rStyle w:val="Hyperlink"/>
                <w:noProof/>
              </w:rPr>
              <w:t>4.2 Software Design Methodology (OOAD)</w:t>
            </w:r>
            <w:r>
              <w:rPr>
                <w:noProof/>
                <w:webHidden/>
              </w:rPr>
              <w:tab/>
            </w:r>
            <w:r>
              <w:rPr>
                <w:noProof/>
                <w:webHidden/>
              </w:rPr>
              <w:fldChar w:fldCharType="begin"/>
            </w:r>
            <w:r>
              <w:rPr>
                <w:noProof/>
                <w:webHidden/>
              </w:rPr>
              <w:instrText xml:space="preserve"> PAGEREF _Toc217004240 \h </w:instrText>
            </w:r>
            <w:r>
              <w:rPr>
                <w:noProof/>
                <w:webHidden/>
              </w:rPr>
            </w:r>
            <w:r>
              <w:rPr>
                <w:noProof/>
                <w:webHidden/>
              </w:rPr>
              <w:fldChar w:fldCharType="separate"/>
            </w:r>
            <w:r>
              <w:rPr>
                <w:noProof/>
                <w:webHidden/>
              </w:rPr>
              <w:t>53</w:t>
            </w:r>
            <w:r>
              <w:rPr>
                <w:noProof/>
                <w:webHidden/>
              </w:rPr>
              <w:fldChar w:fldCharType="end"/>
            </w:r>
          </w:hyperlink>
        </w:p>
        <w:p w14:paraId="7F38C3F2" w14:textId="1314170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1" w:history="1">
            <w:r w:rsidRPr="00E425E5">
              <w:rPr>
                <w:rStyle w:val="Hyperlink"/>
                <w:noProof/>
              </w:rPr>
              <w:t>4.3 Kanban as the Software Development Methodology</w:t>
            </w:r>
            <w:r>
              <w:rPr>
                <w:noProof/>
                <w:webHidden/>
              </w:rPr>
              <w:tab/>
            </w:r>
            <w:r>
              <w:rPr>
                <w:noProof/>
                <w:webHidden/>
              </w:rPr>
              <w:fldChar w:fldCharType="begin"/>
            </w:r>
            <w:r>
              <w:rPr>
                <w:noProof/>
                <w:webHidden/>
              </w:rPr>
              <w:instrText xml:space="preserve"> PAGEREF _Toc217004241 \h </w:instrText>
            </w:r>
            <w:r>
              <w:rPr>
                <w:noProof/>
                <w:webHidden/>
              </w:rPr>
            </w:r>
            <w:r>
              <w:rPr>
                <w:noProof/>
                <w:webHidden/>
              </w:rPr>
              <w:fldChar w:fldCharType="separate"/>
            </w:r>
            <w:r>
              <w:rPr>
                <w:noProof/>
                <w:webHidden/>
              </w:rPr>
              <w:t>54</w:t>
            </w:r>
            <w:r>
              <w:rPr>
                <w:noProof/>
                <w:webHidden/>
              </w:rPr>
              <w:fldChar w:fldCharType="end"/>
            </w:r>
          </w:hyperlink>
        </w:p>
        <w:p w14:paraId="3FC22887" w14:textId="0FDDEBF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42" w:history="1">
            <w:r w:rsidRPr="00E425E5">
              <w:rPr>
                <w:rStyle w:val="Hyperlink"/>
                <w:noProof/>
              </w:rPr>
              <w:t>Why Kanban worked best</w:t>
            </w:r>
            <w:r>
              <w:rPr>
                <w:noProof/>
                <w:webHidden/>
              </w:rPr>
              <w:tab/>
            </w:r>
            <w:r>
              <w:rPr>
                <w:noProof/>
                <w:webHidden/>
              </w:rPr>
              <w:fldChar w:fldCharType="begin"/>
            </w:r>
            <w:r>
              <w:rPr>
                <w:noProof/>
                <w:webHidden/>
              </w:rPr>
              <w:instrText xml:space="preserve"> PAGEREF _Toc217004242 \h </w:instrText>
            </w:r>
            <w:r>
              <w:rPr>
                <w:noProof/>
                <w:webHidden/>
              </w:rPr>
            </w:r>
            <w:r>
              <w:rPr>
                <w:noProof/>
                <w:webHidden/>
              </w:rPr>
              <w:fldChar w:fldCharType="separate"/>
            </w:r>
            <w:r>
              <w:rPr>
                <w:noProof/>
                <w:webHidden/>
              </w:rPr>
              <w:t>54</w:t>
            </w:r>
            <w:r>
              <w:rPr>
                <w:noProof/>
                <w:webHidden/>
              </w:rPr>
              <w:fldChar w:fldCharType="end"/>
            </w:r>
          </w:hyperlink>
        </w:p>
        <w:p w14:paraId="1699A86C" w14:textId="10219096"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43" w:history="1">
            <w:r w:rsidRPr="00E425E5">
              <w:rPr>
                <w:rStyle w:val="Hyperlink"/>
                <w:noProof/>
              </w:rPr>
              <w:t>Why Kanban over Waterfall</w:t>
            </w:r>
            <w:r>
              <w:rPr>
                <w:noProof/>
                <w:webHidden/>
              </w:rPr>
              <w:tab/>
            </w:r>
            <w:r>
              <w:rPr>
                <w:noProof/>
                <w:webHidden/>
              </w:rPr>
              <w:fldChar w:fldCharType="begin"/>
            </w:r>
            <w:r>
              <w:rPr>
                <w:noProof/>
                <w:webHidden/>
              </w:rPr>
              <w:instrText xml:space="preserve"> PAGEREF _Toc217004243 \h </w:instrText>
            </w:r>
            <w:r>
              <w:rPr>
                <w:noProof/>
                <w:webHidden/>
              </w:rPr>
            </w:r>
            <w:r>
              <w:rPr>
                <w:noProof/>
                <w:webHidden/>
              </w:rPr>
              <w:fldChar w:fldCharType="separate"/>
            </w:r>
            <w:r>
              <w:rPr>
                <w:noProof/>
                <w:webHidden/>
              </w:rPr>
              <w:t>54</w:t>
            </w:r>
            <w:r>
              <w:rPr>
                <w:noProof/>
                <w:webHidden/>
              </w:rPr>
              <w:fldChar w:fldCharType="end"/>
            </w:r>
          </w:hyperlink>
        </w:p>
        <w:p w14:paraId="1FDF07DC" w14:textId="10ECC94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4" w:history="1">
            <w:r w:rsidRPr="00E425E5">
              <w:rPr>
                <w:rStyle w:val="Hyperlink"/>
                <w:noProof/>
              </w:rPr>
              <w:t>4.4 Project Management Methodology (Kanban)</w:t>
            </w:r>
            <w:r>
              <w:rPr>
                <w:noProof/>
                <w:webHidden/>
              </w:rPr>
              <w:tab/>
            </w:r>
            <w:r>
              <w:rPr>
                <w:noProof/>
                <w:webHidden/>
              </w:rPr>
              <w:fldChar w:fldCharType="begin"/>
            </w:r>
            <w:r>
              <w:rPr>
                <w:noProof/>
                <w:webHidden/>
              </w:rPr>
              <w:instrText xml:space="preserve"> PAGEREF _Toc217004244 \h </w:instrText>
            </w:r>
            <w:r>
              <w:rPr>
                <w:noProof/>
                <w:webHidden/>
              </w:rPr>
            </w:r>
            <w:r>
              <w:rPr>
                <w:noProof/>
                <w:webHidden/>
              </w:rPr>
              <w:fldChar w:fldCharType="separate"/>
            </w:r>
            <w:r>
              <w:rPr>
                <w:noProof/>
                <w:webHidden/>
              </w:rPr>
              <w:t>55</w:t>
            </w:r>
            <w:r>
              <w:rPr>
                <w:noProof/>
                <w:webHidden/>
              </w:rPr>
              <w:fldChar w:fldCharType="end"/>
            </w:r>
          </w:hyperlink>
        </w:p>
        <w:p w14:paraId="4A3D477B" w14:textId="16195A38"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45" w:history="1">
            <w:r w:rsidRPr="00E425E5">
              <w:rPr>
                <w:rStyle w:val="Hyperlink"/>
                <w:noProof/>
              </w:rPr>
              <w:t>How Kanban influenced the management</w:t>
            </w:r>
            <w:r>
              <w:rPr>
                <w:noProof/>
                <w:webHidden/>
              </w:rPr>
              <w:tab/>
            </w:r>
            <w:r>
              <w:rPr>
                <w:noProof/>
                <w:webHidden/>
              </w:rPr>
              <w:fldChar w:fldCharType="begin"/>
            </w:r>
            <w:r>
              <w:rPr>
                <w:noProof/>
                <w:webHidden/>
              </w:rPr>
              <w:instrText xml:space="preserve"> PAGEREF _Toc217004245 \h </w:instrText>
            </w:r>
            <w:r>
              <w:rPr>
                <w:noProof/>
                <w:webHidden/>
              </w:rPr>
            </w:r>
            <w:r>
              <w:rPr>
                <w:noProof/>
                <w:webHidden/>
              </w:rPr>
              <w:fldChar w:fldCharType="separate"/>
            </w:r>
            <w:r>
              <w:rPr>
                <w:noProof/>
                <w:webHidden/>
              </w:rPr>
              <w:t>55</w:t>
            </w:r>
            <w:r>
              <w:rPr>
                <w:noProof/>
                <w:webHidden/>
              </w:rPr>
              <w:fldChar w:fldCharType="end"/>
            </w:r>
          </w:hyperlink>
        </w:p>
        <w:p w14:paraId="2BEC1B3E" w14:textId="4ED7DE1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6" w:history="1">
            <w:r w:rsidRPr="00E425E5">
              <w:rPr>
                <w:rStyle w:val="Hyperlink"/>
                <w:noProof/>
              </w:rPr>
              <w:t>4.5 Risks and Mitigation</w:t>
            </w:r>
            <w:r>
              <w:rPr>
                <w:noProof/>
                <w:webHidden/>
              </w:rPr>
              <w:tab/>
            </w:r>
            <w:r>
              <w:rPr>
                <w:noProof/>
                <w:webHidden/>
              </w:rPr>
              <w:fldChar w:fldCharType="begin"/>
            </w:r>
            <w:r>
              <w:rPr>
                <w:noProof/>
                <w:webHidden/>
              </w:rPr>
              <w:instrText xml:space="preserve"> PAGEREF _Toc217004246 \h </w:instrText>
            </w:r>
            <w:r>
              <w:rPr>
                <w:noProof/>
                <w:webHidden/>
              </w:rPr>
            </w:r>
            <w:r>
              <w:rPr>
                <w:noProof/>
                <w:webHidden/>
              </w:rPr>
              <w:fldChar w:fldCharType="separate"/>
            </w:r>
            <w:r>
              <w:rPr>
                <w:noProof/>
                <w:webHidden/>
              </w:rPr>
              <w:t>56</w:t>
            </w:r>
            <w:r>
              <w:rPr>
                <w:noProof/>
                <w:webHidden/>
              </w:rPr>
              <w:fldChar w:fldCharType="end"/>
            </w:r>
          </w:hyperlink>
        </w:p>
        <w:p w14:paraId="1BDDE009" w14:textId="2EDFA95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7" w:history="1">
            <w:r w:rsidRPr="00E425E5">
              <w:rPr>
                <w:rStyle w:val="Hyperlink"/>
                <w:noProof/>
              </w:rPr>
              <w:t>4.6 Project Plan</w:t>
            </w:r>
            <w:r>
              <w:rPr>
                <w:noProof/>
                <w:webHidden/>
              </w:rPr>
              <w:tab/>
            </w:r>
            <w:r>
              <w:rPr>
                <w:noProof/>
                <w:webHidden/>
              </w:rPr>
              <w:fldChar w:fldCharType="begin"/>
            </w:r>
            <w:r>
              <w:rPr>
                <w:noProof/>
                <w:webHidden/>
              </w:rPr>
              <w:instrText xml:space="preserve"> PAGEREF _Toc217004247 \h </w:instrText>
            </w:r>
            <w:r>
              <w:rPr>
                <w:noProof/>
                <w:webHidden/>
              </w:rPr>
            </w:r>
            <w:r>
              <w:rPr>
                <w:noProof/>
                <w:webHidden/>
              </w:rPr>
              <w:fldChar w:fldCharType="separate"/>
            </w:r>
            <w:r>
              <w:rPr>
                <w:noProof/>
                <w:webHidden/>
              </w:rPr>
              <w:t>57</w:t>
            </w:r>
            <w:r>
              <w:rPr>
                <w:noProof/>
                <w:webHidden/>
              </w:rPr>
              <w:fldChar w:fldCharType="end"/>
            </w:r>
          </w:hyperlink>
        </w:p>
        <w:p w14:paraId="29E869D3" w14:textId="5AB5CF0D"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48" w:history="1">
            <w:r w:rsidRPr="00E425E5">
              <w:rPr>
                <w:rStyle w:val="Hyperlink"/>
                <w:noProof/>
              </w:rPr>
              <w:t>4.6.1 Gantt Chart</w:t>
            </w:r>
            <w:r>
              <w:rPr>
                <w:noProof/>
                <w:webHidden/>
              </w:rPr>
              <w:tab/>
            </w:r>
            <w:r>
              <w:rPr>
                <w:noProof/>
                <w:webHidden/>
              </w:rPr>
              <w:fldChar w:fldCharType="begin"/>
            </w:r>
            <w:r>
              <w:rPr>
                <w:noProof/>
                <w:webHidden/>
              </w:rPr>
              <w:instrText xml:space="preserve"> PAGEREF _Toc217004248 \h </w:instrText>
            </w:r>
            <w:r>
              <w:rPr>
                <w:noProof/>
                <w:webHidden/>
              </w:rPr>
            </w:r>
            <w:r>
              <w:rPr>
                <w:noProof/>
                <w:webHidden/>
              </w:rPr>
              <w:fldChar w:fldCharType="separate"/>
            </w:r>
            <w:r>
              <w:rPr>
                <w:noProof/>
                <w:webHidden/>
              </w:rPr>
              <w:t>57</w:t>
            </w:r>
            <w:r>
              <w:rPr>
                <w:noProof/>
                <w:webHidden/>
              </w:rPr>
              <w:fldChar w:fldCharType="end"/>
            </w:r>
          </w:hyperlink>
        </w:p>
        <w:p w14:paraId="5430921A" w14:textId="090BDE92"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49" w:history="1">
            <w:r w:rsidRPr="00E425E5">
              <w:rPr>
                <w:rStyle w:val="Hyperlink"/>
                <w:noProof/>
              </w:rPr>
              <w:t>Chapter 5 - Desig</w:t>
            </w:r>
            <w:r w:rsidRPr="00E425E5">
              <w:rPr>
                <w:rStyle w:val="Hyperlink"/>
                <w:noProof/>
              </w:rPr>
              <w:t>n</w:t>
            </w:r>
            <w:r w:rsidRPr="00E425E5">
              <w:rPr>
                <w:rStyle w:val="Hyperlink"/>
                <w:noProof/>
              </w:rPr>
              <w:t xml:space="preserve"> Diagrams</w:t>
            </w:r>
            <w:r>
              <w:rPr>
                <w:noProof/>
                <w:webHidden/>
              </w:rPr>
              <w:tab/>
            </w:r>
            <w:r>
              <w:rPr>
                <w:noProof/>
                <w:webHidden/>
              </w:rPr>
              <w:fldChar w:fldCharType="begin"/>
            </w:r>
            <w:r>
              <w:rPr>
                <w:noProof/>
                <w:webHidden/>
              </w:rPr>
              <w:instrText xml:space="preserve"> PAGEREF _Toc217004249 \h </w:instrText>
            </w:r>
            <w:r>
              <w:rPr>
                <w:noProof/>
                <w:webHidden/>
              </w:rPr>
            </w:r>
            <w:r>
              <w:rPr>
                <w:noProof/>
                <w:webHidden/>
              </w:rPr>
              <w:fldChar w:fldCharType="separate"/>
            </w:r>
            <w:r>
              <w:rPr>
                <w:noProof/>
                <w:webHidden/>
              </w:rPr>
              <w:t>58</w:t>
            </w:r>
            <w:r>
              <w:rPr>
                <w:noProof/>
                <w:webHidden/>
              </w:rPr>
              <w:fldChar w:fldCharType="end"/>
            </w:r>
          </w:hyperlink>
        </w:p>
        <w:p w14:paraId="6661D01A" w14:textId="16757BE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0" w:history="1">
            <w:r w:rsidRPr="00E425E5">
              <w:rPr>
                <w:rStyle w:val="Hyperlink"/>
                <w:noProof/>
              </w:rPr>
              <w:t>5.1 Block Diagram</w:t>
            </w:r>
            <w:r>
              <w:rPr>
                <w:noProof/>
                <w:webHidden/>
              </w:rPr>
              <w:tab/>
            </w:r>
            <w:r>
              <w:rPr>
                <w:noProof/>
                <w:webHidden/>
              </w:rPr>
              <w:fldChar w:fldCharType="begin"/>
            </w:r>
            <w:r>
              <w:rPr>
                <w:noProof/>
                <w:webHidden/>
              </w:rPr>
              <w:instrText xml:space="preserve"> PAGEREF _Toc217004250 \h </w:instrText>
            </w:r>
            <w:r>
              <w:rPr>
                <w:noProof/>
                <w:webHidden/>
              </w:rPr>
            </w:r>
            <w:r>
              <w:rPr>
                <w:noProof/>
                <w:webHidden/>
              </w:rPr>
              <w:fldChar w:fldCharType="separate"/>
            </w:r>
            <w:r>
              <w:rPr>
                <w:noProof/>
                <w:webHidden/>
              </w:rPr>
              <w:t>58</w:t>
            </w:r>
            <w:r>
              <w:rPr>
                <w:noProof/>
                <w:webHidden/>
              </w:rPr>
              <w:fldChar w:fldCharType="end"/>
            </w:r>
          </w:hyperlink>
        </w:p>
        <w:p w14:paraId="51795B6C" w14:textId="442006A1"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1" w:history="1">
            <w:r w:rsidRPr="00E425E5">
              <w:rPr>
                <w:rStyle w:val="Hyperlink"/>
                <w:noProof/>
              </w:rPr>
              <w:t>5.2 Layered Architecture Diagram</w:t>
            </w:r>
            <w:r>
              <w:rPr>
                <w:noProof/>
                <w:webHidden/>
              </w:rPr>
              <w:tab/>
            </w:r>
            <w:r>
              <w:rPr>
                <w:noProof/>
                <w:webHidden/>
              </w:rPr>
              <w:fldChar w:fldCharType="begin"/>
            </w:r>
            <w:r>
              <w:rPr>
                <w:noProof/>
                <w:webHidden/>
              </w:rPr>
              <w:instrText xml:space="preserve"> PAGEREF _Toc217004251 \h </w:instrText>
            </w:r>
            <w:r>
              <w:rPr>
                <w:noProof/>
                <w:webHidden/>
              </w:rPr>
            </w:r>
            <w:r>
              <w:rPr>
                <w:noProof/>
                <w:webHidden/>
              </w:rPr>
              <w:fldChar w:fldCharType="separate"/>
            </w:r>
            <w:r>
              <w:rPr>
                <w:noProof/>
                <w:webHidden/>
              </w:rPr>
              <w:t>60</w:t>
            </w:r>
            <w:r>
              <w:rPr>
                <w:noProof/>
                <w:webHidden/>
              </w:rPr>
              <w:fldChar w:fldCharType="end"/>
            </w:r>
          </w:hyperlink>
        </w:p>
        <w:p w14:paraId="37B5203E" w14:textId="115C2300"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2" w:history="1">
            <w:r w:rsidRPr="00E425E5">
              <w:rPr>
                <w:rStyle w:val="Hyperlink"/>
                <w:noProof/>
              </w:rPr>
              <w:t>5.3 Research Design</w:t>
            </w:r>
            <w:r>
              <w:rPr>
                <w:noProof/>
                <w:webHidden/>
              </w:rPr>
              <w:tab/>
            </w:r>
            <w:r>
              <w:rPr>
                <w:noProof/>
                <w:webHidden/>
              </w:rPr>
              <w:fldChar w:fldCharType="begin"/>
            </w:r>
            <w:r>
              <w:rPr>
                <w:noProof/>
                <w:webHidden/>
              </w:rPr>
              <w:instrText xml:space="preserve"> PAGEREF _Toc217004252 \h </w:instrText>
            </w:r>
            <w:r>
              <w:rPr>
                <w:noProof/>
                <w:webHidden/>
              </w:rPr>
            </w:r>
            <w:r>
              <w:rPr>
                <w:noProof/>
                <w:webHidden/>
              </w:rPr>
              <w:fldChar w:fldCharType="separate"/>
            </w:r>
            <w:r>
              <w:rPr>
                <w:noProof/>
                <w:webHidden/>
              </w:rPr>
              <w:t>61</w:t>
            </w:r>
            <w:r>
              <w:rPr>
                <w:noProof/>
                <w:webHidden/>
              </w:rPr>
              <w:fldChar w:fldCharType="end"/>
            </w:r>
          </w:hyperlink>
        </w:p>
        <w:p w14:paraId="3AA2B47A" w14:textId="15AA99ED"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3" w:history="1">
            <w:r w:rsidRPr="00E425E5">
              <w:rPr>
                <w:rStyle w:val="Hyperlink"/>
                <w:noProof/>
              </w:rPr>
              <w:t>5.4 Class Diagram</w:t>
            </w:r>
            <w:r>
              <w:rPr>
                <w:noProof/>
                <w:webHidden/>
              </w:rPr>
              <w:tab/>
            </w:r>
            <w:r>
              <w:rPr>
                <w:noProof/>
                <w:webHidden/>
              </w:rPr>
              <w:fldChar w:fldCharType="begin"/>
            </w:r>
            <w:r>
              <w:rPr>
                <w:noProof/>
                <w:webHidden/>
              </w:rPr>
              <w:instrText xml:space="preserve"> PAGEREF _Toc217004253 \h </w:instrText>
            </w:r>
            <w:r>
              <w:rPr>
                <w:noProof/>
                <w:webHidden/>
              </w:rPr>
            </w:r>
            <w:r>
              <w:rPr>
                <w:noProof/>
                <w:webHidden/>
              </w:rPr>
              <w:fldChar w:fldCharType="separate"/>
            </w:r>
            <w:r>
              <w:rPr>
                <w:noProof/>
                <w:webHidden/>
              </w:rPr>
              <w:t>64</w:t>
            </w:r>
            <w:r>
              <w:rPr>
                <w:noProof/>
                <w:webHidden/>
              </w:rPr>
              <w:fldChar w:fldCharType="end"/>
            </w:r>
          </w:hyperlink>
        </w:p>
        <w:p w14:paraId="0EF290E1" w14:textId="4244A33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4" w:history="1">
            <w:r w:rsidRPr="00E425E5">
              <w:rPr>
                <w:rStyle w:val="Hyperlink"/>
                <w:noProof/>
              </w:rPr>
              <w:t>5.5 ER Diagram</w:t>
            </w:r>
            <w:r>
              <w:rPr>
                <w:noProof/>
                <w:webHidden/>
              </w:rPr>
              <w:tab/>
            </w:r>
            <w:r>
              <w:rPr>
                <w:noProof/>
                <w:webHidden/>
              </w:rPr>
              <w:fldChar w:fldCharType="begin"/>
            </w:r>
            <w:r>
              <w:rPr>
                <w:noProof/>
                <w:webHidden/>
              </w:rPr>
              <w:instrText xml:space="preserve"> PAGEREF _Toc217004254 \h </w:instrText>
            </w:r>
            <w:r>
              <w:rPr>
                <w:noProof/>
                <w:webHidden/>
              </w:rPr>
            </w:r>
            <w:r>
              <w:rPr>
                <w:noProof/>
                <w:webHidden/>
              </w:rPr>
              <w:fldChar w:fldCharType="separate"/>
            </w:r>
            <w:r>
              <w:rPr>
                <w:noProof/>
                <w:webHidden/>
              </w:rPr>
              <w:t>65</w:t>
            </w:r>
            <w:r>
              <w:rPr>
                <w:noProof/>
                <w:webHidden/>
              </w:rPr>
              <w:fldChar w:fldCharType="end"/>
            </w:r>
          </w:hyperlink>
        </w:p>
        <w:p w14:paraId="0AACB214" w14:textId="76AB4E7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5" w:history="1">
            <w:r w:rsidRPr="00E425E5">
              <w:rPr>
                <w:rStyle w:val="Hyperlink"/>
                <w:noProof/>
              </w:rPr>
              <w:t>5.6 Sequence Diagram</w:t>
            </w:r>
            <w:r>
              <w:rPr>
                <w:noProof/>
                <w:webHidden/>
              </w:rPr>
              <w:tab/>
            </w:r>
            <w:r>
              <w:rPr>
                <w:noProof/>
                <w:webHidden/>
              </w:rPr>
              <w:fldChar w:fldCharType="begin"/>
            </w:r>
            <w:r>
              <w:rPr>
                <w:noProof/>
                <w:webHidden/>
              </w:rPr>
              <w:instrText xml:space="preserve"> PAGEREF _Toc217004255 \h </w:instrText>
            </w:r>
            <w:r>
              <w:rPr>
                <w:noProof/>
                <w:webHidden/>
              </w:rPr>
            </w:r>
            <w:r>
              <w:rPr>
                <w:noProof/>
                <w:webHidden/>
              </w:rPr>
              <w:fldChar w:fldCharType="separate"/>
            </w:r>
            <w:r>
              <w:rPr>
                <w:noProof/>
                <w:webHidden/>
              </w:rPr>
              <w:t>66</w:t>
            </w:r>
            <w:r>
              <w:rPr>
                <w:noProof/>
                <w:webHidden/>
              </w:rPr>
              <w:fldChar w:fldCharType="end"/>
            </w:r>
          </w:hyperlink>
        </w:p>
        <w:p w14:paraId="1E384E6F" w14:textId="48D25E42"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6" w:history="1">
            <w:r w:rsidRPr="00E425E5">
              <w:rPr>
                <w:rStyle w:val="Hyperlink"/>
                <w:noProof/>
              </w:rPr>
              <w:t>5.7 Package Diagram</w:t>
            </w:r>
            <w:r>
              <w:rPr>
                <w:noProof/>
                <w:webHidden/>
              </w:rPr>
              <w:tab/>
            </w:r>
            <w:r>
              <w:rPr>
                <w:noProof/>
                <w:webHidden/>
              </w:rPr>
              <w:fldChar w:fldCharType="begin"/>
            </w:r>
            <w:r>
              <w:rPr>
                <w:noProof/>
                <w:webHidden/>
              </w:rPr>
              <w:instrText xml:space="preserve"> PAGEREF _Toc217004256 \h </w:instrText>
            </w:r>
            <w:r>
              <w:rPr>
                <w:noProof/>
                <w:webHidden/>
              </w:rPr>
            </w:r>
            <w:r>
              <w:rPr>
                <w:noProof/>
                <w:webHidden/>
              </w:rPr>
              <w:fldChar w:fldCharType="separate"/>
            </w:r>
            <w:r>
              <w:rPr>
                <w:noProof/>
                <w:webHidden/>
              </w:rPr>
              <w:t>67</w:t>
            </w:r>
            <w:r>
              <w:rPr>
                <w:noProof/>
                <w:webHidden/>
              </w:rPr>
              <w:fldChar w:fldCharType="end"/>
            </w:r>
          </w:hyperlink>
        </w:p>
        <w:p w14:paraId="7125AF65" w14:textId="71A6F3B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7" w:history="1">
            <w:r w:rsidRPr="00E425E5">
              <w:rPr>
                <w:rStyle w:val="Hyperlink"/>
                <w:noProof/>
              </w:rPr>
              <w:t>5.8 Wireframe / Mock-up</w:t>
            </w:r>
            <w:r>
              <w:rPr>
                <w:noProof/>
                <w:webHidden/>
              </w:rPr>
              <w:tab/>
            </w:r>
            <w:r>
              <w:rPr>
                <w:noProof/>
                <w:webHidden/>
              </w:rPr>
              <w:fldChar w:fldCharType="begin"/>
            </w:r>
            <w:r>
              <w:rPr>
                <w:noProof/>
                <w:webHidden/>
              </w:rPr>
              <w:instrText xml:space="preserve"> PAGEREF _Toc217004257 \h </w:instrText>
            </w:r>
            <w:r>
              <w:rPr>
                <w:noProof/>
                <w:webHidden/>
              </w:rPr>
            </w:r>
            <w:r>
              <w:rPr>
                <w:noProof/>
                <w:webHidden/>
              </w:rPr>
              <w:fldChar w:fldCharType="separate"/>
            </w:r>
            <w:r>
              <w:rPr>
                <w:noProof/>
                <w:webHidden/>
              </w:rPr>
              <w:t>69</w:t>
            </w:r>
            <w:r>
              <w:rPr>
                <w:noProof/>
                <w:webHidden/>
              </w:rPr>
              <w:fldChar w:fldCharType="end"/>
            </w:r>
          </w:hyperlink>
        </w:p>
        <w:p w14:paraId="4DC6A2F0" w14:textId="678A916D"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58" w:history="1">
            <w:r w:rsidRPr="00E425E5">
              <w:rPr>
                <w:rStyle w:val="Hyperlink"/>
                <w:noProof/>
                <w:lang w:val="en-US"/>
              </w:rPr>
              <w:t>Chapter 6 - Implementation</w:t>
            </w:r>
            <w:r>
              <w:rPr>
                <w:noProof/>
                <w:webHidden/>
              </w:rPr>
              <w:tab/>
            </w:r>
            <w:r>
              <w:rPr>
                <w:noProof/>
                <w:webHidden/>
              </w:rPr>
              <w:fldChar w:fldCharType="begin"/>
            </w:r>
            <w:r>
              <w:rPr>
                <w:noProof/>
                <w:webHidden/>
              </w:rPr>
              <w:instrText xml:space="preserve"> PAGEREF _Toc217004258 \h </w:instrText>
            </w:r>
            <w:r>
              <w:rPr>
                <w:noProof/>
                <w:webHidden/>
              </w:rPr>
            </w:r>
            <w:r>
              <w:rPr>
                <w:noProof/>
                <w:webHidden/>
              </w:rPr>
              <w:fldChar w:fldCharType="separate"/>
            </w:r>
            <w:r>
              <w:rPr>
                <w:noProof/>
                <w:webHidden/>
              </w:rPr>
              <w:t>71</w:t>
            </w:r>
            <w:r>
              <w:rPr>
                <w:noProof/>
                <w:webHidden/>
              </w:rPr>
              <w:fldChar w:fldCharType="end"/>
            </w:r>
          </w:hyperlink>
        </w:p>
        <w:p w14:paraId="5865A495" w14:textId="15F4338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9" w:history="1">
            <w:r w:rsidRPr="00E425E5">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7004259 \h </w:instrText>
            </w:r>
            <w:r>
              <w:rPr>
                <w:noProof/>
                <w:webHidden/>
              </w:rPr>
            </w:r>
            <w:r>
              <w:rPr>
                <w:noProof/>
                <w:webHidden/>
              </w:rPr>
              <w:fldChar w:fldCharType="separate"/>
            </w:r>
            <w:r>
              <w:rPr>
                <w:noProof/>
                <w:webHidden/>
              </w:rPr>
              <w:t>71</w:t>
            </w:r>
            <w:r>
              <w:rPr>
                <w:noProof/>
                <w:webHidden/>
              </w:rPr>
              <w:fldChar w:fldCharType="end"/>
            </w:r>
          </w:hyperlink>
        </w:p>
        <w:p w14:paraId="4E67C856" w14:textId="7CBD297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60" w:history="1">
            <w:r w:rsidRPr="00E425E5">
              <w:rPr>
                <w:rStyle w:val="Hyperlink"/>
                <w:noProof/>
              </w:rPr>
              <w:t>6.2 Steps Taken to Create and Select the Model</w:t>
            </w:r>
            <w:r>
              <w:rPr>
                <w:noProof/>
                <w:webHidden/>
              </w:rPr>
              <w:tab/>
            </w:r>
            <w:r>
              <w:rPr>
                <w:noProof/>
                <w:webHidden/>
              </w:rPr>
              <w:fldChar w:fldCharType="begin"/>
            </w:r>
            <w:r>
              <w:rPr>
                <w:noProof/>
                <w:webHidden/>
              </w:rPr>
              <w:instrText xml:space="preserve"> PAGEREF _Toc217004260 \h </w:instrText>
            </w:r>
            <w:r>
              <w:rPr>
                <w:noProof/>
                <w:webHidden/>
              </w:rPr>
            </w:r>
            <w:r>
              <w:rPr>
                <w:noProof/>
                <w:webHidden/>
              </w:rPr>
              <w:fldChar w:fldCharType="separate"/>
            </w:r>
            <w:r>
              <w:rPr>
                <w:noProof/>
                <w:webHidden/>
              </w:rPr>
              <w:t>71</w:t>
            </w:r>
            <w:r>
              <w:rPr>
                <w:noProof/>
                <w:webHidden/>
              </w:rPr>
              <w:fldChar w:fldCharType="end"/>
            </w:r>
          </w:hyperlink>
        </w:p>
        <w:p w14:paraId="7E7D6DC5" w14:textId="40ABFEEC"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1" w:history="1">
            <w:r w:rsidRPr="00E425E5">
              <w:rPr>
                <w:rStyle w:val="Hyperlink"/>
                <w:noProof/>
              </w:rPr>
              <w:t>6.2.1 About Dataset</w:t>
            </w:r>
            <w:r>
              <w:rPr>
                <w:noProof/>
                <w:webHidden/>
              </w:rPr>
              <w:tab/>
            </w:r>
            <w:r>
              <w:rPr>
                <w:noProof/>
                <w:webHidden/>
              </w:rPr>
              <w:fldChar w:fldCharType="begin"/>
            </w:r>
            <w:r>
              <w:rPr>
                <w:noProof/>
                <w:webHidden/>
              </w:rPr>
              <w:instrText xml:space="preserve"> PAGEREF _Toc217004261 \h </w:instrText>
            </w:r>
            <w:r>
              <w:rPr>
                <w:noProof/>
                <w:webHidden/>
              </w:rPr>
            </w:r>
            <w:r>
              <w:rPr>
                <w:noProof/>
                <w:webHidden/>
              </w:rPr>
              <w:fldChar w:fldCharType="separate"/>
            </w:r>
            <w:r>
              <w:rPr>
                <w:noProof/>
                <w:webHidden/>
              </w:rPr>
              <w:t>71</w:t>
            </w:r>
            <w:r>
              <w:rPr>
                <w:noProof/>
                <w:webHidden/>
              </w:rPr>
              <w:fldChar w:fldCharType="end"/>
            </w:r>
          </w:hyperlink>
        </w:p>
        <w:p w14:paraId="2CE9194D" w14:textId="6989293E"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2" w:history="1">
            <w:r w:rsidRPr="00E425E5">
              <w:rPr>
                <w:rStyle w:val="Hyperlink"/>
                <w:noProof/>
              </w:rPr>
              <w:t>6.2.2 Exploratory Data Analysis (EDA)</w:t>
            </w:r>
            <w:r>
              <w:rPr>
                <w:noProof/>
                <w:webHidden/>
              </w:rPr>
              <w:tab/>
            </w:r>
            <w:r>
              <w:rPr>
                <w:noProof/>
                <w:webHidden/>
              </w:rPr>
              <w:fldChar w:fldCharType="begin"/>
            </w:r>
            <w:r>
              <w:rPr>
                <w:noProof/>
                <w:webHidden/>
              </w:rPr>
              <w:instrText xml:space="preserve"> PAGEREF _Toc217004262 \h </w:instrText>
            </w:r>
            <w:r>
              <w:rPr>
                <w:noProof/>
                <w:webHidden/>
              </w:rPr>
            </w:r>
            <w:r>
              <w:rPr>
                <w:noProof/>
                <w:webHidden/>
              </w:rPr>
              <w:fldChar w:fldCharType="separate"/>
            </w:r>
            <w:r>
              <w:rPr>
                <w:noProof/>
                <w:webHidden/>
              </w:rPr>
              <w:t>71</w:t>
            </w:r>
            <w:r>
              <w:rPr>
                <w:noProof/>
                <w:webHidden/>
              </w:rPr>
              <w:fldChar w:fldCharType="end"/>
            </w:r>
          </w:hyperlink>
        </w:p>
        <w:p w14:paraId="057C66AF" w14:textId="748AAE66"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3" w:history="1">
            <w:r w:rsidRPr="00E425E5">
              <w:rPr>
                <w:rStyle w:val="Hyperlink"/>
                <w:noProof/>
              </w:rPr>
              <w:t>6.2.3 Data Preprocessing</w:t>
            </w:r>
            <w:r>
              <w:rPr>
                <w:noProof/>
                <w:webHidden/>
              </w:rPr>
              <w:tab/>
            </w:r>
            <w:r>
              <w:rPr>
                <w:noProof/>
                <w:webHidden/>
              </w:rPr>
              <w:fldChar w:fldCharType="begin"/>
            </w:r>
            <w:r>
              <w:rPr>
                <w:noProof/>
                <w:webHidden/>
              </w:rPr>
              <w:instrText xml:space="preserve"> PAGEREF _Toc217004263 \h </w:instrText>
            </w:r>
            <w:r>
              <w:rPr>
                <w:noProof/>
                <w:webHidden/>
              </w:rPr>
            </w:r>
            <w:r>
              <w:rPr>
                <w:noProof/>
                <w:webHidden/>
              </w:rPr>
              <w:fldChar w:fldCharType="separate"/>
            </w:r>
            <w:r>
              <w:rPr>
                <w:noProof/>
                <w:webHidden/>
              </w:rPr>
              <w:t>72</w:t>
            </w:r>
            <w:r>
              <w:rPr>
                <w:noProof/>
                <w:webHidden/>
              </w:rPr>
              <w:fldChar w:fldCharType="end"/>
            </w:r>
          </w:hyperlink>
        </w:p>
        <w:p w14:paraId="107BF489" w14:textId="5C97583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4" w:history="1">
            <w:r w:rsidRPr="00E425E5">
              <w:rPr>
                <w:rStyle w:val="Hyperlink"/>
                <w:noProof/>
              </w:rPr>
              <w:t>6.2.4 Feature Engineering</w:t>
            </w:r>
            <w:r>
              <w:rPr>
                <w:noProof/>
                <w:webHidden/>
              </w:rPr>
              <w:tab/>
            </w:r>
            <w:r>
              <w:rPr>
                <w:noProof/>
                <w:webHidden/>
              </w:rPr>
              <w:fldChar w:fldCharType="begin"/>
            </w:r>
            <w:r>
              <w:rPr>
                <w:noProof/>
                <w:webHidden/>
              </w:rPr>
              <w:instrText xml:space="preserve"> PAGEREF _Toc217004264 \h </w:instrText>
            </w:r>
            <w:r>
              <w:rPr>
                <w:noProof/>
                <w:webHidden/>
              </w:rPr>
            </w:r>
            <w:r>
              <w:rPr>
                <w:noProof/>
                <w:webHidden/>
              </w:rPr>
              <w:fldChar w:fldCharType="separate"/>
            </w:r>
            <w:r>
              <w:rPr>
                <w:noProof/>
                <w:webHidden/>
              </w:rPr>
              <w:t>72</w:t>
            </w:r>
            <w:r>
              <w:rPr>
                <w:noProof/>
                <w:webHidden/>
              </w:rPr>
              <w:fldChar w:fldCharType="end"/>
            </w:r>
          </w:hyperlink>
        </w:p>
        <w:p w14:paraId="7E60DEA4" w14:textId="1D0DF298"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5" w:history="1">
            <w:r w:rsidRPr="00E425E5">
              <w:rPr>
                <w:rStyle w:val="Hyperlink"/>
                <w:noProof/>
              </w:rPr>
              <w:t>6.2.5 Model Training</w:t>
            </w:r>
            <w:r>
              <w:rPr>
                <w:noProof/>
                <w:webHidden/>
              </w:rPr>
              <w:tab/>
            </w:r>
            <w:r>
              <w:rPr>
                <w:noProof/>
                <w:webHidden/>
              </w:rPr>
              <w:fldChar w:fldCharType="begin"/>
            </w:r>
            <w:r>
              <w:rPr>
                <w:noProof/>
                <w:webHidden/>
              </w:rPr>
              <w:instrText xml:space="preserve"> PAGEREF _Toc217004265 \h </w:instrText>
            </w:r>
            <w:r>
              <w:rPr>
                <w:noProof/>
                <w:webHidden/>
              </w:rPr>
            </w:r>
            <w:r>
              <w:rPr>
                <w:noProof/>
                <w:webHidden/>
              </w:rPr>
              <w:fldChar w:fldCharType="separate"/>
            </w:r>
            <w:r>
              <w:rPr>
                <w:noProof/>
                <w:webHidden/>
              </w:rPr>
              <w:t>72</w:t>
            </w:r>
            <w:r>
              <w:rPr>
                <w:noProof/>
                <w:webHidden/>
              </w:rPr>
              <w:fldChar w:fldCharType="end"/>
            </w:r>
          </w:hyperlink>
        </w:p>
        <w:p w14:paraId="654A4697" w14:textId="6659201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66" w:history="1">
            <w:r w:rsidRPr="00E425E5">
              <w:rPr>
                <w:rStyle w:val="Hyperlink"/>
                <w:noProof/>
              </w:rPr>
              <w:t>6.3 Prototype Development</w:t>
            </w:r>
            <w:r>
              <w:rPr>
                <w:noProof/>
                <w:webHidden/>
              </w:rPr>
              <w:tab/>
            </w:r>
            <w:r>
              <w:rPr>
                <w:noProof/>
                <w:webHidden/>
              </w:rPr>
              <w:fldChar w:fldCharType="begin"/>
            </w:r>
            <w:r>
              <w:rPr>
                <w:noProof/>
                <w:webHidden/>
              </w:rPr>
              <w:instrText xml:space="preserve"> PAGEREF _Toc217004266 \h </w:instrText>
            </w:r>
            <w:r>
              <w:rPr>
                <w:noProof/>
                <w:webHidden/>
              </w:rPr>
            </w:r>
            <w:r>
              <w:rPr>
                <w:noProof/>
                <w:webHidden/>
              </w:rPr>
              <w:fldChar w:fldCharType="separate"/>
            </w:r>
            <w:r>
              <w:rPr>
                <w:noProof/>
                <w:webHidden/>
              </w:rPr>
              <w:t>75</w:t>
            </w:r>
            <w:r>
              <w:rPr>
                <w:noProof/>
                <w:webHidden/>
              </w:rPr>
              <w:fldChar w:fldCharType="end"/>
            </w:r>
          </w:hyperlink>
        </w:p>
        <w:p w14:paraId="6D830936" w14:textId="74386FA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7" w:history="1">
            <w:r w:rsidRPr="00E425E5">
              <w:rPr>
                <w:rStyle w:val="Hyperlink"/>
                <w:noProof/>
              </w:rPr>
              <w:t>6.3.1 Development Setup</w:t>
            </w:r>
            <w:r>
              <w:rPr>
                <w:noProof/>
                <w:webHidden/>
              </w:rPr>
              <w:tab/>
            </w:r>
            <w:r>
              <w:rPr>
                <w:noProof/>
                <w:webHidden/>
              </w:rPr>
              <w:fldChar w:fldCharType="begin"/>
            </w:r>
            <w:r>
              <w:rPr>
                <w:noProof/>
                <w:webHidden/>
              </w:rPr>
              <w:instrText xml:space="preserve"> PAGEREF _Toc217004267 \h </w:instrText>
            </w:r>
            <w:r>
              <w:rPr>
                <w:noProof/>
                <w:webHidden/>
              </w:rPr>
            </w:r>
            <w:r>
              <w:rPr>
                <w:noProof/>
                <w:webHidden/>
              </w:rPr>
              <w:fldChar w:fldCharType="separate"/>
            </w:r>
            <w:r>
              <w:rPr>
                <w:noProof/>
                <w:webHidden/>
              </w:rPr>
              <w:t>75</w:t>
            </w:r>
            <w:r>
              <w:rPr>
                <w:noProof/>
                <w:webHidden/>
              </w:rPr>
              <w:fldChar w:fldCharType="end"/>
            </w:r>
          </w:hyperlink>
        </w:p>
        <w:p w14:paraId="57054E35" w14:textId="679ABF9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8" w:history="1">
            <w:r w:rsidRPr="00E425E5">
              <w:rPr>
                <w:rStyle w:val="Hyperlink"/>
                <w:noProof/>
              </w:rPr>
              <w:t>6.3.2 Front End</w:t>
            </w:r>
            <w:r>
              <w:rPr>
                <w:noProof/>
                <w:webHidden/>
              </w:rPr>
              <w:tab/>
            </w:r>
            <w:r>
              <w:rPr>
                <w:noProof/>
                <w:webHidden/>
              </w:rPr>
              <w:fldChar w:fldCharType="begin"/>
            </w:r>
            <w:r>
              <w:rPr>
                <w:noProof/>
                <w:webHidden/>
              </w:rPr>
              <w:instrText xml:space="preserve"> PAGEREF _Toc217004268 \h </w:instrText>
            </w:r>
            <w:r>
              <w:rPr>
                <w:noProof/>
                <w:webHidden/>
              </w:rPr>
            </w:r>
            <w:r>
              <w:rPr>
                <w:noProof/>
                <w:webHidden/>
              </w:rPr>
              <w:fldChar w:fldCharType="separate"/>
            </w:r>
            <w:r>
              <w:rPr>
                <w:noProof/>
                <w:webHidden/>
              </w:rPr>
              <w:t>76</w:t>
            </w:r>
            <w:r>
              <w:rPr>
                <w:noProof/>
                <w:webHidden/>
              </w:rPr>
              <w:fldChar w:fldCharType="end"/>
            </w:r>
          </w:hyperlink>
        </w:p>
        <w:p w14:paraId="01962F2F" w14:textId="654D9C2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9" w:history="1">
            <w:r w:rsidRPr="00E425E5">
              <w:rPr>
                <w:rStyle w:val="Hyperlink"/>
                <w:noProof/>
              </w:rPr>
              <w:t>6.3.3 Backend</w:t>
            </w:r>
            <w:r>
              <w:rPr>
                <w:noProof/>
                <w:webHidden/>
              </w:rPr>
              <w:tab/>
            </w:r>
            <w:r>
              <w:rPr>
                <w:noProof/>
                <w:webHidden/>
              </w:rPr>
              <w:fldChar w:fldCharType="begin"/>
            </w:r>
            <w:r>
              <w:rPr>
                <w:noProof/>
                <w:webHidden/>
              </w:rPr>
              <w:instrText xml:space="preserve"> PAGEREF _Toc217004269 \h </w:instrText>
            </w:r>
            <w:r>
              <w:rPr>
                <w:noProof/>
                <w:webHidden/>
              </w:rPr>
            </w:r>
            <w:r>
              <w:rPr>
                <w:noProof/>
                <w:webHidden/>
              </w:rPr>
              <w:fldChar w:fldCharType="separate"/>
            </w:r>
            <w:r>
              <w:rPr>
                <w:noProof/>
                <w:webHidden/>
              </w:rPr>
              <w:t>82</w:t>
            </w:r>
            <w:r>
              <w:rPr>
                <w:noProof/>
                <w:webHidden/>
              </w:rPr>
              <w:fldChar w:fldCharType="end"/>
            </w:r>
          </w:hyperlink>
        </w:p>
        <w:p w14:paraId="799CCF13" w14:textId="03EECEA0"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70" w:history="1">
            <w:r w:rsidRPr="00E425E5">
              <w:rPr>
                <w:rStyle w:val="Hyperlink"/>
                <w:noProof/>
              </w:rPr>
              <w:t>6.3.3.1 Node.js Backend</w:t>
            </w:r>
            <w:r>
              <w:rPr>
                <w:noProof/>
                <w:webHidden/>
              </w:rPr>
              <w:tab/>
            </w:r>
            <w:r>
              <w:rPr>
                <w:noProof/>
                <w:webHidden/>
              </w:rPr>
              <w:fldChar w:fldCharType="begin"/>
            </w:r>
            <w:r>
              <w:rPr>
                <w:noProof/>
                <w:webHidden/>
              </w:rPr>
              <w:instrText xml:space="preserve"> PAGEREF _Toc217004270 \h </w:instrText>
            </w:r>
            <w:r>
              <w:rPr>
                <w:noProof/>
                <w:webHidden/>
              </w:rPr>
            </w:r>
            <w:r>
              <w:rPr>
                <w:noProof/>
                <w:webHidden/>
              </w:rPr>
              <w:fldChar w:fldCharType="separate"/>
            </w:r>
            <w:r>
              <w:rPr>
                <w:noProof/>
                <w:webHidden/>
              </w:rPr>
              <w:t>82</w:t>
            </w:r>
            <w:r>
              <w:rPr>
                <w:noProof/>
                <w:webHidden/>
              </w:rPr>
              <w:fldChar w:fldCharType="end"/>
            </w:r>
          </w:hyperlink>
        </w:p>
        <w:p w14:paraId="0FC1042B" w14:textId="022760B0"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71" w:history="1">
            <w:r w:rsidRPr="00E425E5">
              <w:rPr>
                <w:rStyle w:val="Hyperlink"/>
                <w:noProof/>
              </w:rPr>
              <w:t>6.3.3.2 Flask Microservice</w:t>
            </w:r>
            <w:r>
              <w:rPr>
                <w:noProof/>
                <w:webHidden/>
              </w:rPr>
              <w:tab/>
            </w:r>
            <w:r>
              <w:rPr>
                <w:noProof/>
                <w:webHidden/>
              </w:rPr>
              <w:fldChar w:fldCharType="begin"/>
            </w:r>
            <w:r>
              <w:rPr>
                <w:noProof/>
                <w:webHidden/>
              </w:rPr>
              <w:instrText xml:space="preserve"> PAGEREF _Toc217004271 \h </w:instrText>
            </w:r>
            <w:r>
              <w:rPr>
                <w:noProof/>
                <w:webHidden/>
              </w:rPr>
            </w:r>
            <w:r>
              <w:rPr>
                <w:noProof/>
                <w:webHidden/>
              </w:rPr>
              <w:fldChar w:fldCharType="separate"/>
            </w:r>
            <w:r>
              <w:rPr>
                <w:noProof/>
                <w:webHidden/>
              </w:rPr>
              <w:t>84</w:t>
            </w:r>
            <w:r>
              <w:rPr>
                <w:noProof/>
                <w:webHidden/>
              </w:rPr>
              <w:fldChar w:fldCharType="end"/>
            </w:r>
          </w:hyperlink>
        </w:p>
        <w:p w14:paraId="7AC992A6" w14:textId="26AEC96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2" w:history="1">
            <w:r w:rsidRPr="00E425E5">
              <w:rPr>
                <w:rStyle w:val="Hyperlink"/>
                <w:noProof/>
              </w:rPr>
              <w:t>6.4 Deployment Setup</w:t>
            </w:r>
            <w:r>
              <w:rPr>
                <w:noProof/>
                <w:webHidden/>
              </w:rPr>
              <w:tab/>
            </w:r>
            <w:r>
              <w:rPr>
                <w:noProof/>
                <w:webHidden/>
              </w:rPr>
              <w:fldChar w:fldCharType="begin"/>
            </w:r>
            <w:r>
              <w:rPr>
                <w:noProof/>
                <w:webHidden/>
              </w:rPr>
              <w:instrText xml:space="preserve"> PAGEREF _Toc217004272 \h </w:instrText>
            </w:r>
            <w:r>
              <w:rPr>
                <w:noProof/>
                <w:webHidden/>
              </w:rPr>
            </w:r>
            <w:r>
              <w:rPr>
                <w:noProof/>
                <w:webHidden/>
              </w:rPr>
              <w:fldChar w:fldCharType="separate"/>
            </w:r>
            <w:r>
              <w:rPr>
                <w:noProof/>
                <w:webHidden/>
              </w:rPr>
              <w:t>86</w:t>
            </w:r>
            <w:r>
              <w:rPr>
                <w:noProof/>
                <w:webHidden/>
              </w:rPr>
              <w:fldChar w:fldCharType="end"/>
            </w:r>
          </w:hyperlink>
        </w:p>
        <w:p w14:paraId="220BF0E1" w14:textId="0FE6CEA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3" w:history="1">
            <w:r w:rsidRPr="00E425E5">
              <w:rPr>
                <w:rStyle w:val="Hyperlink"/>
                <w:noProof/>
              </w:rPr>
              <w:t>6.5 Additional Setup and Configuration</w:t>
            </w:r>
            <w:r>
              <w:rPr>
                <w:noProof/>
                <w:webHidden/>
              </w:rPr>
              <w:tab/>
            </w:r>
            <w:r>
              <w:rPr>
                <w:noProof/>
                <w:webHidden/>
              </w:rPr>
              <w:fldChar w:fldCharType="begin"/>
            </w:r>
            <w:r>
              <w:rPr>
                <w:noProof/>
                <w:webHidden/>
              </w:rPr>
              <w:instrText xml:space="preserve"> PAGEREF _Toc217004273 \h </w:instrText>
            </w:r>
            <w:r>
              <w:rPr>
                <w:noProof/>
                <w:webHidden/>
              </w:rPr>
            </w:r>
            <w:r>
              <w:rPr>
                <w:noProof/>
                <w:webHidden/>
              </w:rPr>
              <w:fldChar w:fldCharType="separate"/>
            </w:r>
            <w:r>
              <w:rPr>
                <w:noProof/>
                <w:webHidden/>
              </w:rPr>
              <w:t>86</w:t>
            </w:r>
            <w:r>
              <w:rPr>
                <w:noProof/>
                <w:webHidden/>
              </w:rPr>
              <w:fldChar w:fldCharType="end"/>
            </w:r>
          </w:hyperlink>
        </w:p>
        <w:p w14:paraId="3F24A3E8" w14:textId="3B4294A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4" w:history="1">
            <w:r w:rsidRPr="00E425E5">
              <w:rPr>
                <w:rStyle w:val="Hyperlink"/>
                <w:noProof/>
              </w:rPr>
              <w:t>6.6 Challenges Faced</w:t>
            </w:r>
            <w:r>
              <w:rPr>
                <w:noProof/>
                <w:webHidden/>
              </w:rPr>
              <w:tab/>
            </w:r>
            <w:r>
              <w:rPr>
                <w:noProof/>
                <w:webHidden/>
              </w:rPr>
              <w:fldChar w:fldCharType="begin"/>
            </w:r>
            <w:r>
              <w:rPr>
                <w:noProof/>
                <w:webHidden/>
              </w:rPr>
              <w:instrText xml:space="preserve"> PAGEREF _Toc217004274 \h </w:instrText>
            </w:r>
            <w:r>
              <w:rPr>
                <w:noProof/>
                <w:webHidden/>
              </w:rPr>
            </w:r>
            <w:r>
              <w:rPr>
                <w:noProof/>
                <w:webHidden/>
              </w:rPr>
              <w:fldChar w:fldCharType="separate"/>
            </w:r>
            <w:r>
              <w:rPr>
                <w:noProof/>
                <w:webHidden/>
              </w:rPr>
              <w:t>87</w:t>
            </w:r>
            <w:r>
              <w:rPr>
                <w:noProof/>
                <w:webHidden/>
              </w:rPr>
              <w:fldChar w:fldCharType="end"/>
            </w:r>
          </w:hyperlink>
        </w:p>
        <w:p w14:paraId="7BB0CFA6" w14:textId="57CBC9D6"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75" w:history="1">
            <w:r w:rsidRPr="00E425E5">
              <w:rPr>
                <w:rStyle w:val="Hyperlink"/>
                <w:noProof/>
              </w:rPr>
              <w:t>Chapter 7 - Testing</w:t>
            </w:r>
            <w:r>
              <w:rPr>
                <w:noProof/>
                <w:webHidden/>
              </w:rPr>
              <w:tab/>
            </w:r>
            <w:r>
              <w:rPr>
                <w:noProof/>
                <w:webHidden/>
              </w:rPr>
              <w:fldChar w:fldCharType="begin"/>
            </w:r>
            <w:r>
              <w:rPr>
                <w:noProof/>
                <w:webHidden/>
              </w:rPr>
              <w:instrText xml:space="preserve"> PAGEREF _Toc217004275 \h </w:instrText>
            </w:r>
            <w:r>
              <w:rPr>
                <w:noProof/>
                <w:webHidden/>
              </w:rPr>
            </w:r>
            <w:r>
              <w:rPr>
                <w:noProof/>
                <w:webHidden/>
              </w:rPr>
              <w:fldChar w:fldCharType="separate"/>
            </w:r>
            <w:r>
              <w:rPr>
                <w:noProof/>
                <w:webHidden/>
              </w:rPr>
              <w:t>88</w:t>
            </w:r>
            <w:r>
              <w:rPr>
                <w:noProof/>
                <w:webHidden/>
              </w:rPr>
              <w:fldChar w:fldCharType="end"/>
            </w:r>
          </w:hyperlink>
        </w:p>
        <w:p w14:paraId="491B0160" w14:textId="0068A28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6" w:history="1">
            <w:r w:rsidRPr="00E425E5">
              <w:rPr>
                <w:rStyle w:val="Hyperlink"/>
                <w:noProof/>
              </w:rPr>
              <w:t>7.1 Model Testing</w:t>
            </w:r>
            <w:r>
              <w:rPr>
                <w:noProof/>
                <w:webHidden/>
              </w:rPr>
              <w:tab/>
            </w:r>
            <w:r>
              <w:rPr>
                <w:noProof/>
                <w:webHidden/>
              </w:rPr>
              <w:fldChar w:fldCharType="begin"/>
            </w:r>
            <w:r>
              <w:rPr>
                <w:noProof/>
                <w:webHidden/>
              </w:rPr>
              <w:instrText xml:space="preserve"> PAGEREF _Toc217004276 \h </w:instrText>
            </w:r>
            <w:r>
              <w:rPr>
                <w:noProof/>
                <w:webHidden/>
              </w:rPr>
            </w:r>
            <w:r>
              <w:rPr>
                <w:noProof/>
                <w:webHidden/>
              </w:rPr>
              <w:fldChar w:fldCharType="separate"/>
            </w:r>
            <w:r>
              <w:rPr>
                <w:noProof/>
                <w:webHidden/>
              </w:rPr>
              <w:t>88</w:t>
            </w:r>
            <w:r>
              <w:rPr>
                <w:noProof/>
                <w:webHidden/>
              </w:rPr>
              <w:fldChar w:fldCharType="end"/>
            </w:r>
          </w:hyperlink>
        </w:p>
        <w:p w14:paraId="2C109346" w14:textId="549204B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77" w:history="1">
            <w:r w:rsidRPr="00E425E5">
              <w:rPr>
                <w:rStyle w:val="Hyperlink"/>
                <w:noProof/>
              </w:rPr>
              <w:t>7.2.1 Functional Requirement Testing</w:t>
            </w:r>
            <w:r>
              <w:rPr>
                <w:noProof/>
                <w:webHidden/>
              </w:rPr>
              <w:tab/>
            </w:r>
            <w:r>
              <w:rPr>
                <w:noProof/>
                <w:webHidden/>
              </w:rPr>
              <w:fldChar w:fldCharType="begin"/>
            </w:r>
            <w:r>
              <w:rPr>
                <w:noProof/>
                <w:webHidden/>
              </w:rPr>
              <w:instrText xml:space="preserve"> PAGEREF _Toc217004277 \h </w:instrText>
            </w:r>
            <w:r>
              <w:rPr>
                <w:noProof/>
                <w:webHidden/>
              </w:rPr>
            </w:r>
            <w:r>
              <w:rPr>
                <w:noProof/>
                <w:webHidden/>
              </w:rPr>
              <w:fldChar w:fldCharType="separate"/>
            </w:r>
            <w:r>
              <w:rPr>
                <w:noProof/>
                <w:webHidden/>
              </w:rPr>
              <w:t>88</w:t>
            </w:r>
            <w:r>
              <w:rPr>
                <w:noProof/>
                <w:webHidden/>
              </w:rPr>
              <w:fldChar w:fldCharType="end"/>
            </w:r>
          </w:hyperlink>
        </w:p>
        <w:p w14:paraId="12EE9E47" w14:textId="301CF32D"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78" w:history="1">
            <w:r w:rsidRPr="00E425E5">
              <w:rPr>
                <w:rStyle w:val="Hyperlink"/>
                <w:noProof/>
              </w:rPr>
              <w:t>7.2.2 Non-Functional Requirement Testing</w:t>
            </w:r>
            <w:r>
              <w:rPr>
                <w:noProof/>
                <w:webHidden/>
              </w:rPr>
              <w:tab/>
            </w:r>
            <w:r>
              <w:rPr>
                <w:noProof/>
                <w:webHidden/>
              </w:rPr>
              <w:fldChar w:fldCharType="begin"/>
            </w:r>
            <w:r>
              <w:rPr>
                <w:noProof/>
                <w:webHidden/>
              </w:rPr>
              <w:instrText xml:space="preserve"> PAGEREF _Toc217004278 \h </w:instrText>
            </w:r>
            <w:r>
              <w:rPr>
                <w:noProof/>
                <w:webHidden/>
              </w:rPr>
            </w:r>
            <w:r>
              <w:rPr>
                <w:noProof/>
                <w:webHidden/>
              </w:rPr>
              <w:fldChar w:fldCharType="separate"/>
            </w:r>
            <w:r>
              <w:rPr>
                <w:noProof/>
                <w:webHidden/>
              </w:rPr>
              <w:t>96</w:t>
            </w:r>
            <w:r>
              <w:rPr>
                <w:noProof/>
                <w:webHidden/>
              </w:rPr>
              <w:fldChar w:fldCharType="end"/>
            </w:r>
          </w:hyperlink>
        </w:p>
        <w:p w14:paraId="673AC5F5" w14:textId="4BEFBC9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9" w:history="1">
            <w:r w:rsidRPr="00E425E5">
              <w:rPr>
                <w:rStyle w:val="Hyperlink"/>
                <w:noProof/>
              </w:rPr>
              <w:t>Chapter 8 - Evaluation</w:t>
            </w:r>
            <w:r>
              <w:rPr>
                <w:noProof/>
                <w:webHidden/>
              </w:rPr>
              <w:tab/>
            </w:r>
            <w:r>
              <w:rPr>
                <w:noProof/>
                <w:webHidden/>
              </w:rPr>
              <w:fldChar w:fldCharType="begin"/>
            </w:r>
            <w:r>
              <w:rPr>
                <w:noProof/>
                <w:webHidden/>
              </w:rPr>
              <w:instrText xml:space="preserve"> PAGEREF _Toc217004279 \h </w:instrText>
            </w:r>
            <w:r>
              <w:rPr>
                <w:noProof/>
                <w:webHidden/>
              </w:rPr>
            </w:r>
            <w:r>
              <w:rPr>
                <w:noProof/>
                <w:webHidden/>
              </w:rPr>
              <w:fldChar w:fldCharType="separate"/>
            </w:r>
            <w:r>
              <w:rPr>
                <w:noProof/>
                <w:webHidden/>
              </w:rPr>
              <w:t>105</w:t>
            </w:r>
            <w:r>
              <w:rPr>
                <w:noProof/>
                <w:webHidden/>
              </w:rPr>
              <w:fldChar w:fldCharType="end"/>
            </w:r>
          </w:hyperlink>
        </w:p>
        <w:p w14:paraId="54C942BC" w14:textId="304F6475"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0" w:history="1">
            <w:r w:rsidRPr="00E425E5">
              <w:rPr>
                <w:rStyle w:val="Hyperlink"/>
                <w:noProof/>
              </w:rPr>
              <w:t>8. 1 Quantitative Evaluation</w:t>
            </w:r>
            <w:r>
              <w:rPr>
                <w:noProof/>
                <w:webHidden/>
              </w:rPr>
              <w:tab/>
            </w:r>
            <w:r>
              <w:rPr>
                <w:noProof/>
                <w:webHidden/>
              </w:rPr>
              <w:fldChar w:fldCharType="begin"/>
            </w:r>
            <w:r>
              <w:rPr>
                <w:noProof/>
                <w:webHidden/>
              </w:rPr>
              <w:instrText xml:space="preserve"> PAGEREF _Toc217004280 \h </w:instrText>
            </w:r>
            <w:r>
              <w:rPr>
                <w:noProof/>
                <w:webHidden/>
              </w:rPr>
            </w:r>
            <w:r>
              <w:rPr>
                <w:noProof/>
                <w:webHidden/>
              </w:rPr>
              <w:fldChar w:fldCharType="separate"/>
            </w:r>
            <w:r>
              <w:rPr>
                <w:noProof/>
                <w:webHidden/>
              </w:rPr>
              <w:t>105</w:t>
            </w:r>
            <w:r>
              <w:rPr>
                <w:noProof/>
                <w:webHidden/>
              </w:rPr>
              <w:fldChar w:fldCharType="end"/>
            </w:r>
          </w:hyperlink>
        </w:p>
        <w:p w14:paraId="4812145E" w14:textId="1B49E8A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1" w:history="1">
            <w:r w:rsidRPr="00E425E5">
              <w:rPr>
                <w:rStyle w:val="Hyperlink"/>
                <w:noProof/>
              </w:rPr>
              <w:t>8.2 Qualitative Evaluation</w:t>
            </w:r>
            <w:r>
              <w:rPr>
                <w:noProof/>
                <w:webHidden/>
              </w:rPr>
              <w:tab/>
            </w:r>
            <w:r>
              <w:rPr>
                <w:noProof/>
                <w:webHidden/>
              </w:rPr>
              <w:fldChar w:fldCharType="begin"/>
            </w:r>
            <w:r>
              <w:rPr>
                <w:noProof/>
                <w:webHidden/>
              </w:rPr>
              <w:instrText xml:space="preserve"> PAGEREF _Toc217004281 \h </w:instrText>
            </w:r>
            <w:r>
              <w:rPr>
                <w:noProof/>
                <w:webHidden/>
              </w:rPr>
            </w:r>
            <w:r>
              <w:rPr>
                <w:noProof/>
                <w:webHidden/>
              </w:rPr>
              <w:fldChar w:fldCharType="separate"/>
            </w:r>
            <w:r>
              <w:rPr>
                <w:noProof/>
                <w:webHidden/>
              </w:rPr>
              <w:t>106</w:t>
            </w:r>
            <w:r>
              <w:rPr>
                <w:noProof/>
                <w:webHidden/>
              </w:rPr>
              <w:fldChar w:fldCharType="end"/>
            </w:r>
          </w:hyperlink>
        </w:p>
        <w:p w14:paraId="78A42D77" w14:textId="15B21AE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2" w:history="1">
            <w:r w:rsidRPr="00E425E5">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7004282 \h </w:instrText>
            </w:r>
            <w:r>
              <w:rPr>
                <w:noProof/>
                <w:webHidden/>
              </w:rPr>
            </w:r>
            <w:r>
              <w:rPr>
                <w:noProof/>
                <w:webHidden/>
              </w:rPr>
              <w:fldChar w:fldCharType="separate"/>
            </w:r>
            <w:r>
              <w:rPr>
                <w:noProof/>
                <w:webHidden/>
              </w:rPr>
              <w:t>107</w:t>
            </w:r>
            <w:r>
              <w:rPr>
                <w:noProof/>
                <w:webHidden/>
              </w:rPr>
              <w:fldChar w:fldCharType="end"/>
            </w:r>
          </w:hyperlink>
        </w:p>
        <w:p w14:paraId="4D712DD5" w14:textId="0231DB57"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3" w:history="1">
            <w:r w:rsidRPr="00E425E5">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7004283 \h </w:instrText>
            </w:r>
            <w:r>
              <w:rPr>
                <w:noProof/>
                <w:webHidden/>
              </w:rPr>
            </w:r>
            <w:r>
              <w:rPr>
                <w:noProof/>
                <w:webHidden/>
              </w:rPr>
              <w:fldChar w:fldCharType="separate"/>
            </w:r>
            <w:r>
              <w:rPr>
                <w:noProof/>
                <w:webHidden/>
              </w:rPr>
              <w:t>111</w:t>
            </w:r>
            <w:r>
              <w:rPr>
                <w:noProof/>
                <w:webHidden/>
              </w:rPr>
              <w:fldChar w:fldCharType="end"/>
            </w:r>
          </w:hyperlink>
        </w:p>
        <w:p w14:paraId="09F82B1C" w14:textId="30126CE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4" w:history="1">
            <w:r w:rsidRPr="00E425E5">
              <w:rPr>
                <w:rStyle w:val="Hyperlink"/>
                <w:noProof/>
              </w:rPr>
              <w:t>8.5 Evaluation of the Achievement of Aim</w:t>
            </w:r>
            <w:r>
              <w:rPr>
                <w:noProof/>
                <w:webHidden/>
              </w:rPr>
              <w:tab/>
            </w:r>
            <w:r>
              <w:rPr>
                <w:noProof/>
                <w:webHidden/>
              </w:rPr>
              <w:fldChar w:fldCharType="begin"/>
            </w:r>
            <w:r>
              <w:rPr>
                <w:noProof/>
                <w:webHidden/>
              </w:rPr>
              <w:instrText xml:space="preserve"> PAGEREF _Toc217004284 \h </w:instrText>
            </w:r>
            <w:r>
              <w:rPr>
                <w:noProof/>
                <w:webHidden/>
              </w:rPr>
            </w:r>
            <w:r>
              <w:rPr>
                <w:noProof/>
                <w:webHidden/>
              </w:rPr>
              <w:fldChar w:fldCharType="separate"/>
            </w:r>
            <w:r>
              <w:rPr>
                <w:noProof/>
                <w:webHidden/>
              </w:rPr>
              <w:t>113</w:t>
            </w:r>
            <w:r>
              <w:rPr>
                <w:noProof/>
                <w:webHidden/>
              </w:rPr>
              <w:fldChar w:fldCharType="end"/>
            </w:r>
          </w:hyperlink>
        </w:p>
        <w:p w14:paraId="109A85C6" w14:textId="7DF29028"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5" w:history="1">
            <w:r w:rsidRPr="00E425E5">
              <w:rPr>
                <w:rStyle w:val="Hyperlink"/>
                <w:noProof/>
              </w:rPr>
              <w:t>8.6 Answer for the research questions</w:t>
            </w:r>
            <w:r>
              <w:rPr>
                <w:noProof/>
                <w:webHidden/>
              </w:rPr>
              <w:tab/>
            </w:r>
            <w:r>
              <w:rPr>
                <w:noProof/>
                <w:webHidden/>
              </w:rPr>
              <w:fldChar w:fldCharType="begin"/>
            </w:r>
            <w:r>
              <w:rPr>
                <w:noProof/>
                <w:webHidden/>
              </w:rPr>
              <w:instrText xml:space="preserve"> PAGEREF _Toc217004285 \h </w:instrText>
            </w:r>
            <w:r>
              <w:rPr>
                <w:noProof/>
                <w:webHidden/>
              </w:rPr>
            </w:r>
            <w:r>
              <w:rPr>
                <w:noProof/>
                <w:webHidden/>
              </w:rPr>
              <w:fldChar w:fldCharType="separate"/>
            </w:r>
            <w:r>
              <w:rPr>
                <w:noProof/>
                <w:webHidden/>
              </w:rPr>
              <w:t>113</w:t>
            </w:r>
            <w:r>
              <w:rPr>
                <w:noProof/>
                <w:webHidden/>
              </w:rPr>
              <w:fldChar w:fldCharType="end"/>
            </w:r>
          </w:hyperlink>
        </w:p>
        <w:p w14:paraId="130AC40A" w14:textId="298C3F3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6" w:history="1">
            <w:r w:rsidRPr="00E425E5">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7004286 \h </w:instrText>
            </w:r>
            <w:r>
              <w:rPr>
                <w:noProof/>
                <w:webHidden/>
              </w:rPr>
            </w:r>
            <w:r>
              <w:rPr>
                <w:noProof/>
                <w:webHidden/>
              </w:rPr>
              <w:fldChar w:fldCharType="separate"/>
            </w:r>
            <w:r>
              <w:rPr>
                <w:noProof/>
                <w:webHidden/>
              </w:rPr>
              <w:t>114</w:t>
            </w:r>
            <w:r>
              <w:rPr>
                <w:noProof/>
                <w:webHidden/>
              </w:rPr>
              <w:fldChar w:fldCharType="end"/>
            </w:r>
          </w:hyperlink>
        </w:p>
        <w:p w14:paraId="1F0F7592" w14:textId="458B63A2"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7" w:history="1">
            <w:r w:rsidRPr="00E425E5">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7004287 \h </w:instrText>
            </w:r>
            <w:r>
              <w:rPr>
                <w:noProof/>
                <w:webHidden/>
              </w:rPr>
            </w:r>
            <w:r>
              <w:rPr>
                <w:noProof/>
                <w:webHidden/>
              </w:rPr>
              <w:fldChar w:fldCharType="separate"/>
            </w:r>
            <w:r>
              <w:rPr>
                <w:noProof/>
                <w:webHidden/>
              </w:rPr>
              <w:t>115</w:t>
            </w:r>
            <w:r>
              <w:rPr>
                <w:noProof/>
                <w:webHidden/>
              </w:rPr>
              <w:fldChar w:fldCharType="end"/>
            </w:r>
          </w:hyperlink>
        </w:p>
        <w:p w14:paraId="2F1E35E3" w14:textId="57BB2C31"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8" w:history="1">
            <w:r w:rsidRPr="00E425E5">
              <w:rPr>
                <w:rStyle w:val="Hyperlink"/>
                <w:noProof/>
              </w:rPr>
              <w:t>8.9 Evaluation of the Risks</w:t>
            </w:r>
            <w:r>
              <w:rPr>
                <w:noProof/>
                <w:webHidden/>
              </w:rPr>
              <w:tab/>
            </w:r>
            <w:r>
              <w:rPr>
                <w:noProof/>
                <w:webHidden/>
              </w:rPr>
              <w:fldChar w:fldCharType="begin"/>
            </w:r>
            <w:r>
              <w:rPr>
                <w:noProof/>
                <w:webHidden/>
              </w:rPr>
              <w:instrText xml:space="preserve"> PAGEREF _Toc217004288 \h </w:instrText>
            </w:r>
            <w:r>
              <w:rPr>
                <w:noProof/>
                <w:webHidden/>
              </w:rPr>
            </w:r>
            <w:r>
              <w:rPr>
                <w:noProof/>
                <w:webHidden/>
              </w:rPr>
              <w:fldChar w:fldCharType="separate"/>
            </w:r>
            <w:r>
              <w:rPr>
                <w:noProof/>
                <w:webHidden/>
              </w:rPr>
              <w:t>116</w:t>
            </w:r>
            <w:r>
              <w:rPr>
                <w:noProof/>
                <w:webHidden/>
              </w:rPr>
              <w:fldChar w:fldCharType="end"/>
            </w:r>
          </w:hyperlink>
        </w:p>
        <w:p w14:paraId="350602C2" w14:textId="55D3E28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9" w:history="1">
            <w:r w:rsidRPr="00E425E5">
              <w:rPr>
                <w:rStyle w:val="Hyperlink"/>
                <w:noProof/>
              </w:rPr>
              <w:t>8.10 LEPSI Impact Evaluation</w:t>
            </w:r>
            <w:r>
              <w:rPr>
                <w:noProof/>
                <w:webHidden/>
              </w:rPr>
              <w:tab/>
            </w:r>
            <w:r>
              <w:rPr>
                <w:noProof/>
                <w:webHidden/>
              </w:rPr>
              <w:fldChar w:fldCharType="begin"/>
            </w:r>
            <w:r>
              <w:rPr>
                <w:noProof/>
                <w:webHidden/>
              </w:rPr>
              <w:instrText xml:space="preserve"> PAGEREF _Toc217004289 \h </w:instrText>
            </w:r>
            <w:r>
              <w:rPr>
                <w:noProof/>
                <w:webHidden/>
              </w:rPr>
            </w:r>
            <w:r>
              <w:rPr>
                <w:noProof/>
                <w:webHidden/>
              </w:rPr>
              <w:fldChar w:fldCharType="separate"/>
            </w:r>
            <w:r>
              <w:rPr>
                <w:noProof/>
                <w:webHidden/>
              </w:rPr>
              <w:t>118</w:t>
            </w:r>
            <w:r>
              <w:rPr>
                <w:noProof/>
                <w:webHidden/>
              </w:rPr>
              <w:fldChar w:fldCharType="end"/>
            </w:r>
          </w:hyperlink>
        </w:p>
        <w:p w14:paraId="42A49648" w14:textId="4032E91D"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90" w:history="1">
            <w:r w:rsidRPr="00E425E5">
              <w:rPr>
                <w:rStyle w:val="Hyperlink"/>
                <w:noProof/>
              </w:rPr>
              <w:t>Chapter 9 – Conclusion</w:t>
            </w:r>
            <w:r>
              <w:rPr>
                <w:noProof/>
                <w:webHidden/>
              </w:rPr>
              <w:tab/>
            </w:r>
            <w:r>
              <w:rPr>
                <w:noProof/>
                <w:webHidden/>
              </w:rPr>
              <w:fldChar w:fldCharType="begin"/>
            </w:r>
            <w:r>
              <w:rPr>
                <w:noProof/>
                <w:webHidden/>
              </w:rPr>
              <w:instrText xml:space="preserve"> PAGEREF _Toc217004290 \h </w:instrText>
            </w:r>
            <w:r>
              <w:rPr>
                <w:noProof/>
                <w:webHidden/>
              </w:rPr>
            </w:r>
            <w:r>
              <w:rPr>
                <w:noProof/>
                <w:webHidden/>
              </w:rPr>
              <w:fldChar w:fldCharType="separate"/>
            </w:r>
            <w:r>
              <w:rPr>
                <w:noProof/>
                <w:webHidden/>
              </w:rPr>
              <w:t>120</w:t>
            </w:r>
            <w:r>
              <w:rPr>
                <w:noProof/>
                <w:webHidden/>
              </w:rPr>
              <w:fldChar w:fldCharType="end"/>
            </w:r>
          </w:hyperlink>
        </w:p>
        <w:p w14:paraId="3F261EC6" w14:textId="50D305E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1" w:history="1">
            <w:r w:rsidRPr="00E425E5">
              <w:rPr>
                <w:rStyle w:val="Hyperlink"/>
                <w:noProof/>
              </w:rPr>
              <w:t>9.1 Project Overview and Reflection</w:t>
            </w:r>
            <w:r>
              <w:rPr>
                <w:noProof/>
                <w:webHidden/>
              </w:rPr>
              <w:tab/>
            </w:r>
            <w:r>
              <w:rPr>
                <w:noProof/>
                <w:webHidden/>
              </w:rPr>
              <w:fldChar w:fldCharType="begin"/>
            </w:r>
            <w:r>
              <w:rPr>
                <w:noProof/>
                <w:webHidden/>
              </w:rPr>
              <w:instrText xml:space="preserve"> PAGEREF _Toc217004291 \h </w:instrText>
            </w:r>
            <w:r>
              <w:rPr>
                <w:noProof/>
                <w:webHidden/>
              </w:rPr>
            </w:r>
            <w:r>
              <w:rPr>
                <w:noProof/>
                <w:webHidden/>
              </w:rPr>
              <w:fldChar w:fldCharType="separate"/>
            </w:r>
            <w:r>
              <w:rPr>
                <w:noProof/>
                <w:webHidden/>
              </w:rPr>
              <w:t>120</w:t>
            </w:r>
            <w:r>
              <w:rPr>
                <w:noProof/>
                <w:webHidden/>
              </w:rPr>
              <w:fldChar w:fldCharType="end"/>
            </w:r>
          </w:hyperlink>
        </w:p>
        <w:p w14:paraId="34776ADF" w14:textId="1CBE1D45"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2" w:history="1">
            <w:r w:rsidRPr="00E425E5">
              <w:rPr>
                <w:rStyle w:val="Hyperlink"/>
                <w:noProof/>
              </w:rPr>
              <w:t>9.2 Challenges Faced During the Project</w:t>
            </w:r>
            <w:r>
              <w:rPr>
                <w:noProof/>
                <w:webHidden/>
              </w:rPr>
              <w:tab/>
            </w:r>
            <w:r>
              <w:rPr>
                <w:noProof/>
                <w:webHidden/>
              </w:rPr>
              <w:fldChar w:fldCharType="begin"/>
            </w:r>
            <w:r>
              <w:rPr>
                <w:noProof/>
                <w:webHidden/>
              </w:rPr>
              <w:instrText xml:space="preserve"> PAGEREF _Toc217004292 \h </w:instrText>
            </w:r>
            <w:r>
              <w:rPr>
                <w:noProof/>
                <w:webHidden/>
              </w:rPr>
            </w:r>
            <w:r>
              <w:rPr>
                <w:noProof/>
                <w:webHidden/>
              </w:rPr>
              <w:fldChar w:fldCharType="separate"/>
            </w:r>
            <w:r>
              <w:rPr>
                <w:noProof/>
                <w:webHidden/>
              </w:rPr>
              <w:t>120</w:t>
            </w:r>
            <w:r>
              <w:rPr>
                <w:noProof/>
                <w:webHidden/>
              </w:rPr>
              <w:fldChar w:fldCharType="end"/>
            </w:r>
          </w:hyperlink>
        </w:p>
        <w:p w14:paraId="644BB7CA" w14:textId="6FFFF244"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3" w:history="1">
            <w:r w:rsidRPr="00E425E5">
              <w:rPr>
                <w:rStyle w:val="Hyperlink"/>
                <w:noProof/>
              </w:rPr>
              <w:t>9.3 Evidence of Achievement of Learning Outcomes</w:t>
            </w:r>
            <w:r>
              <w:rPr>
                <w:noProof/>
                <w:webHidden/>
              </w:rPr>
              <w:tab/>
            </w:r>
            <w:r>
              <w:rPr>
                <w:noProof/>
                <w:webHidden/>
              </w:rPr>
              <w:fldChar w:fldCharType="begin"/>
            </w:r>
            <w:r>
              <w:rPr>
                <w:noProof/>
                <w:webHidden/>
              </w:rPr>
              <w:instrText xml:space="preserve"> PAGEREF _Toc217004293 \h </w:instrText>
            </w:r>
            <w:r>
              <w:rPr>
                <w:noProof/>
                <w:webHidden/>
              </w:rPr>
            </w:r>
            <w:r>
              <w:rPr>
                <w:noProof/>
                <w:webHidden/>
              </w:rPr>
              <w:fldChar w:fldCharType="separate"/>
            </w:r>
            <w:r>
              <w:rPr>
                <w:noProof/>
                <w:webHidden/>
              </w:rPr>
              <w:t>121</w:t>
            </w:r>
            <w:r>
              <w:rPr>
                <w:noProof/>
                <w:webHidden/>
              </w:rPr>
              <w:fldChar w:fldCharType="end"/>
            </w:r>
          </w:hyperlink>
        </w:p>
        <w:p w14:paraId="47D6A4DD" w14:textId="554FDF90"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94" w:history="1">
            <w:r w:rsidRPr="00E425E5">
              <w:rPr>
                <w:rStyle w:val="Hyperlink"/>
                <w:noProof/>
              </w:rPr>
              <w:t>Achievement of Learning Outcomes</w:t>
            </w:r>
            <w:r>
              <w:rPr>
                <w:noProof/>
                <w:webHidden/>
              </w:rPr>
              <w:tab/>
            </w:r>
            <w:r>
              <w:rPr>
                <w:noProof/>
                <w:webHidden/>
              </w:rPr>
              <w:fldChar w:fldCharType="begin"/>
            </w:r>
            <w:r>
              <w:rPr>
                <w:noProof/>
                <w:webHidden/>
              </w:rPr>
              <w:instrText xml:space="preserve"> PAGEREF _Toc217004294 \h </w:instrText>
            </w:r>
            <w:r>
              <w:rPr>
                <w:noProof/>
                <w:webHidden/>
              </w:rPr>
            </w:r>
            <w:r>
              <w:rPr>
                <w:noProof/>
                <w:webHidden/>
              </w:rPr>
              <w:fldChar w:fldCharType="separate"/>
            </w:r>
            <w:r>
              <w:rPr>
                <w:noProof/>
                <w:webHidden/>
              </w:rPr>
              <w:t>121</w:t>
            </w:r>
            <w:r>
              <w:rPr>
                <w:noProof/>
                <w:webHidden/>
              </w:rPr>
              <w:fldChar w:fldCharType="end"/>
            </w:r>
          </w:hyperlink>
        </w:p>
        <w:p w14:paraId="107F7C05" w14:textId="6B66671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5" w:history="1">
            <w:r w:rsidRPr="00E425E5">
              <w:rPr>
                <w:rStyle w:val="Hyperlink"/>
                <w:noProof/>
              </w:rPr>
              <w:t>9.4 Use of Taught  Modules</w:t>
            </w:r>
            <w:r>
              <w:rPr>
                <w:noProof/>
                <w:webHidden/>
              </w:rPr>
              <w:tab/>
            </w:r>
            <w:r>
              <w:rPr>
                <w:noProof/>
                <w:webHidden/>
              </w:rPr>
              <w:fldChar w:fldCharType="begin"/>
            </w:r>
            <w:r>
              <w:rPr>
                <w:noProof/>
                <w:webHidden/>
              </w:rPr>
              <w:instrText xml:space="preserve"> PAGEREF _Toc217004295 \h </w:instrText>
            </w:r>
            <w:r>
              <w:rPr>
                <w:noProof/>
                <w:webHidden/>
              </w:rPr>
            </w:r>
            <w:r>
              <w:rPr>
                <w:noProof/>
                <w:webHidden/>
              </w:rPr>
              <w:fldChar w:fldCharType="separate"/>
            </w:r>
            <w:r>
              <w:rPr>
                <w:noProof/>
                <w:webHidden/>
              </w:rPr>
              <w:t>122</w:t>
            </w:r>
            <w:r>
              <w:rPr>
                <w:noProof/>
                <w:webHidden/>
              </w:rPr>
              <w:fldChar w:fldCharType="end"/>
            </w:r>
          </w:hyperlink>
        </w:p>
        <w:p w14:paraId="05C5751B" w14:textId="4BFD6421"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6" w:history="1">
            <w:r w:rsidRPr="00E425E5">
              <w:rPr>
                <w:rStyle w:val="Hyperlink"/>
                <w:noProof/>
              </w:rPr>
              <w:t>9.5 New Skills and Knowledge Gained</w:t>
            </w:r>
            <w:r>
              <w:rPr>
                <w:noProof/>
                <w:webHidden/>
              </w:rPr>
              <w:tab/>
            </w:r>
            <w:r>
              <w:rPr>
                <w:noProof/>
                <w:webHidden/>
              </w:rPr>
              <w:fldChar w:fldCharType="begin"/>
            </w:r>
            <w:r>
              <w:rPr>
                <w:noProof/>
                <w:webHidden/>
              </w:rPr>
              <w:instrText xml:space="preserve"> PAGEREF _Toc217004296 \h </w:instrText>
            </w:r>
            <w:r>
              <w:rPr>
                <w:noProof/>
                <w:webHidden/>
              </w:rPr>
            </w:r>
            <w:r>
              <w:rPr>
                <w:noProof/>
                <w:webHidden/>
              </w:rPr>
              <w:fldChar w:fldCharType="separate"/>
            </w:r>
            <w:r>
              <w:rPr>
                <w:noProof/>
                <w:webHidden/>
              </w:rPr>
              <w:t>123</w:t>
            </w:r>
            <w:r>
              <w:rPr>
                <w:noProof/>
                <w:webHidden/>
              </w:rPr>
              <w:fldChar w:fldCharType="end"/>
            </w:r>
          </w:hyperlink>
        </w:p>
        <w:p w14:paraId="032A4383" w14:textId="6C9884A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7" w:history="1">
            <w:r w:rsidRPr="00E425E5">
              <w:rPr>
                <w:rStyle w:val="Hyperlink"/>
                <w:noProof/>
              </w:rPr>
              <w:t>9.6 Contribution to the Body of Knowledge</w:t>
            </w:r>
            <w:r>
              <w:rPr>
                <w:noProof/>
                <w:webHidden/>
              </w:rPr>
              <w:tab/>
            </w:r>
            <w:r>
              <w:rPr>
                <w:noProof/>
                <w:webHidden/>
              </w:rPr>
              <w:fldChar w:fldCharType="begin"/>
            </w:r>
            <w:r>
              <w:rPr>
                <w:noProof/>
                <w:webHidden/>
              </w:rPr>
              <w:instrText xml:space="preserve"> PAGEREF _Toc217004297 \h </w:instrText>
            </w:r>
            <w:r>
              <w:rPr>
                <w:noProof/>
                <w:webHidden/>
              </w:rPr>
            </w:r>
            <w:r>
              <w:rPr>
                <w:noProof/>
                <w:webHidden/>
              </w:rPr>
              <w:fldChar w:fldCharType="separate"/>
            </w:r>
            <w:r>
              <w:rPr>
                <w:noProof/>
                <w:webHidden/>
              </w:rPr>
              <w:t>123</w:t>
            </w:r>
            <w:r>
              <w:rPr>
                <w:noProof/>
                <w:webHidden/>
              </w:rPr>
              <w:fldChar w:fldCharType="end"/>
            </w:r>
          </w:hyperlink>
        </w:p>
        <w:p w14:paraId="076C9CA2" w14:textId="1943D982"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98" w:history="1">
            <w:r w:rsidRPr="00E425E5">
              <w:rPr>
                <w:rStyle w:val="Hyperlink"/>
                <w:noProof/>
              </w:rPr>
              <w:t>9.6.1 Technical Contribution</w:t>
            </w:r>
            <w:r>
              <w:rPr>
                <w:noProof/>
                <w:webHidden/>
              </w:rPr>
              <w:tab/>
            </w:r>
            <w:r>
              <w:rPr>
                <w:noProof/>
                <w:webHidden/>
              </w:rPr>
              <w:fldChar w:fldCharType="begin"/>
            </w:r>
            <w:r>
              <w:rPr>
                <w:noProof/>
                <w:webHidden/>
              </w:rPr>
              <w:instrText xml:space="preserve"> PAGEREF _Toc217004298 \h </w:instrText>
            </w:r>
            <w:r>
              <w:rPr>
                <w:noProof/>
                <w:webHidden/>
              </w:rPr>
            </w:r>
            <w:r>
              <w:rPr>
                <w:noProof/>
                <w:webHidden/>
              </w:rPr>
              <w:fldChar w:fldCharType="separate"/>
            </w:r>
            <w:r>
              <w:rPr>
                <w:noProof/>
                <w:webHidden/>
              </w:rPr>
              <w:t>123</w:t>
            </w:r>
            <w:r>
              <w:rPr>
                <w:noProof/>
                <w:webHidden/>
              </w:rPr>
              <w:fldChar w:fldCharType="end"/>
            </w:r>
          </w:hyperlink>
        </w:p>
        <w:p w14:paraId="6CC1B47D" w14:textId="13A7E53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99" w:history="1">
            <w:r w:rsidRPr="00E425E5">
              <w:rPr>
                <w:rStyle w:val="Hyperlink"/>
                <w:noProof/>
              </w:rPr>
              <w:t>9.6.2 Research Contribution</w:t>
            </w:r>
            <w:r>
              <w:rPr>
                <w:noProof/>
                <w:webHidden/>
              </w:rPr>
              <w:tab/>
            </w:r>
            <w:r>
              <w:rPr>
                <w:noProof/>
                <w:webHidden/>
              </w:rPr>
              <w:fldChar w:fldCharType="begin"/>
            </w:r>
            <w:r>
              <w:rPr>
                <w:noProof/>
                <w:webHidden/>
              </w:rPr>
              <w:instrText xml:space="preserve"> PAGEREF _Toc217004299 \h </w:instrText>
            </w:r>
            <w:r>
              <w:rPr>
                <w:noProof/>
                <w:webHidden/>
              </w:rPr>
            </w:r>
            <w:r>
              <w:rPr>
                <w:noProof/>
                <w:webHidden/>
              </w:rPr>
              <w:fldChar w:fldCharType="separate"/>
            </w:r>
            <w:r>
              <w:rPr>
                <w:noProof/>
                <w:webHidden/>
              </w:rPr>
              <w:t>123</w:t>
            </w:r>
            <w:r>
              <w:rPr>
                <w:noProof/>
                <w:webHidden/>
              </w:rPr>
              <w:fldChar w:fldCharType="end"/>
            </w:r>
          </w:hyperlink>
        </w:p>
        <w:p w14:paraId="5E3614BD" w14:textId="5CD3CB55"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00" w:history="1">
            <w:r w:rsidRPr="00E425E5">
              <w:rPr>
                <w:rStyle w:val="Hyperlink"/>
                <w:noProof/>
              </w:rPr>
              <w:t>9.6.3 Domain Contribution</w:t>
            </w:r>
            <w:r>
              <w:rPr>
                <w:noProof/>
                <w:webHidden/>
              </w:rPr>
              <w:tab/>
            </w:r>
            <w:r>
              <w:rPr>
                <w:noProof/>
                <w:webHidden/>
              </w:rPr>
              <w:fldChar w:fldCharType="begin"/>
            </w:r>
            <w:r>
              <w:rPr>
                <w:noProof/>
                <w:webHidden/>
              </w:rPr>
              <w:instrText xml:space="preserve"> PAGEREF _Toc217004300 \h </w:instrText>
            </w:r>
            <w:r>
              <w:rPr>
                <w:noProof/>
                <w:webHidden/>
              </w:rPr>
            </w:r>
            <w:r>
              <w:rPr>
                <w:noProof/>
                <w:webHidden/>
              </w:rPr>
              <w:fldChar w:fldCharType="separate"/>
            </w:r>
            <w:r>
              <w:rPr>
                <w:noProof/>
                <w:webHidden/>
              </w:rPr>
              <w:t>124</w:t>
            </w:r>
            <w:r>
              <w:rPr>
                <w:noProof/>
                <w:webHidden/>
              </w:rPr>
              <w:fldChar w:fldCharType="end"/>
            </w:r>
          </w:hyperlink>
        </w:p>
        <w:p w14:paraId="5BC67272" w14:textId="74CFDAC7"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1" w:history="1">
            <w:r w:rsidRPr="00E425E5">
              <w:rPr>
                <w:rStyle w:val="Hyperlink"/>
                <w:noProof/>
              </w:rPr>
              <w:t>9.7 Limitations of the Project</w:t>
            </w:r>
            <w:r>
              <w:rPr>
                <w:noProof/>
                <w:webHidden/>
              </w:rPr>
              <w:tab/>
            </w:r>
            <w:r>
              <w:rPr>
                <w:noProof/>
                <w:webHidden/>
              </w:rPr>
              <w:fldChar w:fldCharType="begin"/>
            </w:r>
            <w:r>
              <w:rPr>
                <w:noProof/>
                <w:webHidden/>
              </w:rPr>
              <w:instrText xml:space="preserve"> PAGEREF _Toc217004301 \h </w:instrText>
            </w:r>
            <w:r>
              <w:rPr>
                <w:noProof/>
                <w:webHidden/>
              </w:rPr>
            </w:r>
            <w:r>
              <w:rPr>
                <w:noProof/>
                <w:webHidden/>
              </w:rPr>
              <w:fldChar w:fldCharType="separate"/>
            </w:r>
            <w:r>
              <w:rPr>
                <w:noProof/>
                <w:webHidden/>
              </w:rPr>
              <w:t>124</w:t>
            </w:r>
            <w:r>
              <w:rPr>
                <w:noProof/>
                <w:webHidden/>
              </w:rPr>
              <w:fldChar w:fldCharType="end"/>
            </w:r>
          </w:hyperlink>
        </w:p>
        <w:p w14:paraId="67216CCF" w14:textId="2668A906"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2" w:history="1">
            <w:r w:rsidRPr="00E425E5">
              <w:rPr>
                <w:rStyle w:val="Hyperlink"/>
                <w:noProof/>
              </w:rPr>
              <w:t>9.8 Future Enhancements</w:t>
            </w:r>
            <w:r>
              <w:rPr>
                <w:noProof/>
                <w:webHidden/>
              </w:rPr>
              <w:tab/>
            </w:r>
            <w:r>
              <w:rPr>
                <w:noProof/>
                <w:webHidden/>
              </w:rPr>
              <w:fldChar w:fldCharType="begin"/>
            </w:r>
            <w:r>
              <w:rPr>
                <w:noProof/>
                <w:webHidden/>
              </w:rPr>
              <w:instrText xml:space="preserve"> PAGEREF _Toc217004302 \h </w:instrText>
            </w:r>
            <w:r>
              <w:rPr>
                <w:noProof/>
                <w:webHidden/>
              </w:rPr>
            </w:r>
            <w:r>
              <w:rPr>
                <w:noProof/>
                <w:webHidden/>
              </w:rPr>
              <w:fldChar w:fldCharType="separate"/>
            </w:r>
            <w:r>
              <w:rPr>
                <w:noProof/>
                <w:webHidden/>
              </w:rPr>
              <w:t>124</w:t>
            </w:r>
            <w:r>
              <w:rPr>
                <w:noProof/>
                <w:webHidden/>
              </w:rPr>
              <w:fldChar w:fldCharType="end"/>
            </w:r>
          </w:hyperlink>
        </w:p>
        <w:p w14:paraId="08582289" w14:textId="7D922194"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3" w:history="1">
            <w:r w:rsidRPr="00E425E5">
              <w:rPr>
                <w:rStyle w:val="Hyperlink"/>
                <w:noProof/>
              </w:rPr>
              <w:t>9.9 Final Remarks</w:t>
            </w:r>
            <w:r>
              <w:rPr>
                <w:noProof/>
                <w:webHidden/>
              </w:rPr>
              <w:tab/>
            </w:r>
            <w:r>
              <w:rPr>
                <w:noProof/>
                <w:webHidden/>
              </w:rPr>
              <w:fldChar w:fldCharType="begin"/>
            </w:r>
            <w:r>
              <w:rPr>
                <w:noProof/>
                <w:webHidden/>
              </w:rPr>
              <w:instrText xml:space="preserve"> PAGEREF _Toc217004303 \h </w:instrText>
            </w:r>
            <w:r>
              <w:rPr>
                <w:noProof/>
                <w:webHidden/>
              </w:rPr>
            </w:r>
            <w:r>
              <w:rPr>
                <w:noProof/>
                <w:webHidden/>
              </w:rPr>
              <w:fldChar w:fldCharType="separate"/>
            </w:r>
            <w:r>
              <w:rPr>
                <w:noProof/>
                <w:webHidden/>
              </w:rPr>
              <w:t>125</w:t>
            </w:r>
            <w:r>
              <w:rPr>
                <w:noProof/>
                <w:webHidden/>
              </w:rPr>
              <w:fldChar w:fldCharType="end"/>
            </w:r>
          </w:hyperlink>
        </w:p>
        <w:p w14:paraId="3831935F" w14:textId="4A1C0E1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4" w:history="1">
            <w:r w:rsidRPr="00E425E5">
              <w:rPr>
                <w:rStyle w:val="Hyperlink"/>
                <w:noProof/>
              </w:rPr>
              <w:t>References</w:t>
            </w:r>
            <w:r>
              <w:rPr>
                <w:noProof/>
                <w:webHidden/>
              </w:rPr>
              <w:tab/>
            </w:r>
            <w:r>
              <w:rPr>
                <w:noProof/>
                <w:webHidden/>
              </w:rPr>
              <w:fldChar w:fldCharType="begin"/>
            </w:r>
            <w:r>
              <w:rPr>
                <w:noProof/>
                <w:webHidden/>
              </w:rPr>
              <w:instrText xml:space="preserve"> PAGEREF _Toc217004304 \h </w:instrText>
            </w:r>
            <w:r>
              <w:rPr>
                <w:noProof/>
                <w:webHidden/>
              </w:rPr>
            </w:r>
            <w:r>
              <w:rPr>
                <w:noProof/>
                <w:webHidden/>
              </w:rPr>
              <w:fldChar w:fldCharType="separate"/>
            </w:r>
            <w:r>
              <w:rPr>
                <w:noProof/>
                <w:webHidden/>
              </w:rPr>
              <w:t>125</w:t>
            </w:r>
            <w:r>
              <w:rPr>
                <w:noProof/>
                <w:webHidden/>
              </w:rPr>
              <w:fldChar w:fldCharType="end"/>
            </w:r>
          </w:hyperlink>
        </w:p>
        <w:p w14:paraId="60EF86CA" w14:textId="5BD4BAFA"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05" w:history="1">
            <w:r w:rsidRPr="00E425E5">
              <w:rPr>
                <w:rStyle w:val="Hyperlink"/>
                <w:noProof/>
              </w:rPr>
              <w:t>APPENDIX</w:t>
            </w:r>
            <w:r>
              <w:rPr>
                <w:noProof/>
                <w:webHidden/>
              </w:rPr>
              <w:tab/>
            </w:r>
            <w:r>
              <w:rPr>
                <w:noProof/>
                <w:webHidden/>
              </w:rPr>
              <w:fldChar w:fldCharType="begin"/>
            </w:r>
            <w:r>
              <w:rPr>
                <w:noProof/>
                <w:webHidden/>
              </w:rPr>
              <w:instrText xml:space="preserve"> PAGEREF _Toc217004305 \h </w:instrText>
            </w:r>
            <w:r>
              <w:rPr>
                <w:noProof/>
                <w:webHidden/>
              </w:rPr>
            </w:r>
            <w:r>
              <w:rPr>
                <w:noProof/>
                <w:webHidden/>
              </w:rPr>
              <w:fldChar w:fldCharType="separate"/>
            </w:r>
            <w:r>
              <w:rPr>
                <w:noProof/>
                <w:webHidden/>
              </w:rPr>
              <w:t>127</w:t>
            </w:r>
            <w:r>
              <w:rPr>
                <w:noProof/>
                <w:webHidden/>
              </w:rPr>
              <w:fldChar w:fldCharType="end"/>
            </w:r>
          </w:hyperlink>
        </w:p>
        <w:p w14:paraId="6012E712" w14:textId="64AA7C47"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06" w:history="1">
            <w:r w:rsidRPr="00E425E5">
              <w:rPr>
                <w:rStyle w:val="Hyperlink"/>
                <w:noProof/>
              </w:rPr>
              <w:t>Chapter 3 - Requirements Analysis</w:t>
            </w:r>
            <w:r>
              <w:rPr>
                <w:noProof/>
                <w:webHidden/>
              </w:rPr>
              <w:tab/>
            </w:r>
            <w:r>
              <w:rPr>
                <w:noProof/>
                <w:webHidden/>
              </w:rPr>
              <w:fldChar w:fldCharType="begin"/>
            </w:r>
            <w:r>
              <w:rPr>
                <w:noProof/>
                <w:webHidden/>
              </w:rPr>
              <w:instrText xml:space="preserve"> PAGEREF _Toc217004306 \h </w:instrText>
            </w:r>
            <w:r>
              <w:rPr>
                <w:noProof/>
                <w:webHidden/>
              </w:rPr>
            </w:r>
            <w:r>
              <w:rPr>
                <w:noProof/>
                <w:webHidden/>
              </w:rPr>
              <w:fldChar w:fldCharType="separate"/>
            </w:r>
            <w:r>
              <w:rPr>
                <w:noProof/>
                <w:webHidden/>
              </w:rPr>
              <w:t>127</w:t>
            </w:r>
            <w:r>
              <w:rPr>
                <w:noProof/>
                <w:webHidden/>
              </w:rPr>
              <w:fldChar w:fldCharType="end"/>
            </w:r>
          </w:hyperlink>
        </w:p>
        <w:p w14:paraId="503788C3" w14:textId="5B29F772"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7" w:history="1">
            <w:r w:rsidRPr="00E425E5">
              <w:rPr>
                <w:rStyle w:val="Hyperlink"/>
                <w:noProof/>
              </w:rPr>
              <w:t>Expert Interview Questions</w:t>
            </w:r>
            <w:r>
              <w:rPr>
                <w:noProof/>
                <w:webHidden/>
              </w:rPr>
              <w:tab/>
            </w:r>
            <w:r>
              <w:rPr>
                <w:noProof/>
                <w:webHidden/>
              </w:rPr>
              <w:fldChar w:fldCharType="begin"/>
            </w:r>
            <w:r>
              <w:rPr>
                <w:noProof/>
                <w:webHidden/>
              </w:rPr>
              <w:instrText xml:space="preserve"> PAGEREF _Toc217004307 \h </w:instrText>
            </w:r>
            <w:r>
              <w:rPr>
                <w:noProof/>
                <w:webHidden/>
              </w:rPr>
            </w:r>
            <w:r>
              <w:rPr>
                <w:noProof/>
                <w:webHidden/>
              </w:rPr>
              <w:fldChar w:fldCharType="separate"/>
            </w:r>
            <w:r>
              <w:rPr>
                <w:noProof/>
                <w:webHidden/>
              </w:rPr>
              <w:t>127</w:t>
            </w:r>
            <w:r>
              <w:rPr>
                <w:noProof/>
                <w:webHidden/>
              </w:rPr>
              <w:fldChar w:fldCharType="end"/>
            </w:r>
          </w:hyperlink>
        </w:p>
        <w:p w14:paraId="7D8677E7" w14:textId="3E68152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08" w:history="1">
            <w:r w:rsidRPr="00E425E5">
              <w:rPr>
                <w:rStyle w:val="Hyperlink"/>
                <w:noProof/>
              </w:rPr>
              <w:t>Evidence Collection for Expert Feedback</w:t>
            </w:r>
            <w:r>
              <w:rPr>
                <w:noProof/>
                <w:webHidden/>
              </w:rPr>
              <w:tab/>
            </w:r>
            <w:r>
              <w:rPr>
                <w:noProof/>
                <w:webHidden/>
              </w:rPr>
              <w:fldChar w:fldCharType="begin"/>
            </w:r>
            <w:r>
              <w:rPr>
                <w:noProof/>
                <w:webHidden/>
              </w:rPr>
              <w:instrText xml:space="preserve"> PAGEREF _Toc217004308 \h </w:instrText>
            </w:r>
            <w:r>
              <w:rPr>
                <w:noProof/>
                <w:webHidden/>
              </w:rPr>
            </w:r>
            <w:r>
              <w:rPr>
                <w:noProof/>
                <w:webHidden/>
              </w:rPr>
              <w:fldChar w:fldCharType="separate"/>
            </w:r>
            <w:r>
              <w:rPr>
                <w:noProof/>
                <w:webHidden/>
              </w:rPr>
              <w:t>127</w:t>
            </w:r>
            <w:r>
              <w:rPr>
                <w:noProof/>
                <w:webHidden/>
              </w:rPr>
              <w:fldChar w:fldCharType="end"/>
            </w:r>
          </w:hyperlink>
        </w:p>
        <w:p w14:paraId="2AB2DBAB" w14:textId="4BF2F0C9"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09" w:history="1">
            <w:r w:rsidRPr="00E425E5">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7004309 \h </w:instrText>
            </w:r>
            <w:r>
              <w:rPr>
                <w:noProof/>
                <w:webHidden/>
              </w:rPr>
            </w:r>
            <w:r>
              <w:rPr>
                <w:noProof/>
                <w:webHidden/>
              </w:rPr>
              <w:fldChar w:fldCharType="separate"/>
            </w:r>
            <w:r>
              <w:rPr>
                <w:noProof/>
                <w:webHidden/>
              </w:rPr>
              <w:t>128</w:t>
            </w:r>
            <w:r>
              <w:rPr>
                <w:noProof/>
                <w:webHidden/>
              </w:rPr>
              <w:fldChar w:fldCharType="end"/>
            </w:r>
          </w:hyperlink>
        </w:p>
        <w:p w14:paraId="2AA2079D" w14:textId="69C177F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10" w:history="1">
            <w:r w:rsidRPr="00E425E5">
              <w:rPr>
                <w:rStyle w:val="Hyperlink"/>
                <w:noProof/>
              </w:rPr>
              <w:t>4.6 Project Plan</w:t>
            </w:r>
            <w:r>
              <w:rPr>
                <w:noProof/>
                <w:webHidden/>
              </w:rPr>
              <w:tab/>
            </w:r>
            <w:r>
              <w:rPr>
                <w:noProof/>
                <w:webHidden/>
              </w:rPr>
              <w:fldChar w:fldCharType="begin"/>
            </w:r>
            <w:r>
              <w:rPr>
                <w:noProof/>
                <w:webHidden/>
              </w:rPr>
              <w:instrText xml:space="preserve"> PAGEREF _Toc217004310 \h </w:instrText>
            </w:r>
            <w:r>
              <w:rPr>
                <w:noProof/>
                <w:webHidden/>
              </w:rPr>
            </w:r>
            <w:r>
              <w:rPr>
                <w:noProof/>
                <w:webHidden/>
              </w:rPr>
              <w:fldChar w:fldCharType="separate"/>
            </w:r>
            <w:r>
              <w:rPr>
                <w:noProof/>
                <w:webHidden/>
              </w:rPr>
              <w:t>128</w:t>
            </w:r>
            <w:r>
              <w:rPr>
                <w:noProof/>
                <w:webHidden/>
              </w:rPr>
              <w:fldChar w:fldCharType="end"/>
            </w:r>
          </w:hyperlink>
        </w:p>
        <w:p w14:paraId="250AD95E" w14:textId="2AAFF00C"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1" w:history="1">
            <w:r w:rsidRPr="00E425E5">
              <w:rPr>
                <w:rStyle w:val="Hyperlink"/>
                <w:noProof/>
              </w:rPr>
              <w:t>4.6.1 Gantt Chart</w:t>
            </w:r>
            <w:r>
              <w:rPr>
                <w:noProof/>
                <w:webHidden/>
              </w:rPr>
              <w:tab/>
            </w:r>
            <w:r>
              <w:rPr>
                <w:noProof/>
                <w:webHidden/>
              </w:rPr>
              <w:fldChar w:fldCharType="begin"/>
            </w:r>
            <w:r>
              <w:rPr>
                <w:noProof/>
                <w:webHidden/>
              </w:rPr>
              <w:instrText xml:space="preserve"> PAGEREF _Toc217004311 \h </w:instrText>
            </w:r>
            <w:r>
              <w:rPr>
                <w:noProof/>
                <w:webHidden/>
              </w:rPr>
            </w:r>
            <w:r>
              <w:rPr>
                <w:noProof/>
                <w:webHidden/>
              </w:rPr>
              <w:fldChar w:fldCharType="separate"/>
            </w:r>
            <w:r>
              <w:rPr>
                <w:noProof/>
                <w:webHidden/>
              </w:rPr>
              <w:t>128</w:t>
            </w:r>
            <w:r>
              <w:rPr>
                <w:noProof/>
                <w:webHidden/>
              </w:rPr>
              <w:fldChar w:fldCharType="end"/>
            </w:r>
          </w:hyperlink>
        </w:p>
        <w:p w14:paraId="2C41C1FE" w14:textId="113F1828"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12" w:history="1">
            <w:r w:rsidRPr="00E425E5">
              <w:rPr>
                <w:rStyle w:val="Hyperlink"/>
                <w:noProof/>
              </w:rPr>
              <w:t>Kanban Board and Mapping to Gantt Chart</w:t>
            </w:r>
            <w:r>
              <w:rPr>
                <w:noProof/>
                <w:webHidden/>
              </w:rPr>
              <w:tab/>
            </w:r>
            <w:r>
              <w:rPr>
                <w:noProof/>
                <w:webHidden/>
              </w:rPr>
              <w:fldChar w:fldCharType="begin"/>
            </w:r>
            <w:r>
              <w:rPr>
                <w:noProof/>
                <w:webHidden/>
              </w:rPr>
              <w:instrText xml:space="preserve"> PAGEREF _Toc217004312 \h </w:instrText>
            </w:r>
            <w:r>
              <w:rPr>
                <w:noProof/>
                <w:webHidden/>
              </w:rPr>
            </w:r>
            <w:r>
              <w:rPr>
                <w:noProof/>
                <w:webHidden/>
              </w:rPr>
              <w:fldChar w:fldCharType="separate"/>
            </w:r>
            <w:r>
              <w:rPr>
                <w:noProof/>
                <w:webHidden/>
              </w:rPr>
              <w:t>132</w:t>
            </w:r>
            <w:r>
              <w:rPr>
                <w:noProof/>
                <w:webHidden/>
              </w:rPr>
              <w:fldChar w:fldCharType="end"/>
            </w:r>
          </w:hyperlink>
        </w:p>
        <w:p w14:paraId="71BBF4C1" w14:textId="3DAB2A3A"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13" w:history="1">
            <w:r w:rsidRPr="00E425E5">
              <w:rPr>
                <w:rStyle w:val="Hyperlink"/>
                <w:noProof/>
              </w:rPr>
              <w:t>Chapter 5 - Design Diagrams</w:t>
            </w:r>
            <w:r>
              <w:rPr>
                <w:noProof/>
                <w:webHidden/>
              </w:rPr>
              <w:tab/>
            </w:r>
            <w:r>
              <w:rPr>
                <w:noProof/>
                <w:webHidden/>
              </w:rPr>
              <w:fldChar w:fldCharType="begin"/>
            </w:r>
            <w:r>
              <w:rPr>
                <w:noProof/>
                <w:webHidden/>
              </w:rPr>
              <w:instrText xml:space="preserve"> PAGEREF _Toc217004313 \h </w:instrText>
            </w:r>
            <w:r>
              <w:rPr>
                <w:noProof/>
                <w:webHidden/>
              </w:rPr>
            </w:r>
            <w:r>
              <w:rPr>
                <w:noProof/>
                <w:webHidden/>
              </w:rPr>
              <w:fldChar w:fldCharType="separate"/>
            </w:r>
            <w:r>
              <w:rPr>
                <w:noProof/>
                <w:webHidden/>
              </w:rPr>
              <w:t>134</w:t>
            </w:r>
            <w:r>
              <w:rPr>
                <w:noProof/>
                <w:webHidden/>
              </w:rPr>
              <w:fldChar w:fldCharType="end"/>
            </w:r>
          </w:hyperlink>
        </w:p>
        <w:p w14:paraId="52A974E4" w14:textId="44C50E3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14" w:history="1">
            <w:r w:rsidRPr="00E425E5">
              <w:rPr>
                <w:rStyle w:val="Hyperlink"/>
                <w:noProof/>
              </w:rPr>
              <w:t>5.8 Wireframe / Mock-up</w:t>
            </w:r>
            <w:r>
              <w:rPr>
                <w:noProof/>
                <w:webHidden/>
              </w:rPr>
              <w:tab/>
            </w:r>
            <w:r>
              <w:rPr>
                <w:noProof/>
                <w:webHidden/>
              </w:rPr>
              <w:fldChar w:fldCharType="begin"/>
            </w:r>
            <w:r>
              <w:rPr>
                <w:noProof/>
                <w:webHidden/>
              </w:rPr>
              <w:instrText xml:space="preserve"> PAGEREF _Toc217004314 \h </w:instrText>
            </w:r>
            <w:r>
              <w:rPr>
                <w:noProof/>
                <w:webHidden/>
              </w:rPr>
            </w:r>
            <w:r>
              <w:rPr>
                <w:noProof/>
                <w:webHidden/>
              </w:rPr>
              <w:fldChar w:fldCharType="separate"/>
            </w:r>
            <w:r>
              <w:rPr>
                <w:noProof/>
                <w:webHidden/>
              </w:rPr>
              <w:t>134</w:t>
            </w:r>
            <w:r>
              <w:rPr>
                <w:noProof/>
                <w:webHidden/>
              </w:rPr>
              <w:fldChar w:fldCharType="end"/>
            </w:r>
          </w:hyperlink>
        </w:p>
        <w:p w14:paraId="49F63481" w14:textId="140DB3F8"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15" w:history="1">
            <w:r w:rsidRPr="00E425E5">
              <w:rPr>
                <w:rStyle w:val="Hyperlink"/>
                <w:noProof/>
                <w:lang w:val="en-US"/>
              </w:rPr>
              <w:t>Chapter 6 - Implementation</w:t>
            </w:r>
            <w:r>
              <w:rPr>
                <w:noProof/>
                <w:webHidden/>
              </w:rPr>
              <w:tab/>
            </w:r>
            <w:r>
              <w:rPr>
                <w:noProof/>
                <w:webHidden/>
              </w:rPr>
              <w:fldChar w:fldCharType="begin"/>
            </w:r>
            <w:r>
              <w:rPr>
                <w:noProof/>
                <w:webHidden/>
              </w:rPr>
              <w:instrText xml:space="preserve"> PAGEREF _Toc217004315 \h </w:instrText>
            </w:r>
            <w:r>
              <w:rPr>
                <w:noProof/>
                <w:webHidden/>
              </w:rPr>
            </w:r>
            <w:r>
              <w:rPr>
                <w:noProof/>
                <w:webHidden/>
              </w:rPr>
              <w:fldChar w:fldCharType="separate"/>
            </w:r>
            <w:r>
              <w:rPr>
                <w:noProof/>
                <w:webHidden/>
              </w:rPr>
              <w:t>135</w:t>
            </w:r>
            <w:r>
              <w:rPr>
                <w:noProof/>
                <w:webHidden/>
              </w:rPr>
              <w:fldChar w:fldCharType="end"/>
            </w:r>
          </w:hyperlink>
        </w:p>
        <w:p w14:paraId="0549255D" w14:textId="4EAE276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6" w:history="1">
            <w:r w:rsidRPr="00E425E5">
              <w:rPr>
                <w:rStyle w:val="Hyperlink"/>
                <w:noProof/>
              </w:rPr>
              <w:t>6.2.2 Exploratory Data Analysis (EDA)</w:t>
            </w:r>
            <w:r>
              <w:rPr>
                <w:noProof/>
                <w:webHidden/>
              </w:rPr>
              <w:tab/>
            </w:r>
            <w:r>
              <w:rPr>
                <w:noProof/>
                <w:webHidden/>
              </w:rPr>
              <w:fldChar w:fldCharType="begin"/>
            </w:r>
            <w:r>
              <w:rPr>
                <w:noProof/>
                <w:webHidden/>
              </w:rPr>
              <w:instrText xml:space="preserve"> PAGEREF _Toc217004316 \h </w:instrText>
            </w:r>
            <w:r>
              <w:rPr>
                <w:noProof/>
                <w:webHidden/>
              </w:rPr>
            </w:r>
            <w:r>
              <w:rPr>
                <w:noProof/>
                <w:webHidden/>
              </w:rPr>
              <w:fldChar w:fldCharType="separate"/>
            </w:r>
            <w:r>
              <w:rPr>
                <w:noProof/>
                <w:webHidden/>
              </w:rPr>
              <w:t>135</w:t>
            </w:r>
            <w:r>
              <w:rPr>
                <w:noProof/>
                <w:webHidden/>
              </w:rPr>
              <w:fldChar w:fldCharType="end"/>
            </w:r>
          </w:hyperlink>
        </w:p>
        <w:p w14:paraId="622B14DC" w14:textId="2AEE9386"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7" w:history="1">
            <w:r w:rsidRPr="00E425E5">
              <w:rPr>
                <w:rStyle w:val="Hyperlink"/>
                <w:noProof/>
              </w:rPr>
              <w:t>6.2.3 Data Preprocessing</w:t>
            </w:r>
            <w:r>
              <w:rPr>
                <w:noProof/>
                <w:webHidden/>
              </w:rPr>
              <w:tab/>
            </w:r>
            <w:r>
              <w:rPr>
                <w:noProof/>
                <w:webHidden/>
              </w:rPr>
              <w:fldChar w:fldCharType="begin"/>
            </w:r>
            <w:r>
              <w:rPr>
                <w:noProof/>
                <w:webHidden/>
              </w:rPr>
              <w:instrText xml:space="preserve"> PAGEREF _Toc217004317 \h </w:instrText>
            </w:r>
            <w:r>
              <w:rPr>
                <w:noProof/>
                <w:webHidden/>
              </w:rPr>
            </w:r>
            <w:r>
              <w:rPr>
                <w:noProof/>
                <w:webHidden/>
              </w:rPr>
              <w:fldChar w:fldCharType="separate"/>
            </w:r>
            <w:r>
              <w:rPr>
                <w:noProof/>
                <w:webHidden/>
              </w:rPr>
              <w:t>138</w:t>
            </w:r>
            <w:r>
              <w:rPr>
                <w:noProof/>
                <w:webHidden/>
              </w:rPr>
              <w:fldChar w:fldCharType="end"/>
            </w:r>
          </w:hyperlink>
        </w:p>
        <w:p w14:paraId="29CC1EFB" w14:textId="5AEB0787"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8" w:history="1">
            <w:r w:rsidRPr="00E425E5">
              <w:rPr>
                <w:rStyle w:val="Hyperlink"/>
                <w:noProof/>
              </w:rPr>
              <w:t>6.2.4 Feature Engineering</w:t>
            </w:r>
            <w:r>
              <w:rPr>
                <w:noProof/>
                <w:webHidden/>
              </w:rPr>
              <w:tab/>
            </w:r>
            <w:r>
              <w:rPr>
                <w:noProof/>
                <w:webHidden/>
              </w:rPr>
              <w:fldChar w:fldCharType="begin"/>
            </w:r>
            <w:r>
              <w:rPr>
                <w:noProof/>
                <w:webHidden/>
              </w:rPr>
              <w:instrText xml:space="preserve"> PAGEREF _Toc217004318 \h </w:instrText>
            </w:r>
            <w:r>
              <w:rPr>
                <w:noProof/>
                <w:webHidden/>
              </w:rPr>
            </w:r>
            <w:r>
              <w:rPr>
                <w:noProof/>
                <w:webHidden/>
              </w:rPr>
              <w:fldChar w:fldCharType="separate"/>
            </w:r>
            <w:r>
              <w:rPr>
                <w:noProof/>
                <w:webHidden/>
              </w:rPr>
              <w:t>144</w:t>
            </w:r>
            <w:r>
              <w:rPr>
                <w:noProof/>
                <w:webHidden/>
              </w:rPr>
              <w:fldChar w:fldCharType="end"/>
            </w:r>
          </w:hyperlink>
        </w:p>
        <w:p w14:paraId="16CD3B9C" w14:textId="7EDE72C5"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9" w:history="1">
            <w:r w:rsidRPr="00E425E5">
              <w:rPr>
                <w:rStyle w:val="Hyperlink"/>
                <w:noProof/>
              </w:rPr>
              <w:t>6.2.5 Model Training</w:t>
            </w:r>
            <w:r>
              <w:rPr>
                <w:noProof/>
                <w:webHidden/>
              </w:rPr>
              <w:tab/>
            </w:r>
            <w:r>
              <w:rPr>
                <w:noProof/>
                <w:webHidden/>
              </w:rPr>
              <w:fldChar w:fldCharType="begin"/>
            </w:r>
            <w:r>
              <w:rPr>
                <w:noProof/>
                <w:webHidden/>
              </w:rPr>
              <w:instrText xml:space="preserve"> PAGEREF _Toc217004319 \h </w:instrText>
            </w:r>
            <w:r>
              <w:rPr>
                <w:noProof/>
                <w:webHidden/>
              </w:rPr>
            </w:r>
            <w:r>
              <w:rPr>
                <w:noProof/>
                <w:webHidden/>
              </w:rPr>
              <w:fldChar w:fldCharType="separate"/>
            </w:r>
            <w:r>
              <w:rPr>
                <w:noProof/>
                <w:webHidden/>
              </w:rPr>
              <w:t>149</w:t>
            </w:r>
            <w:r>
              <w:rPr>
                <w:noProof/>
                <w:webHidden/>
              </w:rPr>
              <w:fldChar w:fldCharType="end"/>
            </w:r>
          </w:hyperlink>
        </w:p>
        <w:p w14:paraId="5A747A88" w14:textId="2E1AEB17"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20" w:history="1">
            <w:r w:rsidRPr="00E425E5">
              <w:rPr>
                <w:rStyle w:val="Hyperlink"/>
                <w:noProof/>
              </w:rPr>
              <w:t>6.3 Prototype Development</w:t>
            </w:r>
            <w:r>
              <w:rPr>
                <w:noProof/>
                <w:webHidden/>
              </w:rPr>
              <w:tab/>
            </w:r>
            <w:r>
              <w:rPr>
                <w:noProof/>
                <w:webHidden/>
              </w:rPr>
              <w:fldChar w:fldCharType="begin"/>
            </w:r>
            <w:r>
              <w:rPr>
                <w:noProof/>
                <w:webHidden/>
              </w:rPr>
              <w:instrText xml:space="preserve"> PAGEREF _Toc217004320 \h </w:instrText>
            </w:r>
            <w:r>
              <w:rPr>
                <w:noProof/>
                <w:webHidden/>
              </w:rPr>
            </w:r>
            <w:r>
              <w:rPr>
                <w:noProof/>
                <w:webHidden/>
              </w:rPr>
              <w:fldChar w:fldCharType="separate"/>
            </w:r>
            <w:r>
              <w:rPr>
                <w:noProof/>
                <w:webHidden/>
              </w:rPr>
              <w:t>149</w:t>
            </w:r>
            <w:r>
              <w:rPr>
                <w:noProof/>
                <w:webHidden/>
              </w:rPr>
              <w:fldChar w:fldCharType="end"/>
            </w:r>
          </w:hyperlink>
        </w:p>
        <w:p w14:paraId="418D8959" w14:textId="41D85B1F" w:rsidR="004E609B" w:rsidRDefault="004E609B">
          <w:pPr>
            <w:pStyle w:val="TOC3"/>
            <w:tabs>
              <w:tab w:val="left" w:pos="1200"/>
              <w:tab w:val="right" w:leader="dot" w:pos="9016"/>
            </w:tabs>
            <w:rPr>
              <w:rFonts w:eastAsiaTheme="minorEastAsia" w:cstheme="minorBidi"/>
              <w:noProof/>
              <w:kern w:val="2"/>
              <w:sz w:val="24"/>
              <w:szCs w:val="24"/>
              <w14:ligatures w14:val="standardContextual"/>
            </w:rPr>
          </w:pPr>
          <w:hyperlink w:anchor="_Toc217004321" w:history="1">
            <w:r w:rsidRPr="00E425E5">
              <w:rPr>
                <w:rStyle w:val="Hyperlink"/>
                <w:noProof/>
              </w:rPr>
              <w:t>6.3.3</w:t>
            </w:r>
            <w:r>
              <w:rPr>
                <w:rFonts w:eastAsiaTheme="minorEastAsia" w:cstheme="minorBidi"/>
                <w:noProof/>
                <w:kern w:val="2"/>
                <w:sz w:val="24"/>
                <w:szCs w:val="24"/>
                <w14:ligatures w14:val="standardContextual"/>
              </w:rPr>
              <w:tab/>
            </w:r>
            <w:r w:rsidRPr="00E425E5">
              <w:rPr>
                <w:rStyle w:val="Hyperlink"/>
                <w:noProof/>
              </w:rPr>
              <w:t>Backend</w:t>
            </w:r>
            <w:r>
              <w:rPr>
                <w:noProof/>
                <w:webHidden/>
              </w:rPr>
              <w:tab/>
            </w:r>
            <w:r>
              <w:rPr>
                <w:noProof/>
                <w:webHidden/>
              </w:rPr>
              <w:fldChar w:fldCharType="begin"/>
            </w:r>
            <w:r>
              <w:rPr>
                <w:noProof/>
                <w:webHidden/>
              </w:rPr>
              <w:instrText xml:space="preserve"> PAGEREF _Toc217004321 \h </w:instrText>
            </w:r>
            <w:r>
              <w:rPr>
                <w:noProof/>
                <w:webHidden/>
              </w:rPr>
            </w:r>
            <w:r>
              <w:rPr>
                <w:noProof/>
                <w:webHidden/>
              </w:rPr>
              <w:fldChar w:fldCharType="separate"/>
            </w:r>
            <w:r>
              <w:rPr>
                <w:noProof/>
                <w:webHidden/>
              </w:rPr>
              <w:t>164</w:t>
            </w:r>
            <w:r>
              <w:rPr>
                <w:noProof/>
                <w:webHidden/>
              </w:rPr>
              <w:fldChar w:fldCharType="end"/>
            </w:r>
          </w:hyperlink>
        </w:p>
        <w:p w14:paraId="6DDB0248" w14:textId="5D70E050"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22" w:history="1">
            <w:r w:rsidRPr="00E425E5">
              <w:rPr>
                <w:rStyle w:val="Hyperlink"/>
                <w:noProof/>
              </w:rPr>
              <w:t>Chapter 7 – Testing</w:t>
            </w:r>
            <w:r>
              <w:rPr>
                <w:noProof/>
                <w:webHidden/>
              </w:rPr>
              <w:tab/>
            </w:r>
            <w:r>
              <w:rPr>
                <w:noProof/>
                <w:webHidden/>
              </w:rPr>
              <w:fldChar w:fldCharType="begin"/>
            </w:r>
            <w:r>
              <w:rPr>
                <w:noProof/>
                <w:webHidden/>
              </w:rPr>
              <w:instrText xml:space="preserve"> PAGEREF _Toc217004322 \h </w:instrText>
            </w:r>
            <w:r>
              <w:rPr>
                <w:noProof/>
                <w:webHidden/>
              </w:rPr>
            </w:r>
            <w:r>
              <w:rPr>
                <w:noProof/>
                <w:webHidden/>
              </w:rPr>
              <w:fldChar w:fldCharType="separate"/>
            </w:r>
            <w:r>
              <w:rPr>
                <w:noProof/>
                <w:webHidden/>
              </w:rPr>
              <w:t>169</w:t>
            </w:r>
            <w:r>
              <w:rPr>
                <w:noProof/>
                <w:webHidden/>
              </w:rPr>
              <w:fldChar w:fldCharType="end"/>
            </w:r>
          </w:hyperlink>
        </w:p>
        <w:p w14:paraId="05F37407" w14:textId="7801562E"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3" w:history="1">
            <w:r w:rsidRPr="00E425E5">
              <w:rPr>
                <w:rStyle w:val="Hyperlink"/>
                <w:noProof/>
              </w:rPr>
              <w:t>7.2.1 Functional Requirement Testing</w:t>
            </w:r>
            <w:r>
              <w:rPr>
                <w:noProof/>
                <w:webHidden/>
              </w:rPr>
              <w:tab/>
            </w:r>
            <w:r>
              <w:rPr>
                <w:noProof/>
                <w:webHidden/>
              </w:rPr>
              <w:fldChar w:fldCharType="begin"/>
            </w:r>
            <w:r>
              <w:rPr>
                <w:noProof/>
                <w:webHidden/>
              </w:rPr>
              <w:instrText xml:space="preserve"> PAGEREF _Toc217004323 \h </w:instrText>
            </w:r>
            <w:r>
              <w:rPr>
                <w:noProof/>
                <w:webHidden/>
              </w:rPr>
            </w:r>
            <w:r>
              <w:rPr>
                <w:noProof/>
                <w:webHidden/>
              </w:rPr>
              <w:fldChar w:fldCharType="separate"/>
            </w:r>
            <w:r>
              <w:rPr>
                <w:noProof/>
                <w:webHidden/>
              </w:rPr>
              <w:t>169</w:t>
            </w:r>
            <w:r>
              <w:rPr>
                <w:noProof/>
                <w:webHidden/>
              </w:rPr>
              <w:fldChar w:fldCharType="end"/>
            </w:r>
          </w:hyperlink>
        </w:p>
        <w:p w14:paraId="67B6EB5C" w14:textId="422E7AD0"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4" w:history="1">
            <w:r w:rsidRPr="00E425E5">
              <w:rPr>
                <w:rStyle w:val="Hyperlink"/>
                <w:noProof/>
              </w:rPr>
              <w:t>7.2.2 Non-Functional Requirement Testing</w:t>
            </w:r>
            <w:r>
              <w:rPr>
                <w:noProof/>
                <w:webHidden/>
              </w:rPr>
              <w:tab/>
            </w:r>
            <w:r>
              <w:rPr>
                <w:noProof/>
                <w:webHidden/>
              </w:rPr>
              <w:fldChar w:fldCharType="begin"/>
            </w:r>
            <w:r>
              <w:rPr>
                <w:noProof/>
                <w:webHidden/>
              </w:rPr>
              <w:instrText xml:space="preserve"> PAGEREF _Toc217004324 \h </w:instrText>
            </w:r>
            <w:r>
              <w:rPr>
                <w:noProof/>
                <w:webHidden/>
              </w:rPr>
            </w:r>
            <w:r>
              <w:rPr>
                <w:noProof/>
                <w:webHidden/>
              </w:rPr>
              <w:fldChar w:fldCharType="separate"/>
            </w:r>
            <w:r>
              <w:rPr>
                <w:noProof/>
                <w:webHidden/>
              </w:rPr>
              <w:t>178</w:t>
            </w:r>
            <w:r>
              <w:rPr>
                <w:noProof/>
                <w:webHidden/>
              </w:rPr>
              <w:fldChar w:fldCharType="end"/>
            </w:r>
          </w:hyperlink>
        </w:p>
        <w:p w14:paraId="6F7018D0" w14:textId="4F81BAED"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25" w:history="1">
            <w:r w:rsidRPr="00E425E5">
              <w:rPr>
                <w:rStyle w:val="Hyperlink"/>
                <w:noProof/>
              </w:rPr>
              <w:t>User Guide</w:t>
            </w:r>
            <w:r>
              <w:rPr>
                <w:noProof/>
                <w:webHidden/>
              </w:rPr>
              <w:tab/>
            </w:r>
            <w:r>
              <w:rPr>
                <w:noProof/>
                <w:webHidden/>
              </w:rPr>
              <w:fldChar w:fldCharType="begin"/>
            </w:r>
            <w:r>
              <w:rPr>
                <w:noProof/>
                <w:webHidden/>
              </w:rPr>
              <w:instrText xml:space="preserve"> PAGEREF _Toc217004325 \h </w:instrText>
            </w:r>
            <w:r>
              <w:rPr>
                <w:noProof/>
                <w:webHidden/>
              </w:rPr>
            </w:r>
            <w:r>
              <w:rPr>
                <w:noProof/>
                <w:webHidden/>
              </w:rPr>
              <w:fldChar w:fldCharType="separate"/>
            </w:r>
            <w:r>
              <w:rPr>
                <w:noProof/>
                <w:webHidden/>
              </w:rPr>
              <w:t>181</w:t>
            </w:r>
            <w:r>
              <w:rPr>
                <w:noProof/>
                <w:webHidden/>
              </w:rPr>
              <w:fldChar w:fldCharType="end"/>
            </w:r>
          </w:hyperlink>
        </w:p>
        <w:p w14:paraId="3A74CF16" w14:textId="22DD3A70"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26" w:history="1">
            <w:r w:rsidRPr="00E425E5">
              <w:rPr>
                <w:rStyle w:val="Hyperlink"/>
                <w:noProof/>
              </w:rPr>
              <w:t>Installation Guide</w:t>
            </w:r>
            <w:r>
              <w:rPr>
                <w:noProof/>
                <w:webHidden/>
              </w:rPr>
              <w:tab/>
            </w:r>
            <w:r>
              <w:rPr>
                <w:noProof/>
                <w:webHidden/>
              </w:rPr>
              <w:fldChar w:fldCharType="begin"/>
            </w:r>
            <w:r>
              <w:rPr>
                <w:noProof/>
                <w:webHidden/>
              </w:rPr>
              <w:instrText xml:space="preserve"> PAGEREF _Toc217004326 \h </w:instrText>
            </w:r>
            <w:r>
              <w:rPr>
                <w:noProof/>
                <w:webHidden/>
              </w:rPr>
            </w:r>
            <w:r>
              <w:rPr>
                <w:noProof/>
                <w:webHidden/>
              </w:rPr>
              <w:fldChar w:fldCharType="separate"/>
            </w:r>
            <w:r>
              <w:rPr>
                <w:noProof/>
                <w:webHidden/>
              </w:rPr>
              <w:t>181</w:t>
            </w:r>
            <w:r>
              <w:rPr>
                <w:noProof/>
                <w:webHidden/>
              </w:rPr>
              <w:fldChar w:fldCharType="end"/>
            </w:r>
          </w:hyperlink>
        </w:p>
        <w:p w14:paraId="2E394BA5" w14:textId="5358DD8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7" w:history="1">
            <w:r w:rsidRPr="00E425E5">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7004327 \h </w:instrText>
            </w:r>
            <w:r>
              <w:rPr>
                <w:noProof/>
                <w:webHidden/>
              </w:rPr>
            </w:r>
            <w:r>
              <w:rPr>
                <w:noProof/>
                <w:webHidden/>
              </w:rPr>
              <w:fldChar w:fldCharType="separate"/>
            </w:r>
            <w:r>
              <w:rPr>
                <w:noProof/>
                <w:webHidden/>
              </w:rPr>
              <w:t>181</w:t>
            </w:r>
            <w:r>
              <w:rPr>
                <w:noProof/>
                <w:webHidden/>
              </w:rPr>
              <w:fldChar w:fldCharType="end"/>
            </w:r>
          </w:hyperlink>
        </w:p>
        <w:p w14:paraId="6717CBCF" w14:textId="406F362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8" w:history="1">
            <w:r w:rsidRPr="00E425E5">
              <w:rPr>
                <w:rStyle w:val="Hyperlink"/>
                <w:noProof/>
              </w:rPr>
              <w:t>Node JS Backend</w:t>
            </w:r>
            <w:r>
              <w:rPr>
                <w:noProof/>
                <w:webHidden/>
              </w:rPr>
              <w:tab/>
            </w:r>
            <w:r>
              <w:rPr>
                <w:noProof/>
                <w:webHidden/>
              </w:rPr>
              <w:fldChar w:fldCharType="begin"/>
            </w:r>
            <w:r>
              <w:rPr>
                <w:noProof/>
                <w:webHidden/>
              </w:rPr>
              <w:instrText xml:space="preserve"> PAGEREF _Toc217004328 \h </w:instrText>
            </w:r>
            <w:r>
              <w:rPr>
                <w:noProof/>
                <w:webHidden/>
              </w:rPr>
            </w:r>
            <w:r>
              <w:rPr>
                <w:noProof/>
                <w:webHidden/>
              </w:rPr>
              <w:fldChar w:fldCharType="separate"/>
            </w:r>
            <w:r>
              <w:rPr>
                <w:noProof/>
                <w:webHidden/>
              </w:rPr>
              <w:t>182</w:t>
            </w:r>
            <w:r>
              <w:rPr>
                <w:noProof/>
                <w:webHidden/>
              </w:rPr>
              <w:fldChar w:fldCharType="end"/>
            </w:r>
          </w:hyperlink>
        </w:p>
        <w:p w14:paraId="16F2C05C" w14:textId="43175A3F"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9" w:history="1">
            <w:r w:rsidRPr="00E425E5">
              <w:rPr>
                <w:rStyle w:val="Hyperlink"/>
                <w:noProof/>
              </w:rPr>
              <w:t>Frontend (Next.js)</w:t>
            </w:r>
            <w:r>
              <w:rPr>
                <w:noProof/>
                <w:webHidden/>
              </w:rPr>
              <w:tab/>
            </w:r>
            <w:r>
              <w:rPr>
                <w:noProof/>
                <w:webHidden/>
              </w:rPr>
              <w:fldChar w:fldCharType="begin"/>
            </w:r>
            <w:r>
              <w:rPr>
                <w:noProof/>
                <w:webHidden/>
              </w:rPr>
              <w:instrText xml:space="preserve"> PAGEREF _Toc217004329 \h </w:instrText>
            </w:r>
            <w:r>
              <w:rPr>
                <w:noProof/>
                <w:webHidden/>
              </w:rPr>
            </w:r>
            <w:r>
              <w:rPr>
                <w:noProof/>
                <w:webHidden/>
              </w:rPr>
              <w:fldChar w:fldCharType="separate"/>
            </w:r>
            <w:r>
              <w:rPr>
                <w:noProof/>
                <w:webHidden/>
              </w:rPr>
              <w:t>182</w:t>
            </w:r>
            <w:r>
              <w:rPr>
                <w:noProof/>
                <w:webHidden/>
              </w:rPr>
              <w:fldChar w:fldCharType="end"/>
            </w:r>
          </w:hyperlink>
        </w:p>
        <w:p w14:paraId="4D860A8A" w14:textId="79CA3C12"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1B9ABF7A" w14:textId="77777777" w:rsidR="00C82C1A" w:rsidRDefault="00C82C1A" w:rsidP="00C82C1A"/>
    <w:p w14:paraId="7E67A4CA" w14:textId="77777777" w:rsidR="00C82C1A" w:rsidRDefault="00C82C1A" w:rsidP="00C82C1A"/>
    <w:p w14:paraId="07140FA8" w14:textId="77777777" w:rsidR="00C82C1A" w:rsidRDefault="00C82C1A" w:rsidP="00C82C1A"/>
    <w:p w14:paraId="236EB100" w14:textId="77777777" w:rsidR="00C82C1A" w:rsidRDefault="00C82C1A" w:rsidP="00C82C1A"/>
    <w:p w14:paraId="6BCCEF84" w14:textId="77777777" w:rsidR="00C82C1A" w:rsidRDefault="00C82C1A" w:rsidP="00C82C1A"/>
    <w:p w14:paraId="10ECEE69" w14:textId="77777777" w:rsidR="00C82C1A" w:rsidRDefault="00C82C1A" w:rsidP="00C82C1A"/>
    <w:p w14:paraId="75D2295E" w14:textId="77777777" w:rsidR="00C82C1A" w:rsidRDefault="00C82C1A" w:rsidP="00C82C1A"/>
    <w:p w14:paraId="3B4B7422" w14:textId="77777777" w:rsidR="00C82C1A" w:rsidRDefault="00C82C1A" w:rsidP="00C82C1A"/>
    <w:p w14:paraId="66286CD9" w14:textId="77777777" w:rsidR="00C82C1A" w:rsidRDefault="00C82C1A" w:rsidP="00C82C1A"/>
    <w:p w14:paraId="583F67F5" w14:textId="77777777" w:rsidR="00C82C1A" w:rsidRDefault="00C82C1A" w:rsidP="00C82C1A"/>
    <w:p w14:paraId="4A4FF468" w14:textId="77777777" w:rsidR="00C82C1A" w:rsidRDefault="00C82C1A" w:rsidP="00C82C1A"/>
    <w:p w14:paraId="1947E7A7" w14:textId="77777777" w:rsidR="00C82C1A" w:rsidRDefault="00C82C1A" w:rsidP="00C82C1A"/>
    <w:p w14:paraId="59794D14" w14:textId="77777777" w:rsidR="00C82C1A" w:rsidRDefault="00C82C1A" w:rsidP="00C82C1A"/>
    <w:p w14:paraId="0420CA02" w14:textId="77777777" w:rsidR="00FA7F84" w:rsidRDefault="00FA7F84" w:rsidP="00C82C1A"/>
    <w:p w14:paraId="4FD555B4" w14:textId="77777777" w:rsidR="00FA7F84" w:rsidRDefault="00FA7F84" w:rsidP="00C82C1A"/>
    <w:p w14:paraId="79FADA4B" w14:textId="77777777" w:rsidR="00FA7F84" w:rsidRDefault="00FA7F84" w:rsidP="00C82C1A"/>
    <w:p w14:paraId="2A90E426" w14:textId="77777777" w:rsidR="00FA7F84" w:rsidRDefault="00FA7F84" w:rsidP="00C82C1A"/>
    <w:p w14:paraId="5B1B665B" w14:textId="3A86E9DC" w:rsidR="00C82C1A" w:rsidRPr="00C82C1A" w:rsidRDefault="00FD72CA" w:rsidP="00FD72CA">
      <w:pPr>
        <w:pStyle w:val="TOCHeading"/>
      </w:pPr>
      <w:r>
        <w:lastRenderedPageBreak/>
        <w:t>List</w:t>
      </w:r>
      <w:r w:rsidR="00C82C1A">
        <w:t xml:space="preserve"> of Figures</w:t>
      </w:r>
    </w:p>
    <w:p w14:paraId="68413465" w14:textId="293F5C2B" w:rsidR="00C82C1A" w:rsidRDefault="00C82C1A">
      <w:pPr>
        <w:pStyle w:val="TableofFigures"/>
        <w:tabs>
          <w:tab w:val="right" w:leader="dot" w:pos="9016"/>
        </w:tabs>
        <w:rPr>
          <w:noProof/>
        </w:rPr>
      </w:pPr>
      <w:r>
        <w:fldChar w:fldCharType="begin"/>
      </w:r>
      <w:r>
        <w:instrText xml:space="preserve"> TOC \h \z \c "Figure" </w:instrText>
      </w:r>
      <w:r>
        <w:fldChar w:fldCharType="separate"/>
      </w:r>
      <w:hyperlink w:anchor="_Toc216999429" w:history="1">
        <w:r w:rsidRPr="00B75F67">
          <w:rPr>
            <w:rStyle w:val="Hyperlink"/>
            <w:rFonts w:eastAsiaTheme="majorEastAsia"/>
            <w:noProof/>
          </w:rPr>
          <w:t>Figure 1</w:t>
        </w:r>
        <w:r>
          <w:rPr>
            <w:noProof/>
            <w:webHidden/>
          </w:rPr>
          <w:tab/>
        </w:r>
        <w:r>
          <w:rPr>
            <w:noProof/>
            <w:webHidden/>
          </w:rPr>
          <w:fldChar w:fldCharType="begin"/>
        </w:r>
        <w:r>
          <w:rPr>
            <w:noProof/>
            <w:webHidden/>
          </w:rPr>
          <w:instrText xml:space="preserve"> PAGEREF _Toc216999429 \h </w:instrText>
        </w:r>
        <w:r>
          <w:rPr>
            <w:noProof/>
            <w:webHidden/>
          </w:rPr>
        </w:r>
        <w:r>
          <w:rPr>
            <w:noProof/>
            <w:webHidden/>
          </w:rPr>
          <w:fldChar w:fldCharType="separate"/>
        </w:r>
        <w:r>
          <w:rPr>
            <w:noProof/>
            <w:webHidden/>
          </w:rPr>
          <w:t>19</w:t>
        </w:r>
        <w:r>
          <w:rPr>
            <w:noProof/>
            <w:webHidden/>
          </w:rPr>
          <w:fldChar w:fldCharType="end"/>
        </w:r>
      </w:hyperlink>
    </w:p>
    <w:p w14:paraId="2883FA88" w14:textId="3430ED3C" w:rsidR="00C82C1A" w:rsidRDefault="00C82C1A">
      <w:pPr>
        <w:pStyle w:val="TableofFigures"/>
        <w:tabs>
          <w:tab w:val="right" w:leader="dot" w:pos="9016"/>
        </w:tabs>
        <w:rPr>
          <w:noProof/>
        </w:rPr>
      </w:pPr>
      <w:hyperlink w:anchor="_Toc216999430" w:history="1">
        <w:r w:rsidRPr="00B75F67">
          <w:rPr>
            <w:rStyle w:val="Hyperlink"/>
            <w:rFonts w:eastAsiaTheme="majorEastAsia"/>
            <w:noProof/>
          </w:rPr>
          <w:t>Figure 2</w:t>
        </w:r>
        <w:r>
          <w:rPr>
            <w:noProof/>
            <w:webHidden/>
          </w:rPr>
          <w:tab/>
        </w:r>
        <w:r>
          <w:rPr>
            <w:noProof/>
            <w:webHidden/>
          </w:rPr>
          <w:fldChar w:fldCharType="begin"/>
        </w:r>
        <w:r>
          <w:rPr>
            <w:noProof/>
            <w:webHidden/>
          </w:rPr>
          <w:instrText xml:space="preserve"> PAGEREF _Toc216999430 \h </w:instrText>
        </w:r>
        <w:r>
          <w:rPr>
            <w:noProof/>
            <w:webHidden/>
          </w:rPr>
        </w:r>
        <w:r>
          <w:rPr>
            <w:noProof/>
            <w:webHidden/>
          </w:rPr>
          <w:fldChar w:fldCharType="separate"/>
        </w:r>
        <w:r>
          <w:rPr>
            <w:noProof/>
            <w:webHidden/>
          </w:rPr>
          <w:t>33</w:t>
        </w:r>
        <w:r>
          <w:rPr>
            <w:noProof/>
            <w:webHidden/>
          </w:rPr>
          <w:fldChar w:fldCharType="end"/>
        </w:r>
      </w:hyperlink>
    </w:p>
    <w:p w14:paraId="6A2F0633" w14:textId="1D80E1F5" w:rsidR="00C82C1A" w:rsidRDefault="00C82C1A">
      <w:pPr>
        <w:pStyle w:val="TableofFigures"/>
        <w:tabs>
          <w:tab w:val="right" w:leader="dot" w:pos="9016"/>
        </w:tabs>
        <w:rPr>
          <w:noProof/>
        </w:rPr>
      </w:pPr>
      <w:hyperlink w:anchor="_Toc216999431" w:history="1">
        <w:r w:rsidRPr="00B75F67">
          <w:rPr>
            <w:rStyle w:val="Hyperlink"/>
            <w:rFonts w:eastAsiaTheme="majorEastAsia"/>
            <w:noProof/>
          </w:rPr>
          <w:t>Figure 3</w:t>
        </w:r>
        <w:r>
          <w:rPr>
            <w:noProof/>
            <w:webHidden/>
          </w:rPr>
          <w:tab/>
        </w:r>
        <w:r>
          <w:rPr>
            <w:noProof/>
            <w:webHidden/>
          </w:rPr>
          <w:fldChar w:fldCharType="begin"/>
        </w:r>
        <w:r>
          <w:rPr>
            <w:noProof/>
            <w:webHidden/>
          </w:rPr>
          <w:instrText xml:space="preserve"> PAGEREF _Toc216999431 \h </w:instrText>
        </w:r>
        <w:r>
          <w:rPr>
            <w:noProof/>
            <w:webHidden/>
          </w:rPr>
        </w:r>
        <w:r>
          <w:rPr>
            <w:noProof/>
            <w:webHidden/>
          </w:rPr>
          <w:fldChar w:fldCharType="separate"/>
        </w:r>
        <w:r>
          <w:rPr>
            <w:noProof/>
            <w:webHidden/>
          </w:rPr>
          <w:t>41</w:t>
        </w:r>
        <w:r>
          <w:rPr>
            <w:noProof/>
            <w:webHidden/>
          </w:rPr>
          <w:fldChar w:fldCharType="end"/>
        </w:r>
      </w:hyperlink>
    </w:p>
    <w:p w14:paraId="290DC7B8" w14:textId="02869B10" w:rsidR="00C82C1A" w:rsidRDefault="00C82C1A">
      <w:pPr>
        <w:pStyle w:val="TableofFigures"/>
        <w:tabs>
          <w:tab w:val="right" w:leader="dot" w:pos="9016"/>
        </w:tabs>
        <w:rPr>
          <w:noProof/>
        </w:rPr>
      </w:pPr>
      <w:hyperlink w:anchor="_Toc216999432" w:history="1">
        <w:r w:rsidRPr="00B75F67">
          <w:rPr>
            <w:rStyle w:val="Hyperlink"/>
            <w:rFonts w:eastAsiaTheme="majorEastAsia"/>
            <w:noProof/>
          </w:rPr>
          <w:t>Figure 4</w:t>
        </w:r>
        <w:r>
          <w:rPr>
            <w:noProof/>
            <w:webHidden/>
          </w:rPr>
          <w:tab/>
        </w:r>
        <w:r>
          <w:rPr>
            <w:noProof/>
            <w:webHidden/>
          </w:rPr>
          <w:fldChar w:fldCharType="begin"/>
        </w:r>
        <w:r>
          <w:rPr>
            <w:noProof/>
            <w:webHidden/>
          </w:rPr>
          <w:instrText xml:space="preserve"> PAGEREF _Toc216999432 \h </w:instrText>
        </w:r>
        <w:r>
          <w:rPr>
            <w:noProof/>
            <w:webHidden/>
          </w:rPr>
        </w:r>
        <w:r>
          <w:rPr>
            <w:noProof/>
            <w:webHidden/>
          </w:rPr>
          <w:fldChar w:fldCharType="separate"/>
        </w:r>
        <w:r>
          <w:rPr>
            <w:noProof/>
            <w:webHidden/>
          </w:rPr>
          <w:t>55</w:t>
        </w:r>
        <w:r>
          <w:rPr>
            <w:noProof/>
            <w:webHidden/>
          </w:rPr>
          <w:fldChar w:fldCharType="end"/>
        </w:r>
      </w:hyperlink>
    </w:p>
    <w:p w14:paraId="10B3949F" w14:textId="3103928E" w:rsidR="00C82C1A" w:rsidRDefault="00C82C1A">
      <w:pPr>
        <w:pStyle w:val="TableofFigures"/>
        <w:tabs>
          <w:tab w:val="right" w:leader="dot" w:pos="9016"/>
        </w:tabs>
        <w:rPr>
          <w:noProof/>
        </w:rPr>
      </w:pPr>
      <w:hyperlink w:anchor="_Toc216999433" w:history="1">
        <w:r w:rsidRPr="00B75F67">
          <w:rPr>
            <w:rStyle w:val="Hyperlink"/>
            <w:rFonts w:eastAsiaTheme="majorEastAsia"/>
            <w:noProof/>
          </w:rPr>
          <w:t>Figure 5</w:t>
        </w:r>
        <w:r>
          <w:rPr>
            <w:noProof/>
            <w:webHidden/>
          </w:rPr>
          <w:tab/>
        </w:r>
        <w:r>
          <w:rPr>
            <w:noProof/>
            <w:webHidden/>
          </w:rPr>
          <w:fldChar w:fldCharType="begin"/>
        </w:r>
        <w:r>
          <w:rPr>
            <w:noProof/>
            <w:webHidden/>
          </w:rPr>
          <w:instrText xml:space="preserve"> PAGEREF _Toc216999433 \h </w:instrText>
        </w:r>
        <w:r>
          <w:rPr>
            <w:noProof/>
            <w:webHidden/>
          </w:rPr>
        </w:r>
        <w:r>
          <w:rPr>
            <w:noProof/>
            <w:webHidden/>
          </w:rPr>
          <w:fldChar w:fldCharType="separate"/>
        </w:r>
        <w:r>
          <w:rPr>
            <w:noProof/>
            <w:webHidden/>
          </w:rPr>
          <w:t>57</w:t>
        </w:r>
        <w:r>
          <w:rPr>
            <w:noProof/>
            <w:webHidden/>
          </w:rPr>
          <w:fldChar w:fldCharType="end"/>
        </w:r>
      </w:hyperlink>
    </w:p>
    <w:p w14:paraId="545942C5" w14:textId="121502EB" w:rsidR="00C82C1A" w:rsidRDefault="00C82C1A">
      <w:pPr>
        <w:pStyle w:val="TableofFigures"/>
        <w:tabs>
          <w:tab w:val="right" w:leader="dot" w:pos="9016"/>
        </w:tabs>
        <w:rPr>
          <w:noProof/>
        </w:rPr>
      </w:pPr>
      <w:hyperlink w:anchor="_Toc216999434" w:history="1">
        <w:r w:rsidRPr="00B75F67">
          <w:rPr>
            <w:rStyle w:val="Hyperlink"/>
            <w:rFonts w:eastAsiaTheme="majorEastAsia"/>
            <w:noProof/>
          </w:rPr>
          <w:t>Figure 6</w:t>
        </w:r>
        <w:r>
          <w:rPr>
            <w:noProof/>
            <w:webHidden/>
          </w:rPr>
          <w:tab/>
        </w:r>
        <w:r>
          <w:rPr>
            <w:noProof/>
            <w:webHidden/>
          </w:rPr>
          <w:fldChar w:fldCharType="begin"/>
        </w:r>
        <w:r>
          <w:rPr>
            <w:noProof/>
            <w:webHidden/>
          </w:rPr>
          <w:instrText xml:space="preserve"> PAGEREF _Toc216999434 \h </w:instrText>
        </w:r>
        <w:r>
          <w:rPr>
            <w:noProof/>
            <w:webHidden/>
          </w:rPr>
        </w:r>
        <w:r>
          <w:rPr>
            <w:noProof/>
            <w:webHidden/>
          </w:rPr>
          <w:fldChar w:fldCharType="separate"/>
        </w:r>
        <w:r>
          <w:rPr>
            <w:noProof/>
            <w:webHidden/>
          </w:rPr>
          <w:t>59</w:t>
        </w:r>
        <w:r>
          <w:rPr>
            <w:noProof/>
            <w:webHidden/>
          </w:rPr>
          <w:fldChar w:fldCharType="end"/>
        </w:r>
      </w:hyperlink>
    </w:p>
    <w:p w14:paraId="7F636371" w14:textId="4B8367EB" w:rsidR="00C82C1A" w:rsidRDefault="00C82C1A">
      <w:pPr>
        <w:pStyle w:val="TableofFigures"/>
        <w:tabs>
          <w:tab w:val="right" w:leader="dot" w:pos="9016"/>
        </w:tabs>
        <w:rPr>
          <w:noProof/>
        </w:rPr>
      </w:pPr>
      <w:hyperlink w:anchor="_Toc216999435" w:history="1">
        <w:r w:rsidRPr="00B75F67">
          <w:rPr>
            <w:rStyle w:val="Hyperlink"/>
            <w:rFonts w:eastAsiaTheme="majorEastAsia"/>
            <w:noProof/>
          </w:rPr>
          <w:t>Figure 7</w:t>
        </w:r>
        <w:r>
          <w:rPr>
            <w:noProof/>
            <w:webHidden/>
          </w:rPr>
          <w:tab/>
        </w:r>
        <w:r>
          <w:rPr>
            <w:noProof/>
            <w:webHidden/>
          </w:rPr>
          <w:fldChar w:fldCharType="begin"/>
        </w:r>
        <w:r>
          <w:rPr>
            <w:noProof/>
            <w:webHidden/>
          </w:rPr>
          <w:instrText xml:space="preserve"> PAGEREF _Toc216999435 \h </w:instrText>
        </w:r>
        <w:r>
          <w:rPr>
            <w:noProof/>
            <w:webHidden/>
          </w:rPr>
        </w:r>
        <w:r>
          <w:rPr>
            <w:noProof/>
            <w:webHidden/>
          </w:rPr>
          <w:fldChar w:fldCharType="separate"/>
        </w:r>
        <w:r>
          <w:rPr>
            <w:noProof/>
            <w:webHidden/>
          </w:rPr>
          <w:t>60</w:t>
        </w:r>
        <w:r>
          <w:rPr>
            <w:noProof/>
            <w:webHidden/>
          </w:rPr>
          <w:fldChar w:fldCharType="end"/>
        </w:r>
      </w:hyperlink>
    </w:p>
    <w:p w14:paraId="22EAEB20" w14:textId="435C3FE5" w:rsidR="00C82C1A" w:rsidRDefault="00C82C1A">
      <w:pPr>
        <w:pStyle w:val="TableofFigures"/>
        <w:tabs>
          <w:tab w:val="right" w:leader="dot" w:pos="9016"/>
        </w:tabs>
        <w:rPr>
          <w:noProof/>
        </w:rPr>
      </w:pPr>
      <w:hyperlink w:anchor="_Toc216999436" w:history="1">
        <w:r w:rsidRPr="00B75F67">
          <w:rPr>
            <w:rStyle w:val="Hyperlink"/>
            <w:rFonts w:eastAsiaTheme="majorEastAsia"/>
            <w:noProof/>
          </w:rPr>
          <w:t>Figure 8</w:t>
        </w:r>
        <w:r>
          <w:rPr>
            <w:noProof/>
            <w:webHidden/>
          </w:rPr>
          <w:tab/>
        </w:r>
        <w:r>
          <w:rPr>
            <w:noProof/>
            <w:webHidden/>
          </w:rPr>
          <w:fldChar w:fldCharType="begin"/>
        </w:r>
        <w:r>
          <w:rPr>
            <w:noProof/>
            <w:webHidden/>
          </w:rPr>
          <w:instrText xml:space="preserve"> PAGEREF _Toc216999436 \h </w:instrText>
        </w:r>
        <w:r>
          <w:rPr>
            <w:noProof/>
            <w:webHidden/>
          </w:rPr>
        </w:r>
        <w:r>
          <w:rPr>
            <w:noProof/>
            <w:webHidden/>
          </w:rPr>
          <w:fldChar w:fldCharType="separate"/>
        </w:r>
        <w:r>
          <w:rPr>
            <w:noProof/>
            <w:webHidden/>
          </w:rPr>
          <w:t>63</w:t>
        </w:r>
        <w:r>
          <w:rPr>
            <w:noProof/>
            <w:webHidden/>
          </w:rPr>
          <w:fldChar w:fldCharType="end"/>
        </w:r>
      </w:hyperlink>
    </w:p>
    <w:p w14:paraId="294AF4E1" w14:textId="79582806" w:rsidR="00C82C1A" w:rsidRDefault="00C82C1A">
      <w:pPr>
        <w:pStyle w:val="TableofFigures"/>
        <w:tabs>
          <w:tab w:val="right" w:leader="dot" w:pos="9016"/>
        </w:tabs>
        <w:rPr>
          <w:noProof/>
        </w:rPr>
      </w:pPr>
      <w:hyperlink w:anchor="_Toc216999437" w:history="1">
        <w:r w:rsidRPr="00B75F67">
          <w:rPr>
            <w:rStyle w:val="Hyperlink"/>
            <w:rFonts w:eastAsiaTheme="majorEastAsia"/>
            <w:noProof/>
          </w:rPr>
          <w:t>Figure 9</w:t>
        </w:r>
        <w:r>
          <w:rPr>
            <w:noProof/>
            <w:webHidden/>
          </w:rPr>
          <w:tab/>
        </w:r>
        <w:r>
          <w:rPr>
            <w:noProof/>
            <w:webHidden/>
          </w:rPr>
          <w:fldChar w:fldCharType="begin"/>
        </w:r>
        <w:r>
          <w:rPr>
            <w:noProof/>
            <w:webHidden/>
          </w:rPr>
          <w:instrText xml:space="preserve"> PAGEREF _Toc216999437 \h </w:instrText>
        </w:r>
        <w:r>
          <w:rPr>
            <w:noProof/>
            <w:webHidden/>
          </w:rPr>
        </w:r>
        <w:r>
          <w:rPr>
            <w:noProof/>
            <w:webHidden/>
          </w:rPr>
          <w:fldChar w:fldCharType="separate"/>
        </w:r>
        <w:r>
          <w:rPr>
            <w:noProof/>
            <w:webHidden/>
          </w:rPr>
          <w:t>64</w:t>
        </w:r>
        <w:r>
          <w:rPr>
            <w:noProof/>
            <w:webHidden/>
          </w:rPr>
          <w:fldChar w:fldCharType="end"/>
        </w:r>
      </w:hyperlink>
    </w:p>
    <w:p w14:paraId="3BA135CD" w14:textId="33F72CBF" w:rsidR="00C82C1A" w:rsidRDefault="00C82C1A">
      <w:pPr>
        <w:pStyle w:val="TableofFigures"/>
        <w:tabs>
          <w:tab w:val="right" w:leader="dot" w:pos="9016"/>
        </w:tabs>
        <w:rPr>
          <w:noProof/>
        </w:rPr>
      </w:pPr>
      <w:hyperlink w:anchor="_Toc216999438" w:history="1">
        <w:r w:rsidRPr="00B75F67">
          <w:rPr>
            <w:rStyle w:val="Hyperlink"/>
            <w:rFonts w:eastAsiaTheme="majorEastAsia"/>
            <w:noProof/>
          </w:rPr>
          <w:t>Figure 10</w:t>
        </w:r>
        <w:r>
          <w:rPr>
            <w:noProof/>
            <w:webHidden/>
          </w:rPr>
          <w:tab/>
        </w:r>
        <w:r>
          <w:rPr>
            <w:noProof/>
            <w:webHidden/>
          </w:rPr>
          <w:fldChar w:fldCharType="begin"/>
        </w:r>
        <w:r>
          <w:rPr>
            <w:noProof/>
            <w:webHidden/>
          </w:rPr>
          <w:instrText xml:space="preserve"> PAGEREF _Toc216999438 \h </w:instrText>
        </w:r>
        <w:r>
          <w:rPr>
            <w:noProof/>
            <w:webHidden/>
          </w:rPr>
        </w:r>
        <w:r>
          <w:rPr>
            <w:noProof/>
            <w:webHidden/>
          </w:rPr>
          <w:fldChar w:fldCharType="separate"/>
        </w:r>
        <w:r>
          <w:rPr>
            <w:noProof/>
            <w:webHidden/>
          </w:rPr>
          <w:t>65</w:t>
        </w:r>
        <w:r>
          <w:rPr>
            <w:noProof/>
            <w:webHidden/>
          </w:rPr>
          <w:fldChar w:fldCharType="end"/>
        </w:r>
      </w:hyperlink>
    </w:p>
    <w:p w14:paraId="3299E00D" w14:textId="39FE0E08" w:rsidR="00C82C1A" w:rsidRDefault="00C82C1A">
      <w:pPr>
        <w:pStyle w:val="TableofFigures"/>
        <w:tabs>
          <w:tab w:val="right" w:leader="dot" w:pos="9016"/>
        </w:tabs>
        <w:rPr>
          <w:noProof/>
        </w:rPr>
      </w:pPr>
      <w:hyperlink w:anchor="_Toc216999439" w:history="1">
        <w:r w:rsidRPr="00B75F67">
          <w:rPr>
            <w:rStyle w:val="Hyperlink"/>
            <w:rFonts w:eastAsiaTheme="majorEastAsia"/>
            <w:noProof/>
          </w:rPr>
          <w:t>Figure 11</w:t>
        </w:r>
        <w:r>
          <w:rPr>
            <w:noProof/>
            <w:webHidden/>
          </w:rPr>
          <w:tab/>
        </w:r>
        <w:r>
          <w:rPr>
            <w:noProof/>
            <w:webHidden/>
          </w:rPr>
          <w:fldChar w:fldCharType="begin"/>
        </w:r>
        <w:r>
          <w:rPr>
            <w:noProof/>
            <w:webHidden/>
          </w:rPr>
          <w:instrText xml:space="preserve"> PAGEREF _Toc216999439 \h </w:instrText>
        </w:r>
        <w:r>
          <w:rPr>
            <w:noProof/>
            <w:webHidden/>
          </w:rPr>
        </w:r>
        <w:r>
          <w:rPr>
            <w:noProof/>
            <w:webHidden/>
          </w:rPr>
          <w:fldChar w:fldCharType="separate"/>
        </w:r>
        <w:r>
          <w:rPr>
            <w:noProof/>
            <w:webHidden/>
          </w:rPr>
          <w:t>66</w:t>
        </w:r>
        <w:r>
          <w:rPr>
            <w:noProof/>
            <w:webHidden/>
          </w:rPr>
          <w:fldChar w:fldCharType="end"/>
        </w:r>
      </w:hyperlink>
    </w:p>
    <w:p w14:paraId="54351FBF" w14:textId="1084636E" w:rsidR="00C82C1A" w:rsidRDefault="00C82C1A">
      <w:pPr>
        <w:pStyle w:val="TableofFigures"/>
        <w:tabs>
          <w:tab w:val="right" w:leader="dot" w:pos="9016"/>
        </w:tabs>
        <w:rPr>
          <w:noProof/>
        </w:rPr>
      </w:pPr>
      <w:hyperlink w:anchor="_Toc216999440" w:history="1">
        <w:r w:rsidRPr="00B75F67">
          <w:rPr>
            <w:rStyle w:val="Hyperlink"/>
            <w:rFonts w:eastAsiaTheme="majorEastAsia"/>
            <w:noProof/>
          </w:rPr>
          <w:t>Figure 12</w:t>
        </w:r>
        <w:r>
          <w:rPr>
            <w:noProof/>
            <w:webHidden/>
          </w:rPr>
          <w:tab/>
        </w:r>
        <w:r>
          <w:rPr>
            <w:noProof/>
            <w:webHidden/>
          </w:rPr>
          <w:fldChar w:fldCharType="begin"/>
        </w:r>
        <w:r>
          <w:rPr>
            <w:noProof/>
            <w:webHidden/>
          </w:rPr>
          <w:instrText xml:space="preserve"> PAGEREF _Toc216999440 \h </w:instrText>
        </w:r>
        <w:r>
          <w:rPr>
            <w:noProof/>
            <w:webHidden/>
          </w:rPr>
        </w:r>
        <w:r>
          <w:rPr>
            <w:noProof/>
            <w:webHidden/>
          </w:rPr>
          <w:fldChar w:fldCharType="separate"/>
        </w:r>
        <w:r>
          <w:rPr>
            <w:noProof/>
            <w:webHidden/>
          </w:rPr>
          <w:t>67</w:t>
        </w:r>
        <w:r>
          <w:rPr>
            <w:noProof/>
            <w:webHidden/>
          </w:rPr>
          <w:fldChar w:fldCharType="end"/>
        </w:r>
      </w:hyperlink>
    </w:p>
    <w:p w14:paraId="150FD81A" w14:textId="5F779D4B" w:rsidR="00C82C1A" w:rsidRDefault="00C82C1A">
      <w:pPr>
        <w:pStyle w:val="TableofFigures"/>
        <w:tabs>
          <w:tab w:val="right" w:leader="dot" w:pos="9016"/>
        </w:tabs>
        <w:rPr>
          <w:noProof/>
        </w:rPr>
      </w:pPr>
      <w:hyperlink w:anchor="_Toc216999441" w:history="1">
        <w:r w:rsidRPr="00B75F67">
          <w:rPr>
            <w:rStyle w:val="Hyperlink"/>
            <w:rFonts w:eastAsiaTheme="majorEastAsia"/>
            <w:noProof/>
          </w:rPr>
          <w:t>Figure 13</w:t>
        </w:r>
        <w:r>
          <w:rPr>
            <w:noProof/>
            <w:webHidden/>
          </w:rPr>
          <w:tab/>
        </w:r>
        <w:r>
          <w:rPr>
            <w:noProof/>
            <w:webHidden/>
          </w:rPr>
          <w:fldChar w:fldCharType="begin"/>
        </w:r>
        <w:r>
          <w:rPr>
            <w:noProof/>
            <w:webHidden/>
          </w:rPr>
          <w:instrText xml:space="preserve"> PAGEREF _Toc216999441 \h </w:instrText>
        </w:r>
        <w:r>
          <w:rPr>
            <w:noProof/>
            <w:webHidden/>
          </w:rPr>
        </w:r>
        <w:r>
          <w:rPr>
            <w:noProof/>
            <w:webHidden/>
          </w:rPr>
          <w:fldChar w:fldCharType="separate"/>
        </w:r>
        <w:r>
          <w:rPr>
            <w:noProof/>
            <w:webHidden/>
          </w:rPr>
          <w:t>67</w:t>
        </w:r>
        <w:r>
          <w:rPr>
            <w:noProof/>
            <w:webHidden/>
          </w:rPr>
          <w:fldChar w:fldCharType="end"/>
        </w:r>
      </w:hyperlink>
    </w:p>
    <w:p w14:paraId="1BE21EA3" w14:textId="6E4CCF4E" w:rsidR="00C82C1A" w:rsidRDefault="00C82C1A">
      <w:pPr>
        <w:pStyle w:val="TableofFigures"/>
        <w:tabs>
          <w:tab w:val="right" w:leader="dot" w:pos="9016"/>
        </w:tabs>
        <w:rPr>
          <w:noProof/>
        </w:rPr>
      </w:pPr>
      <w:hyperlink w:anchor="_Toc216999442" w:history="1">
        <w:r w:rsidRPr="00B75F67">
          <w:rPr>
            <w:rStyle w:val="Hyperlink"/>
            <w:rFonts w:eastAsiaTheme="majorEastAsia"/>
            <w:noProof/>
          </w:rPr>
          <w:t>Figure 14</w:t>
        </w:r>
        <w:r>
          <w:rPr>
            <w:noProof/>
            <w:webHidden/>
          </w:rPr>
          <w:tab/>
        </w:r>
        <w:r>
          <w:rPr>
            <w:noProof/>
            <w:webHidden/>
          </w:rPr>
          <w:fldChar w:fldCharType="begin"/>
        </w:r>
        <w:r>
          <w:rPr>
            <w:noProof/>
            <w:webHidden/>
          </w:rPr>
          <w:instrText xml:space="preserve"> PAGEREF _Toc216999442 \h </w:instrText>
        </w:r>
        <w:r>
          <w:rPr>
            <w:noProof/>
            <w:webHidden/>
          </w:rPr>
        </w:r>
        <w:r>
          <w:rPr>
            <w:noProof/>
            <w:webHidden/>
          </w:rPr>
          <w:fldChar w:fldCharType="separate"/>
        </w:r>
        <w:r>
          <w:rPr>
            <w:noProof/>
            <w:webHidden/>
          </w:rPr>
          <w:t>68</w:t>
        </w:r>
        <w:r>
          <w:rPr>
            <w:noProof/>
            <w:webHidden/>
          </w:rPr>
          <w:fldChar w:fldCharType="end"/>
        </w:r>
      </w:hyperlink>
    </w:p>
    <w:p w14:paraId="4CBE07BD" w14:textId="5DB9D289" w:rsidR="00C82C1A" w:rsidRDefault="00C82C1A">
      <w:pPr>
        <w:pStyle w:val="TableofFigures"/>
        <w:tabs>
          <w:tab w:val="right" w:leader="dot" w:pos="9016"/>
        </w:tabs>
        <w:rPr>
          <w:noProof/>
        </w:rPr>
      </w:pPr>
      <w:hyperlink w:anchor="_Toc216999443" w:history="1">
        <w:r w:rsidRPr="00B75F67">
          <w:rPr>
            <w:rStyle w:val="Hyperlink"/>
            <w:rFonts w:eastAsiaTheme="majorEastAsia"/>
            <w:noProof/>
          </w:rPr>
          <w:t>Figure 15</w:t>
        </w:r>
        <w:r>
          <w:rPr>
            <w:noProof/>
            <w:webHidden/>
          </w:rPr>
          <w:tab/>
        </w:r>
        <w:r>
          <w:rPr>
            <w:noProof/>
            <w:webHidden/>
          </w:rPr>
          <w:fldChar w:fldCharType="begin"/>
        </w:r>
        <w:r>
          <w:rPr>
            <w:noProof/>
            <w:webHidden/>
          </w:rPr>
          <w:instrText xml:space="preserve"> PAGEREF _Toc216999443 \h </w:instrText>
        </w:r>
        <w:r>
          <w:rPr>
            <w:noProof/>
            <w:webHidden/>
          </w:rPr>
        </w:r>
        <w:r>
          <w:rPr>
            <w:noProof/>
            <w:webHidden/>
          </w:rPr>
          <w:fldChar w:fldCharType="separate"/>
        </w:r>
        <w:r>
          <w:rPr>
            <w:noProof/>
            <w:webHidden/>
          </w:rPr>
          <w:t>69</w:t>
        </w:r>
        <w:r>
          <w:rPr>
            <w:noProof/>
            <w:webHidden/>
          </w:rPr>
          <w:fldChar w:fldCharType="end"/>
        </w:r>
      </w:hyperlink>
    </w:p>
    <w:p w14:paraId="313BC42A" w14:textId="6226D3FC" w:rsidR="00C82C1A" w:rsidRDefault="00C82C1A">
      <w:pPr>
        <w:pStyle w:val="TableofFigures"/>
        <w:tabs>
          <w:tab w:val="right" w:leader="dot" w:pos="9016"/>
        </w:tabs>
        <w:rPr>
          <w:noProof/>
        </w:rPr>
      </w:pPr>
      <w:hyperlink w:anchor="_Toc216999444" w:history="1">
        <w:r w:rsidRPr="00B75F67">
          <w:rPr>
            <w:rStyle w:val="Hyperlink"/>
            <w:rFonts w:eastAsiaTheme="majorEastAsia"/>
            <w:noProof/>
          </w:rPr>
          <w:t>Figure 16</w:t>
        </w:r>
        <w:r>
          <w:rPr>
            <w:noProof/>
            <w:webHidden/>
          </w:rPr>
          <w:tab/>
        </w:r>
        <w:r>
          <w:rPr>
            <w:noProof/>
            <w:webHidden/>
          </w:rPr>
          <w:fldChar w:fldCharType="begin"/>
        </w:r>
        <w:r>
          <w:rPr>
            <w:noProof/>
            <w:webHidden/>
          </w:rPr>
          <w:instrText xml:space="preserve"> PAGEREF _Toc216999444 \h </w:instrText>
        </w:r>
        <w:r>
          <w:rPr>
            <w:noProof/>
            <w:webHidden/>
          </w:rPr>
        </w:r>
        <w:r>
          <w:rPr>
            <w:noProof/>
            <w:webHidden/>
          </w:rPr>
          <w:fldChar w:fldCharType="separate"/>
        </w:r>
        <w:r>
          <w:rPr>
            <w:noProof/>
            <w:webHidden/>
          </w:rPr>
          <w:t>69</w:t>
        </w:r>
        <w:r>
          <w:rPr>
            <w:noProof/>
            <w:webHidden/>
          </w:rPr>
          <w:fldChar w:fldCharType="end"/>
        </w:r>
      </w:hyperlink>
    </w:p>
    <w:p w14:paraId="5CE14550" w14:textId="2A8793AD" w:rsidR="00C82C1A" w:rsidRDefault="00C82C1A">
      <w:pPr>
        <w:pStyle w:val="TableofFigures"/>
        <w:tabs>
          <w:tab w:val="right" w:leader="dot" w:pos="9016"/>
        </w:tabs>
        <w:rPr>
          <w:noProof/>
        </w:rPr>
      </w:pPr>
      <w:hyperlink w:anchor="_Toc216999445" w:history="1">
        <w:r w:rsidRPr="00B75F67">
          <w:rPr>
            <w:rStyle w:val="Hyperlink"/>
            <w:rFonts w:eastAsiaTheme="majorEastAsia"/>
            <w:noProof/>
          </w:rPr>
          <w:t>Figure 17</w:t>
        </w:r>
        <w:r>
          <w:rPr>
            <w:noProof/>
            <w:webHidden/>
          </w:rPr>
          <w:tab/>
        </w:r>
        <w:r>
          <w:rPr>
            <w:noProof/>
            <w:webHidden/>
          </w:rPr>
          <w:fldChar w:fldCharType="begin"/>
        </w:r>
        <w:r>
          <w:rPr>
            <w:noProof/>
            <w:webHidden/>
          </w:rPr>
          <w:instrText xml:space="preserve"> PAGEREF _Toc216999445 \h </w:instrText>
        </w:r>
        <w:r>
          <w:rPr>
            <w:noProof/>
            <w:webHidden/>
          </w:rPr>
        </w:r>
        <w:r>
          <w:rPr>
            <w:noProof/>
            <w:webHidden/>
          </w:rPr>
          <w:fldChar w:fldCharType="separate"/>
        </w:r>
        <w:r>
          <w:rPr>
            <w:noProof/>
            <w:webHidden/>
          </w:rPr>
          <w:t>101</w:t>
        </w:r>
        <w:r>
          <w:rPr>
            <w:noProof/>
            <w:webHidden/>
          </w:rPr>
          <w:fldChar w:fldCharType="end"/>
        </w:r>
      </w:hyperlink>
    </w:p>
    <w:p w14:paraId="492D07E5" w14:textId="616CB830" w:rsidR="00C82C1A" w:rsidRDefault="00C82C1A">
      <w:pPr>
        <w:pStyle w:val="TableofFigures"/>
        <w:tabs>
          <w:tab w:val="right" w:leader="dot" w:pos="9016"/>
        </w:tabs>
        <w:rPr>
          <w:noProof/>
        </w:rPr>
      </w:pPr>
      <w:hyperlink w:anchor="_Toc216999446" w:history="1">
        <w:r w:rsidRPr="00B75F67">
          <w:rPr>
            <w:rStyle w:val="Hyperlink"/>
            <w:rFonts w:eastAsiaTheme="majorEastAsia"/>
            <w:noProof/>
          </w:rPr>
          <w:t>Figure 18</w:t>
        </w:r>
        <w:r>
          <w:rPr>
            <w:noProof/>
            <w:webHidden/>
          </w:rPr>
          <w:tab/>
        </w:r>
        <w:r>
          <w:rPr>
            <w:noProof/>
            <w:webHidden/>
          </w:rPr>
          <w:fldChar w:fldCharType="begin"/>
        </w:r>
        <w:r>
          <w:rPr>
            <w:noProof/>
            <w:webHidden/>
          </w:rPr>
          <w:instrText xml:space="preserve"> PAGEREF _Toc216999446 \h </w:instrText>
        </w:r>
        <w:r>
          <w:rPr>
            <w:noProof/>
            <w:webHidden/>
          </w:rPr>
        </w:r>
        <w:r>
          <w:rPr>
            <w:noProof/>
            <w:webHidden/>
          </w:rPr>
          <w:fldChar w:fldCharType="separate"/>
        </w:r>
        <w:r>
          <w:rPr>
            <w:noProof/>
            <w:webHidden/>
          </w:rPr>
          <w:t>101</w:t>
        </w:r>
        <w:r>
          <w:rPr>
            <w:noProof/>
            <w:webHidden/>
          </w:rPr>
          <w:fldChar w:fldCharType="end"/>
        </w:r>
      </w:hyperlink>
    </w:p>
    <w:p w14:paraId="5F94C35E" w14:textId="76BFBABF" w:rsidR="00C82C1A" w:rsidRDefault="00C82C1A">
      <w:pPr>
        <w:pStyle w:val="TableofFigures"/>
        <w:tabs>
          <w:tab w:val="right" w:leader="dot" w:pos="9016"/>
        </w:tabs>
        <w:rPr>
          <w:noProof/>
        </w:rPr>
      </w:pPr>
      <w:hyperlink w:anchor="_Toc216999447" w:history="1">
        <w:r w:rsidRPr="00B75F67">
          <w:rPr>
            <w:rStyle w:val="Hyperlink"/>
            <w:rFonts w:eastAsiaTheme="majorEastAsia"/>
            <w:noProof/>
          </w:rPr>
          <w:t>Figure 19</w:t>
        </w:r>
        <w:r>
          <w:rPr>
            <w:noProof/>
            <w:webHidden/>
          </w:rPr>
          <w:tab/>
        </w:r>
        <w:r>
          <w:rPr>
            <w:noProof/>
            <w:webHidden/>
          </w:rPr>
          <w:fldChar w:fldCharType="begin"/>
        </w:r>
        <w:r>
          <w:rPr>
            <w:noProof/>
            <w:webHidden/>
          </w:rPr>
          <w:instrText xml:space="preserve"> PAGEREF _Toc216999447 \h </w:instrText>
        </w:r>
        <w:r>
          <w:rPr>
            <w:noProof/>
            <w:webHidden/>
          </w:rPr>
        </w:r>
        <w:r>
          <w:rPr>
            <w:noProof/>
            <w:webHidden/>
          </w:rPr>
          <w:fldChar w:fldCharType="separate"/>
        </w:r>
        <w:r>
          <w:rPr>
            <w:noProof/>
            <w:webHidden/>
          </w:rPr>
          <w:t>102</w:t>
        </w:r>
        <w:r>
          <w:rPr>
            <w:noProof/>
            <w:webHidden/>
          </w:rPr>
          <w:fldChar w:fldCharType="end"/>
        </w:r>
      </w:hyperlink>
    </w:p>
    <w:p w14:paraId="6917CB8E" w14:textId="31870FC4" w:rsidR="00C82C1A" w:rsidRDefault="00C82C1A">
      <w:pPr>
        <w:pStyle w:val="TableofFigures"/>
        <w:tabs>
          <w:tab w:val="right" w:leader="dot" w:pos="9016"/>
        </w:tabs>
        <w:rPr>
          <w:noProof/>
        </w:rPr>
      </w:pPr>
      <w:hyperlink w:anchor="_Toc216999448" w:history="1">
        <w:r w:rsidRPr="00B75F67">
          <w:rPr>
            <w:rStyle w:val="Hyperlink"/>
            <w:rFonts w:eastAsiaTheme="majorEastAsia"/>
            <w:noProof/>
          </w:rPr>
          <w:t>Figure 20</w:t>
        </w:r>
        <w:r>
          <w:rPr>
            <w:noProof/>
            <w:webHidden/>
          </w:rPr>
          <w:tab/>
        </w:r>
        <w:r>
          <w:rPr>
            <w:noProof/>
            <w:webHidden/>
          </w:rPr>
          <w:fldChar w:fldCharType="begin"/>
        </w:r>
        <w:r>
          <w:rPr>
            <w:noProof/>
            <w:webHidden/>
          </w:rPr>
          <w:instrText xml:space="preserve"> PAGEREF _Toc216999448 \h </w:instrText>
        </w:r>
        <w:r>
          <w:rPr>
            <w:noProof/>
            <w:webHidden/>
          </w:rPr>
        </w:r>
        <w:r>
          <w:rPr>
            <w:noProof/>
            <w:webHidden/>
          </w:rPr>
          <w:fldChar w:fldCharType="separate"/>
        </w:r>
        <w:r>
          <w:rPr>
            <w:noProof/>
            <w:webHidden/>
          </w:rPr>
          <w:t>103</w:t>
        </w:r>
        <w:r>
          <w:rPr>
            <w:noProof/>
            <w:webHidden/>
          </w:rPr>
          <w:fldChar w:fldCharType="end"/>
        </w:r>
      </w:hyperlink>
    </w:p>
    <w:p w14:paraId="50E901B1" w14:textId="084C4FEC" w:rsidR="00C82C1A" w:rsidRDefault="00C82C1A">
      <w:pPr>
        <w:pStyle w:val="TableofFigures"/>
        <w:tabs>
          <w:tab w:val="right" w:leader="dot" w:pos="9016"/>
        </w:tabs>
        <w:rPr>
          <w:noProof/>
        </w:rPr>
      </w:pPr>
      <w:hyperlink w:anchor="_Toc216999449" w:history="1">
        <w:r w:rsidRPr="00B75F67">
          <w:rPr>
            <w:rStyle w:val="Hyperlink"/>
            <w:rFonts w:eastAsiaTheme="majorEastAsia"/>
            <w:noProof/>
          </w:rPr>
          <w:t>Figure 21</w:t>
        </w:r>
        <w:r>
          <w:rPr>
            <w:noProof/>
            <w:webHidden/>
          </w:rPr>
          <w:tab/>
        </w:r>
        <w:r>
          <w:rPr>
            <w:noProof/>
            <w:webHidden/>
          </w:rPr>
          <w:fldChar w:fldCharType="begin"/>
        </w:r>
        <w:r>
          <w:rPr>
            <w:noProof/>
            <w:webHidden/>
          </w:rPr>
          <w:instrText xml:space="preserve"> PAGEREF _Toc216999449 \h </w:instrText>
        </w:r>
        <w:r>
          <w:rPr>
            <w:noProof/>
            <w:webHidden/>
          </w:rPr>
        </w:r>
        <w:r>
          <w:rPr>
            <w:noProof/>
            <w:webHidden/>
          </w:rPr>
          <w:fldChar w:fldCharType="separate"/>
        </w:r>
        <w:r>
          <w:rPr>
            <w:noProof/>
            <w:webHidden/>
          </w:rPr>
          <w:t>103</w:t>
        </w:r>
        <w:r>
          <w:rPr>
            <w:noProof/>
            <w:webHidden/>
          </w:rPr>
          <w:fldChar w:fldCharType="end"/>
        </w:r>
      </w:hyperlink>
    </w:p>
    <w:p w14:paraId="15F2CDDA" w14:textId="689345B1" w:rsidR="00C82C1A" w:rsidRDefault="00C82C1A">
      <w:pPr>
        <w:pStyle w:val="TableofFigures"/>
        <w:tabs>
          <w:tab w:val="right" w:leader="dot" w:pos="9016"/>
        </w:tabs>
        <w:rPr>
          <w:noProof/>
        </w:rPr>
      </w:pPr>
      <w:hyperlink w:anchor="_Toc216999450" w:history="1">
        <w:r w:rsidRPr="00B75F67">
          <w:rPr>
            <w:rStyle w:val="Hyperlink"/>
            <w:rFonts w:eastAsiaTheme="majorEastAsia"/>
            <w:noProof/>
          </w:rPr>
          <w:t>Figure 22</w:t>
        </w:r>
        <w:r>
          <w:rPr>
            <w:noProof/>
            <w:webHidden/>
          </w:rPr>
          <w:tab/>
        </w:r>
        <w:r>
          <w:rPr>
            <w:noProof/>
            <w:webHidden/>
          </w:rPr>
          <w:fldChar w:fldCharType="begin"/>
        </w:r>
        <w:r>
          <w:rPr>
            <w:noProof/>
            <w:webHidden/>
          </w:rPr>
          <w:instrText xml:space="preserve"> PAGEREF _Toc216999450 \h </w:instrText>
        </w:r>
        <w:r>
          <w:rPr>
            <w:noProof/>
            <w:webHidden/>
          </w:rPr>
        </w:r>
        <w:r>
          <w:rPr>
            <w:noProof/>
            <w:webHidden/>
          </w:rPr>
          <w:fldChar w:fldCharType="separate"/>
        </w:r>
        <w:r>
          <w:rPr>
            <w:noProof/>
            <w:webHidden/>
          </w:rPr>
          <w:t>103</w:t>
        </w:r>
        <w:r>
          <w:rPr>
            <w:noProof/>
            <w:webHidden/>
          </w:rPr>
          <w:fldChar w:fldCharType="end"/>
        </w:r>
      </w:hyperlink>
    </w:p>
    <w:p w14:paraId="1ECFE2EA" w14:textId="26C9C359" w:rsidR="00C82C1A" w:rsidRDefault="00C82C1A">
      <w:pPr>
        <w:pStyle w:val="TableofFigures"/>
        <w:tabs>
          <w:tab w:val="right" w:leader="dot" w:pos="9016"/>
        </w:tabs>
        <w:rPr>
          <w:noProof/>
        </w:rPr>
      </w:pPr>
      <w:hyperlink w:anchor="_Toc216999451" w:history="1">
        <w:r w:rsidRPr="00B75F67">
          <w:rPr>
            <w:rStyle w:val="Hyperlink"/>
            <w:rFonts w:eastAsiaTheme="majorEastAsia"/>
            <w:noProof/>
          </w:rPr>
          <w:t>Figure 23</w:t>
        </w:r>
        <w:r>
          <w:rPr>
            <w:noProof/>
            <w:webHidden/>
          </w:rPr>
          <w:tab/>
        </w:r>
        <w:r>
          <w:rPr>
            <w:noProof/>
            <w:webHidden/>
          </w:rPr>
          <w:fldChar w:fldCharType="begin"/>
        </w:r>
        <w:r>
          <w:rPr>
            <w:noProof/>
            <w:webHidden/>
          </w:rPr>
          <w:instrText xml:space="preserve"> PAGEREF _Toc216999451 \h </w:instrText>
        </w:r>
        <w:r>
          <w:rPr>
            <w:noProof/>
            <w:webHidden/>
          </w:rPr>
        </w:r>
        <w:r>
          <w:rPr>
            <w:noProof/>
            <w:webHidden/>
          </w:rPr>
          <w:fldChar w:fldCharType="separate"/>
        </w:r>
        <w:r>
          <w:rPr>
            <w:noProof/>
            <w:webHidden/>
          </w:rPr>
          <w:t>104</w:t>
        </w:r>
        <w:r>
          <w:rPr>
            <w:noProof/>
            <w:webHidden/>
          </w:rPr>
          <w:fldChar w:fldCharType="end"/>
        </w:r>
      </w:hyperlink>
    </w:p>
    <w:p w14:paraId="2840DFC2" w14:textId="3A2C9648" w:rsidR="00C82C1A" w:rsidRDefault="00C82C1A">
      <w:pPr>
        <w:pStyle w:val="TableofFigures"/>
        <w:tabs>
          <w:tab w:val="right" w:leader="dot" w:pos="9016"/>
        </w:tabs>
        <w:rPr>
          <w:noProof/>
        </w:rPr>
      </w:pPr>
      <w:hyperlink w:anchor="_Toc216999452" w:history="1">
        <w:r w:rsidRPr="00B75F67">
          <w:rPr>
            <w:rStyle w:val="Hyperlink"/>
            <w:rFonts w:eastAsiaTheme="majorEastAsia"/>
            <w:noProof/>
          </w:rPr>
          <w:t>Figure 24</w:t>
        </w:r>
        <w:r>
          <w:rPr>
            <w:noProof/>
            <w:webHidden/>
          </w:rPr>
          <w:tab/>
        </w:r>
        <w:r>
          <w:rPr>
            <w:noProof/>
            <w:webHidden/>
          </w:rPr>
          <w:fldChar w:fldCharType="begin"/>
        </w:r>
        <w:r>
          <w:rPr>
            <w:noProof/>
            <w:webHidden/>
          </w:rPr>
          <w:instrText xml:space="preserve"> PAGEREF _Toc216999452 \h </w:instrText>
        </w:r>
        <w:r>
          <w:rPr>
            <w:noProof/>
            <w:webHidden/>
          </w:rPr>
        </w:r>
        <w:r>
          <w:rPr>
            <w:noProof/>
            <w:webHidden/>
          </w:rPr>
          <w:fldChar w:fldCharType="separate"/>
        </w:r>
        <w:r>
          <w:rPr>
            <w:noProof/>
            <w:webHidden/>
          </w:rPr>
          <w:t>104</w:t>
        </w:r>
        <w:r>
          <w:rPr>
            <w:noProof/>
            <w:webHidden/>
          </w:rPr>
          <w:fldChar w:fldCharType="end"/>
        </w:r>
      </w:hyperlink>
    </w:p>
    <w:p w14:paraId="5BD4EA85" w14:textId="76424ABD" w:rsidR="00C82C1A" w:rsidRDefault="00C82C1A">
      <w:pPr>
        <w:pStyle w:val="TableofFigures"/>
        <w:tabs>
          <w:tab w:val="right" w:leader="dot" w:pos="9016"/>
        </w:tabs>
        <w:rPr>
          <w:noProof/>
        </w:rPr>
      </w:pPr>
      <w:hyperlink w:anchor="_Toc216999453" w:history="1">
        <w:r w:rsidRPr="00B75F67">
          <w:rPr>
            <w:rStyle w:val="Hyperlink"/>
            <w:rFonts w:eastAsiaTheme="majorEastAsia"/>
            <w:noProof/>
          </w:rPr>
          <w:t>Figure 25</w:t>
        </w:r>
        <w:r>
          <w:rPr>
            <w:noProof/>
            <w:webHidden/>
          </w:rPr>
          <w:tab/>
        </w:r>
        <w:r>
          <w:rPr>
            <w:noProof/>
            <w:webHidden/>
          </w:rPr>
          <w:fldChar w:fldCharType="begin"/>
        </w:r>
        <w:r>
          <w:rPr>
            <w:noProof/>
            <w:webHidden/>
          </w:rPr>
          <w:instrText xml:space="preserve"> PAGEREF _Toc216999453 \h </w:instrText>
        </w:r>
        <w:r>
          <w:rPr>
            <w:noProof/>
            <w:webHidden/>
          </w:rPr>
        </w:r>
        <w:r>
          <w:rPr>
            <w:noProof/>
            <w:webHidden/>
          </w:rPr>
          <w:fldChar w:fldCharType="separate"/>
        </w:r>
        <w:r>
          <w:rPr>
            <w:noProof/>
            <w:webHidden/>
          </w:rPr>
          <w:t>108</w:t>
        </w:r>
        <w:r>
          <w:rPr>
            <w:noProof/>
            <w:webHidden/>
          </w:rPr>
          <w:fldChar w:fldCharType="end"/>
        </w:r>
      </w:hyperlink>
    </w:p>
    <w:p w14:paraId="0BDCDEF3" w14:textId="1235D061" w:rsidR="00C82C1A" w:rsidRPr="00C82C1A" w:rsidRDefault="00C82C1A" w:rsidP="00C82C1A">
      <w:r>
        <w:fldChar w:fldCharType="end"/>
      </w: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71CE3BB7" w14:textId="77777777" w:rsidR="00FD72CA" w:rsidRDefault="00FD72CA" w:rsidP="00103F5D"/>
    <w:p w14:paraId="18CA0C3A" w14:textId="77777777" w:rsidR="00FD72CA" w:rsidRDefault="00FD72CA" w:rsidP="00103F5D"/>
    <w:p w14:paraId="33C8B1D6" w14:textId="77777777" w:rsidR="00FD72CA" w:rsidRDefault="00FD72CA" w:rsidP="00103F5D"/>
    <w:p w14:paraId="04188606" w14:textId="77777777" w:rsidR="00FD72CA" w:rsidRDefault="00FD72CA" w:rsidP="00103F5D"/>
    <w:p w14:paraId="42434F73" w14:textId="77777777" w:rsidR="00FD72CA" w:rsidRDefault="00FD72CA" w:rsidP="00103F5D"/>
    <w:p w14:paraId="16677B0C" w14:textId="77777777" w:rsidR="00FD72CA" w:rsidRDefault="00FD72CA" w:rsidP="00103F5D"/>
    <w:p w14:paraId="5856B98B" w14:textId="77777777" w:rsidR="00FD72CA" w:rsidRDefault="00FD72CA" w:rsidP="00103F5D"/>
    <w:p w14:paraId="60630593" w14:textId="77777777" w:rsidR="00FD72CA" w:rsidRDefault="00FD72CA" w:rsidP="00103F5D"/>
    <w:p w14:paraId="2BC23638" w14:textId="77777777" w:rsidR="00FD72CA" w:rsidRDefault="00FD72CA" w:rsidP="00103F5D"/>
    <w:p w14:paraId="1B60620A" w14:textId="77777777" w:rsidR="00FD72CA" w:rsidRDefault="00FD72CA" w:rsidP="00103F5D"/>
    <w:p w14:paraId="532276B1" w14:textId="77777777" w:rsidR="00FD72CA" w:rsidRDefault="00FD72CA" w:rsidP="00103F5D"/>
    <w:p w14:paraId="138488F7" w14:textId="77777777" w:rsidR="00FD72CA" w:rsidRDefault="00FD72CA" w:rsidP="00103F5D"/>
    <w:p w14:paraId="03F56134" w14:textId="77777777" w:rsidR="00FD72CA" w:rsidRDefault="00FD72CA" w:rsidP="00103F5D"/>
    <w:p w14:paraId="1C8A3939" w14:textId="77777777" w:rsidR="00FD72CA" w:rsidRDefault="00FD72CA" w:rsidP="00103F5D"/>
    <w:p w14:paraId="17D6FE81" w14:textId="77777777" w:rsidR="00FD72CA" w:rsidRDefault="00FD72CA" w:rsidP="00103F5D"/>
    <w:p w14:paraId="2A8AEDEB" w14:textId="77777777" w:rsidR="00FD72CA" w:rsidRDefault="00FD72CA" w:rsidP="00103F5D"/>
    <w:p w14:paraId="647DE092" w14:textId="77777777" w:rsidR="00FD72CA" w:rsidRDefault="00FD72CA" w:rsidP="00103F5D"/>
    <w:p w14:paraId="15072B1E" w14:textId="77777777" w:rsidR="00FD72CA" w:rsidRDefault="00FD72CA" w:rsidP="00103F5D"/>
    <w:p w14:paraId="62C1038B" w14:textId="77777777" w:rsidR="00FD72CA" w:rsidRDefault="00FD72CA" w:rsidP="00103F5D"/>
    <w:p w14:paraId="3C4E0184" w14:textId="77777777" w:rsidR="00FD72CA" w:rsidRDefault="00FD72CA" w:rsidP="00103F5D"/>
    <w:p w14:paraId="7ED5ED2C" w14:textId="77777777" w:rsidR="00FD72CA" w:rsidRDefault="00FD72CA" w:rsidP="00103F5D"/>
    <w:p w14:paraId="4CF792D7" w14:textId="13983CFC" w:rsidR="00FD72CA" w:rsidRDefault="00FD72CA" w:rsidP="00FD72CA">
      <w:pPr>
        <w:pStyle w:val="TOCHeading"/>
      </w:pPr>
      <w:r>
        <w:t>List of Tables</w:t>
      </w:r>
    </w:p>
    <w:p w14:paraId="089A0F69" w14:textId="7BE725DB"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r>
        <w:rPr>
          <w:lang w:val="en-US" w:eastAsia="en-US"/>
        </w:rPr>
        <w:fldChar w:fldCharType="begin"/>
      </w:r>
      <w:r>
        <w:rPr>
          <w:lang w:val="en-US" w:eastAsia="en-US"/>
        </w:rPr>
        <w:instrText xml:space="preserve"> TOC \h \z \c "Table" </w:instrText>
      </w:r>
      <w:r>
        <w:rPr>
          <w:lang w:val="en-US" w:eastAsia="en-US"/>
        </w:rPr>
        <w:fldChar w:fldCharType="separate"/>
      </w:r>
      <w:hyperlink w:anchor="_Toc216999526" w:history="1">
        <w:r w:rsidRPr="00934C47">
          <w:rPr>
            <w:rStyle w:val="Hyperlink"/>
            <w:rFonts w:eastAsiaTheme="majorEastAsia"/>
            <w:noProof/>
          </w:rPr>
          <w:t>Table 1</w:t>
        </w:r>
        <w:r>
          <w:rPr>
            <w:noProof/>
            <w:webHidden/>
          </w:rPr>
          <w:tab/>
        </w:r>
        <w:r>
          <w:rPr>
            <w:noProof/>
            <w:webHidden/>
          </w:rPr>
          <w:fldChar w:fldCharType="begin"/>
        </w:r>
        <w:r>
          <w:rPr>
            <w:noProof/>
            <w:webHidden/>
          </w:rPr>
          <w:instrText xml:space="preserve"> PAGEREF _Toc216999526 \h </w:instrText>
        </w:r>
        <w:r>
          <w:rPr>
            <w:noProof/>
            <w:webHidden/>
          </w:rPr>
        </w:r>
        <w:r>
          <w:rPr>
            <w:noProof/>
            <w:webHidden/>
          </w:rPr>
          <w:fldChar w:fldCharType="separate"/>
        </w:r>
        <w:r>
          <w:rPr>
            <w:noProof/>
            <w:webHidden/>
          </w:rPr>
          <w:t>73</w:t>
        </w:r>
        <w:r>
          <w:rPr>
            <w:noProof/>
            <w:webHidden/>
          </w:rPr>
          <w:fldChar w:fldCharType="end"/>
        </w:r>
      </w:hyperlink>
    </w:p>
    <w:p w14:paraId="194DD403" w14:textId="4F6E9DEF"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7" w:history="1">
        <w:r w:rsidRPr="00934C47">
          <w:rPr>
            <w:rStyle w:val="Hyperlink"/>
            <w:rFonts w:eastAsiaTheme="majorEastAsia"/>
            <w:noProof/>
          </w:rPr>
          <w:t>Table 2</w:t>
        </w:r>
        <w:r>
          <w:rPr>
            <w:noProof/>
            <w:webHidden/>
          </w:rPr>
          <w:tab/>
        </w:r>
        <w:r>
          <w:rPr>
            <w:noProof/>
            <w:webHidden/>
          </w:rPr>
          <w:fldChar w:fldCharType="begin"/>
        </w:r>
        <w:r>
          <w:rPr>
            <w:noProof/>
            <w:webHidden/>
          </w:rPr>
          <w:instrText xml:space="preserve"> PAGEREF _Toc216999527 \h </w:instrText>
        </w:r>
        <w:r>
          <w:rPr>
            <w:noProof/>
            <w:webHidden/>
          </w:rPr>
        </w:r>
        <w:r>
          <w:rPr>
            <w:noProof/>
            <w:webHidden/>
          </w:rPr>
          <w:fldChar w:fldCharType="separate"/>
        </w:r>
        <w:r>
          <w:rPr>
            <w:noProof/>
            <w:webHidden/>
          </w:rPr>
          <w:t>75</w:t>
        </w:r>
        <w:r>
          <w:rPr>
            <w:noProof/>
            <w:webHidden/>
          </w:rPr>
          <w:fldChar w:fldCharType="end"/>
        </w:r>
      </w:hyperlink>
    </w:p>
    <w:p w14:paraId="59CB38A7" w14:textId="611FC36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8" w:history="1">
        <w:r w:rsidRPr="00934C47">
          <w:rPr>
            <w:rStyle w:val="Hyperlink"/>
            <w:rFonts w:eastAsiaTheme="majorEastAsia"/>
            <w:noProof/>
          </w:rPr>
          <w:t>Table 3</w:t>
        </w:r>
        <w:r>
          <w:rPr>
            <w:noProof/>
            <w:webHidden/>
          </w:rPr>
          <w:tab/>
        </w:r>
        <w:r>
          <w:rPr>
            <w:noProof/>
            <w:webHidden/>
          </w:rPr>
          <w:fldChar w:fldCharType="begin"/>
        </w:r>
        <w:r>
          <w:rPr>
            <w:noProof/>
            <w:webHidden/>
          </w:rPr>
          <w:instrText xml:space="preserve"> PAGEREF _Toc216999528 \h </w:instrText>
        </w:r>
        <w:r>
          <w:rPr>
            <w:noProof/>
            <w:webHidden/>
          </w:rPr>
        </w:r>
        <w:r>
          <w:rPr>
            <w:noProof/>
            <w:webHidden/>
          </w:rPr>
          <w:fldChar w:fldCharType="separate"/>
        </w:r>
        <w:r>
          <w:rPr>
            <w:noProof/>
            <w:webHidden/>
          </w:rPr>
          <w:t>91</w:t>
        </w:r>
        <w:r>
          <w:rPr>
            <w:noProof/>
            <w:webHidden/>
          </w:rPr>
          <w:fldChar w:fldCharType="end"/>
        </w:r>
      </w:hyperlink>
    </w:p>
    <w:p w14:paraId="64493608" w14:textId="7EA0E570"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9" w:history="1">
        <w:r w:rsidRPr="00934C47">
          <w:rPr>
            <w:rStyle w:val="Hyperlink"/>
            <w:rFonts w:eastAsiaTheme="majorEastAsia"/>
            <w:noProof/>
          </w:rPr>
          <w:t>Table 4</w:t>
        </w:r>
        <w:r>
          <w:rPr>
            <w:noProof/>
            <w:webHidden/>
          </w:rPr>
          <w:tab/>
        </w:r>
        <w:r>
          <w:rPr>
            <w:noProof/>
            <w:webHidden/>
          </w:rPr>
          <w:fldChar w:fldCharType="begin"/>
        </w:r>
        <w:r>
          <w:rPr>
            <w:noProof/>
            <w:webHidden/>
          </w:rPr>
          <w:instrText xml:space="preserve"> PAGEREF _Toc216999529 \h </w:instrText>
        </w:r>
        <w:r>
          <w:rPr>
            <w:noProof/>
            <w:webHidden/>
          </w:rPr>
        </w:r>
        <w:r>
          <w:rPr>
            <w:noProof/>
            <w:webHidden/>
          </w:rPr>
          <w:fldChar w:fldCharType="separate"/>
        </w:r>
        <w:r>
          <w:rPr>
            <w:noProof/>
            <w:webHidden/>
          </w:rPr>
          <w:t>92</w:t>
        </w:r>
        <w:r>
          <w:rPr>
            <w:noProof/>
            <w:webHidden/>
          </w:rPr>
          <w:fldChar w:fldCharType="end"/>
        </w:r>
      </w:hyperlink>
    </w:p>
    <w:p w14:paraId="67AAC92A" w14:textId="70FE729B"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0" w:history="1">
        <w:r w:rsidRPr="00934C47">
          <w:rPr>
            <w:rStyle w:val="Hyperlink"/>
            <w:rFonts w:eastAsiaTheme="majorEastAsia"/>
            <w:noProof/>
          </w:rPr>
          <w:t>Table 5</w:t>
        </w:r>
        <w:r>
          <w:rPr>
            <w:noProof/>
            <w:webHidden/>
          </w:rPr>
          <w:tab/>
        </w:r>
        <w:r>
          <w:rPr>
            <w:noProof/>
            <w:webHidden/>
          </w:rPr>
          <w:fldChar w:fldCharType="begin"/>
        </w:r>
        <w:r>
          <w:rPr>
            <w:noProof/>
            <w:webHidden/>
          </w:rPr>
          <w:instrText xml:space="preserve"> PAGEREF _Toc216999530 \h </w:instrText>
        </w:r>
        <w:r>
          <w:rPr>
            <w:noProof/>
            <w:webHidden/>
          </w:rPr>
        </w:r>
        <w:r>
          <w:rPr>
            <w:noProof/>
            <w:webHidden/>
          </w:rPr>
          <w:fldChar w:fldCharType="separate"/>
        </w:r>
        <w:r>
          <w:rPr>
            <w:noProof/>
            <w:webHidden/>
          </w:rPr>
          <w:t>92</w:t>
        </w:r>
        <w:r>
          <w:rPr>
            <w:noProof/>
            <w:webHidden/>
          </w:rPr>
          <w:fldChar w:fldCharType="end"/>
        </w:r>
      </w:hyperlink>
    </w:p>
    <w:p w14:paraId="1DF43E8E" w14:textId="78050544"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1" w:history="1">
        <w:r w:rsidRPr="00934C47">
          <w:rPr>
            <w:rStyle w:val="Hyperlink"/>
            <w:rFonts w:eastAsiaTheme="majorEastAsia"/>
            <w:noProof/>
          </w:rPr>
          <w:t>Table 6</w:t>
        </w:r>
        <w:r>
          <w:rPr>
            <w:noProof/>
            <w:webHidden/>
          </w:rPr>
          <w:tab/>
        </w:r>
        <w:r>
          <w:rPr>
            <w:noProof/>
            <w:webHidden/>
          </w:rPr>
          <w:fldChar w:fldCharType="begin"/>
        </w:r>
        <w:r>
          <w:rPr>
            <w:noProof/>
            <w:webHidden/>
          </w:rPr>
          <w:instrText xml:space="preserve"> PAGEREF _Toc216999531 \h </w:instrText>
        </w:r>
        <w:r>
          <w:rPr>
            <w:noProof/>
            <w:webHidden/>
          </w:rPr>
        </w:r>
        <w:r>
          <w:rPr>
            <w:noProof/>
            <w:webHidden/>
          </w:rPr>
          <w:fldChar w:fldCharType="separate"/>
        </w:r>
        <w:r>
          <w:rPr>
            <w:noProof/>
            <w:webHidden/>
          </w:rPr>
          <w:t>93</w:t>
        </w:r>
        <w:r>
          <w:rPr>
            <w:noProof/>
            <w:webHidden/>
          </w:rPr>
          <w:fldChar w:fldCharType="end"/>
        </w:r>
      </w:hyperlink>
    </w:p>
    <w:p w14:paraId="3E108F73" w14:textId="0C39173E"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2" w:history="1">
        <w:r w:rsidRPr="00934C47">
          <w:rPr>
            <w:rStyle w:val="Hyperlink"/>
            <w:rFonts w:eastAsiaTheme="majorEastAsia"/>
            <w:noProof/>
          </w:rPr>
          <w:t>Table 7</w:t>
        </w:r>
        <w:r>
          <w:rPr>
            <w:noProof/>
            <w:webHidden/>
          </w:rPr>
          <w:tab/>
        </w:r>
        <w:r>
          <w:rPr>
            <w:noProof/>
            <w:webHidden/>
          </w:rPr>
          <w:fldChar w:fldCharType="begin"/>
        </w:r>
        <w:r>
          <w:rPr>
            <w:noProof/>
            <w:webHidden/>
          </w:rPr>
          <w:instrText xml:space="preserve"> PAGEREF _Toc216999532 \h </w:instrText>
        </w:r>
        <w:r>
          <w:rPr>
            <w:noProof/>
            <w:webHidden/>
          </w:rPr>
        </w:r>
        <w:r>
          <w:rPr>
            <w:noProof/>
            <w:webHidden/>
          </w:rPr>
          <w:fldChar w:fldCharType="separate"/>
        </w:r>
        <w:r>
          <w:rPr>
            <w:noProof/>
            <w:webHidden/>
          </w:rPr>
          <w:t>93</w:t>
        </w:r>
        <w:r>
          <w:rPr>
            <w:noProof/>
            <w:webHidden/>
          </w:rPr>
          <w:fldChar w:fldCharType="end"/>
        </w:r>
      </w:hyperlink>
    </w:p>
    <w:p w14:paraId="1C5BFBA8" w14:textId="1EFC161F"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3" w:history="1">
        <w:r w:rsidRPr="00934C47">
          <w:rPr>
            <w:rStyle w:val="Hyperlink"/>
            <w:rFonts w:eastAsiaTheme="majorEastAsia"/>
            <w:noProof/>
          </w:rPr>
          <w:t>Table 8</w:t>
        </w:r>
        <w:r>
          <w:rPr>
            <w:noProof/>
            <w:webHidden/>
          </w:rPr>
          <w:tab/>
        </w:r>
        <w:r>
          <w:rPr>
            <w:noProof/>
            <w:webHidden/>
          </w:rPr>
          <w:fldChar w:fldCharType="begin"/>
        </w:r>
        <w:r>
          <w:rPr>
            <w:noProof/>
            <w:webHidden/>
          </w:rPr>
          <w:instrText xml:space="preserve"> PAGEREF _Toc216999533 \h </w:instrText>
        </w:r>
        <w:r>
          <w:rPr>
            <w:noProof/>
            <w:webHidden/>
          </w:rPr>
        </w:r>
        <w:r>
          <w:rPr>
            <w:noProof/>
            <w:webHidden/>
          </w:rPr>
          <w:fldChar w:fldCharType="separate"/>
        </w:r>
        <w:r>
          <w:rPr>
            <w:noProof/>
            <w:webHidden/>
          </w:rPr>
          <w:t>94</w:t>
        </w:r>
        <w:r>
          <w:rPr>
            <w:noProof/>
            <w:webHidden/>
          </w:rPr>
          <w:fldChar w:fldCharType="end"/>
        </w:r>
      </w:hyperlink>
    </w:p>
    <w:p w14:paraId="0FD21D72" w14:textId="5F10128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4" w:history="1">
        <w:r w:rsidRPr="00934C47">
          <w:rPr>
            <w:rStyle w:val="Hyperlink"/>
            <w:rFonts w:eastAsiaTheme="majorEastAsia"/>
            <w:noProof/>
          </w:rPr>
          <w:t>Table 9</w:t>
        </w:r>
        <w:r>
          <w:rPr>
            <w:noProof/>
            <w:webHidden/>
          </w:rPr>
          <w:tab/>
        </w:r>
        <w:r>
          <w:rPr>
            <w:noProof/>
            <w:webHidden/>
          </w:rPr>
          <w:fldChar w:fldCharType="begin"/>
        </w:r>
        <w:r>
          <w:rPr>
            <w:noProof/>
            <w:webHidden/>
          </w:rPr>
          <w:instrText xml:space="preserve"> PAGEREF _Toc216999534 \h </w:instrText>
        </w:r>
        <w:r>
          <w:rPr>
            <w:noProof/>
            <w:webHidden/>
          </w:rPr>
        </w:r>
        <w:r>
          <w:rPr>
            <w:noProof/>
            <w:webHidden/>
          </w:rPr>
          <w:fldChar w:fldCharType="separate"/>
        </w:r>
        <w:r>
          <w:rPr>
            <w:noProof/>
            <w:webHidden/>
          </w:rPr>
          <w:t>94</w:t>
        </w:r>
        <w:r>
          <w:rPr>
            <w:noProof/>
            <w:webHidden/>
          </w:rPr>
          <w:fldChar w:fldCharType="end"/>
        </w:r>
      </w:hyperlink>
    </w:p>
    <w:p w14:paraId="0AC067D9" w14:textId="75A4CE07"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5" w:history="1">
        <w:r w:rsidRPr="00934C47">
          <w:rPr>
            <w:rStyle w:val="Hyperlink"/>
            <w:rFonts w:eastAsiaTheme="majorEastAsia"/>
            <w:noProof/>
          </w:rPr>
          <w:t>Table 10</w:t>
        </w:r>
        <w:r>
          <w:rPr>
            <w:noProof/>
            <w:webHidden/>
          </w:rPr>
          <w:tab/>
        </w:r>
        <w:r>
          <w:rPr>
            <w:noProof/>
            <w:webHidden/>
          </w:rPr>
          <w:fldChar w:fldCharType="begin"/>
        </w:r>
        <w:r>
          <w:rPr>
            <w:noProof/>
            <w:webHidden/>
          </w:rPr>
          <w:instrText xml:space="preserve"> PAGEREF _Toc216999535 \h </w:instrText>
        </w:r>
        <w:r>
          <w:rPr>
            <w:noProof/>
            <w:webHidden/>
          </w:rPr>
        </w:r>
        <w:r>
          <w:rPr>
            <w:noProof/>
            <w:webHidden/>
          </w:rPr>
          <w:fldChar w:fldCharType="separate"/>
        </w:r>
        <w:r>
          <w:rPr>
            <w:noProof/>
            <w:webHidden/>
          </w:rPr>
          <w:t>95</w:t>
        </w:r>
        <w:r>
          <w:rPr>
            <w:noProof/>
            <w:webHidden/>
          </w:rPr>
          <w:fldChar w:fldCharType="end"/>
        </w:r>
      </w:hyperlink>
    </w:p>
    <w:p w14:paraId="125CA39C" w14:textId="3E45F0A3"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6" w:history="1">
        <w:r w:rsidRPr="00934C47">
          <w:rPr>
            <w:rStyle w:val="Hyperlink"/>
            <w:rFonts w:eastAsiaTheme="majorEastAsia"/>
            <w:noProof/>
          </w:rPr>
          <w:t>Table 11</w:t>
        </w:r>
        <w:r>
          <w:rPr>
            <w:noProof/>
            <w:webHidden/>
          </w:rPr>
          <w:tab/>
        </w:r>
        <w:r>
          <w:rPr>
            <w:noProof/>
            <w:webHidden/>
          </w:rPr>
          <w:fldChar w:fldCharType="begin"/>
        </w:r>
        <w:r>
          <w:rPr>
            <w:noProof/>
            <w:webHidden/>
          </w:rPr>
          <w:instrText xml:space="preserve"> PAGEREF _Toc216999536 \h </w:instrText>
        </w:r>
        <w:r>
          <w:rPr>
            <w:noProof/>
            <w:webHidden/>
          </w:rPr>
        </w:r>
        <w:r>
          <w:rPr>
            <w:noProof/>
            <w:webHidden/>
          </w:rPr>
          <w:fldChar w:fldCharType="separate"/>
        </w:r>
        <w:r>
          <w:rPr>
            <w:noProof/>
            <w:webHidden/>
          </w:rPr>
          <w:t>95</w:t>
        </w:r>
        <w:r>
          <w:rPr>
            <w:noProof/>
            <w:webHidden/>
          </w:rPr>
          <w:fldChar w:fldCharType="end"/>
        </w:r>
      </w:hyperlink>
    </w:p>
    <w:p w14:paraId="06FD5EDC" w14:textId="1917706C"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7" w:history="1">
        <w:r w:rsidRPr="00934C47">
          <w:rPr>
            <w:rStyle w:val="Hyperlink"/>
            <w:rFonts w:eastAsiaTheme="majorEastAsia"/>
            <w:noProof/>
          </w:rPr>
          <w:t>Table 12</w:t>
        </w:r>
        <w:r>
          <w:rPr>
            <w:noProof/>
            <w:webHidden/>
          </w:rPr>
          <w:tab/>
        </w:r>
        <w:r>
          <w:rPr>
            <w:noProof/>
            <w:webHidden/>
          </w:rPr>
          <w:fldChar w:fldCharType="begin"/>
        </w:r>
        <w:r>
          <w:rPr>
            <w:noProof/>
            <w:webHidden/>
          </w:rPr>
          <w:instrText xml:space="preserve"> PAGEREF _Toc216999537 \h </w:instrText>
        </w:r>
        <w:r>
          <w:rPr>
            <w:noProof/>
            <w:webHidden/>
          </w:rPr>
        </w:r>
        <w:r>
          <w:rPr>
            <w:noProof/>
            <w:webHidden/>
          </w:rPr>
          <w:fldChar w:fldCharType="separate"/>
        </w:r>
        <w:r>
          <w:rPr>
            <w:noProof/>
            <w:webHidden/>
          </w:rPr>
          <w:t>96</w:t>
        </w:r>
        <w:r>
          <w:rPr>
            <w:noProof/>
            <w:webHidden/>
          </w:rPr>
          <w:fldChar w:fldCharType="end"/>
        </w:r>
      </w:hyperlink>
    </w:p>
    <w:p w14:paraId="412CC077" w14:textId="50CD3054"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8" w:history="1">
        <w:r w:rsidRPr="00934C47">
          <w:rPr>
            <w:rStyle w:val="Hyperlink"/>
            <w:rFonts w:eastAsiaTheme="majorEastAsia"/>
            <w:noProof/>
          </w:rPr>
          <w:t>Table 13</w:t>
        </w:r>
        <w:r>
          <w:rPr>
            <w:noProof/>
            <w:webHidden/>
          </w:rPr>
          <w:tab/>
        </w:r>
        <w:r>
          <w:rPr>
            <w:noProof/>
            <w:webHidden/>
          </w:rPr>
          <w:fldChar w:fldCharType="begin"/>
        </w:r>
        <w:r>
          <w:rPr>
            <w:noProof/>
            <w:webHidden/>
          </w:rPr>
          <w:instrText xml:space="preserve"> PAGEREF _Toc216999538 \h </w:instrText>
        </w:r>
        <w:r>
          <w:rPr>
            <w:noProof/>
            <w:webHidden/>
          </w:rPr>
        </w:r>
        <w:r>
          <w:rPr>
            <w:noProof/>
            <w:webHidden/>
          </w:rPr>
          <w:fldChar w:fldCharType="separate"/>
        </w:r>
        <w:r>
          <w:rPr>
            <w:noProof/>
            <w:webHidden/>
          </w:rPr>
          <w:t>96</w:t>
        </w:r>
        <w:r>
          <w:rPr>
            <w:noProof/>
            <w:webHidden/>
          </w:rPr>
          <w:fldChar w:fldCharType="end"/>
        </w:r>
      </w:hyperlink>
    </w:p>
    <w:p w14:paraId="6CE064F4" w14:textId="7A4E9486"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9" w:history="1">
        <w:r w:rsidRPr="00934C47">
          <w:rPr>
            <w:rStyle w:val="Hyperlink"/>
            <w:rFonts w:eastAsiaTheme="majorEastAsia"/>
            <w:noProof/>
          </w:rPr>
          <w:t>Table 14</w:t>
        </w:r>
        <w:r>
          <w:rPr>
            <w:noProof/>
            <w:webHidden/>
          </w:rPr>
          <w:tab/>
        </w:r>
        <w:r>
          <w:rPr>
            <w:noProof/>
            <w:webHidden/>
          </w:rPr>
          <w:fldChar w:fldCharType="begin"/>
        </w:r>
        <w:r>
          <w:rPr>
            <w:noProof/>
            <w:webHidden/>
          </w:rPr>
          <w:instrText xml:space="preserve"> PAGEREF _Toc216999539 \h </w:instrText>
        </w:r>
        <w:r>
          <w:rPr>
            <w:noProof/>
            <w:webHidden/>
          </w:rPr>
        </w:r>
        <w:r>
          <w:rPr>
            <w:noProof/>
            <w:webHidden/>
          </w:rPr>
          <w:fldChar w:fldCharType="separate"/>
        </w:r>
        <w:r>
          <w:rPr>
            <w:noProof/>
            <w:webHidden/>
          </w:rPr>
          <w:t>97</w:t>
        </w:r>
        <w:r>
          <w:rPr>
            <w:noProof/>
            <w:webHidden/>
          </w:rPr>
          <w:fldChar w:fldCharType="end"/>
        </w:r>
      </w:hyperlink>
    </w:p>
    <w:p w14:paraId="778DC8AB" w14:textId="5782B7D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0" w:history="1">
        <w:r w:rsidRPr="00934C47">
          <w:rPr>
            <w:rStyle w:val="Hyperlink"/>
            <w:rFonts w:eastAsiaTheme="majorEastAsia"/>
            <w:noProof/>
          </w:rPr>
          <w:t>Table 15</w:t>
        </w:r>
        <w:r>
          <w:rPr>
            <w:noProof/>
            <w:webHidden/>
          </w:rPr>
          <w:tab/>
        </w:r>
        <w:r>
          <w:rPr>
            <w:noProof/>
            <w:webHidden/>
          </w:rPr>
          <w:fldChar w:fldCharType="begin"/>
        </w:r>
        <w:r>
          <w:rPr>
            <w:noProof/>
            <w:webHidden/>
          </w:rPr>
          <w:instrText xml:space="preserve"> PAGEREF _Toc216999540 \h </w:instrText>
        </w:r>
        <w:r>
          <w:rPr>
            <w:noProof/>
            <w:webHidden/>
          </w:rPr>
        </w:r>
        <w:r>
          <w:rPr>
            <w:noProof/>
            <w:webHidden/>
          </w:rPr>
          <w:fldChar w:fldCharType="separate"/>
        </w:r>
        <w:r>
          <w:rPr>
            <w:noProof/>
            <w:webHidden/>
          </w:rPr>
          <w:t>97</w:t>
        </w:r>
        <w:r>
          <w:rPr>
            <w:noProof/>
            <w:webHidden/>
          </w:rPr>
          <w:fldChar w:fldCharType="end"/>
        </w:r>
      </w:hyperlink>
    </w:p>
    <w:p w14:paraId="155834D8" w14:textId="11C690F5"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1" w:history="1">
        <w:r w:rsidRPr="00934C47">
          <w:rPr>
            <w:rStyle w:val="Hyperlink"/>
            <w:rFonts w:eastAsiaTheme="majorEastAsia"/>
            <w:noProof/>
          </w:rPr>
          <w:t>Table 16</w:t>
        </w:r>
        <w:r>
          <w:rPr>
            <w:noProof/>
            <w:webHidden/>
          </w:rPr>
          <w:tab/>
        </w:r>
        <w:r>
          <w:rPr>
            <w:noProof/>
            <w:webHidden/>
          </w:rPr>
          <w:fldChar w:fldCharType="begin"/>
        </w:r>
        <w:r>
          <w:rPr>
            <w:noProof/>
            <w:webHidden/>
          </w:rPr>
          <w:instrText xml:space="preserve"> PAGEREF _Toc216999541 \h </w:instrText>
        </w:r>
        <w:r>
          <w:rPr>
            <w:noProof/>
            <w:webHidden/>
          </w:rPr>
        </w:r>
        <w:r>
          <w:rPr>
            <w:noProof/>
            <w:webHidden/>
          </w:rPr>
          <w:fldChar w:fldCharType="separate"/>
        </w:r>
        <w:r>
          <w:rPr>
            <w:noProof/>
            <w:webHidden/>
          </w:rPr>
          <w:t>97</w:t>
        </w:r>
        <w:r>
          <w:rPr>
            <w:noProof/>
            <w:webHidden/>
          </w:rPr>
          <w:fldChar w:fldCharType="end"/>
        </w:r>
      </w:hyperlink>
    </w:p>
    <w:p w14:paraId="73F00B85" w14:textId="50FCDBB9"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2" w:history="1">
        <w:r w:rsidRPr="00934C47">
          <w:rPr>
            <w:rStyle w:val="Hyperlink"/>
            <w:rFonts w:eastAsiaTheme="majorEastAsia"/>
            <w:noProof/>
          </w:rPr>
          <w:t>Table 17</w:t>
        </w:r>
        <w:r>
          <w:rPr>
            <w:noProof/>
            <w:webHidden/>
          </w:rPr>
          <w:tab/>
        </w:r>
        <w:r>
          <w:rPr>
            <w:noProof/>
            <w:webHidden/>
          </w:rPr>
          <w:fldChar w:fldCharType="begin"/>
        </w:r>
        <w:r>
          <w:rPr>
            <w:noProof/>
            <w:webHidden/>
          </w:rPr>
          <w:instrText xml:space="preserve"> PAGEREF _Toc216999542 \h </w:instrText>
        </w:r>
        <w:r>
          <w:rPr>
            <w:noProof/>
            <w:webHidden/>
          </w:rPr>
        </w:r>
        <w:r>
          <w:rPr>
            <w:noProof/>
            <w:webHidden/>
          </w:rPr>
          <w:fldChar w:fldCharType="separate"/>
        </w:r>
        <w:r>
          <w:rPr>
            <w:noProof/>
            <w:webHidden/>
          </w:rPr>
          <w:t>98</w:t>
        </w:r>
        <w:r>
          <w:rPr>
            <w:noProof/>
            <w:webHidden/>
          </w:rPr>
          <w:fldChar w:fldCharType="end"/>
        </w:r>
      </w:hyperlink>
    </w:p>
    <w:p w14:paraId="5AF6F157" w14:textId="28EBCB7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3" w:history="1">
        <w:r w:rsidRPr="00934C47">
          <w:rPr>
            <w:rStyle w:val="Hyperlink"/>
            <w:rFonts w:eastAsiaTheme="majorEastAsia"/>
            <w:noProof/>
          </w:rPr>
          <w:t>Table 18</w:t>
        </w:r>
        <w:r>
          <w:rPr>
            <w:noProof/>
            <w:webHidden/>
          </w:rPr>
          <w:tab/>
        </w:r>
        <w:r>
          <w:rPr>
            <w:noProof/>
            <w:webHidden/>
          </w:rPr>
          <w:fldChar w:fldCharType="begin"/>
        </w:r>
        <w:r>
          <w:rPr>
            <w:noProof/>
            <w:webHidden/>
          </w:rPr>
          <w:instrText xml:space="preserve"> PAGEREF _Toc216999543 \h </w:instrText>
        </w:r>
        <w:r>
          <w:rPr>
            <w:noProof/>
            <w:webHidden/>
          </w:rPr>
        </w:r>
        <w:r>
          <w:rPr>
            <w:noProof/>
            <w:webHidden/>
          </w:rPr>
          <w:fldChar w:fldCharType="separate"/>
        </w:r>
        <w:r>
          <w:rPr>
            <w:noProof/>
            <w:webHidden/>
          </w:rPr>
          <w:t>98</w:t>
        </w:r>
        <w:r>
          <w:rPr>
            <w:noProof/>
            <w:webHidden/>
          </w:rPr>
          <w:fldChar w:fldCharType="end"/>
        </w:r>
      </w:hyperlink>
    </w:p>
    <w:p w14:paraId="4E957264" w14:textId="4E33A981"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4" w:history="1">
        <w:r w:rsidRPr="00934C47">
          <w:rPr>
            <w:rStyle w:val="Hyperlink"/>
            <w:rFonts w:eastAsiaTheme="majorEastAsia"/>
            <w:noProof/>
          </w:rPr>
          <w:t>Table 19</w:t>
        </w:r>
        <w:r>
          <w:rPr>
            <w:noProof/>
            <w:webHidden/>
          </w:rPr>
          <w:tab/>
        </w:r>
        <w:r>
          <w:rPr>
            <w:noProof/>
            <w:webHidden/>
          </w:rPr>
          <w:fldChar w:fldCharType="begin"/>
        </w:r>
        <w:r>
          <w:rPr>
            <w:noProof/>
            <w:webHidden/>
          </w:rPr>
          <w:instrText xml:space="preserve"> PAGEREF _Toc216999544 \h </w:instrText>
        </w:r>
        <w:r>
          <w:rPr>
            <w:noProof/>
            <w:webHidden/>
          </w:rPr>
        </w:r>
        <w:r>
          <w:rPr>
            <w:noProof/>
            <w:webHidden/>
          </w:rPr>
          <w:fldChar w:fldCharType="separate"/>
        </w:r>
        <w:r>
          <w:rPr>
            <w:noProof/>
            <w:webHidden/>
          </w:rPr>
          <w:t>99</w:t>
        </w:r>
        <w:r>
          <w:rPr>
            <w:noProof/>
            <w:webHidden/>
          </w:rPr>
          <w:fldChar w:fldCharType="end"/>
        </w:r>
      </w:hyperlink>
    </w:p>
    <w:p w14:paraId="565253B9" w14:textId="5C7483E8"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5" w:history="1">
        <w:r w:rsidRPr="00934C47">
          <w:rPr>
            <w:rStyle w:val="Hyperlink"/>
            <w:rFonts w:eastAsiaTheme="majorEastAsia"/>
            <w:noProof/>
          </w:rPr>
          <w:t>Table 20</w:t>
        </w:r>
        <w:r>
          <w:rPr>
            <w:noProof/>
            <w:webHidden/>
          </w:rPr>
          <w:tab/>
        </w:r>
        <w:r>
          <w:rPr>
            <w:noProof/>
            <w:webHidden/>
          </w:rPr>
          <w:fldChar w:fldCharType="begin"/>
        </w:r>
        <w:r>
          <w:rPr>
            <w:noProof/>
            <w:webHidden/>
          </w:rPr>
          <w:instrText xml:space="preserve"> PAGEREF _Toc216999545 \h </w:instrText>
        </w:r>
        <w:r>
          <w:rPr>
            <w:noProof/>
            <w:webHidden/>
          </w:rPr>
        </w:r>
        <w:r>
          <w:rPr>
            <w:noProof/>
            <w:webHidden/>
          </w:rPr>
          <w:fldChar w:fldCharType="separate"/>
        </w:r>
        <w:r>
          <w:rPr>
            <w:noProof/>
            <w:webHidden/>
          </w:rPr>
          <w:t>99</w:t>
        </w:r>
        <w:r>
          <w:rPr>
            <w:noProof/>
            <w:webHidden/>
          </w:rPr>
          <w:fldChar w:fldCharType="end"/>
        </w:r>
      </w:hyperlink>
    </w:p>
    <w:p w14:paraId="2F62C18A" w14:textId="6AAF8222"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6" w:history="1">
        <w:r w:rsidRPr="00934C47">
          <w:rPr>
            <w:rStyle w:val="Hyperlink"/>
            <w:rFonts w:eastAsiaTheme="majorEastAsia"/>
            <w:noProof/>
          </w:rPr>
          <w:t>Table 21</w:t>
        </w:r>
        <w:r>
          <w:rPr>
            <w:noProof/>
            <w:webHidden/>
          </w:rPr>
          <w:tab/>
        </w:r>
        <w:r>
          <w:rPr>
            <w:noProof/>
            <w:webHidden/>
          </w:rPr>
          <w:fldChar w:fldCharType="begin"/>
        </w:r>
        <w:r>
          <w:rPr>
            <w:noProof/>
            <w:webHidden/>
          </w:rPr>
          <w:instrText xml:space="preserve"> PAGEREF _Toc216999546 \h </w:instrText>
        </w:r>
        <w:r>
          <w:rPr>
            <w:noProof/>
            <w:webHidden/>
          </w:rPr>
        </w:r>
        <w:r>
          <w:rPr>
            <w:noProof/>
            <w:webHidden/>
          </w:rPr>
          <w:fldChar w:fldCharType="separate"/>
        </w:r>
        <w:r>
          <w:rPr>
            <w:noProof/>
            <w:webHidden/>
          </w:rPr>
          <w:t>100</w:t>
        </w:r>
        <w:r>
          <w:rPr>
            <w:noProof/>
            <w:webHidden/>
          </w:rPr>
          <w:fldChar w:fldCharType="end"/>
        </w:r>
      </w:hyperlink>
    </w:p>
    <w:p w14:paraId="7AA7A318" w14:textId="7106D18E"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7" w:history="1">
        <w:r w:rsidRPr="00934C47">
          <w:rPr>
            <w:rStyle w:val="Hyperlink"/>
            <w:rFonts w:eastAsiaTheme="majorEastAsia"/>
            <w:noProof/>
          </w:rPr>
          <w:t>Table 22</w:t>
        </w:r>
        <w:r>
          <w:rPr>
            <w:noProof/>
            <w:webHidden/>
          </w:rPr>
          <w:tab/>
        </w:r>
        <w:r>
          <w:rPr>
            <w:noProof/>
            <w:webHidden/>
          </w:rPr>
          <w:fldChar w:fldCharType="begin"/>
        </w:r>
        <w:r>
          <w:rPr>
            <w:noProof/>
            <w:webHidden/>
          </w:rPr>
          <w:instrText xml:space="preserve"> PAGEREF _Toc216999547 \h </w:instrText>
        </w:r>
        <w:r>
          <w:rPr>
            <w:noProof/>
            <w:webHidden/>
          </w:rPr>
        </w:r>
        <w:r>
          <w:rPr>
            <w:noProof/>
            <w:webHidden/>
          </w:rPr>
          <w:fldChar w:fldCharType="separate"/>
        </w:r>
        <w:r>
          <w:rPr>
            <w:noProof/>
            <w:webHidden/>
          </w:rPr>
          <w:t>106</w:t>
        </w:r>
        <w:r>
          <w:rPr>
            <w:noProof/>
            <w:webHidden/>
          </w:rPr>
          <w:fldChar w:fldCharType="end"/>
        </w:r>
      </w:hyperlink>
    </w:p>
    <w:p w14:paraId="0C28D95E" w14:textId="3F9F9FDC"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8" w:history="1">
        <w:r w:rsidRPr="00934C47">
          <w:rPr>
            <w:rStyle w:val="Hyperlink"/>
            <w:rFonts w:eastAsiaTheme="majorEastAsia"/>
            <w:noProof/>
          </w:rPr>
          <w:t>Table 23</w:t>
        </w:r>
        <w:r>
          <w:rPr>
            <w:noProof/>
            <w:webHidden/>
          </w:rPr>
          <w:tab/>
        </w:r>
        <w:r>
          <w:rPr>
            <w:noProof/>
            <w:webHidden/>
          </w:rPr>
          <w:fldChar w:fldCharType="begin"/>
        </w:r>
        <w:r>
          <w:rPr>
            <w:noProof/>
            <w:webHidden/>
          </w:rPr>
          <w:instrText xml:space="preserve"> PAGEREF _Toc216999548 \h </w:instrText>
        </w:r>
        <w:r>
          <w:rPr>
            <w:noProof/>
            <w:webHidden/>
          </w:rPr>
        </w:r>
        <w:r>
          <w:rPr>
            <w:noProof/>
            <w:webHidden/>
          </w:rPr>
          <w:fldChar w:fldCharType="separate"/>
        </w:r>
        <w:r>
          <w:rPr>
            <w:noProof/>
            <w:webHidden/>
          </w:rPr>
          <w:t>124</w:t>
        </w:r>
        <w:r>
          <w:rPr>
            <w:noProof/>
            <w:webHidden/>
          </w:rPr>
          <w:fldChar w:fldCharType="end"/>
        </w:r>
      </w:hyperlink>
    </w:p>
    <w:p w14:paraId="068F3B75" w14:textId="16279230" w:rsidR="00FD72CA" w:rsidRPr="00FD72CA" w:rsidRDefault="00FD72CA" w:rsidP="00FD72CA">
      <w:pPr>
        <w:rPr>
          <w:lang w:val="en-US" w:eastAsia="en-US"/>
        </w:rPr>
      </w:pPr>
      <w:r>
        <w:rPr>
          <w:lang w:val="en-US" w:eastAsia="en-US"/>
        </w:rPr>
        <w:fldChar w:fldCharType="end"/>
      </w:r>
    </w:p>
    <w:p w14:paraId="2FE3B084" w14:textId="77777777" w:rsidR="00FD72CA" w:rsidRDefault="00FD72CA"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Default="00103F5D" w:rsidP="00103F5D"/>
    <w:p w14:paraId="3FD3C7B1" w14:textId="77777777" w:rsidR="009F1882" w:rsidRDefault="009F1882" w:rsidP="00103F5D"/>
    <w:p w14:paraId="3DD89806" w14:textId="77777777" w:rsidR="009F1882" w:rsidRDefault="009F1882" w:rsidP="00103F5D"/>
    <w:p w14:paraId="7EFDA1A9" w14:textId="77777777" w:rsidR="009F1882" w:rsidRDefault="009F1882" w:rsidP="00103F5D"/>
    <w:p w14:paraId="0364176F" w14:textId="77777777" w:rsidR="009F1882" w:rsidRDefault="009F1882" w:rsidP="00103F5D"/>
    <w:p w14:paraId="2A451D31" w14:textId="77777777" w:rsidR="009F1882" w:rsidRDefault="009F1882" w:rsidP="00103F5D"/>
    <w:p w14:paraId="5AB57CFD" w14:textId="77777777" w:rsidR="009F1882" w:rsidRPr="00103F5D" w:rsidRDefault="009F1882" w:rsidP="00103F5D"/>
    <w:p w14:paraId="34FC71A7" w14:textId="3299DF20" w:rsidR="00FC0C10" w:rsidRDefault="00FC0C10" w:rsidP="0067176C">
      <w:pPr>
        <w:pStyle w:val="Heading1"/>
        <w:spacing w:before="120" w:after="120" w:line="360" w:lineRule="auto"/>
      </w:pPr>
      <w:bookmarkStart w:id="21" w:name="_Toc217004192"/>
      <w:r>
        <w:lastRenderedPageBreak/>
        <w:t>Chapter 1 – Introduction</w:t>
      </w:r>
      <w:bookmarkEnd w:id="21"/>
    </w:p>
    <w:p w14:paraId="5D772069" w14:textId="0E686980" w:rsidR="00FC0C10" w:rsidRDefault="00FC0C10" w:rsidP="00EE6686">
      <w:pPr>
        <w:pStyle w:val="Heading2"/>
        <w:spacing w:before="240" w:after="120" w:line="360" w:lineRule="auto"/>
      </w:pPr>
      <w:bookmarkStart w:id="22" w:name="_Toc217004193"/>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7004194"/>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t xml:space="preserve">This study is based on the idea that trust does not come from accuracy alone. It comes from understanding. Integrating explainability into AI-powered financial chatbots improves multiple </w:t>
      </w:r>
      <w:r w:rsidRPr="00E64825">
        <w:rPr>
          <w:sz w:val="22"/>
          <w:szCs w:val="22"/>
        </w:rPr>
        <w:lastRenderedPageBreak/>
        <w:t>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7004195"/>
      <w:r>
        <w:t>1.3 Aim</w:t>
      </w:r>
      <w:bookmarkEnd w:id="24"/>
    </w:p>
    <w:p w14:paraId="72547D0A" w14:textId="5D7FE983" w:rsidR="00784060" w:rsidRPr="00CC313B" w:rsidRDefault="00FC0C10" w:rsidP="00CC313B">
      <w:pPr>
        <w:spacing w:line="360" w:lineRule="auto"/>
        <w:rPr>
          <w:sz w:val="22"/>
          <w:szCs w:val="22"/>
        </w:rPr>
      </w:pPr>
      <w:r w:rsidRPr="00E64825">
        <w:rPr>
          <w:sz w:val="22"/>
          <w:szCs w:val="22"/>
        </w:rPr>
        <w:t>The aim of this research i</w:t>
      </w:r>
      <w:r w:rsidR="00CC313B">
        <w:rPr>
          <w:sz w:val="22"/>
          <w:szCs w:val="22"/>
        </w:rPr>
        <w:t>s</w:t>
      </w:r>
      <w:r w:rsidR="00CC313B">
        <w:rPr>
          <w:rFonts w:ascii=".AppleSystemUIFont" w:hAnsi=".AppleSystemUIFont"/>
          <w:color w:val="0E0E0E"/>
        </w:rPr>
        <w:t xml:space="preserve"> t</w:t>
      </w:r>
      <w:r w:rsidR="00784060">
        <w:rPr>
          <w:rFonts w:ascii=".AppleSystemUIFont" w:hAnsi=".AppleSystemUIFont"/>
          <w:color w:val="0E0E0E"/>
        </w:rPr>
        <w:t xml:space="preserve">o evaluate whether SHAP-based explanations, presented </w:t>
      </w:r>
      <w:r w:rsidR="00784060">
        <w:rPr>
          <w:rFonts w:ascii=".AppleSystemUIFont" w:hAnsi=".AppleSystemUIFont"/>
          <w:color w:val="0E0E0E"/>
        </w:rPr>
        <w:t>with</w:t>
      </w:r>
      <w:r w:rsidR="00784060">
        <w:rPr>
          <w:rFonts w:ascii=".AppleSystemUIFont" w:hAnsi=".AppleSystemUIFont"/>
          <w:color w:val="0E0E0E"/>
        </w:rPr>
        <w:t xml:space="preserve"> a GPT-4 powered chatbot, improve user trust in financial decision support systems.</w:t>
      </w:r>
    </w:p>
    <w:p w14:paraId="699E365E" w14:textId="77777777" w:rsidR="00FC0C10" w:rsidRDefault="00FC0C10" w:rsidP="00D20F91">
      <w:pPr>
        <w:spacing w:line="360" w:lineRule="auto"/>
      </w:pPr>
    </w:p>
    <w:p w14:paraId="03BDE3DF" w14:textId="212AA0C4" w:rsidR="00EE3507" w:rsidRDefault="00FC0C10" w:rsidP="0056340E">
      <w:pPr>
        <w:pStyle w:val="Heading2"/>
        <w:spacing w:before="240" w:after="120" w:line="360" w:lineRule="auto"/>
      </w:pPr>
      <w:bookmarkStart w:id="25" w:name="_Toc217004196"/>
      <w:r>
        <w:t>1.4 Research Questions</w:t>
      </w:r>
      <w:bookmarkEnd w:id="25"/>
    </w:p>
    <w:p w14:paraId="30FCC7F6" w14:textId="3DC27C2A" w:rsidR="00FC0C10" w:rsidRDefault="003D312C" w:rsidP="003D312C">
      <w:pPr>
        <w:pStyle w:val="ListParagraph"/>
        <w:numPr>
          <w:ilvl w:val="0"/>
          <w:numId w:val="29"/>
        </w:numPr>
        <w:rPr>
          <w:color w:val="0E0E0E"/>
          <w:sz w:val="22"/>
          <w:szCs w:val="22"/>
        </w:rPr>
      </w:pPr>
      <w:r w:rsidRPr="00A04B7C">
        <w:rPr>
          <w:color w:val="0E0E0E"/>
          <w:sz w:val="22"/>
          <w:szCs w:val="22"/>
        </w:rPr>
        <w:t>To what extent do SHAP-based explanations improve user trust in a GPT-4 powered financial chatbot compared to a chatbot without explanations?</w:t>
      </w:r>
    </w:p>
    <w:p w14:paraId="41D81EDE" w14:textId="77777777" w:rsidR="00A04B7C" w:rsidRPr="00A04B7C" w:rsidRDefault="00A04B7C" w:rsidP="00A04B7C">
      <w:pPr>
        <w:rPr>
          <w:color w:val="0E0E0E"/>
          <w:sz w:val="22"/>
          <w:szCs w:val="22"/>
        </w:rPr>
      </w:pPr>
    </w:p>
    <w:p w14:paraId="66FD131C" w14:textId="200B5153" w:rsidR="00FC0C10" w:rsidRDefault="00FC0C10" w:rsidP="0056340E">
      <w:pPr>
        <w:pStyle w:val="Heading2"/>
        <w:spacing w:before="240" w:after="120" w:line="360" w:lineRule="auto"/>
      </w:pPr>
      <w:bookmarkStart w:id="26" w:name="_Toc217004197"/>
      <w:r>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31AB0FAD" w:rsidR="00FC0C10" w:rsidRDefault="004A6602" w:rsidP="00B97CE5">
      <w:pPr>
        <w:pStyle w:val="Heading2"/>
        <w:numPr>
          <w:ilvl w:val="1"/>
          <w:numId w:val="191"/>
        </w:numPr>
        <w:spacing w:before="240" w:after="120" w:line="360" w:lineRule="auto"/>
      </w:pPr>
      <w:bookmarkStart w:id="27" w:name="_Toc217004198"/>
      <w:r>
        <w:t xml:space="preserve"> </w:t>
      </w:r>
      <w:r w:rsidR="00FC0C10">
        <w:t>Research Objectives</w:t>
      </w:r>
      <w:bookmarkEnd w:id="27"/>
    </w:p>
    <w:p w14:paraId="2C637E66" w14:textId="54E607F4" w:rsidR="00B97CE5" w:rsidRPr="00B97CE5" w:rsidRDefault="00B97CE5" w:rsidP="00B97CE5">
      <w:pPr>
        <w:pStyle w:val="ListParagraph"/>
        <w:numPr>
          <w:ilvl w:val="0"/>
          <w:numId w:val="192"/>
        </w:numPr>
        <w:spacing w:line="360" w:lineRule="auto"/>
        <w:rPr>
          <w:sz w:val="22"/>
          <w:szCs w:val="22"/>
        </w:rPr>
      </w:pPr>
      <w:r w:rsidRPr="00B97CE5">
        <w:rPr>
          <w:sz w:val="22"/>
          <w:szCs w:val="22"/>
        </w:rPr>
        <w:t>To design and implement two versions of the financial chatbot. They include a baseline version without explanations and an XAI version using SHAP-based explanations generated through GPT-4.</w:t>
      </w:r>
    </w:p>
    <w:p w14:paraId="6684D928" w14:textId="77777777" w:rsidR="00B97CE5" w:rsidRPr="00B97CE5" w:rsidRDefault="00B97CE5" w:rsidP="00B97CE5">
      <w:pPr>
        <w:spacing w:line="360" w:lineRule="auto"/>
        <w:rPr>
          <w:sz w:val="22"/>
          <w:szCs w:val="22"/>
        </w:rPr>
      </w:pPr>
    </w:p>
    <w:p w14:paraId="39DF80A5" w14:textId="442D5DDB" w:rsidR="00B97CE5" w:rsidRPr="00B97CE5" w:rsidRDefault="00B97CE5" w:rsidP="00B97CE5">
      <w:pPr>
        <w:pStyle w:val="ListParagraph"/>
        <w:numPr>
          <w:ilvl w:val="0"/>
          <w:numId w:val="192"/>
        </w:numPr>
        <w:spacing w:line="360" w:lineRule="auto"/>
        <w:rPr>
          <w:sz w:val="22"/>
          <w:szCs w:val="22"/>
        </w:rPr>
      </w:pPr>
      <w:r w:rsidRPr="00B97CE5">
        <w:rPr>
          <w:sz w:val="22"/>
          <w:szCs w:val="22"/>
        </w:rPr>
        <w:t>To measure user trust when interacting with both chatbot versions using a structured survey.</w:t>
      </w:r>
    </w:p>
    <w:p w14:paraId="778BB9ED" w14:textId="77777777" w:rsidR="00B97CE5" w:rsidRPr="00B97CE5" w:rsidRDefault="00B97CE5" w:rsidP="00B97CE5">
      <w:pPr>
        <w:pStyle w:val="ListParagraph"/>
        <w:spacing w:line="360" w:lineRule="auto"/>
        <w:rPr>
          <w:sz w:val="22"/>
          <w:szCs w:val="22"/>
        </w:rPr>
      </w:pPr>
    </w:p>
    <w:p w14:paraId="00EE82A0" w14:textId="72CC44E2" w:rsidR="00FC0C10" w:rsidRPr="00B97CE5" w:rsidRDefault="00B97CE5" w:rsidP="00B97CE5">
      <w:pPr>
        <w:pStyle w:val="ListParagraph"/>
        <w:numPr>
          <w:ilvl w:val="0"/>
          <w:numId w:val="192"/>
        </w:numPr>
        <w:spacing w:line="360" w:lineRule="auto"/>
        <w:rPr>
          <w:sz w:val="22"/>
          <w:szCs w:val="22"/>
        </w:rPr>
      </w:pPr>
      <w:r w:rsidRPr="00B97CE5">
        <w:rPr>
          <w:sz w:val="22"/>
          <w:szCs w:val="22"/>
        </w:rPr>
        <w:t>To compare and contrast trust scores between the baseline and XAI chatbot to determine the impact of explanations.</w:t>
      </w:r>
    </w:p>
    <w:p w14:paraId="3796B9CD" w14:textId="42F6A53D" w:rsidR="00FC0C10" w:rsidRDefault="00FC0C10" w:rsidP="00A10269">
      <w:pPr>
        <w:pStyle w:val="Heading2"/>
        <w:spacing w:before="240" w:after="120" w:line="360" w:lineRule="auto"/>
      </w:pPr>
      <w:bookmarkStart w:id="28" w:name="_Toc217004199"/>
      <w:r>
        <w:lastRenderedPageBreak/>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7004200"/>
      <w:r>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7004201"/>
      <w:r>
        <w:t>1.9 High-Level Rich Picture of the Proposed Solution</w:t>
      </w:r>
      <w:bookmarkEnd w:id="30"/>
    </w:p>
    <w:p w14:paraId="22B390A4" w14:textId="77777777" w:rsidR="00CD5D1B" w:rsidRDefault="002404DF" w:rsidP="00CD5D1B">
      <w:pPr>
        <w:keepNext/>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5728A687">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56FFBC6E" w:rsidR="002404DF" w:rsidRDefault="00CD5D1B" w:rsidP="00CD5D1B">
      <w:pPr>
        <w:pStyle w:val="Caption"/>
        <w:jc w:val="center"/>
      </w:pPr>
      <w:bookmarkStart w:id="31" w:name="_Toc216999429"/>
      <w:r>
        <w:t xml:space="preserve">Figure </w:t>
      </w:r>
      <w:r w:rsidR="00384C96">
        <w:fldChar w:fldCharType="begin"/>
      </w:r>
      <w:r w:rsidR="00384C96">
        <w:instrText xml:space="preserve"> SEQ Figure \* ARABIC </w:instrText>
      </w:r>
      <w:r w:rsidR="00384C96">
        <w:fldChar w:fldCharType="separate"/>
      </w:r>
      <w:r w:rsidR="00384C96">
        <w:rPr>
          <w:noProof/>
        </w:rPr>
        <w:t>1</w:t>
      </w:r>
      <w:bookmarkEnd w:id="31"/>
      <w:r w:rsidR="00384C96">
        <w:rPr>
          <w:noProof/>
        </w:rPr>
        <w:fldChar w:fldCharType="end"/>
      </w:r>
    </w:p>
    <w:p w14:paraId="1FF525F4" w14:textId="77777777" w:rsidR="00FC0C10" w:rsidRPr="00E64825" w:rsidRDefault="00FC0C10" w:rsidP="00D20F91">
      <w:pPr>
        <w:spacing w:line="360" w:lineRule="auto"/>
        <w:rPr>
          <w:sz w:val="22"/>
          <w:szCs w:val="22"/>
        </w:rPr>
      </w:pPr>
      <w:r w:rsidRPr="00E64825">
        <w:rPr>
          <w:sz w:val="22"/>
          <w:szCs w:val="22"/>
        </w:rPr>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lastRenderedPageBreak/>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A64C4F" w:rsidP="00D20F91">
      <w:pPr>
        <w:spacing w:line="360" w:lineRule="auto"/>
        <w:rPr>
          <w:lang w:val="en-US"/>
        </w:rPr>
      </w:pPr>
      <w:r w:rsidRPr="00A64C4F">
        <w:rPr>
          <w:noProof/>
          <w14:ligatures w14:val="standardContextual"/>
        </w:rPr>
        <w:pict w14:anchorId="4767B898">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27C68E44" w14:textId="06BD66AC" w:rsidR="00544492" w:rsidRDefault="00544492" w:rsidP="00F27D09">
      <w:pPr>
        <w:pStyle w:val="Heading1"/>
        <w:spacing w:before="120" w:after="120" w:line="360" w:lineRule="auto"/>
      </w:pPr>
      <w:bookmarkStart w:id="32" w:name="_Toc217004202"/>
      <w:r>
        <w:t>Chapter 2 – Literature Review</w:t>
      </w:r>
      <w:bookmarkEnd w:id="32"/>
      <w:r>
        <w:t xml:space="preserve"> </w:t>
      </w:r>
    </w:p>
    <w:p w14:paraId="1C3185CC" w14:textId="7B70D1D0" w:rsidR="00544492" w:rsidRDefault="00544492" w:rsidP="00D20F91">
      <w:pPr>
        <w:pStyle w:val="Heading2"/>
        <w:spacing w:before="240" w:after="120" w:line="360" w:lineRule="auto"/>
      </w:pPr>
      <w:bookmarkStart w:id="33" w:name="_Toc217004203"/>
      <w:r>
        <w:t>2.0 Introduction</w:t>
      </w:r>
      <w:bookmarkEnd w:id="33"/>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5F23E7A4" w14:textId="2E4F7631" w:rsidR="00544492" w:rsidRDefault="00544492" w:rsidP="003E7819">
      <w:pPr>
        <w:pStyle w:val="Heading2"/>
        <w:spacing w:before="240" w:after="120" w:line="360" w:lineRule="auto"/>
      </w:pPr>
      <w:bookmarkStart w:id="34" w:name="_Toc217004204"/>
      <w:r>
        <w:lastRenderedPageBreak/>
        <w:t>2.1 Research Methodology</w:t>
      </w:r>
      <w:bookmarkEnd w:id="34"/>
    </w:p>
    <w:p w14:paraId="7F7A5F4F" w14:textId="7A49F0B3" w:rsidR="00544492" w:rsidRDefault="00544492" w:rsidP="00E64825">
      <w:pPr>
        <w:pStyle w:val="Heading4"/>
      </w:pPr>
      <w:r>
        <w:t>Research Onion</w:t>
      </w:r>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r>
        <w:t>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r>
        <w:t>Approach</w:t>
      </w:r>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r>
        <w:t>Strategy</w:t>
      </w:r>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r>
        <w:t>Time Horizon</w:t>
      </w:r>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r>
        <w:t>Data Collection and Analysis</w:t>
      </w:r>
    </w:p>
    <w:p w14:paraId="230D307F" w14:textId="3A5B212D" w:rsidR="00544492" w:rsidRPr="006A5E4F" w:rsidRDefault="00544492" w:rsidP="00D20F91">
      <w:pPr>
        <w:spacing w:line="360" w:lineRule="auto"/>
        <w:rPr>
          <w:sz w:val="22"/>
          <w:szCs w:val="22"/>
        </w:rPr>
      </w:pPr>
      <w:r w:rsidRPr="006A5E4F">
        <w:rPr>
          <w:sz w:val="22"/>
          <w:szCs w:val="22"/>
        </w:rPr>
        <w:t>This study relies on both primary and secondary data. Primary data comes from user interactions and trust surveys. The secondady data comes from published stydies and frameworks like SHAP, LIME, 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DC7B13E" w14:textId="77777777" w:rsidR="00544492" w:rsidRPr="006A5E4F" w:rsidRDefault="00544492" w:rsidP="00D20F91">
      <w:pPr>
        <w:spacing w:line="360" w:lineRule="auto"/>
        <w:rPr>
          <w:sz w:val="22"/>
          <w:szCs w:val="22"/>
        </w:rPr>
      </w:pPr>
      <w:r w:rsidRPr="006A5E4F">
        <w:rPr>
          <w:sz w:val="22"/>
          <w:szCs w:val="22"/>
        </w:rPr>
        <w:lastRenderedPageBreak/>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35" w:name="_Toc217004205"/>
      <w:r>
        <w:t>2.2 Concept Map for Literature Review</w:t>
      </w:r>
      <w:bookmarkEnd w:id="35"/>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6467C81B" w14:textId="5457DDE2" w:rsidR="00544492" w:rsidRPr="006A5E4F"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36" w:name="_Toc217004206"/>
      <w:r>
        <w:t>2.3 Research into the Domain</w:t>
      </w:r>
      <w:bookmarkEnd w:id="36"/>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w:t>
      </w:r>
      <w:r w:rsidRPr="006A5E4F">
        <w:rPr>
          <w:sz w:val="22"/>
          <w:szCs w:val="22"/>
        </w:rPr>
        <w:lastRenderedPageBreak/>
        <w:t>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737B4701" w14:textId="66231886" w:rsidR="00544492" w:rsidRPr="006A5E4F"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37" w:name="_Toc217004207"/>
      <w:r>
        <w:t>2.4 Research into the Problem Itself</w:t>
      </w:r>
      <w:bookmarkEnd w:id="37"/>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lastRenderedPageBreak/>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lastRenderedPageBreak/>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w:t>
      </w:r>
      <w:r w:rsidRPr="006A5E4F">
        <w:rPr>
          <w:sz w:val="22"/>
          <w:szCs w:val="22"/>
        </w:rPr>
        <w:lastRenderedPageBreak/>
        <w:t>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w:t>
      </w:r>
      <w:r w:rsidRPr="006A5E4F">
        <w:rPr>
          <w:sz w:val="22"/>
          <w:szCs w:val="22"/>
        </w:rPr>
        <w:lastRenderedPageBreak/>
        <w:t>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5BEF629D" w14:textId="77777777" w:rsidR="006667EC" w:rsidRPr="006A5E4F"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38" w:name="_Toc217004208"/>
      <w:r>
        <w:t>2.5 Research into Possible Solutions</w:t>
      </w:r>
      <w:bookmarkEnd w:id="38"/>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lastRenderedPageBreak/>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Wachter, 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3A759248" w14:textId="7D40BC8E" w:rsidR="00544492" w:rsidRPr="006A5E4F"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4B799844" w14:textId="77777777" w:rsidR="00544492" w:rsidRDefault="00544492" w:rsidP="00D20F91">
      <w:pPr>
        <w:spacing w:line="360" w:lineRule="auto"/>
      </w:pPr>
    </w:p>
    <w:p w14:paraId="6B433BAF" w14:textId="5DCAD8A7" w:rsidR="004D1638" w:rsidRPr="004D1638" w:rsidRDefault="00544492" w:rsidP="00956F37">
      <w:pPr>
        <w:pStyle w:val="Heading2"/>
      </w:pPr>
      <w:bookmarkStart w:id="39" w:name="_Toc217004209"/>
      <w:r w:rsidRPr="00806384">
        <w:t>2.6 Existing Systems</w:t>
      </w:r>
      <w:bookmarkEnd w:id="39"/>
    </w:p>
    <w:p w14:paraId="4E5078CC" w14:textId="568B1FD5" w:rsidR="00544492" w:rsidRPr="006A5E4F" w:rsidRDefault="00544492" w:rsidP="00D20F91">
      <w:pPr>
        <w:spacing w:line="360" w:lineRule="auto"/>
        <w:rPr>
          <w:sz w:val="22"/>
          <w:szCs w:val="22"/>
        </w:rPr>
      </w:pPr>
      <w:r w:rsidRPr="006A5E4F">
        <w:rPr>
          <w:sz w:val="22"/>
          <w:szCs w:val="22"/>
        </w:rPr>
        <w:t>Existing chatbot systems used in the finance sector differ in how transparent they are, how they are 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w:t>
      </w:r>
      <w:r w:rsidRPr="006A5E4F">
        <w:rPr>
          <w:sz w:val="22"/>
          <w:szCs w:val="22"/>
        </w:rPr>
        <w:lastRenderedPageBreak/>
        <w:t>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Kakolu and Faheem 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624B373F" w14:textId="77777777" w:rsidR="00544492" w:rsidRPr="006A5E4F"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40" w:name="_Toc217004210"/>
      <w:r>
        <w:t>2.7 Technical Research</w:t>
      </w:r>
      <w:bookmarkEnd w:id="40"/>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 xml:space="preserve">Measuring trust is also part of the technical work. Some studies define trust as a combination of </w:t>
      </w:r>
      <w:r w:rsidRPr="00FE73C3">
        <w:rPr>
          <w:sz w:val="22"/>
          <w:szCs w:val="22"/>
        </w:rPr>
        <w:lastRenderedPageBreak/>
        <w:t>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26C5BF20" w14:textId="77777777" w:rsidR="00544492" w:rsidRPr="00FE73C3"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1" w:name="_Toc217004211"/>
      <w:r>
        <w:t>2.8 Link to Research Objectives and Questions</w:t>
      </w:r>
      <w:bookmarkEnd w:id="41"/>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A62488">
      <w:pPr>
        <w:spacing w:line="360" w:lineRule="auto"/>
        <w:rPr>
          <w:sz w:val="22"/>
          <w:szCs w:val="22"/>
        </w:rPr>
      </w:pPr>
      <w:r w:rsidRPr="00FE73C3">
        <w:rPr>
          <w:sz w:val="22"/>
          <w:szCs w:val="22"/>
        </w:rPr>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15AC210B" w:rsidR="00544492" w:rsidRPr="00A62488" w:rsidRDefault="00544492" w:rsidP="00A62488">
      <w:pPr>
        <w:spacing w:line="360" w:lineRule="auto"/>
        <w:rPr>
          <w:rFonts w:ascii=".AppleSystemUIFont" w:hAnsi=".AppleSystemUIFont"/>
          <w:color w:val="0E0E0E"/>
        </w:rPr>
      </w:pPr>
      <w:r w:rsidRPr="00FE73C3">
        <w:rPr>
          <w:sz w:val="22"/>
          <w:szCs w:val="22"/>
        </w:rPr>
        <w:lastRenderedPageBreak/>
        <w:t xml:space="preserve">Together, these findings directly support the first research question, which explores how much trust improvement can be achieved with SHAP explanations compared to no explanations. Taken as a whole, these studies justify the research aim of this study, which is </w:t>
      </w:r>
      <w:r w:rsidRPr="00A62488">
        <w:rPr>
          <w:sz w:val="22"/>
          <w:szCs w:val="22"/>
        </w:rPr>
        <w:t>“</w:t>
      </w:r>
      <w:r w:rsidR="00A62488" w:rsidRPr="00A62488">
        <w:rPr>
          <w:color w:val="0E0E0E"/>
          <w:sz w:val="22"/>
          <w:szCs w:val="22"/>
        </w:rPr>
        <w:t>To evaluate whether SHAP-based explanations, presented with a GPT-4 powered chatbot, improve user trust in financial decision support systems.</w:t>
      </w:r>
      <w:r w:rsidRPr="00A62488">
        <w:rPr>
          <w:sz w:val="22"/>
          <w:szCs w:val="22"/>
        </w:rPr>
        <w:t>”</w:t>
      </w:r>
    </w:p>
    <w:p w14:paraId="2FE7B173" w14:textId="77777777" w:rsidR="00614636" w:rsidRDefault="00614636" w:rsidP="00D20F91">
      <w:pPr>
        <w:spacing w:line="360" w:lineRule="auto"/>
      </w:pPr>
    </w:p>
    <w:p w14:paraId="2C8F6C00" w14:textId="5388D3B6" w:rsidR="00B2097E" w:rsidRDefault="00A64C4F" w:rsidP="00125381">
      <w:pPr>
        <w:spacing w:line="360" w:lineRule="auto"/>
      </w:pPr>
      <w:r w:rsidRPr="00A64C4F">
        <w:rPr>
          <w:noProof/>
          <w14:ligatures w14:val="standardContextual"/>
        </w:rPr>
        <w:pict w14:anchorId="1BB83D33">
          <v:rect id="_x0000_i1033" alt="" style="width:451.3pt;height:.05pt;mso-width-percent:0;mso-height-percent:0;mso-width-percent:0;mso-height-percent:0" o:hralign="center" o:hrstd="t" o:hr="t" fillcolor="#a0a0a0" stroked="f"/>
        </w:pict>
      </w:r>
    </w:p>
    <w:p w14:paraId="42AC3BA3" w14:textId="77777777" w:rsidR="00FD638D" w:rsidRDefault="00FD638D" w:rsidP="00D20F91">
      <w:pPr>
        <w:pStyle w:val="Heading1"/>
        <w:spacing w:before="120" w:after="120" w:line="360" w:lineRule="auto"/>
      </w:pPr>
      <w:bookmarkStart w:id="42" w:name="_Toc217004212"/>
      <w:r>
        <w:t>Chapter 3 - Requirements Analysis</w:t>
      </w:r>
      <w:bookmarkEnd w:id="42"/>
    </w:p>
    <w:p w14:paraId="6478C783" w14:textId="77777777" w:rsidR="00FD638D" w:rsidRPr="002607C6"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3" w:name="_Toc217004213"/>
      <w:r>
        <w:t>3.1 Stakeholder Analysis</w:t>
      </w:r>
      <w:bookmarkEnd w:id="43"/>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r>
        <w:t>1. End-Users (Loan Seekers)</w:t>
      </w:r>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r>
        <w:lastRenderedPageBreak/>
        <w:t>2. Loan Officers (Domain Experts)</w:t>
      </w:r>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r>
        <w:t>3. System Administrator</w:t>
      </w:r>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r>
        <w:t>4. Developer (Software Engineer and Data Analyst)</w:t>
      </w:r>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r>
        <w:t>5. Business Owner (Future Financial Institution)</w:t>
      </w:r>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r>
        <w:t>5. Wider Community (General Users)</w:t>
      </w:r>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lastRenderedPageBreak/>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44" w:name="_Toc217004214"/>
      <w:r>
        <w:t>3.2 Stakeholder Onion Model</w:t>
      </w:r>
      <w:bookmarkEnd w:id="44"/>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01F8DC93" w14:textId="77777777" w:rsidR="00CD5D1B" w:rsidRDefault="00FD638D" w:rsidP="00CD5D1B">
      <w:pPr>
        <w:keepNext/>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4B08FC29" w14:textId="1E014E36" w:rsidR="00FD638D" w:rsidRDefault="00CD5D1B" w:rsidP="00CD5D1B">
      <w:pPr>
        <w:pStyle w:val="Caption"/>
        <w:jc w:val="center"/>
      </w:pPr>
      <w:bookmarkStart w:id="45" w:name="_Toc216999430"/>
      <w:r>
        <w:t xml:space="preserve">Figure </w:t>
      </w:r>
      <w:r w:rsidR="00384C96">
        <w:fldChar w:fldCharType="begin"/>
      </w:r>
      <w:r w:rsidR="00384C96">
        <w:instrText xml:space="preserve"> SEQ Figure \* ARABIC </w:instrText>
      </w:r>
      <w:r w:rsidR="00384C96">
        <w:fldChar w:fldCharType="separate"/>
      </w:r>
      <w:r w:rsidR="00384C96">
        <w:rPr>
          <w:noProof/>
        </w:rPr>
        <w:t>2</w:t>
      </w:r>
      <w:bookmarkEnd w:id="45"/>
      <w:r w:rsidR="00384C96">
        <w:rPr>
          <w:noProof/>
        </w:rPr>
        <w:fldChar w:fldCharType="end"/>
      </w:r>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46" w:name="_Toc217004215"/>
      <w:r>
        <w:t>3.3 Stakeholder Viewpoints</w:t>
      </w:r>
      <w:bookmarkEnd w:id="46"/>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r>
        <w:t>Functional Beneficiary</w:t>
      </w:r>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lastRenderedPageBreak/>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r>
        <w:t>Operational Stakeholders</w:t>
      </w:r>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r>
        <w:t>Containing System Stakeholders</w:t>
      </w:r>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r>
        <w:t>Wider Environment</w:t>
      </w:r>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lastRenderedPageBreak/>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47" w:name="_Toc217004216"/>
      <w:r>
        <w:t>3.4 Requirement Gathering Techniques</w:t>
      </w:r>
      <w:bookmarkEnd w:id="47"/>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r>
        <w:t xml:space="preserve">1. Interviews With a Domain Expert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r>
        <w:t>2. Secondary Data Analysis (To Validate Input Requirements)</w:t>
      </w:r>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lastRenderedPageBreak/>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48" w:name="_Toc217004217"/>
      <w:r>
        <w:t>3.5 Survey Question Design</w:t>
      </w:r>
      <w:bookmarkEnd w:id="48"/>
    </w:p>
    <w:p w14:paraId="0A39A88D" w14:textId="41EF0BB8" w:rsidR="00FD638D" w:rsidRDefault="00FD638D" w:rsidP="00D20F91">
      <w:pPr>
        <w:pStyle w:val="Heading3"/>
        <w:spacing w:before="240" w:after="120" w:line="360" w:lineRule="auto"/>
      </w:pPr>
      <w:bookmarkStart w:id="49" w:name="_Toc217004218"/>
      <w:r>
        <w:t>Goal-Oriented Question Design</w:t>
      </w:r>
      <w:bookmarkEnd w:id="49"/>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3915DB90" w14:textId="0EF0A561" w:rsidR="00FD638D" w:rsidRPr="00806384"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1694F42A" w14:textId="77777777" w:rsidR="00FD638D" w:rsidRPr="00993709" w:rsidRDefault="00FD638D" w:rsidP="00D20F91">
      <w:pPr>
        <w:spacing w:line="360" w:lineRule="auto"/>
        <w:rPr>
          <w:sz w:val="22"/>
          <w:szCs w:val="22"/>
        </w:rPr>
      </w:pPr>
      <w:r w:rsidRPr="00993709">
        <w:rPr>
          <w:sz w:val="22"/>
          <w:szCs w:val="22"/>
        </w:rPr>
        <w:t xml:space="preserve">Each question asked during the expert interview mapped directly to one of the goals. </w:t>
      </w:r>
    </w:p>
    <w:p w14:paraId="6B67ADD2" w14:textId="77777777" w:rsidR="00FD638D" w:rsidRDefault="00FD638D" w:rsidP="009229A6"/>
    <w:p w14:paraId="0451564E" w14:textId="4105216D" w:rsidR="00FD638D" w:rsidRDefault="00FD638D" w:rsidP="00806384">
      <w:pPr>
        <w:pStyle w:val="Heading3"/>
        <w:spacing w:before="240" w:after="120" w:line="360" w:lineRule="auto"/>
      </w:pPr>
      <w:bookmarkStart w:id="50" w:name="_Toc217004219"/>
      <w:r>
        <w:t>Expert Interview Questions</w:t>
      </w:r>
      <w:bookmarkEnd w:id="50"/>
    </w:p>
    <w:p w14:paraId="3F68A748" w14:textId="77777777" w:rsidR="00FD638D" w:rsidRPr="00F10833" w:rsidRDefault="00FD638D" w:rsidP="00D20F91">
      <w:pPr>
        <w:spacing w:line="360" w:lineRule="auto"/>
        <w:rPr>
          <w:sz w:val="22"/>
          <w:szCs w:val="22"/>
        </w:rPr>
      </w:pPr>
      <w:r w:rsidRPr="00F10833">
        <w:rPr>
          <w:sz w:val="22"/>
          <w:szCs w:val="22"/>
        </w:rP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4A7EA0D5" w14:textId="530C235F" w:rsidR="00FD638D" w:rsidRPr="00AD09A2"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lastRenderedPageBreak/>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1CA67F92" w14:textId="64F282EB" w:rsidR="00FD638D" w:rsidRDefault="00FD638D" w:rsidP="00D20F91">
      <w:pPr>
        <w:numPr>
          <w:ilvl w:val="0"/>
          <w:numId w:val="45"/>
        </w:numPr>
        <w:spacing w:before="120" w:after="120" w:line="360" w:lineRule="auto"/>
      </w:pPr>
      <w:r>
        <w:t>How do customers typically react when a loan is rejected?</w:t>
      </w: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1A405760" w14:textId="39E5100A" w:rsidR="00FD638D" w:rsidRPr="00AD09A2"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7537A397" w14:textId="0079DA5D" w:rsidR="00FD638D" w:rsidRPr="00AD09A2"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8F2745F" w14:textId="18E17714" w:rsidR="00FD638D" w:rsidRDefault="00FD638D" w:rsidP="00D20F91">
      <w:pPr>
        <w:pStyle w:val="Heading3"/>
        <w:spacing w:before="240" w:after="120" w:line="360" w:lineRule="auto"/>
      </w:pPr>
      <w:bookmarkStart w:id="51" w:name="_Toc217004220"/>
      <w:r>
        <w:t>Evidence Collection for Expert Feedback</w:t>
      </w:r>
      <w:bookmarkEnd w:id="51"/>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1B81FC21" w14:textId="62955EA9" w:rsidR="00FD638D" w:rsidRPr="00AD09A2"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64B22BD8" w14:textId="77777777" w:rsidR="00FD638D" w:rsidRPr="004D1C39" w:rsidRDefault="00FD638D" w:rsidP="00D20F91">
      <w:pPr>
        <w:spacing w:line="360" w:lineRule="auto"/>
        <w:rPr>
          <w:i/>
          <w:iCs/>
          <w:sz w:val="22"/>
          <w:szCs w:val="22"/>
        </w:rPr>
      </w:pPr>
      <w:r w:rsidRPr="004D1C39">
        <w:rPr>
          <w:i/>
          <w:iCs/>
          <w:sz w:val="22"/>
          <w:szCs w:val="22"/>
        </w:rP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52" w:name="_Toc217004221"/>
      <w:r>
        <w:t>3.6 Method of Procuring the Dataset</w:t>
      </w:r>
      <w:bookmarkEnd w:id="52"/>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lastRenderedPageBreak/>
        <w:t xml:space="preserve">The dataset chosen was a public </w:t>
      </w:r>
      <w:r w:rsidRPr="00850A05">
        <w:rPr>
          <w:b/>
          <w:bCs/>
          <w:sz w:val="22"/>
          <w:szCs w:val="22"/>
        </w:rPr>
        <w:t xml:space="preserve">loan eligibility dataset </w:t>
      </w:r>
      <w:r w:rsidRPr="00850A05">
        <w:rPr>
          <w:sz w:val="22"/>
          <w:szCs w:val="22"/>
        </w:rP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56A77668" w14:textId="22B99769" w:rsidR="00FD638D" w:rsidRPr="00AD09A2" w:rsidRDefault="00055FD2" w:rsidP="00D20F91">
      <w:pPr>
        <w:spacing w:line="360" w:lineRule="auto"/>
        <w:rPr>
          <w:sz w:val="22"/>
          <w:szCs w:val="22"/>
        </w:rPr>
      </w:pPr>
      <w:r w:rsidRPr="00850A05">
        <w:rPr>
          <w:sz w:val="22"/>
          <w:szCs w:val="22"/>
        </w:rPr>
        <w:t xml:space="preserve">Therefore, the dataset is secondary, public, safe to use, and good enough for the scope of this prototype. It reflects the typical constraints of academic machine learning work. And even though it is </w:t>
      </w:r>
      <w:r w:rsidRPr="00850A05">
        <w:rPr>
          <w:sz w:val="22"/>
          <w:szCs w:val="22"/>
        </w:rPr>
        <w:lastRenderedPageBreak/>
        <w:t>not a perfect mirror of what banks handle internally, it allowed the model to learn genuine relationships that make the prototype behave in a convincing and explainable way.</w:t>
      </w:r>
    </w:p>
    <w:p w14:paraId="3ABD041E" w14:textId="77777777" w:rsidR="00B8303B" w:rsidRDefault="00B8303B" w:rsidP="00D20F91">
      <w:pPr>
        <w:pStyle w:val="Heading2"/>
        <w:spacing w:before="120" w:after="120" w:line="360" w:lineRule="auto"/>
      </w:pPr>
      <w:bookmarkStart w:id="53" w:name="_Toc217004222"/>
      <w:r>
        <w:t>3.7 Analysis of Results</w:t>
      </w:r>
      <w:bookmarkEnd w:id="53"/>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r>
        <w:t>Opinion Review 1 - How real loan decisions begin</w:t>
      </w:r>
    </w:p>
    <w:p w14:paraId="4B2E9CE2" w14:textId="750DA1C3" w:rsidR="00B8303B"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559F27D4" w14:textId="77777777" w:rsidR="00B22787" w:rsidRPr="00B22787" w:rsidRDefault="00B22787" w:rsidP="00D20F91">
      <w:pPr>
        <w:spacing w:line="360" w:lineRule="auto"/>
        <w:rPr>
          <w:sz w:val="22"/>
          <w:szCs w:val="22"/>
        </w:rPr>
      </w:pPr>
    </w:p>
    <w:p w14:paraId="423CC203" w14:textId="310F6859" w:rsidR="00B8303B" w:rsidRDefault="00B8303B" w:rsidP="00850A05">
      <w:pPr>
        <w:pStyle w:val="Heading5"/>
      </w:pPr>
      <w:r>
        <w:t>Researcher Interpretation</w:t>
      </w:r>
    </w:p>
    <w:p w14:paraId="02B73016" w14:textId="44F25CE7" w:rsidR="00B8303B" w:rsidRDefault="00B8303B" w:rsidP="00AD09A2">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3BE67409" w14:textId="77777777" w:rsidR="00AD09A2" w:rsidRPr="00AD09A2" w:rsidRDefault="00AD09A2" w:rsidP="00AD09A2">
      <w:pPr>
        <w:spacing w:line="360" w:lineRule="auto"/>
        <w:rPr>
          <w:sz w:val="22"/>
          <w:szCs w:val="22"/>
        </w:rPr>
      </w:pPr>
    </w:p>
    <w:p w14:paraId="7FA5A4EC" w14:textId="68CA6541" w:rsidR="00B8303B" w:rsidRDefault="00B8303B" w:rsidP="00850A05">
      <w:pPr>
        <w:pStyle w:val="Heading4"/>
      </w:pPr>
      <w:r>
        <w:t>Opinion Review 2  - What drives approval vs rejection</w:t>
      </w:r>
    </w:p>
    <w:p w14:paraId="09073875" w14:textId="55C7DCCF" w:rsidR="00B22787" w:rsidRDefault="00B8303B" w:rsidP="00B22787">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CB45F2A" w14:textId="77777777" w:rsidR="00B22787" w:rsidRPr="00B22787" w:rsidRDefault="00B22787" w:rsidP="00B22787">
      <w:pPr>
        <w:spacing w:line="360" w:lineRule="auto"/>
        <w:rPr>
          <w:sz w:val="22"/>
          <w:szCs w:val="22"/>
        </w:rPr>
      </w:pPr>
    </w:p>
    <w:p w14:paraId="175E0CB8" w14:textId="12827000" w:rsidR="00B8303B" w:rsidRDefault="00B8303B" w:rsidP="00850A05">
      <w:pPr>
        <w:pStyle w:val="Heading5"/>
      </w:pPr>
      <w:r>
        <w:t>Researcher Interpretation</w:t>
      </w:r>
    </w:p>
    <w:p w14:paraId="40157836" w14:textId="7EB3882D" w:rsidR="00FE3C48"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5A78C814" w14:textId="77777777" w:rsidR="00B22787" w:rsidRPr="00B22787" w:rsidRDefault="00B22787" w:rsidP="00D20F91">
      <w:pPr>
        <w:spacing w:line="360" w:lineRule="auto"/>
        <w:rPr>
          <w:sz w:val="22"/>
          <w:szCs w:val="22"/>
        </w:rPr>
      </w:pPr>
    </w:p>
    <w:p w14:paraId="20243D98" w14:textId="12B178C0" w:rsidR="00B8303B" w:rsidRDefault="00B8303B" w:rsidP="00850A05">
      <w:pPr>
        <w:pStyle w:val="Heading4"/>
      </w:pPr>
      <w:r>
        <w:lastRenderedPageBreak/>
        <w:t>Opinion Review 3 - Common customer confusion</w:t>
      </w:r>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5CDBFE03" w14:textId="66A095B5" w:rsidR="00B8303B"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38F39A02" w14:textId="77777777" w:rsidR="00B22787" w:rsidRPr="00B22787" w:rsidRDefault="00B22787" w:rsidP="00D20F91">
      <w:pPr>
        <w:spacing w:line="360" w:lineRule="auto"/>
        <w:rPr>
          <w:sz w:val="22"/>
          <w:szCs w:val="22"/>
        </w:rPr>
      </w:pPr>
    </w:p>
    <w:p w14:paraId="3DBB8410" w14:textId="1B447F43" w:rsidR="00B8303B" w:rsidRDefault="00B8303B" w:rsidP="00850A05">
      <w:pPr>
        <w:pStyle w:val="Heading4"/>
      </w:pPr>
      <w:r>
        <w:t>Opinion Review 4 - Minimum information required</w:t>
      </w:r>
    </w:p>
    <w:p w14:paraId="19450D7F" w14:textId="746800E3" w:rsidR="00B8303B" w:rsidRDefault="00B8303B" w:rsidP="00B22787">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FF72E46" w14:textId="77777777" w:rsidR="00B22787" w:rsidRPr="00B22787" w:rsidRDefault="00B22787" w:rsidP="00B22787">
      <w:pPr>
        <w:spacing w:line="360" w:lineRule="auto"/>
        <w:rPr>
          <w:sz w:val="22"/>
          <w:szCs w:val="22"/>
        </w:rPr>
      </w:pPr>
    </w:p>
    <w:p w14:paraId="312EF1D8" w14:textId="1A53C8A1" w:rsidR="00B8303B" w:rsidRDefault="00B8303B" w:rsidP="00850A05">
      <w:pPr>
        <w:pStyle w:val="Heading5"/>
      </w:pPr>
      <w:r>
        <w:t>Researcher Interpretation</w:t>
      </w:r>
    </w:p>
    <w:p w14:paraId="456A7BB3" w14:textId="68B6FE5B" w:rsidR="00B8303B" w:rsidRDefault="00B8303B" w:rsidP="00B22787">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391898CF" w14:textId="77777777" w:rsidR="00B22787" w:rsidRPr="00B22787" w:rsidRDefault="00B22787" w:rsidP="00B22787">
      <w:pPr>
        <w:spacing w:line="360" w:lineRule="auto"/>
        <w:rPr>
          <w:sz w:val="22"/>
          <w:szCs w:val="22"/>
        </w:rPr>
      </w:pPr>
    </w:p>
    <w:p w14:paraId="3E162A7E" w14:textId="75961941" w:rsidR="00B8303B" w:rsidRDefault="00B8303B" w:rsidP="00850A05">
      <w:pPr>
        <w:pStyle w:val="Heading4"/>
      </w:pPr>
      <w:r>
        <w:t>Opinion Review 5 - Typical customer behaviour</w:t>
      </w:r>
    </w:p>
    <w:p w14:paraId="51379B20" w14:textId="3DDB9E21" w:rsidR="00AE69D7"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2C365F8D" w14:textId="77777777" w:rsidR="00903079" w:rsidRPr="00903079" w:rsidRDefault="00903079" w:rsidP="00D20F91">
      <w:pPr>
        <w:spacing w:line="360" w:lineRule="auto"/>
        <w:rPr>
          <w:sz w:val="22"/>
          <w:szCs w:val="22"/>
        </w:rPr>
      </w:pPr>
    </w:p>
    <w:p w14:paraId="63499545" w14:textId="59B7A732" w:rsidR="00B8303B" w:rsidRDefault="00B8303B" w:rsidP="00850A05">
      <w:pPr>
        <w:pStyle w:val="Heading5"/>
      </w:pPr>
      <w:r>
        <w:t>Researcher Interpretation</w:t>
      </w:r>
    </w:p>
    <w:p w14:paraId="57D633B1" w14:textId="3CFC6CD4" w:rsidR="00B8303B" w:rsidRDefault="00B8303B" w:rsidP="00903079">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6BD23495" w14:textId="77777777" w:rsidR="00903079" w:rsidRPr="00903079" w:rsidRDefault="00903079" w:rsidP="00903079">
      <w:pPr>
        <w:spacing w:line="360" w:lineRule="auto"/>
        <w:rPr>
          <w:sz w:val="22"/>
          <w:szCs w:val="22"/>
        </w:rPr>
      </w:pPr>
    </w:p>
    <w:p w14:paraId="7A410D0E" w14:textId="2F3D3219" w:rsidR="00B8303B" w:rsidRDefault="00B8303B" w:rsidP="00850A05">
      <w:pPr>
        <w:pStyle w:val="Heading4"/>
      </w:pPr>
      <w:r>
        <w:lastRenderedPageBreak/>
        <w:t>Opinion Review 6 - Viability of AI in lending workflows</w:t>
      </w:r>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t>Researcher Interpretation</w:t>
      </w:r>
    </w:p>
    <w:p w14:paraId="35012A6D" w14:textId="2CDDB52B" w:rsidR="00B8303B" w:rsidRDefault="00B8303B" w:rsidP="00A52B52">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7B7B7056" w14:textId="77777777" w:rsidR="00A52B52" w:rsidRPr="00A52B52" w:rsidRDefault="00A52B52" w:rsidP="00A52B52">
      <w:pPr>
        <w:spacing w:line="360" w:lineRule="auto"/>
        <w:rPr>
          <w:sz w:val="22"/>
          <w:szCs w:val="22"/>
        </w:rPr>
      </w:pPr>
    </w:p>
    <w:p w14:paraId="17B21D7A" w14:textId="1CA2DE22" w:rsidR="00B8303B" w:rsidRDefault="00B8303B" w:rsidP="00E37B23">
      <w:pPr>
        <w:pStyle w:val="Heading4"/>
      </w:pPr>
      <w:r>
        <w:t>Opinion Review 7 - Risks, fairness, and decision clarity</w:t>
      </w:r>
    </w:p>
    <w:p w14:paraId="4DFE601D" w14:textId="49917E64" w:rsidR="00B8303B"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3C0401B" w14:textId="77777777" w:rsidR="00A52B52" w:rsidRPr="00A52B52" w:rsidRDefault="00A52B52" w:rsidP="00D20F91">
      <w:pPr>
        <w:spacing w:line="360" w:lineRule="auto"/>
        <w:rPr>
          <w:sz w:val="22"/>
          <w:szCs w:val="22"/>
        </w:rPr>
      </w:pPr>
    </w:p>
    <w:p w14:paraId="294588B1" w14:textId="2AC48BAF" w:rsidR="00B8303B" w:rsidRDefault="00B8303B" w:rsidP="00E37B23">
      <w:pPr>
        <w:pStyle w:val="Heading5"/>
      </w:pPr>
      <w:r>
        <w:t>Researcher Interpretation</w:t>
      </w:r>
    </w:p>
    <w:p w14:paraId="25310ACD" w14:textId="416823D9" w:rsidR="00E37B23" w:rsidRPr="00E37B23"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bookmarkStart w:id="54" w:name="_Toc217004223"/>
      <w:r>
        <w:lastRenderedPageBreak/>
        <w:t>3.8 Use Case Diagram</w:t>
      </w:r>
      <w:bookmarkEnd w:id="54"/>
      <w:r>
        <w:t xml:space="preserve"> </w:t>
      </w:r>
    </w:p>
    <w:p w14:paraId="142BD9D7" w14:textId="77777777" w:rsidR="00CD5D1B" w:rsidRDefault="00B8303B" w:rsidP="00CD5D1B">
      <w:pPr>
        <w:keepNext/>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3F18020B">
            <wp:extent cx="4241800" cy="3907663"/>
            <wp:effectExtent l="0" t="0" r="0" b="4445"/>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48885" cy="3914190"/>
                    </a:xfrm>
                    <a:prstGeom prst="rect">
                      <a:avLst/>
                    </a:prstGeom>
                    <a:noFill/>
                    <a:ln>
                      <a:noFill/>
                    </a:ln>
                  </pic:spPr>
                </pic:pic>
              </a:graphicData>
            </a:graphic>
          </wp:inline>
        </w:drawing>
      </w:r>
      <w:r>
        <w:fldChar w:fldCharType="end"/>
      </w:r>
    </w:p>
    <w:p w14:paraId="0204B4E5" w14:textId="646EC0AE" w:rsidR="00B8303B" w:rsidRDefault="00CD5D1B" w:rsidP="00CD5D1B">
      <w:pPr>
        <w:pStyle w:val="Caption"/>
        <w:jc w:val="center"/>
      </w:pPr>
      <w:bookmarkStart w:id="55" w:name="_Toc216999431"/>
      <w:r>
        <w:t xml:space="preserve">Figure </w:t>
      </w:r>
      <w:r w:rsidR="00384C96">
        <w:fldChar w:fldCharType="begin"/>
      </w:r>
      <w:r w:rsidR="00384C96">
        <w:instrText xml:space="preserve"> SEQ Figure \* ARABIC </w:instrText>
      </w:r>
      <w:r w:rsidR="00384C96">
        <w:fldChar w:fldCharType="separate"/>
      </w:r>
      <w:r w:rsidR="00384C96">
        <w:rPr>
          <w:noProof/>
        </w:rPr>
        <w:t>3</w:t>
      </w:r>
      <w:bookmarkEnd w:id="55"/>
      <w:r w:rsidR="00384C96">
        <w:rPr>
          <w:noProof/>
        </w:rPr>
        <w:fldChar w:fldCharType="end"/>
      </w:r>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56" w:name="_Toc217004224"/>
      <w:r>
        <w:t>3.9 Use Case Diagram Analysis</w:t>
      </w:r>
      <w:bookmarkEnd w:id="56"/>
    </w:p>
    <w:p w14:paraId="6091EC55" w14:textId="53342614" w:rsidR="00B8303B" w:rsidRDefault="00B8303B" w:rsidP="00D20F91">
      <w:pPr>
        <w:spacing w:line="360" w:lineRule="auto"/>
      </w:pPr>
      <w:r>
        <w:t>The following section describes the use case of the use cases represented in the diagram.</w:t>
      </w:r>
    </w:p>
    <w:p w14:paraId="61AE6CB4" w14:textId="596BB4BC" w:rsidR="00B8303B" w:rsidRDefault="00B8303B" w:rsidP="00BF5FC5">
      <w:pPr>
        <w:pStyle w:val="Heading3"/>
        <w:spacing w:before="240" w:after="120" w:line="360" w:lineRule="auto"/>
      </w:pPr>
      <w:bookmarkStart w:id="57" w:name="_Toc217004225"/>
      <w:r>
        <w:t>Use Case Description</w:t>
      </w:r>
      <w:bookmarkEnd w:id="57"/>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lastRenderedPageBreak/>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23522627" w14:textId="0BD0D81D" w:rsidR="003E6235" w:rsidRPr="00A52B52"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262CE7BC" w14:textId="65FF7B78" w:rsidR="00366C21" w:rsidRPr="00BF5FC5" w:rsidRDefault="00B8303B" w:rsidP="00A52B52">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1C7776BD" w14:textId="6DCA708A" w:rsidR="00B8303B" w:rsidRPr="00BF5FC5" w:rsidRDefault="000517CA" w:rsidP="00D20F91">
      <w:pPr>
        <w:spacing w:line="360" w:lineRule="auto"/>
        <w:rPr>
          <w:sz w:val="22"/>
          <w:szCs w:val="22"/>
        </w:rPr>
      </w:pPr>
      <w:r w:rsidRPr="00BF5FC5">
        <w:rPr>
          <w:b/>
          <w:bCs/>
          <w:sz w:val="22"/>
          <w:szCs w:val="22"/>
        </w:rPr>
        <w:t xml:space="preserve">       </w:t>
      </w:r>
      <w:r w:rsidR="00A52B52">
        <w:rPr>
          <w:b/>
          <w:bCs/>
          <w:sz w:val="22"/>
          <w:szCs w:val="22"/>
        </w:rPr>
        <w:tab/>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t>Use Case 3 - Ask FAQ</w:t>
      </w:r>
    </w:p>
    <w:p w14:paraId="58ADE59E" w14:textId="15308782" w:rsidR="00195FB1"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7E43A9DA" w14:textId="01CB42B3" w:rsidR="006C6BD4" w:rsidRPr="00BF5FC5" w:rsidRDefault="00B8303B" w:rsidP="00A52B52">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lastRenderedPageBreak/>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3B74A391" w14:textId="63524E95" w:rsidR="001D3F9D" w:rsidRPr="00D81AB6"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7820FB9" w14:textId="24D35A17" w:rsidR="00B8303B" w:rsidRDefault="00B8303B" w:rsidP="00D20F91">
      <w:pPr>
        <w:numPr>
          <w:ilvl w:val="0"/>
          <w:numId w:val="56"/>
        </w:numPr>
        <w:spacing w:before="120" w:after="120" w:line="360" w:lineRule="auto"/>
        <w:rPr>
          <w:sz w:val="22"/>
          <w:szCs w:val="22"/>
        </w:rPr>
      </w:pPr>
      <w:r w:rsidRPr="00BF5FC5">
        <w:rPr>
          <w:i/>
          <w:iCs/>
          <w:sz w:val="22"/>
          <w:szCs w:val="22"/>
        </w:rPr>
        <w:t>Verify Inputs</w:t>
      </w:r>
    </w:p>
    <w:p w14:paraId="6F1F95B8" w14:textId="77777777" w:rsidR="00D81AB6" w:rsidRPr="00D81AB6" w:rsidRDefault="00D81AB6" w:rsidP="00D81AB6">
      <w:pPr>
        <w:spacing w:before="120" w:after="120" w:line="360" w:lineRule="auto"/>
        <w:rPr>
          <w:sz w:val="22"/>
          <w:szCs w:val="22"/>
        </w:rPr>
      </w:pPr>
    </w:p>
    <w:p w14:paraId="03A2255F" w14:textId="77777777" w:rsidR="00B8303B" w:rsidRDefault="00B8303B" w:rsidP="00D20F91">
      <w:pPr>
        <w:pStyle w:val="Heading4"/>
        <w:spacing w:line="360" w:lineRule="auto"/>
      </w:pPr>
      <w:r>
        <w:t>Use Case 5 - Receive Loan Prediction</w:t>
      </w:r>
    </w:p>
    <w:p w14:paraId="0670B887" w14:textId="1E66933A" w:rsidR="00773267"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260C7A84" w14:textId="602ADA3B" w:rsidR="000E1C8E" w:rsidRPr="00BF5FC5" w:rsidRDefault="00B8303B" w:rsidP="0067440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lastRenderedPageBreak/>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73C53DC8" w14:textId="6702F22E" w:rsidR="00177642" w:rsidRPr="00674401" w:rsidRDefault="00B8303B" w:rsidP="0067440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3B06F068" w14:textId="7711CC5D" w:rsidR="002941CE" w:rsidRPr="00674401"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System verifies admin role.</w:t>
      </w:r>
    </w:p>
    <w:p w14:paraId="56E2849E" w14:textId="0B0E7075" w:rsidR="00813D80" w:rsidRDefault="00B8303B" w:rsidP="00674401">
      <w:pPr>
        <w:numPr>
          <w:ilvl w:val="0"/>
          <w:numId w:val="60"/>
        </w:numPr>
        <w:spacing w:before="120" w:after="120" w:line="360" w:lineRule="auto"/>
        <w:rPr>
          <w:sz w:val="22"/>
          <w:szCs w:val="22"/>
        </w:rPr>
      </w:pPr>
      <w:r w:rsidRPr="00813D80">
        <w:rPr>
          <w:sz w:val="22"/>
          <w:szCs w:val="22"/>
        </w:rPr>
        <w:t>Dashboard loads with trust survey metrics.</w:t>
      </w:r>
    </w:p>
    <w:p w14:paraId="58661452" w14:textId="77777777" w:rsidR="00674401" w:rsidRPr="00674401" w:rsidRDefault="00674401" w:rsidP="00674401">
      <w:pPr>
        <w:spacing w:before="120" w:after="120" w:line="360" w:lineRule="auto"/>
        <w:rPr>
          <w:sz w:val="22"/>
          <w:szCs w:val="22"/>
        </w:rPr>
      </w:pPr>
    </w:p>
    <w:p w14:paraId="57B0FD6A" w14:textId="789DC02D" w:rsidR="00B8303B" w:rsidRDefault="00B8303B" w:rsidP="00813D80">
      <w:pPr>
        <w:pStyle w:val="Heading3"/>
        <w:spacing w:before="240" w:after="120" w:line="360" w:lineRule="auto"/>
      </w:pPr>
      <w:bookmarkStart w:id="58" w:name="_Toc217004226"/>
      <w:r>
        <w:t>Use Case Actors</w:t>
      </w:r>
      <w:bookmarkEnd w:id="58"/>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2B46614E" w14:textId="748791B4" w:rsidR="00541F73" w:rsidRPr="00674401"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0BC0F655" w14:textId="04563C8F" w:rsidR="00B8303B" w:rsidRDefault="00B8303B" w:rsidP="00813D80">
      <w:pPr>
        <w:pStyle w:val="Heading5"/>
      </w:pPr>
      <w:r>
        <w:t>Normal User</w:t>
      </w:r>
    </w:p>
    <w:p w14:paraId="1C336708" w14:textId="3044C8C1" w:rsidR="00541F73" w:rsidRPr="0067440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289CEFD5" w14:textId="676DA828" w:rsidR="00B8303B" w:rsidRDefault="00B8303B" w:rsidP="00813D80">
      <w:pPr>
        <w:pStyle w:val="Heading5"/>
      </w:pPr>
      <w:r>
        <w:lastRenderedPageBreak/>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19D143D9" w14:textId="6B7F4FC2" w:rsidR="00B8303B" w:rsidRPr="0067440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561A26D9" w14:textId="0E23AE9B" w:rsidR="006E3294" w:rsidRDefault="006E3294" w:rsidP="00674401">
      <w:pPr>
        <w:pStyle w:val="Heading2"/>
        <w:spacing w:before="120" w:after="120" w:line="360" w:lineRule="auto"/>
      </w:pPr>
      <w:bookmarkStart w:id="59" w:name="_Toc217004227"/>
      <w:r>
        <w:t>3.10 Functional Requirements</w:t>
      </w:r>
      <w:bookmarkEnd w:id="59"/>
    </w:p>
    <w:p w14:paraId="0FBE074B" w14:textId="05780036" w:rsidR="00F054AF" w:rsidRPr="00F054AF" w:rsidRDefault="006E3294" w:rsidP="00EB4531">
      <w:pPr>
        <w:pStyle w:val="Heading3"/>
        <w:spacing w:before="240" w:after="120" w:line="360" w:lineRule="auto"/>
      </w:pPr>
      <w:bookmarkStart w:id="60" w:name="_Toc217004228"/>
      <w:r>
        <w:t>Functional Requirements</w:t>
      </w:r>
      <w:bookmarkEnd w:id="60"/>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6D2308D" w:rsidR="006E3294" w:rsidRDefault="006E3294" w:rsidP="00EB4531">
      <w:pPr>
        <w:pStyle w:val="Heading4"/>
        <w:spacing w:line="360" w:lineRule="auto"/>
      </w:pPr>
      <w:r>
        <w:t xml:space="preserve">FR1 </w:t>
      </w:r>
      <w:r w:rsidR="009229A6">
        <w:t>-</w:t>
      </w:r>
      <w:r>
        <w:t xml:space="preserve">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1D2BF599" w:rsidR="006E3294" w:rsidRDefault="006E3294" w:rsidP="00EB4531">
      <w:pPr>
        <w:pStyle w:val="Heading4"/>
        <w:spacing w:line="360" w:lineRule="auto"/>
      </w:pPr>
      <w:r>
        <w:t xml:space="preserve">FR2 </w:t>
      </w:r>
      <w:r w:rsidR="009229A6">
        <w:t>-</w:t>
      </w:r>
      <w:r>
        <w:t xml:space="preserve"> The system shall accept loan form inputs and return a prediction.</w:t>
      </w:r>
    </w:p>
    <w:p w14:paraId="075B3DC3" w14:textId="77777777" w:rsidR="006E3294" w:rsidRDefault="006E3294" w:rsidP="00D20F91">
      <w:pPr>
        <w:spacing w:line="360" w:lineRule="auto"/>
      </w:pPr>
      <w:r w:rsidRPr="00EB4531">
        <w:rPr>
          <w:sz w:val="22"/>
          <w:szCs w:val="22"/>
        </w:rPr>
        <w:t>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7FEE11C2" w:rsidR="006E3294" w:rsidRDefault="006E3294" w:rsidP="00EB4531">
      <w:pPr>
        <w:pStyle w:val="Heading4"/>
        <w:spacing w:line="360" w:lineRule="auto"/>
      </w:pPr>
      <w:r>
        <w:t xml:space="preserve">FR3 </w:t>
      </w:r>
      <w:r w:rsidR="009229A6">
        <w:t>-</w:t>
      </w:r>
      <w:r>
        <w:t xml:space="preserve">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C1E3177" w:rsidR="006E3294" w:rsidRDefault="006E3294" w:rsidP="00EB4531">
      <w:pPr>
        <w:pStyle w:val="Heading4"/>
        <w:spacing w:line="360" w:lineRule="auto"/>
      </w:pPr>
      <w:r>
        <w:lastRenderedPageBreak/>
        <w:t xml:space="preserve">FR4 </w:t>
      </w:r>
      <w:r w:rsidR="009229A6">
        <w:t>-</w:t>
      </w:r>
      <w:r>
        <w:t xml:space="preserve">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647C046A" w:rsidR="006E3294" w:rsidRDefault="006E3294" w:rsidP="00EB4531">
      <w:pPr>
        <w:pStyle w:val="Heading4"/>
        <w:spacing w:line="360" w:lineRule="auto"/>
      </w:pPr>
      <w:r>
        <w:t xml:space="preserve">FR5 </w:t>
      </w:r>
      <w:r w:rsidR="009229A6">
        <w:t>-</w:t>
      </w:r>
      <w:r>
        <w:t xml:space="preserve">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07BAC4F4" w:rsidR="006E3294" w:rsidRDefault="006E3294" w:rsidP="00EB4531">
      <w:pPr>
        <w:pStyle w:val="Heading4"/>
        <w:spacing w:line="360" w:lineRule="auto"/>
      </w:pPr>
      <w:r>
        <w:t>FR6</w:t>
      </w:r>
      <w:r w:rsidR="009229A6">
        <w:t xml:space="preserve"> -</w:t>
      </w:r>
      <w:r>
        <w:t xml:space="preserve">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042BFBFF" w:rsidR="00B162C3" w:rsidRPr="00B162C3" w:rsidRDefault="006E3294" w:rsidP="0055137C">
      <w:pPr>
        <w:pStyle w:val="Heading4"/>
        <w:spacing w:line="360" w:lineRule="auto"/>
      </w:pPr>
      <w:r>
        <w:t xml:space="preserve">FR7 </w:t>
      </w:r>
      <w:r w:rsidR="009229A6">
        <w:t>-</w:t>
      </w:r>
      <w:r>
        <w:t xml:space="preserve">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3F94B0FE" w:rsidR="00B162C3" w:rsidRPr="00B162C3" w:rsidRDefault="006E3294" w:rsidP="0055137C">
      <w:pPr>
        <w:pStyle w:val="Heading4"/>
        <w:spacing w:line="360" w:lineRule="auto"/>
      </w:pPr>
      <w:r>
        <w:t xml:space="preserve">FR8 </w:t>
      </w:r>
      <w:r w:rsidR="009229A6">
        <w:t>-</w:t>
      </w:r>
      <w:r>
        <w:t xml:space="preserve">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0AA4771C" w:rsidR="00B162C3" w:rsidRPr="00B162C3" w:rsidRDefault="006E3294" w:rsidP="0055137C">
      <w:pPr>
        <w:pStyle w:val="Heading4"/>
        <w:spacing w:line="360" w:lineRule="auto"/>
      </w:pPr>
      <w:r>
        <w:t xml:space="preserve">FR9 </w:t>
      </w:r>
      <w:r w:rsidR="009229A6">
        <w:t>-</w:t>
      </w:r>
      <w:r>
        <w:t xml:space="preserve"> The system shall show users a privacy policy.</w:t>
      </w:r>
    </w:p>
    <w:p w14:paraId="7648C0B3" w14:textId="77777777" w:rsidR="006E3294" w:rsidRPr="0055137C"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F423DF5" w:rsidR="00D2334B" w:rsidRPr="00D2334B" w:rsidRDefault="006E3294" w:rsidP="00D20F91">
      <w:pPr>
        <w:pStyle w:val="Heading3"/>
        <w:spacing w:before="240" w:after="120" w:line="360" w:lineRule="auto"/>
      </w:pPr>
      <w:bookmarkStart w:id="61" w:name="_Toc217004229"/>
      <w:r>
        <w:t>Use Case to Functional Requirement Mapping</w:t>
      </w:r>
      <w:bookmarkEnd w:id="61"/>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lastRenderedPageBreak/>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62" w:name="_Toc217004230"/>
      <w:r>
        <w:t>3.11 Non-Functional Requirements</w:t>
      </w:r>
      <w:bookmarkEnd w:id="62"/>
    </w:p>
    <w:p w14:paraId="648E7998" w14:textId="19F8B6B4" w:rsidR="000759CD" w:rsidRDefault="000759CD" w:rsidP="00705F91">
      <w:pPr>
        <w:pStyle w:val="Heading4"/>
      </w:pPr>
      <w:r>
        <w:t xml:space="preserve">NFR1 </w:t>
      </w:r>
      <w:r w:rsidR="0028792F">
        <w:t>-</w:t>
      </w:r>
      <w:r>
        <w:t xml:space="preserve"> Trust</w:t>
      </w:r>
    </w:p>
    <w:p w14:paraId="2F29204E" w14:textId="38BB0EFB" w:rsidR="000759CD" w:rsidRPr="0067440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57C92E12" w14:textId="4AA47752" w:rsidR="000759CD" w:rsidRDefault="000759CD" w:rsidP="00705F91">
      <w:pPr>
        <w:pStyle w:val="Heading4"/>
      </w:pPr>
      <w:r>
        <w:t xml:space="preserve">NFR2 </w:t>
      </w:r>
      <w:r w:rsidR="0028792F">
        <w:t xml:space="preserve">- </w:t>
      </w:r>
      <w:r>
        <w:t>Security</w:t>
      </w:r>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40A5810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705F91">
      <w:pPr>
        <w:pStyle w:val="Heading4"/>
      </w:pPr>
      <w:r>
        <w:t xml:space="preserve">NFR3 </w:t>
      </w:r>
      <w:r w:rsidR="0028792F">
        <w:t>-</w:t>
      </w:r>
      <w:r>
        <w:t xml:space="preserve"> Performance</w:t>
      </w:r>
    </w:p>
    <w:p w14:paraId="2C23A61A" w14:textId="64A7AABA" w:rsidR="000759CD" w:rsidRPr="0067440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6EA7F036" w14:textId="5B4FCD78" w:rsidR="000759CD" w:rsidRDefault="000759CD" w:rsidP="00D20F91">
      <w:pPr>
        <w:pStyle w:val="Heading3"/>
        <w:spacing w:line="360" w:lineRule="auto"/>
      </w:pPr>
      <w:bookmarkStart w:id="63" w:name="_Toc217004231"/>
      <w:r>
        <w:t xml:space="preserve">NFR4 </w:t>
      </w:r>
      <w:r w:rsidR="0028792F">
        <w:t>-</w:t>
      </w:r>
      <w:r>
        <w:t xml:space="preserve"> Usability</w:t>
      </w:r>
      <w:bookmarkEnd w:id="63"/>
    </w:p>
    <w:p w14:paraId="7D54629C" w14:textId="4E15437F" w:rsidR="000759CD" w:rsidRPr="0067440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2957F75B" w14:textId="18C0409C" w:rsidR="000759CD" w:rsidRDefault="000759CD" w:rsidP="00705F91">
      <w:pPr>
        <w:pStyle w:val="Heading4"/>
      </w:pPr>
      <w:r>
        <w:t xml:space="preserve">NFR5 </w:t>
      </w:r>
      <w:r w:rsidR="0028792F">
        <w:t xml:space="preserve">- </w:t>
      </w:r>
      <w:r>
        <w:t>Reliability</w:t>
      </w:r>
    </w:p>
    <w:p w14:paraId="0E5275E4" w14:textId="1D8AC62A" w:rsidR="000759CD" w:rsidRPr="0067440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5B90B53B" w14:textId="6FE10190" w:rsidR="000759CD" w:rsidRDefault="000759CD" w:rsidP="00674401">
      <w:pPr>
        <w:pStyle w:val="Heading2"/>
        <w:spacing w:before="240" w:after="120" w:line="360" w:lineRule="auto"/>
      </w:pPr>
      <w:bookmarkStart w:id="64" w:name="_Toc217004232"/>
      <w:r>
        <w:t>3.12 Requirement Prioritisation</w:t>
      </w:r>
      <w:bookmarkEnd w:id="64"/>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lastRenderedPageBreak/>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5E668481" w14:textId="1E068080" w:rsidR="00D17BAB" w:rsidRPr="008F319D" w:rsidRDefault="000759CD" w:rsidP="008F319D">
      <w:pPr>
        <w:spacing w:line="360" w:lineRule="auto"/>
        <w:rPr>
          <w:sz w:val="22"/>
          <w:szCs w:val="22"/>
        </w:rPr>
      </w:pPr>
      <w:r w:rsidRPr="006D777D">
        <w:rPr>
          <w:sz w:val="22"/>
          <w:szCs w:val="22"/>
        </w:rP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25F1F1FC" w14:textId="1226325B" w:rsidR="0021182B" w:rsidRPr="0021182B" w:rsidRDefault="000759CD" w:rsidP="00D20F91">
      <w:pPr>
        <w:pStyle w:val="Heading3"/>
        <w:spacing w:before="240" w:after="120" w:line="360" w:lineRule="auto"/>
      </w:pPr>
      <w:bookmarkStart w:id="65" w:name="_Toc217004233"/>
      <w:r>
        <w:t>Must-Have Requirements</w:t>
      </w:r>
      <w:bookmarkEnd w:id="65"/>
    </w:p>
    <w:p w14:paraId="2F99C765" w14:textId="100DEEF6" w:rsidR="000759C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3DCD971B" w14:textId="77777777" w:rsidR="008F319D" w:rsidRPr="008F319D" w:rsidRDefault="008F319D" w:rsidP="00D20F91">
      <w:pPr>
        <w:spacing w:line="360" w:lineRule="auto"/>
        <w:rPr>
          <w:sz w:val="22"/>
          <w:szCs w:val="22"/>
        </w:rPr>
      </w:pPr>
    </w:p>
    <w:p w14:paraId="39832C42" w14:textId="77777777" w:rsidR="000759CD" w:rsidRDefault="000759CD" w:rsidP="00D20F91">
      <w:pPr>
        <w:pStyle w:val="Heading4"/>
        <w:spacing w:line="360" w:lineRule="auto"/>
      </w:pPr>
      <w:r>
        <w:t>Loan prediction</w:t>
      </w:r>
    </w:p>
    <w:p w14:paraId="24108E75" w14:textId="0195025A" w:rsidR="000759CD" w:rsidRDefault="000759CD" w:rsidP="00D20F91">
      <w:pPr>
        <w:spacing w:line="360" w:lineRule="auto"/>
        <w:rPr>
          <w:sz w:val="22"/>
          <w:szCs w:val="22"/>
        </w:rPr>
      </w:pPr>
      <w:r w:rsidRPr="006D777D">
        <w:rPr>
          <w:sz w:val="22"/>
          <w:szCs w:val="22"/>
        </w:rPr>
        <w:t>The model must give predictions. Otherwise, there is nothing to explain nothing to rate.</w:t>
      </w:r>
    </w:p>
    <w:p w14:paraId="0504E586" w14:textId="77777777" w:rsidR="008F319D" w:rsidRPr="008F319D" w:rsidRDefault="008F319D" w:rsidP="00D20F91">
      <w:pPr>
        <w:spacing w:line="360" w:lineRule="auto"/>
        <w:rPr>
          <w:sz w:val="22"/>
          <w:szCs w:val="22"/>
        </w:rPr>
      </w:pPr>
    </w:p>
    <w:p w14:paraId="2A35D787" w14:textId="77777777" w:rsidR="000759CD" w:rsidRDefault="000759CD" w:rsidP="00D20F91">
      <w:pPr>
        <w:pStyle w:val="Heading4"/>
        <w:spacing w:line="360" w:lineRule="auto"/>
      </w:pPr>
      <w:r>
        <w:t>SHAP explanations</w:t>
      </w:r>
    </w:p>
    <w:p w14:paraId="27BC55DC" w14:textId="425D4ADE" w:rsidR="000759C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49FDE3EB" w14:textId="77777777" w:rsidR="008F319D" w:rsidRPr="008F319D" w:rsidRDefault="008F319D" w:rsidP="00D20F91">
      <w:pPr>
        <w:spacing w:line="360" w:lineRule="auto"/>
        <w:rPr>
          <w:sz w:val="22"/>
          <w:szCs w:val="22"/>
        </w:rPr>
      </w:pPr>
    </w:p>
    <w:p w14:paraId="7F369C94" w14:textId="77777777" w:rsidR="000759CD" w:rsidRDefault="000759CD" w:rsidP="00D20F91">
      <w:pPr>
        <w:pStyle w:val="Heading4"/>
        <w:spacing w:line="360" w:lineRule="auto"/>
      </w:pPr>
      <w:r>
        <w:t>FAQ module</w:t>
      </w:r>
    </w:p>
    <w:p w14:paraId="46D36F58" w14:textId="023B9204" w:rsidR="000759C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579037D1" w14:textId="77777777" w:rsidR="008F319D" w:rsidRPr="008F319D" w:rsidRDefault="008F319D" w:rsidP="00D20F91">
      <w:pPr>
        <w:spacing w:line="360" w:lineRule="auto"/>
        <w:rPr>
          <w:sz w:val="22"/>
          <w:szCs w:val="22"/>
        </w:rPr>
      </w:pPr>
    </w:p>
    <w:p w14:paraId="38635577" w14:textId="77777777" w:rsidR="000759CD" w:rsidRDefault="000759CD" w:rsidP="00D20F91">
      <w:pPr>
        <w:pStyle w:val="Heading4"/>
        <w:spacing w:line="360" w:lineRule="auto"/>
      </w:pPr>
      <w:r>
        <w:t>Trust survey storage</w:t>
      </w:r>
    </w:p>
    <w:p w14:paraId="09D9B51F" w14:textId="4C87E5E6" w:rsidR="000759C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70B6208D" w14:textId="77777777" w:rsidR="008F319D" w:rsidRPr="008F319D" w:rsidRDefault="008F319D" w:rsidP="00D20F91">
      <w:pPr>
        <w:spacing w:line="360" w:lineRule="auto"/>
        <w:rPr>
          <w:sz w:val="22"/>
          <w:szCs w:val="22"/>
        </w:rPr>
      </w:pPr>
    </w:p>
    <w:p w14:paraId="00060FC7" w14:textId="77777777" w:rsidR="000759CD" w:rsidRDefault="000759CD" w:rsidP="00D20F91">
      <w:pPr>
        <w:pStyle w:val="Heading4"/>
        <w:spacing w:line="360" w:lineRule="auto"/>
      </w:pPr>
      <w:r>
        <w:t>User mode assignment</w:t>
      </w:r>
    </w:p>
    <w:p w14:paraId="760D47CF" w14:textId="12DB4D92" w:rsidR="000759C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43EFEE02" w14:textId="77777777" w:rsidR="008F319D" w:rsidRPr="008F319D" w:rsidRDefault="008F319D" w:rsidP="00D20F91">
      <w:pPr>
        <w:spacing w:line="360" w:lineRule="auto"/>
        <w:rPr>
          <w:sz w:val="22"/>
          <w:szCs w:val="22"/>
        </w:rPr>
      </w:pPr>
    </w:p>
    <w:p w14:paraId="7688C6FA" w14:textId="77777777" w:rsidR="000759CD" w:rsidRDefault="000759CD" w:rsidP="00D20F91">
      <w:pPr>
        <w:pStyle w:val="Heading4"/>
        <w:spacing w:line="360" w:lineRule="auto"/>
      </w:pPr>
      <w:r>
        <w:t>Admin dashboard</w:t>
      </w:r>
    </w:p>
    <w:p w14:paraId="61584399" w14:textId="7A7C6FD6" w:rsidR="00D17BAB" w:rsidRPr="006D777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36B8E045" w14:textId="10C887DB" w:rsidR="0021182B" w:rsidRPr="0021182B" w:rsidRDefault="000759CD" w:rsidP="006D777D">
      <w:pPr>
        <w:pStyle w:val="Heading3"/>
        <w:spacing w:before="240" w:after="120" w:line="360" w:lineRule="auto"/>
      </w:pPr>
      <w:bookmarkStart w:id="66" w:name="_Toc217004234"/>
      <w:r>
        <w:lastRenderedPageBreak/>
        <w:t>Should-Have Requirements</w:t>
      </w:r>
      <w:bookmarkEnd w:id="66"/>
    </w:p>
    <w:p w14:paraId="3FC1AF20" w14:textId="49945D1E" w:rsidR="000759C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4761072E" w14:textId="77777777" w:rsidR="008F319D" w:rsidRPr="008F319D" w:rsidRDefault="008F319D" w:rsidP="00D20F91">
      <w:pPr>
        <w:spacing w:line="360" w:lineRule="auto"/>
        <w:rPr>
          <w:sz w:val="22"/>
          <w:szCs w:val="22"/>
        </w:rPr>
      </w:pPr>
    </w:p>
    <w:p w14:paraId="046845BB" w14:textId="77777777" w:rsidR="000759CD" w:rsidRDefault="000759CD" w:rsidP="00D20F91">
      <w:pPr>
        <w:pStyle w:val="Heading4"/>
        <w:spacing w:line="360" w:lineRule="auto"/>
      </w:pPr>
      <w:r>
        <w:t>Word cloud view</w:t>
      </w:r>
    </w:p>
    <w:p w14:paraId="6FD0F3F4" w14:textId="148B9308" w:rsidR="000759CD" w:rsidRDefault="000759CD" w:rsidP="00D20F91">
      <w:pPr>
        <w:spacing w:line="360" w:lineRule="auto"/>
        <w:rPr>
          <w:sz w:val="22"/>
          <w:szCs w:val="22"/>
        </w:rPr>
      </w:pPr>
      <w:r w:rsidRPr="006D777D">
        <w:rPr>
          <w:sz w:val="22"/>
          <w:szCs w:val="22"/>
        </w:rPr>
        <w:t>Gives a qualitative view of user feedback. Nice to have, but not critical.</w:t>
      </w:r>
    </w:p>
    <w:p w14:paraId="33D8DF7A" w14:textId="77777777" w:rsidR="008F319D" w:rsidRPr="008F319D" w:rsidRDefault="008F319D" w:rsidP="00D20F91">
      <w:pPr>
        <w:spacing w:line="360" w:lineRule="auto"/>
        <w:rPr>
          <w:sz w:val="22"/>
          <w:szCs w:val="22"/>
        </w:rPr>
      </w:pPr>
    </w:p>
    <w:p w14:paraId="3E2BC1D1" w14:textId="77777777" w:rsidR="000759CD" w:rsidRDefault="000759CD" w:rsidP="00D20F91">
      <w:pPr>
        <w:pStyle w:val="Heading4"/>
        <w:spacing w:line="360" w:lineRule="auto"/>
      </w:pPr>
      <w:r>
        <w:t>Fast API responses</w:t>
      </w:r>
    </w:p>
    <w:p w14:paraId="21E8C17C" w14:textId="5BC51F1D" w:rsidR="000759CD" w:rsidRPr="008F319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770A940C" w14:textId="78109474" w:rsidR="0021182B" w:rsidRPr="0021182B" w:rsidRDefault="000759CD" w:rsidP="006D777D">
      <w:pPr>
        <w:pStyle w:val="Heading3"/>
        <w:spacing w:before="240" w:after="120" w:line="360" w:lineRule="auto"/>
      </w:pPr>
      <w:bookmarkStart w:id="67" w:name="_Toc217004235"/>
      <w:r>
        <w:t>Could-Have Requirements</w:t>
      </w:r>
      <w:bookmarkEnd w:id="67"/>
    </w:p>
    <w:p w14:paraId="0C7568DA" w14:textId="344785DC" w:rsidR="000759C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701C60D3" w14:textId="77777777" w:rsidR="008F319D" w:rsidRPr="008F319D" w:rsidRDefault="008F319D" w:rsidP="00D20F91">
      <w:pPr>
        <w:spacing w:line="360" w:lineRule="auto"/>
        <w:rPr>
          <w:sz w:val="22"/>
          <w:szCs w:val="22"/>
        </w:rPr>
      </w:pPr>
    </w:p>
    <w:p w14:paraId="0F4431D7" w14:textId="77777777" w:rsidR="000759CD" w:rsidRDefault="000759CD" w:rsidP="00D20F91">
      <w:pPr>
        <w:pStyle w:val="Heading4"/>
        <w:spacing w:line="360" w:lineRule="auto"/>
      </w:pPr>
      <w:r>
        <w:t>More advanced visual explanations</w:t>
      </w:r>
    </w:p>
    <w:p w14:paraId="083387A2" w14:textId="36E71919" w:rsidR="000759C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38A8C7DC" w14:textId="77777777" w:rsidR="008F319D" w:rsidRPr="008F319D" w:rsidRDefault="008F319D" w:rsidP="00D20F91">
      <w:pPr>
        <w:spacing w:line="360" w:lineRule="auto"/>
        <w:rPr>
          <w:sz w:val="22"/>
          <w:szCs w:val="22"/>
        </w:rPr>
      </w:pPr>
    </w:p>
    <w:p w14:paraId="557876B6" w14:textId="096F1A35" w:rsidR="008F319D" w:rsidRPr="008F319D" w:rsidRDefault="000759CD" w:rsidP="008F319D">
      <w:pPr>
        <w:pStyle w:val="Heading4"/>
        <w:spacing w:line="360" w:lineRule="auto"/>
      </w:pPr>
      <w:r>
        <w:t>Multi-bank integration</w:t>
      </w:r>
    </w:p>
    <w:p w14:paraId="2447034D" w14:textId="5ABA9532" w:rsidR="000759CD" w:rsidRDefault="000759CD" w:rsidP="00D20F91">
      <w:pPr>
        <w:spacing w:line="360" w:lineRule="auto"/>
        <w:rPr>
          <w:sz w:val="22"/>
          <w:szCs w:val="22"/>
        </w:rPr>
      </w:pPr>
      <w:r w:rsidRPr="006D777D">
        <w:rPr>
          <w:sz w:val="22"/>
          <w:szCs w:val="22"/>
        </w:rPr>
        <w:t>Useful for a real deployment, but irrelevant for a research prototype.</w:t>
      </w:r>
    </w:p>
    <w:p w14:paraId="57F4C404" w14:textId="77777777" w:rsidR="008F319D" w:rsidRPr="008F319D" w:rsidRDefault="008F319D" w:rsidP="00D20F91">
      <w:pPr>
        <w:spacing w:line="360" w:lineRule="auto"/>
        <w:rPr>
          <w:sz w:val="22"/>
          <w:szCs w:val="22"/>
        </w:rPr>
      </w:pPr>
    </w:p>
    <w:p w14:paraId="5356660E" w14:textId="77777777" w:rsidR="000759CD" w:rsidRDefault="000759CD" w:rsidP="00D20F91">
      <w:pPr>
        <w:pStyle w:val="Heading4"/>
        <w:spacing w:line="360" w:lineRule="auto"/>
      </w:pPr>
      <w:r>
        <w:t>Voice input</w:t>
      </w:r>
    </w:p>
    <w:p w14:paraId="392E181E" w14:textId="42FA7315" w:rsidR="00674401" w:rsidRPr="00674401" w:rsidRDefault="000759CD" w:rsidP="00D20F91">
      <w:pPr>
        <w:spacing w:line="360" w:lineRule="auto"/>
        <w:rPr>
          <w:sz w:val="22"/>
          <w:szCs w:val="22"/>
        </w:rPr>
      </w:pPr>
      <w:r w:rsidRPr="006D777D">
        <w:rPr>
          <w:sz w:val="22"/>
          <w:szCs w:val="22"/>
        </w:rPr>
        <w:t>Enhances accessibility, but does not influence trust measurement.</w:t>
      </w:r>
    </w:p>
    <w:p w14:paraId="52A209FA" w14:textId="2F1C1350" w:rsidR="0021182B" w:rsidRPr="0021182B" w:rsidRDefault="000759CD" w:rsidP="006D777D">
      <w:pPr>
        <w:pStyle w:val="Heading3"/>
        <w:spacing w:before="240" w:after="120" w:line="360" w:lineRule="auto"/>
      </w:pPr>
      <w:bookmarkStart w:id="68" w:name="_Toc217004236"/>
      <w:r>
        <w:t>Won’t-Have Requirements</w:t>
      </w:r>
      <w:bookmarkEnd w:id="68"/>
    </w:p>
    <w:p w14:paraId="7958E26D" w14:textId="1D1DD741" w:rsidR="000759CD" w:rsidRPr="008F319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56DBBFB2" w14:textId="77777777" w:rsidR="008F319D" w:rsidRDefault="008F319D" w:rsidP="00D20F91">
      <w:pPr>
        <w:pStyle w:val="Heading4"/>
        <w:spacing w:line="360" w:lineRule="auto"/>
      </w:pPr>
    </w:p>
    <w:p w14:paraId="61F36588" w14:textId="6950ABCD" w:rsidR="000759CD" w:rsidRDefault="000759CD" w:rsidP="00D20F91">
      <w:pPr>
        <w:pStyle w:val="Heading4"/>
        <w:spacing w:line="360" w:lineRule="auto"/>
      </w:pPr>
      <w:r>
        <w:t>Real-time credit bureau integration</w:t>
      </w:r>
    </w:p>
    <w:p w14:paraId="5EC602CF" w14:textId="1CD79E4D" w:rsidR="000759CD" w:rsidRPr="008F319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49BA3FB2" w14:textId="77777777" w:rsidR="008F319D" w:rsidRDefault="008F319D" w:rsidP="00D20F91">
      <w:pPr>
        <w:pStyle w:val="Heading4"/>
        <w:spacing w:line="360" w:lineRule="auto"/>
      </w:pPr>
    </w:p>
    <w:p w14:paraId="6D66A6D3" w14:textId="475602E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A64C4F" w:rsidP="00D20F91">
      <w:pPr>
        <w:spacing w:line="360" w:lineRule="auto"/>
        <w:rPr>
          <w:lang w:val="en-US"/>
        </w:rPr>
      </w:pPr>
      <w:r w:rsidRPr="00A64C4F">
        <w:rPr>
          <w:noProof/>
          <w14:ligatures w14:val="standardContextual"/>
        </w:rPr>
        <w:pict w14:anchorId="373FC565">
          <v:rect id="_x0000_i1032" alt="" style="width:451.3pt;height:.05pt;mso-width-percent:0;mso-height-percent:0;mso-width-percent:0;mso-height-percent:0" o:hralign="center" o:hrstd="t" o:hr="t" fillcolor="#a0a0a0" stroked="f"/>
        </w:pict>
      </w:r>
    </w:p>
    <w:p w14:paraId="1FC9DF5F" w14:textId="4C9E0747" w:rsidR="00F8084C" w:rsidRDefault="00F8084C" w:rsidP="00FA58A8">
      <w:pPr>
        <w:pStyle w:val="Heading1"/>
      </w:pPr>
      <w:bookmarkStart w:id="69" w:name="_Toc217004237"/>
      <w:r w:rsidRPr="00F8084C">
        <w:t xml:space="preserve">Chapter 4 </w:t>
      </w:r>
      <w:r w:rsidR="008276B1">
        <w:t>-</w:t>
      </w:r>
      <w:r w:rsidRPr="00F8084C">
        <w:t xml:space="preserve"> Methodology, Design Choices, Development Approach, Project Management, Risks, and Project Plan</w:t>
      </w:r>
      <w:bookmarkEnd w:id="69"/>
    </w:p>
    <w:p w14:paraId="6A9CC118" w14:textId="77777777" w:rsidR="00FA58A8" w:rsidRPr="00FA58A8" w:rsidRDefault="00FA58A8" w:rsidP="00FA58A8"/>
    <w:p w14:paraId="1C92B1EA" w14:textId="33B41D04" w:rsidR="00765DAE" w:rsidRDefault="00765DAE" w:rsidP="00D9314A">
      <w:pPr>
        <w:pStyle w:val="Heading2"/>
        <w:spacing w:before="120" w:after="120" w:line="360" w:lineRule="auto"/>
      </w:pPr>
      <w:bookmarkStart w:id="70" w:name="_Toc217004238"/>
      <w:r>
        <w:t>4.1 Research Methodology</w:t>
      </w:r>
      <w:bookmarkEnd w:id="70"/>
    </w:p>
    <w:p w14:paraId="7435067D" w14:textId="3D6B7695" w:rsidR="00032425" w:rsidRPr="00D9314A" w:rsidRDefault="00032425" w:rsidP="00D9314A">
      <w:pPr>
        <w:spacing w:line="360" w:lineRule="auto"/>
        <w:rPr>
          <w:sz w:val="22"/>
          <w:szCs w:val="22"/>
        </w:rPr>
      </w:pPr>
      <w:r w:rsidRPr="00D9314A">
        <w:rPr>
          <w:sz w:val="22"/>
          <w:szCs w:val="22"/>
        </w:rPr>
        <w:t>This study uses a controlled experimental design. Participants are assigned to one of the conditions randomly. The conditions include a baseline chatbot without explanations or an XAI-enabled chatbot which provides SHAP-based explanations.</w:t>
      </w:r>
    </w:p>
    <w:p w14:paraId="49BA740A" w14:textId="77777777" w:rsidR="00032425" w:rsidRDefault="00032425" w:rsidP="00D9314A">
      <w:pPr>
        <w:spacing w:line="360" w:lineRule="auto"/>
      </w:pPr>
    </w:p>
    <w:p w14:paraId="49F4CE73" w14:textId="692A4CDC" w:rsidR="00032425" w:rsidRDefault="00032425" w:rsidP="00D9314A">
      <w:pPr>
        <w:pStyle w:val="Heading4"/>
        <w:spacing w:line="360" w:lineRule="auto"/>
      </w:pPr>
      <w:r>
        <w:t>Independent Variable</w:t>
      </w:r>
    </w:p>
    <w:p w14:paraId="4FA0F834" w14:textId="77777777" w:rsidR="00032425" w:rsidRPr="00D9314A" w:rsidRDefault="00032425" w:rsidP="00D9314A">
      <w:pPr>
        <w:spacing w:line="360" w:lineRule="auto"/>
        <w:rPr>
          <w:rFonts w:ascii=".AppleSystemUIFont" w:hAnsi=".AppleSystemUIFont"/>
          <w:color w:val="0E0E0E"/>
          <w:sz w:val="22"/>
          <w:szCs w:val="22"/>
        </w:rPr>
      </w:pPr>
      <w:r w:rsidRPr="00D9314A">
        <w:rPr>
          <w:rFonts w:ascii=".AppleSystemUIFont" w:hAnsi=".AppleSystemUIFont"/>
          <w:color w:val="0E0E0E"/>
          <w:sz w:val="22"/>
          <w:szCs w:val="22"/>
        </w:rPr>
        <w:t>Presence of explanations (Baseline vs XAI mode).</w:t>
      </w:r>
    </w:p>
    <w:p w14:paraId="6D5EC857" w14:textId="77777777" w:rsidR="00032425" w:rsidRDefault="00032425" w:rsidP="00D9314A">
      <w:pPr>
        <w:spacing w:line="360" w:lineRule="auto"/>
        <w:rPr>
          <w:rFonts w:ascii=".AppleSystemUIFont" w:hAnsi=".AppleSystemUIFont"/>
          <w:color w:val="0E0E0E"/>
        </w:rPr>
      </w:pPr>
    </w:p>
    <w:p w14:paraId="6838AF8F" w14:textId="4AC32CCD" w:rsidR="00032425" w:rsidRDefault="00032425" w:rsidP="00D9314A">
      <w:pPr>
        <w:pStyle w:val="Heading4"/>
        <w:spacing w:line="360" w:lineRule="auto"/>
      </w:pPr>
      <w:r>
        <w:t>Dependent Variable</w:t>
      </w:r>
    </w:p>
    <w:p w14:paraId="61B3E7D3" w14:textId="77777777" w:rsidR="00032425" w:rsidRPr="00D9314A" w:rsidRDefault="00032425" w:rsidP="00D9314A">
      <w:pPr>
        <w:spacing w:line="360" w:lineRule="auto"/>
        <w:rPr>
          <w:rFonts w:ascii=".AppleSystemUIFont" w:hAnsi=".AppleSystemUIFont"/>
          <w:color w:val="0E0E0E"/>
          <w:sz w:val="22"/>
          <w:szCs w:val="22"/>
        </w:rPr>
      </w:pPr>
      <w:r w:rsidRPr="00D9314A">
        <w:rPr>
          <w:rFonts w:ascii=".AppleSystemUIFont" w:hAnsi=".AppleSystemUIFont"/>
          <w:color w:val="0E0E0E"/>
          <w:sz w:val="22"/>
          <w:szCs w:val="22"/>
        </w:rPr>
        <w:t>User trust score derived from survey responses.</w:t>
      </w:r>
    </w:p>
    <w:p w14:paraId="362E646D" w14:textId="77777777" w:rsidR="00C86252" w:rsidRDefault="00C86252" w:rsidP="00D9314A">
      <w:pPr>
        <w:spacing w:line="360" w:lineRule="auto"/>
        <w:rPr>
          <w:rFonts w:ascii=".AppleSystemUIFont" w:hAnsi=".AppleSystemUIFont"/>
          <w:color w:val="0E0E0E"/>
        </w:rPr>
      </w:pPr>
    </w:p>
    <w:p w14:paraId="0E67DA9B" w14:textId="4AD1E355" w:rsidR="00C86252" w:rsidRPr="00C86252" w:rsidRDefault="00C86252" w:rsidP="00D9314A">
      <w:pPr>
        <w:pStyle w:val="Heading4"/>
        <w:spacing w:line="360" w:lineRule="auto"/>
      </w:pPr>
      <w:r>
        <w:t>Hypoth</w:t>
      </w:r>
      <w:r w:rsidR="008B4055">
        <w:t>e</w:t>
      </w:r>
      <w:r>
        <w:t>sis</w:t>
      </w:r>
    </w:p>
    <w:p w14:paraId="2BC037BD" w14:textId="61CCA3A4" w:rsidR="00C86252" w:rsidRPr="00D9314A" w:rsidRDefault="00C86252" w:rsidP="00D9314A">
      <w:pPr>
        <w:spacing w:line="360" w:lineRule="auto"/>
        <w:rPr>
          <w:rFonts w:ascii=".AppleSystemUIFont" w:hAnsi=".AppleSystemUIFont"/>
          <w:color w:val="0E0E0E"/>
          <w:sz w:val="22"/>
          <w:szCs w:val="22"/>
        </w:rPr>
      </w:pPr>
      <w:r w:rsidRPr="00D9314A">
        <w:rPr>
          <w:rFonts w:ascii=".AppleSystemUIFont" w:hAnsi=".AppleSystemUIFont"/>
          <w:color w:val="0E0E0E"/>
          <w:sz w:val="22"/>
          <w:szCs w:val="22"/>
        </w:rPr>
        <w:t xml:space="preserve">Users interacting with the XAI-enabled chatbot will report higher trust scores </w:t>
      </w:r>
      <w:r w:rsidRPr="00D9314A">
        <w:rPr>
          <w:rFonts w:ascii=".AppleSystemUIFont" w:hAnsi=".AppleSystemUIFont"/>
          <w:color w:val="0E0E0E"/>
          <w:sz w:val="22"/>
          <w:szCs w:val="22"/>
        </w:rPr>
        <w:t xml:space="preserve">compared to </w:t>
      </w:r>
      <w:r w:rsidRPr="00D9314A">
        <w:rPr>
          <w:rFonts w:ascii=".AppleSystemUIFont" w:hAnsi=".AppleSystemUIFont"/>
          <w:color w:val="0E0E0E"/>
          <w:sz w:val="22"/>
          <w:szCs w:val="22"/>
        </w:rPr>
        <w:t xml:space="preserve"> users interacting with the baseline chatbo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5C51032" w14:textId="77777777" w:rsidR="002119CE" w:rsidRPr="002119CE" w:rsidRDefault="002119CE" w:rsidP="002119CE">
      <w:pPr>
        <w:spacing w:line="360" w:lineRule="auto"/>
        <w:rPr>
          <w:sz w:val="22"/>
          <w:szCs w:val="22"/>
        </w:rPr>
      </w:pPr>
      <w:r w:rsidRPr="002119CE">
        <w:rPr>
          <w:sz w:val="22"/>
          <w:szCs w:val="22"/>
        </w:rPr>
        <w:t>Participants can request a loan approval decision. Baseline user group will receive the loan approval decision, while the XAI-enabled group will receive the loan approval decision with an explanation.</w:t>
      </w:r>
    </w:p>
    <w:p w14:paraId="4DDD8991" w14:textId="77777777" w:rsidR="00C13E90" w:rsidRDefault="00C13E90" w:rsidP="00D20F91">
      <w:pPr>
        <w:spacing w:line="360" w:lineRule="auto"/>
      </w:pPr>
    </w:p>
    <w:p w14:paraId="56B02C00" w14:textId="77777777" w:rsidR="00765DAE" w:rsidRDefault="00765DAE" w:rsidP="00D9314A">
      <w:pPr>
        <w:pStyle w:val="Heading4"/>
        <w:spacing w:line="360" w:lineRule="auto"/>
      </w:pPr>
      <w:r>
        <w:lastRenderedPageBreak/>
        <w:t>Trust survey after the chat</w:t>
      </w:r>
    </w:p>
    <w:p w14:paraId="67A84903" w14:textId="77777777" w:rsidR="002119CE" w:rsidRPr="00634A77" w:rsidRDefault="002119CE" w:rsidP="002119CE">
      <w:pPr>
        <w:spacing w:line="360" w:lineRule="auto"/>
        <w:rPr>
          <w:sz w:val="22"/>
          <w:szCs w:val="22"/>
        </w:rPr>
      </w:pPr>
      <w:r w:rsidRPr="00634A77">
        <w:rPr>
          <w:sz w:val="22"/>
          <w:szCs w:val="22"/>
        </w:rPr>
        <w:t>After receiving a loan approval decision, the user will fill out a survey form. How the survey questions are generated and how the evaluation process goes will be discussed in the evaluation chapter.</w:t>
      </w:r>
    </w:p>
    <w:p w14:paraId="573A728A" w14:textId="77777777" w:rsidR="002119CE" w:rsidRPr="002119CE" w:rsidRDefault="002119CE" w:rsidP="002119CE"/>
    <w:p w14:paraId="052E1FB1" w14:textId="77777777" w:rsidR="00765DAE" w:rsidRDefault="00765DAE" w:rsidP="00D20F91">
      <w:pPr>
        <w:pStyle w:val="Heading2"/>
        <w:spacing w:before="240" w:after="120" w:line="360" w:lineRule="auto"/>
      </w:pPr>
      <w:bookmarkStart w:id="71" w:name="_Toc217004240"/>
      <w:r>
        <w:t>4.2 Software Design Methodology (OOAD)</w:t>
      </w:r>
      <w:bookmarkEnd w:id="71"/>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r>
        <w:t>Why OOAD suited the system</w:t>
      </w:r>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72C273DF" w14:textId="77777777" w:rsidR="00612866" w:rsidRPr="006D777D" w:rsidRDefault="00612866" w:rsidP="00D20F91">
      <w:pPr>
        <w:spacing w:line="360" w:lineRule="auto"/>
        <w:rPr>
          <w:sz w:val="22"/>
          <w:szCs w:val="22"/>
        </w:rPr>
      </w:pPr>
    </w:p>
    <w:p w14:paraId="155F97A4" w14:textId="77777777" w:rsidR="00765DAE" w:rsidRDefault="00765DAE" w:rsidP="00D20F91">
      <w:pPr>
        <w:pStyle w:val="Heading2"/>
        <w:spacing w:before="240" w:after="120" w:line="360" w:lineRule="auto"/>
      </w:pPr>
      <w:bookmarkStart w:id="72" w:name="_Toc217004241"/>
      <w:r>
        <w:lastRenderedPageBreak/>
        <w:t>4.3 Kanban as the Software Development Methodology</w:t>
      </w:r>
      <w:bookmarkEnd w:id="72"/>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73" w:name="_Toc217004242"/>
      <w:r>
        <w:t>Why Kanban worked best</w:t>
      </w:r>
      <w:bookmarkEnd w:id="73"/>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74" w:name="_Toc217004243"/>
      <w:r>
        <w:t>Why Kanban over Waterfall</w:t>
      </w:r>
      <w:bookmarkEnd w:id="74"/>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75" w:name="_Toc217004244"/>
      <w:r>
        <w:t>4.4 Project Management Methodology (Kanban)</w:t>
      </w:r>
      <w:bookmarkEnd w:id="75"/>
    </w:p>
    <w:p w14:paraId="28D65C04" w14:textId="5A5CE3DD" w:rsidR="00FD3931" w:rsidRPr="00993B0B"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D20F91">
      <w:pPr>
        <w:pStyle w:val="Heading3"/>
        <w:spacing w:before="240" w:after="120" w:line="360" w:lineRule="auto"/>
      </w:pPr>
      <w:bookmarkStart w:id="76" w:name="_Toc217004245"/>
      <w:r>
        <w:t>How Kanban influenced the management</w:t>
      </w:r>
      <w:bookmarkEnd w:id="76"/>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lastRenderedPageBreak/>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7B896A28" w14:textId="77777777" w:rsidR="002150F7" w:rsidRDefault="00765DAE" w:rsidP="002150F7">
      <w:pPr>
        <w:keepNext/>
        <w:spacing w:line="360" w:lineRule="auto"/>
        <w:jc w:val="center"/>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647EB092" w14:textId="4A1B4BE3" w:rsidR="00765DAE" w:rsidRPr="00993B0B" w:rsidRDefault="002150F7" w:rsidP="002150F7">
      <w:pPr>
        <w:pStyle w:val="Caption"/>
        <w:jc w:val="center"/>
      </w:pPr>
      <w:bookmarkStart w:id="77" w:name="_Toc216999432"/>
      <w:r>
        <w:t xml:space="preserve">Figure </w:t>
      </w:r>
      <w:r w:rsidR="00384C96">
        <w:fldChar w:fldCharType="begin"/>
      </w:r>
      <w:r w:rsidR="00384C96">
        <w:instrText xml:space="preserve"> SEQ Figure \* ARABIC </w:instrText>
      </w:r>
      <w:r w:rsidR="00384C96">
        <w:fldChar w:fldCharType="separate"/>
      </w:r>
      <w:r w:rsidR="00384C96">
        <w:rPr>
          <w:noProof/>
        </w:rPr>
        <w:t>4</w:t>
      </w:r>
      <w:bookmarkEnd w:id="77"/>
      <w:r w:rsidR="00384C96">
        <w:rPr>
          <w:noProof/>
        </w:rPr>
        <w:fldChar w:fldCharType="end"/>
      </w:r>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78" w:name="_Toc217004246"/>
      <w:r>
        <w:t>4.5 Risks and Mitigation</w:t>
      </w:r>
      <w:bookmarkEnd w:id="78"/>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r>
        <w:t>Technical Risks</w:t>
      </w:r>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lastRenderedPageBreak/>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r>
        <w:t>Operational Risks</w:t>
      </w:r>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r>
        <w:t>Research Risks</w:t>
      </w:r>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r>
        <w:t>Ethical Risks</w:t>
      </w:r>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r>
        <w:t>Timeline Risks</w:t>
      </w:r>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lastRenderedPageBreak/>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79" w:name="_Toc217004247"/>
      <w:r>
        <w:t>4.6 Project Plan</w:t>
      </w:r>
      <w:bookmarkEnd w:id="79"/>
    </w:p>
    <w:p w14:paraId="706DF0F5" w14:textId="74865A2E" w:rsidR="00765DAE" w:rsidRDefault="006D2EB3" w:rsidP="00D20F91">
      <w:pPr>
        <w:pStyle w:val="Heading3"/>
        <w:spacing w:before="120" w:after="120" w:line="360" w:lineRule="auto"/>
      </w:pPr>
      <w:bookmarkStart w:id="80" w:name="_Toc217004248"/>
      <w:r>
        <w:t xml:space="preserve">4.6.1 </w:t>
      </w:r>
      <w:r w:rsidR="00765DAE">
        <w:t>Gantt Chart</w:t>
      </w:r>
      <w:bookmarkEnd w:id="80"/>
    </w:p>
    <w:p w14:paraId="689E676C" w14:textId="1FF28E13" w:rsidR="00392F25" w:rsidRPr="00392F25"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6FF208B7" w14:textId="5A5496FC" w:rsidR="00200FBC" w:rsidRDefault="00A64C4F" w:rsidP="00D20F91">
      <w:pPr>
        <w:spacing w:line="360" w:lineRule="auto"/>
        <w:rPr>
          <w:lang w:val="en-US"/>
        </w:rPr>
      </w:pPr>
      <w:r w:rsidRPr="00A64C4F">
        <w:rPr>
          <w:noProof/>
          <w14:ligatures w14:val="standardContextual"/>
        </w:rPr>
        <w:pict w14:anchorId="651F485B">
          <v:rect id="_x0000_i1031" alt="" style="width:451.3pt;height:.05pt;mso-width-percent:0;mso-height-percent:0;mso-width-percent:0;mso-height-percent:0" o:hralign="center" o:hrstd="t" o:hr="t" fillcolor="#a0a0a0" stroked="f"/>
        </w:pict>
      </w:r>
    </w:p>
    <w:p w14:paraId="06A1BC14" w14:textId="2026AEDF" w:rsidR="00DF09E8" w:rsidRDefault="00DA39A6" w:rsidP="00071F64">
      <w:pPr>
        <w:pStyle w:val="Heading1"/>
        <w:spacing w:before="120" w:after="120" w:line="360" w:lineRule="auto"/>
      </w:pPr>
      <w:bookmarkStart w:id="81" w:name="_Toc217004249"/>
      <w:r>
        <w:t>Chapter 5 - Design Diagrams</w:t>
      </w:r>
      <w:bookmarkEnd w:id="81"/>
    </w:p>
    <w:p w14:paraId="5E05BE3A" w14:textId="52C4EB26" w:rsidR="00D9667D" w:rsidRPr="00D9667D" w:rsidRDefault="00D9667D" w:rsidP="00D9667D">
      <w:pPr>
        <w:spacing w:line="360" w:lineRule="auto"/>
        <w:rPr>
          <w:sz w:val="22"/>
          <w:szCs w:val="22"/>
        </w:rPr>
      </w:pPr>
      <w:r w:rsidRPr="00D9667D">
        <w:rPr>
          <w:sz w:val="22"/>
          <w:szCs w:val="22"/>
        </w:rPr>
        <w:t>This is very important to the design of the project. The loan approval decision is generated by a trained machine learning model. SHAP is used to explain the output of this predictive model. It identifies feature contributions for each decision.</w:t>
      </w:r>
    </w:p>
    <w:p w14:paraId="66295BE5" w14:textId="77777777" w:rsidR="00D9667D" w:rsidRPr="00D9667D" w:rsidRDefault="00D9667D" w:rsidP="00D9667D">
      <w:pPr>
        <w:spacing w:line="360" w:lineRule="auto"/>
        <w:rPr>
          <w:sz w:val="22"/>
          <w:szCs w:val="22"/>
        </w:rPr>
      </w:pPr>
    </w:p>
    <w:p w14:paraId="20C9A49B" w14:textId="161E7035" w:rsidR="00D9667D" w:rsidRPr="00D9667D" w:rsidRDefault="00D9667D" w:rsidP="00D9667D">
      <w:pPr>
        <w:spacing w:line="360" w:lineRule="auto"/>
        <w:rPr>
          <w:sz w:val="22"/>
          <w:szCs w:val="22"/>
        </w:rPr>
      </w:pPr>
      <w:r w:rsidRPr="00D9667D">
        <w:rPr>
          <w:sz w:val="22"/>
          <w:szCs w:val="22"/>
        </w:rPr>
        <w:t>GPT-4 does not perform any prediction in the prototype. It acts as a language generation layer which converts SHAP’s only technical friendly values into clear, human-readable explanations.</w:t>
      </w:r>
    </w:p>
    <w:p w14:paraId="79FBA1A3" w14:textId="77777777" w:rsidR="00D9667D" w:rsidRPr="00D9667D" w:rsidRDefault="00D9667D" w:rsidP="00D9667D"/>
    <w:p w14:paraId="7AF8031E" w14:textId="44A45819" w:rsidR="00DA39A6" w:rsidRDefault="00C15028" w:rsidP="00D20F91">
      <w:pPr>
        <w:pStyle w:val="Heading2"/>
        <w:spacing w:before="120" w:after="120" w:line="360" w:lineRule="auto"/>
      </w:pPr>
      <w:bookmarkStart w:id="82" w:name="_Toc217004250"/>
      <w:r>
        <w:lastRenderedPageBreak/>
        <w:t xml:space="preserve">5.1 </w:t>
      </w:r>
      <w:r w:rsidR="00DA39A6">
        <w:t>Block Diagram</w:t>
      </w:r>
      <w:bookmarkEnd w:id="82"/>
    </w:p>
    <w:p w14:paraId="3FAB1ADF" w14:textId="77777777" w:rsidR="002150F7" w:rsidRDefault="00DA39A6" w:rsidP="002150F7">
      <w:pPr>
        <w:keepNext/>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04AFAF20">
            <wp:extent cx="4000500" cy="4860790"/>
            <wp:effectExtent l="0" t="0" r="0" b="381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29933" cy="4896553"/>
                    </a:xfrm>
                    <a:prstGeom prst="rect">
                      <a:avLst/>
                    </a:prstGeom>
                    <a:noFill/>
                    <a:ln>
                      <a:noFill/>
                    </a:ln>
                  </pic:spPr>
                </pic:pic>
              </a:graphicData>
            </a:graphic>
          </wp:inline>
        </w:drawing>
      </w:r>
      <w:r>
        <w:fldChar w:fldCharType="end"/>
      </w:r>
    </w:p>
    <w:p w14:paraId="34099D7E" w14:textId="650408AA" w:rsidR="00DA39A6" w:rsidRDefault="002150F7" w:rsidP="002150F7">
      <w:pPr>
        <w:pStyle w:val="Caption"/>
        <w:jc w:val="center"/>
      </w:pPr>
      <w:bookmarkStart w:id="83" w:name="_Toc216999433"/>
      <w:r>
        <w:t xml:space="preserve">Figure </w:t>
      </w:r>
      <w:r w:rsidR="00384C96">
        <w:fldChar w:fldCharType="begin"/>
      </w:r>
      <w:r w:rsidR="00384C96">
        <w:instrText xml:space="preserve"> SEQ Figure \* ARABIC </w:instrText>
      </w:r>
      <w:r w:rsidR="00384C96">
        <w:fldChar w:fldCharType="separate"/>
      </w:r>
      <w:r w:rsidR="00384C96">
        <w:rPr>
          <w:noProof/>
        </w:rPr>
        <w:t>5</w:t>
      </w:r>
      <w:bookmarkEnd w:id="83"/>
      <w:r w:rsidR="00384C96">
        <w:rPr>
          <w:noProof/>
        </w:rPr>
        <w:fldChar w:fldCharType="end"/>
      </w:r>
    </w:p>
    <w:p w14:paraId="30D3C8B7" w14:textId="77777777" w:rsidR="00DA39A6" w:rsidRDefault="00DA39A6" w:rsidP="00D20F91">
      <w:pPr>
        <w:spacing w:line="360" w:lineRule="auto"/>
        <w:rPr>
          <w:lang w:val="en-US"/>
        </w:rPr>
      </w:pPr>
    </w:p>
    <w:p w14:paraId="10D686A6" w14:textId="77777777"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explanations with a human-readable explanation message. The OpenAI platform contains many 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0F840E2" w14:textId="77777777" w:rsidR="00DA39A6" w:rsidRPr="004D6EF0" w:rsidRDefault="00DA39A6" w:rsidP="00D20F91">
      <w:pPr>
        <w:spacing w:line="360" w:lineRule="auto"/>
        <w:rPr>
          <w:sz w:val="22"/>
          <w:szCs w:val="22"/>
        </w:rPr>
      </w:pP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t>Authentication Process</w:t>
      </w:r>
    </w:p>
    <w:p w14:paraId="423BE438" w14:textId="77777777" w:rsidR="00DA39A6" w:rsidRPr="004D6EF0" w:rsidRDefault="00DA39A6" w:rsidP="00D20F91">
      <w:pPr>
        <w:spacing w:line="360" w:lineRule="auto"/>
        <w:rPr>
          <w:sz w:val="22"/>
          <w:szCs w:val="22"/>
        </w:rPr>
      </w:pPr>
      <w:r w:rsidRPr="004D6EF0">
        <w:rPr>
          <w:sz w:val="22"/>
          <w:szCs w:val="22"/>
        </w:rPr>
        <w:lastRenderedPageBreak/>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t>Loan Approval Process</w:t>
      </w:r>
    </w:p>
    <w:p w14:paraId="7CA49848" w14:textId="77777777"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Pr="004D6EF0" w:rsidRDefault="00DA39A6" w:rsidP="00D20F91">
      <w:pPr>
        <w:spacing w:line="360" w:lineRule="auto"/>
        <w:rPr>
          <w:sz w:val="22"/>
          <w:szCs w:val="22"/>
        </w:rPr>
      </w:pP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03DCFD82" w14:textId="77777777"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Pr="004D6EF0" w:rsidRDefault="00DA39A6" w:rsidP="00D20F91">
      <w:pPr>
        <w:spacing w:line="360" w:lineRule="auto"/>
        <w:rPr>
          <w:sz w:val="22"/>
          <w:szCs w:val="22"/>
        </w:rPr>
      </w:pP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756FB4D1" w14:textId="77777777"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5978A651" w14:textId="77777777" w:rsidR="00DA39A6" w:rsidRPr="004D6EF0" w:rsidRDefault="00DA39A6" w:rsidP="00D20F91">
      <w:pPr>
        <w:spacing w:line="360" w:lineRule="auto"/>
        <w:rPr>
          <w:sz w:val="22"/>
          <w:szCs w:val="22"/>
        </w:rPr>
      </w:pP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7A7A2DA" w14:textId="77777777" w:rsidR="00DA39A6" w:rsidRPr="004D6EF0"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1E903755" w:rsidR="00B94A5A" w:rsidRPr="00B94A5A" w:rsidRDefault="00DD33EC" w:rsidP="00D20F91">
      <w:pPr>
        <w:pStyle w:val="Heading2"/>
        <w:spacing w:before="120" w:after="120" w:line="360" w:lineRule="auto"/>
      </w:pPr>
      <w:bookmarkStart w:id="84" w:name="_Toc217004251"/>
      <w:r>
        <w:lastRenderedPageBreak/>
        <w:t xml:space="preserve">5.2 </w:t>
      </w:r>
      <w:r w:rsidR="00DA39A6">
        <w:t>Layered Architecture Diagram</w:t>
      </w:r>
      <w:bookmarkEnd w:id="84"/>
    </w:p>
    <w:p w14:paraId="3EAE6980" w14:textId="77777777" w:rsidR="002150F7" w:rsidRDefault="00B94A5A" w:rsidP="002150F7">
      <w:pPr>
        <w:keepNext/>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44ADB5EA">
            <wp:extent cx="3848100" cy="2988183"/>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71378" cy="3006259"/>
                    </a:xfrm>
                    <a:prstGeom prst="rect">
                      <a:avLst/>
                    </a:prstGeom>
                    <a:noFill/>
                    <a:ln>
                      <a:noFill/>
                    </a:ln>
                  </pic:spPr>
                </pic:pic>
              </a:graphicData>
            </a:graphic>
          </wp:inline>
        </w:drawing>
      </w:r>
      <w:r>
        <w:fldChar w:fldCharType="end"/>
      </w:r>
    </w:p>
    <w:p w14:paraId="40FBBBF1" w14:textId="2503C6E2" w:rsidR="00B94A5A" w:rsidRDefault="002150F7" w:rsidP="002150F7">
      <w:pPr>
        <w:pStyle w:val="Caption"/>
        <w:jc w:val="center"/>
      </w:pPr>
      <w:bookmarkStart w:id="85" w:name="_Toc216999434"/>
      <w:r>
        <w:t xml:space="preserve">Figure </w:t>
      </w:r>
      <w:r w:rsidR="00384C96">
        <w:fldChar w:fldCharType="begin"/>
      </w:r>
      <w:r w:rsidR="00384C96">
        <w:instrText xml:space="preserve"> SEQ Figure \* ARABIC </w:instrText>
      </w:r>
      <w:r w:rsidR="00384C96">
        <w:fldChar w:fldCharType="separate"/>
      </w:r>
      <w:r w:rsidR="00384C96">
        <w:rPr>
          <w:noProof/>
        </w:rPr>
        <w:t>6</w:t>
      </w:r>
      <w:bookmarkEnd w:id="85"/>
      <w:r w:rsidR="00384C96">
        <w:rPr>
          <w:noProof/>
        </w:rPr>
        <w:fldChar w:fldCharType="end"/>
      </w:r>
    </w:p>
    <w:p w14:paraId="71043E1E" w14:textId="77777777" w:rsidR="00DA39A6" w:rsidRDefault="00DA39A6" w:rsidP="00D20F91">
      <w:pPr>
        <w:spacing w:line="360" w:lineRule="auto"/>
        <w:rPr>
          <w:lang w:val="en-US"/>
        </w:rPr>
      </w:pPr>
    </w:p>
    <w:p w14:paraId="09824DFE" w14:textId="77777777" w:rsidR="00801194" w:rsidRPr="00605890"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Pr="00605890" w:rsidRDefault="00B94A5A" w:rsidP="00D20F91">
      <w:pPr>
        <w:spacing w:line="360" w:lineRule="auto"/>
        <w:rPr>
          <w:sz w:val="22"/>
          <w:szCs w:val="22"/>
          <w:lang w:val="en-US"/>
        </w:rPr>
      </w:pPr>
    </w:p>
    <w:p w14:paraId="09E55254" w14:textId="1BCD19B7" w:rsidR="00801194" w:rsidRPr="00801194" w:rsidRDefault="00DD33EC" w:rsidP="00D20F91">
      <w:pPr>
        <w:pStyle w:val="Heading2"/>
        <w:spacing w:before="120" w:after="120" w:line="360" w:lineRule="auto"/>
      </w:pPr>
      <w:bookmarkStart w:id="86" w:name="_Toc217004252"/>
      <w:r>
        <w:lastRenderedPageBreak/>
        <w:t xml:space="preserve">5.3 </w:t>
      </w:r>
      <w:r w:rsidR="00801194">
        <w:t>Research Design</w:t>
      </w:r>
      <w:bookmarkEnd w:id="86"/>
    </w:p>
    <w:p w14:paraId="2168C31E" w14:textId="77777777" w:rsidR="002150F7" w:rsidRDefault="00801194" w:rsidP="002150F7">
      <w:pPr>
        <w:keepNext/>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02DBC8A9">
            <wp:extent cx="3625850" cy="4644591"/>
            <wp:effectExtent l="0" t="0" r="0" b="381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59386" cy="4687549"/>
                    </a:xfrm>
                    <a:prstGeom prst="rect">
                      <a:avLst/>
                    </a:prstGeom>
                    <a:noFill/>
                    <a:ln>
                      <a:noFill/>
                    </a:ln>
                  </pic:spPr>
                </pic:pic>
              </a:graphicData>
            </a:graphic>
          </wp:inline>
        </w:drawing>
      </w:r>
      <w:r>
        <w:fldChar w:fldCharType="end"/>
      </w:r>
    </w:p>
    <w:p w14:paraId="6BFFAAD9" w14:textId="753C557D" w:rsidR="00E65A13" w:rsidRPr="00E65A13" w:rsidRDefault="002150F7" w:rsidP="00B905A5">
      <w:pPr>
        <w:pStyle w:val="Caption"/>
        <w:jc w:val="center"/>
      </w:pPr>
      <w:bookmarkStart w:id="87" w:name="_Toc216999435"/>
      <w:r>
        <w:t xml:space="preserve">Figure </w:t>
      </w:r>
      <w:r w:rsidR="00384C96">
        <w:fldChar w:fldCharType="begin"/>
      </w:r>
      <w:r w:rsidR="00384C96">
        <w:instrText xml:space="preserve"> SEQ Figure \* ARABIC </w:instrText>
      </w:r>
      <w:r w:rsidR="00384C96">
        <w:fldChar w:fldCharType="separate"/>
      </w:r>
      <w:r w:rsidR="00384C96">
        <w:rPr>
          <w:noProof/>
        </w:rPr>
        <w:t>7</w:t>
      </w:r>
      <w:bookmarkEnd w:id="87"/>
      <w:r w:rsidR="00384C96">
        <w:rPr>
          <w:noProof/>
        </w:rPr>
        <w:fldChar w:fldCharType="end"/>
      </w:r>
    </w:p>
    <w:p w14:paraId="3803813D" w14:textId="1A95B079" w:rsidR="004F7BBB"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3E658277" w14:textId="77777777" w:rsidR="00B905A5" w:rsidRPr="00B905A5" w:rsidRDefault="00B905A5" w:rsidP="00D20F91">
      <w:pPr>
        <w:spacing w:line="360" w:lineRule="auto"/>
        <w:rPr>
          <w:sz w:val="22"/>
          <w:szCs w:val="22"/>
        </w:rPr>
      </w:pPr>
    </w:p>
    <w:p w14:paraId="1C5E5B0D" w14:textId="310A8FED" w:rsidR="00801194" w:rsidRDefault="00801194" w:rsidP="00E65A13">
      <w:pPr>
        <w:pStyle w:val="Heading4"/>
      </w:pPr>
      <w:r>
        <w:t>Step 1: Exploration, Problem Identification, and Defining the Research Aim</w:t>
      </w:r>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734888B1"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aim.</w:t>
      </w:r>
    </w:p>
    <w:p w14:paraId="40B0E8BC" w14:textId="77777777" w:rsidR="00801194" w:rsidRDefault="00801194" w:rsidP="00D20F91">
      <w:pPr>
        <w:spacing w:line="360" w:lineRule="auto"/>
      </w:pPr>
    </w:p>
    <w:p w14:paraId="0CE63395" w14:textId="504AA3F9" w:rsidR="00801194" w:rsidRDefault="00801194" w:rsidP="00E65A13">
      <w:pPr>
        <w:pStyle w:val="Heading4"/>
      </w:pPr>
      <w:r>
        <w:t>Step 2: Stakeholder Analysis (Preparation, Question Design, and Expert Interviews)</w:t>
      </w:r>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lastRenderedPageBreak/>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1C757D3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E65A13">
      <w:pPr>
        <w:pStyle w:val="Heading4"/>
      </w:pPr>
      <w:r>
        <w:t>Step 3: Dataset Examination (Identification of Input Fields)</w:t>
      </w:r>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05A91856" w14:textId="1F1AC2F2" w:rsidR="00801194" w:rsidRDefault="00801194" w:rsidP="00D20F91">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307D64F1" w14:textId="77777777" w:rsidR="00A03B5D" w:rsidRPr="00A03B5D" w:rsidRDefault="00A03B5D" w:rsidP="00A03B5D">
      <w:pPr>
        <w:spacing w:before="120" w:after="120" w:line="360" w:lineRule="auto"/>
        <w:rPr>
          <w:sz w:val="22"/>
          <w:szCs w:val="22"/>
        </w:rPr>
      </w:pPr>
    </w:p>
    <w:p w14:paraId="6DA17821" w14:textId="333EB299" w:rsidR="00801194" w:rsidRDefault="00801194" w:rsidP="00E65A13">
      <w:pPr>
        <w:pStyle w:val="Heading4"/>
      </w:pPr>
      <w:r>
        <w:t>Step 4: Requirements, Use Cases, and Prioritisation</w:t>
      </w:r>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6985C6C2"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E65A13">
      <w:pPr>
        <w:pStyle w:val="Heading4"/>
      </w:pPr>
      <w:r>
        <w:t>Step 5: Design the Experimental Structure (Baseline vs XAI)</w:t>
      </w:r>
    </w:p>
    <w:p w14:paraId="24FCF671" w14:textId="7C26904E" w:rsidR="00801194" w:rsidRPr="00E65A13" w:rsidRDefault="00801194" w:rsidP="00D20F91">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7E9EE6B2" w14:textId="77777777" w:rsidR="00E65A13" w:rsidRDefault="00E65A13" w:rsidP="00E65A13">
      <w:pPr>
        <w:pStyle w:val="Heading4"/>
      </w:pPr>
    </w:p>
    <w:p w14:paraId="353C9DE6" w14:textId="29BACEDE" w:rsidR="00801194" w:rsidRDefault="00801194" w:rsidP="00E65A13">
      <w:pPr>
        <w:pStyle w:val="Heading4"/>
      </w:pPr>
      <w:r>
        <w:t>Step 6: Prototype Development</w:t>
      </w:r>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r>
        <w:lastRenderedPageBreak/>
        <w:t>Step 7: Perform Testing (Developer Testing, Regression Testing)</w:t>
      </w:r>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0D37333D"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1F7BB2">
      <w:pPr>
        <w:pStyle w:val="Heading4"/>
      </w:pPr>
      <w:r>
        <w:t>Step 8: Deploy Prototype for User Data Collection</w:t>
      </w:r>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21117D42"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36FF1C7A" w14:textId="77777777" w:rsidR="00801194" w:rsidRDefault="00801194" w:rsidP="00D20F91">
      <w:pPr>
        <w:spacing w:line="360" w:lineRule="auto"/>
      </w:pPr>
    </w:p>
    <w:p w14:paraId="7CCC3F0E" w14:textId="4F4FDAF4" w:rsidR="00801194" w:rsidRDefault="00801194" w:rsidP="001F7BB2">
      <w:pPr>
        <w:pStyle w:val="Heading4"/>
      </w:pPr>
      <w:r>
        <w:t>Step 9: Collect Trust Survey Data and Evaluate</w:t>
      </w:r>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293FC770"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0ED2CBBD" w14:textId="77777777" w:rsidR="00801194" w:rsidRDefault="00801194" w:rsidP="00D20F91">
      <w:pPr>
        <w:spacing w:line="360" w:lineRule="auto"/>
      </w:pPr>
    </w:p>
    <w:p w14:paraId="4AECA27A" w14:textId="458F9B48" w:rsidR="00801194" w:rsidRDefault="00801194" w:rsidP="001F7BB2">
      <w:pPr>
        <w:pStyle w:val="Heading4"/>
      </w:pPr>
      <w:r>
        <w:t>Step 10:  Answer Research Question</w:t>
      </w:r>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5D702446" w:rsidR="00703AAE" w:rsidRDefault="00DD33EC" w:rsidP="00D20F91">
      <w:pPr>
        <w:pStyle w:val="Heading2"/>
        <w:spacing w:before="120" w:after="120" w:line="360" w:lineRule="auto"/>
      </w:pPr>
      <w:bookmarkStart w:id="88" w:name="_Toc217004253"/>
      <w:r>
        <w:lastRenderedPageBreak/>
        <w:t xml:space="preserve">5.4 </w:t>
      </w:r>
      <w:r w:rsidR="00703AAE">
        <w:t>Class Diagram</w:t>
      </w:r>
      <w:bookmarkEnd w:id="88"/>
      <w:r w:rsidR="00703AAE">
        <w:t xml:space="preserve"> </w:t>
      </w:r>
    </w:p>
    <w:p w14:paraId="37CD7F16" w14:textId="77777777" w:rsidR="00B905A5" w:rsidRDefault="00703AAE" w:rsidP="00B905A5">
      <w:pPr>
        <w:keepNext/>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27EC305A" w14:textId="5E67E4DC" w:rsidR="00703AAE" w:rsidRDefault="00B905A5" w:rsidP="00B905A5">
      <w:pPr>
        <w:pStyle w:val="Caption"/>
        <w:jc w:val="center"/>
      </w:pPr>
      <w:bookmarkStart w:id="89" w:name="_Toc216999436"/>
      <w:r>
        <w:t xml:space="preserve">Figure </w:t>
      </w:r>
      <w:r w:rsidR="00384C96">
        <w:fldChar w:fldCharType="begin"/>
      </w:r>
      <w:r w:rsidR="00384C96">
        <w:instrText xml:space="preserve"> SEQ Figure \* ARABIC </w:instrText>
      </w:r>
      <w:r w:rsidR="00384C96">
        <w:fldChar w:fldCharType="separate"/>
      </w:r>
      <w:r w:rsidR="00384C96">
        <w:rPr>
          <w:noProof/>
        </w:rPr>
        <w:t>8</w:t>
      </w:r>
      <w:bookmarkEnd w:id="89"/>
      <w:r w:rsidR="00384C96">
        <w:rPr>
          <w:noProof/>
        </w:rPr>
        <w:fldChar w:fldCharType="end"/>
      </w:r>
    </w:p>
    <w:p w14:paraId="386E33D6" w14:textId="77777777" w:rsidR="00801194" w:rsidRDefault="00801194" w:rsidP="00D20F91">
      <w:pPr>
        <w:spacing w:line="360" w:lineRule="auto"/>
        <w:rPr>
          <w:lang w:val="en-US"/>
        </w:rPr>
      </w:pPr>
    </w:p>
    <w:p w14:paraId="6B1F4368" w14:textId="77777777" w:rsidR="00E3718B" w:rsidRPr="00932611"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84DE0F6" w14:textId="2D391BA8" w:rsidR="007031A1" w:rsidRPr="007031A1" w:rsidRDefault="00DD33EC" w:rsidP="00932611">
      <w:pPr>
        <w:pStyle w:val="Heading2"/>
        <w:spacing w:before="120" w:after="120" w:line="360" w:lineRule="auto"/>
      </w:pPr>
      <w:bookmarkStart w:id="90" w:name="_Toc217004254"/>
      <w:r>
        <w:lastRenderedPageBreak/>
        <w:t xml:space="preserve">5.5 </w:t>
      </w:r>
      <w:r w:rsidR="00585CE9">
        <w:t>ER Diagram</w:t>
      </w:r>
      <w:bookmarkEnd w:id="90"/>
    </w:p>
    <w:p w14:paraId="06C8C7CD" w14:textId="77777777" w:rsidR="00B905A5" w:rsidRDefault="007031A1" w:rsidP="00B905A5">
      <w:pPr>
        <w:keepNext/>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08280887">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DE34AD6" w14:textId="67992D96" w:rsidR="007031A1" w:rsidRDefault="00B905A5" w:rsidP="00B905A5">
      <w:pPr>
        <w:pStyle w:val="Caption"/>
        <w:jc w:val="center"/>
      </w:pPr>
      <w:bookmarkStart w:id="91" w:name="_Toc216999437"/>
      <w:r>
        <w:t xml:space="preserve">Figure </w:t>
      </w:r>
      <w:r w:rsidR="00384C96">
        <w:fldChar w:fldCharType="begin"/>
      </w:r>
      <w:r w:rsidR="00384C96">
        <w:instrText xml:space="preserve"> SEQ Figure \* ARABIC </w:instrText>
      </w:r>
      <w:r w:rsidR="00384C96">
        <w:fldChar w:fldCharType="separate"/>
      </w:r>
      <w:r w:rsidR="00384C96">
        <w:rPr>
          <w:noProof/>
        </w:rPr>
        <w:t>9</w:t>
      </w:r>
      <w:bookmarkEnd w:id="91"/>
      <w:r w:rsidR="00384C96">
        <w:rPr>
          <w:noProof/>
        </w:rPr>
        <w:fldChar w:fldCharType="end"/>
      </w:r>
    </w:p>
    <w:p w14:paraId="063D41DF" w14:textId="77777777" w:rsidR="00585CE9" w:rsidRDefault="00585CE9" w:rsidP="00D20F91">
      <w:pPr>
        <w:spacing w:line="360" w:lineRule="auto"/>
        <w:rPr>
          <w:lang w:val="en-US"/>
        </w:rPr>
      </w:pPr>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r>
        <w:t>User Entity</w:t>
      </w:r>
    </w:p>
    <w:p w14:paraId="5BC4A551" w14:textId="77777777" w:rsidR="004A21F5" w:rsidRPr="00932611"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932611">
      <w:pPr>
        <w:pStyle w:val="Heading4"/>
      </w:pPr>
      <w:r>
        <w:t>Chat_History Entity</w:t>
      </w:r>
    </w:p>
    <w:p w14:paraId="6F17ADD8" w14:textId="77777777" w:rsidR="004A21F5" w:rsidRPr="00932611"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932611">
      <w:pPr>
        <w:pStyle w:val="Heading4"/>
      </w:pPr>
      <w:r>
        <w:t>FAQ_Logs Entity</w:t>
      </w:r>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11DF80D6" w14:textId="77777777" w:rsidR="004A21F5" w:rsidRPr="00932611"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1621AFF" w14:textId="205D9372" w:rsidR="00A34F9F" w:rsidRPr="00932611" w:rsidRDefault="00DD33EC" w:rsidP="00932611">
      <w:pPr>
        <w:pStyle w:val="Heading2"/>
        <w:spacing w:before="120" w:after="120" w:line="360" w:lineRule="auto"/>
      </w:pPr>
      <w:bookmarkStart w:id="92" w:name="_Toc217004255"/>
      <w:r>
        <w:t xml:space="preserve">5.6 </w:t>
      </w:r>
      <w:r w:rsidR="00A34F9F">
        <w:t>Sequence Diagram</w:t>
      </w:r>
      <w:bookmarkEnd w:id="92"/>
    </w:p>
    <w:p w14:paraId="212EB10F" w14:textId="77777777" w:rsidR="00B905A5" w:rsidRDefault="00A34F9F" w:rsidP="00B905A5">
      <w:pPr>
        <w:keepNext/>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2FA1BB47" w:rsidR="00A34F9F" w:rsidRDefault="00B905A5" w:rsidP="00B905A5">
      <w:pPr>
        <w:pStyle w:val="Caption"/>
        <w:jc w:val="center"/>
      </w:pPr>
      <w:bookmarkStart w:id="93" w:name="_Toc216999438"/>
      <w:r>
        <w:t xml:space="preserve">Figure </w:t>
      </w:r>
      <w:r w:rsidR="00384C96">
        <w:fldChar w:fldCharType="begin"/>
      </w:r>
      <w:r w:rsidR="00384C96">
        <w:instrText xml:space="preserve"> SEQ Figure \* ARABIC </w:instrText>
      </w:r>
      <w:r w:rsidR="00384C96">
        <w:fldChar w:fldCharType="separate"/>
      </w:r>
      <w:r w:rsidR="00384C96">
        <w:rPr>
          <w:noProof/>
        </w:rPr>
        <w:t>10</w:t>
      </w:r>
      <w:bookmarkEnd w:id="93"/>
      <w:r w:rsidR="00384C96">
        <w:rPr>
          <w:noProof/>
        </w:rPr>
        <w:fldChar w:fldCharType="end"/>
      </w:r>
    </w:p>
    <w:p w14:paraId="1C09C7E5" w14:textId="77777777" w:rsidR="005F5E52" w:rsidRPr="005F5E52" w:rsidRDefault="005F5E52" w:rsidP="00D20F91">
      <w:pPr>
        <w:spacing w:line="360" w:lineRule="auto"/>
      </w:pPr>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1DEE8AE6" w14:textId="7700B0C6" w:rsidR="00A34F9F" w:rsidRPr="001457C2"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75F8F358" w14:textId="7B65DCE5" w:rsidR="003823A0" w:rsidRPr="000A4A19" w:rsidRDefault="00DD33EC" w:rsidP="00D20F91">
      <w:pPr>
        <w:pStyle w:val="Heading2"/>
        <w:spacing w:before="120" w:after="120" w:line="360" w:lineRule="auto"/>
      </w:pPr>
      <w:bookmarkStart w:id="94" w:name="_Toc217004256"/>
      <w:r>
        <w:t xml:space="preserve">5.7 </w:t>
      </w:r>
      <w:r w:rsidR="003823A0">
        <w:t>Package Diagram</w:t>
      </w:r>
      <w:bookmarkEnd w:id="94"/>
    </w:p>
    <w:p w14:paraId="238184CF" w14:textId="77777777" w:rsidR="00B905A5" w:rsidRDefault="003823A0" w:rsidP="00B905A5">
      <w:pPr>
        <w:keepNext/>
        <w:spacing w:line="360" w:lineRule="auto"/>
        <w:jc w:val="center"/>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02094CCA" w14:textId="10F13A11" w:rsidR="003823A0" w:rsidRDefault="00B905A5" w:rsidP="00B905A5">
      <w:pPr>
        <w:pStyle w:val="Caption"/>
        <w:jc w:val="center"/>
      </w:pPr>
      <w:bookmarkStart w:id="95" w:name="_Toc216999439"/>
      <w:r>
        <w:t xml:space="preserve">Figure </w:t>
      </w:r>
      <w:r w:rsidR="00384C96">
        <w:fldChar w:fldCharType="begin"/>
      </w:r>
      <w:r w:rsidR="00384C96">
        <w:instrText xml:space="preserve"> SEQ Figure \* ARABIC </w:instrText>
      </w:r>
      <w:r w:rsidR="00384C96">
        <w:fldChar w:fldCharType="separate"/>
      </w:r>
      <w:r w:rsidR="00384C96">
        <w:rPr>
          <w:noProof/>
        </w:rPr>
        <w:t>11</w:t>
      </w:r>
      <w:bookmarkEnd w:id="95"/>
      <w:r w:rsidR="00384C96">
        <w:rPr>
          <w:noProof/>
        </w:rPr>
        <w:fldChar w:fldCharType="end"/>
      </w:r>
    </w:p>
    <w:p w14:paraId="463B879F" w14:textId="77777777" w:rsidR="003823A0" w:rsidRDefault="003823A0" w:rsidP="00D20F91">
      <w:pPr>
        <w:spacing w:line="360" w:lineRule="auto"/>
        <w:rPr>
          <w:lang w:val="en-US"/>
        </w:rPr>
      </w:pPr>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6CB867F0" w14:textId="4EF8797B" w:rsidR="003823A0" w:rsidRPr="00F749E8"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5084A818" w14:textId="77777777" w:rsidR="009436CA" w:rsidRDefault="003823A0" w:rsidP="009436CA">
      <w:pPr>
        <w:keepNext/>
        <w:spacing w:line="360" w:lineRule="auto"/>
        <w:jc w:val="cente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76823878">
            <wp:extent cx="1511300" cy="2499967"/>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18608" cy="2512056"/>
                    </a:xfrm>
                    <a:prstGeom prst="rect">
                      <a:avLst/>
                    </a:prstGeom>
                    <a:noFill/>
                    <a:ln>
                      <a:noFill/>
                    </a:ln>
                  </pic:spPr>
                </pic:pic>
              </a:graphicData>
            </a:graphic>
          </wp:inline>
        </w:drawing>
      </w:r>
      <w:r w:rsidRPr="00C8035C">
        <w:rPr>
          <w:sz w:val="22"/>
          <w:szCs w:val="22"/>
        </w:rPr>
        <w:fldChar w:fldCharType="end"/>
      </w:r>
    </w:p>
    <w:p w14:paraId="5139E5B2" w14:textId="50C23D4D" w:rsidR="003823A0" w:rsidRPr="00C8035C" w:rsidRDefault="009436CA" w:rsidP="009436CA">
      <w:pPr>
        <w:pStyle w:val="Caption"/>
        <w:jc w:val="center"/>
        <w:rPr>
          <w:sz w:val="22"/>
          <w:szCs w:val="22"/>
        </w:rPr>
      </w:pPr>
      <w:bookmarkStart w:id="96" w:name="_Toc216999440"/>
      <w:r>
        <w:t xml:space="preserve">Figure </w:t>
      </w:r>
      <w:r w:rsidR="00384C96">
        <w:fldChar w:fldCharType="begin"/>
      </w:r>
      <w:r w:rsidR="00384C96">
        <w:instrText xml:space="preserve"> SEQ Figure \* ARABIC </w:instrText>
      </w:r>
      <w:r w:rsidR="00384C96">
        <w:fldChar w:fldCharType="separate"/>
      </w:r>
      <w:r w:rsidR="00384C96">
        <w:rPr>
          <w:noProof/>
        </w:rPr>
        <w:t>12</w:t>
      </w:r>
      <w:bookmarkEnd w:id="96"/>
      <w:r w:rsidR="00384C96">
        <w:rPr>
          <w:noProof/>
        </w:rPr>
        <w:fldChar w:fldCharType="end"/>
      </w:r>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29B4C91D" w14:textId="77777777" w:rsidR="009436CA" w:rsidRDefault="00F463A1" w:rsidP="009436CA">
      <w:pPr>
        <w:keepNext/>
        <w:spacing w:line="360" w:lineRule="auto"/>
        <w:ind w:left="360"/>
        <w:jc w:val="cente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355AC69D">
            <wp:extent cx="1346200" cy="2226864"/>
            <wp:effectExtent l="0" t="0" r="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57067" cy="2244840"/>
                    </a:xfrm>
                    <a:prstGeom prst="rect">
                      <a:avLst/>
                    </a:prstGeom>
                    <a:noFill/>
                    <a:ln>
                      <a:noFill/>
                    </a:ln>
                  </pic:spPr>
                </pic:pic>
              </a:graphicData>
            </a:graphic>
          </wp:inline>
        </w:drawing>
      </w:r>
      <w:r w:rsidRPr="00C8035C">
        <w:rPr>
          <w:sz w:val="22"/>
          <w:szCs w:val="22"/>
        </w:rPr>
        <w:fldChar w:fldCharType="end"/>
      </w:r>
    </w:p>
    <w:p w14:paraId="46D08949" w14:textId="6B3E807D" w:rsidR="00F463A1" w:rsidRPr="00C8035C" w:rsidRDefault="009436CA" w:rsidP="009436CA">
      <w:pPr>
        <w:pStyle w:val="Caption"/>
        <w:jc w:val="center"/>
        <w:rPr>
          <w:sz w:val="22"/>
          <w:szCs w:val="22"/>
        </w:rPr>
      </w:pPr>
      <w:bookmarkStart w:id="97" w:name="_Toc216999441"/>
      <w:r>
        <w:t xml:space="preserve">Figure </w:t>
      </w:r>
      <w:r w:rsidR="00384C96">
        <w:fldChar w:fldCharType="begin"/>
      </w:r>
      <w:r w:rsidR="00384C96">
        <w:instrText xml:space="preserve"> SEQ Figure \* ARABIC </w:instrText>
      </w:r>
      <w:r w:rsidR="00384C96">
        <w:fldChar w:fldCharType="separate"/>
      </w:r>
      <w:r w:rsidR="00384C96">
        <w:rPr>
          <w:noProof/>
        </w:rPr>
        <w:t>13</w:t>
      </w:r>
      <w:bookmarkEnd w:id="97"/>
      <w:r w:rsidR="00384C96">
        <w:rPr>
          <w:noProof/>
        </w:rPr>
        <w:fldChar w:fldCharType="end"/>
      </w:r>
    </w:p>
    <w:p w14:paraId="444187F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Pr="00C8035C" w:rsidRDefault="003823A0" w:rsidP="00D20F91">
      <w:pPr>
        <w:spacing w:line="360" w:lineRule="auto"/>
        <w:rPr>
          <w:sz w:val="22"/>
          <w:szCs w:val="22"/>
          <w:lang w:val="en-US"/>
        </w:rPr>
      </w:pPr>
    </w:p>
    <w:p w14:paraId="7092D1F0" w14:textId="77777777" w:rsidR="009436CA" w:rsidRDefault="00F463A1" w:rsidP="009436CA">
      <w:pPr>
        <w:keepNext/>
        <w:spacing w:line="360" w:lineRule="auto"/>
        <w:jc w:val="center"/>
      </w:pPr>
      <w:r w:rsidRPr="00C8035C">
        <w:rPr>
          <w:sz w:val="22"/>
          <w:szCs w:val="22"/>
        </w:rPr>
        <w:lastRenderedPageBreak/>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24DFB621">
            <wp:extent cx="1797050" cy="2972649"/>
            <wp:effectExtent l="0" t="0" r="0" b="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9200" cy="2992747"/>
                    </a:xfrm>
                    <a:prstGeom prst="rect">
                      <a:avLst/>
                    </a:prstGeom>
                    <a:noFill/>
                    <a:ln>
                      <a:noFill/>
                    </a:ln>
                  </pic:spPr>
                </pic:pic>
              </a:graphicData>
            </a:graphic>
          </wp:inline>
        </w:drawing>
      </w:r>
      <w:r w:rsidRPr="00C8035C">
        <w:rPr>
          <w:sz w:val="22"/>
          <w:szCs w:val="22"/>
        </w:rPr>
        <w:fldChar w:fldCharType="end"/>
      </w:r>
    </w:p>
    <w:p w14:paraId="487A5195" w14:textId="586FD0A9" w:rsidR="003B423C" w:rsidRPr="00C8035C" w:rsidRDefault="009436CA" w:rsidP="009436CA">
      <w:pPr>
        <w:pStyle w:val="Caption"/>
        <w:jc w:val="center"/>
        <w:rPr>
          <w:sz w:val="22"/>
          <w:szCs w:val="22"/>
        </w:rPr>
      </w:pPr>
      <w:bookmarkStart w:id="98" w:name="_Toc216999442"/>
      <w:r>
        <w:t xml:space="preserve">Figure </w:t>
      </w:r>
      <w:r w:rsidR="00384C96">
        <w:fldChar w:fldCharType="begin"/>
      </w:r>
      <w:r w:rsidR="00384C96">
        <w:instrText xml:space="preserve"> SEQ Figure \* ARABIC </w:instrText>
      </w:r>
      <w:r w:rsidR="00384C96">
        <w:fldChar w:fldCharType="separate"/>
      </w:r>
      <w:r w:rsidR="00384C96">
        <w:rPr>
          <w:noProof/>
        </w:rPr>
        <w:t>14</w:t>
      </w:r>
      <w:bookmarkEnd w:id="98"/>
      <w:r w:rsidR="00384C96">
        <w:rPr>
          <w:noProof/>
        </w:rPr>
        <w:fldChar w:fldCharType="end"/>
      </w:r>
    </w:p>
    <w:p w14:paraId="4850AFC3" w14:textId="190FC9A5" w:rsidR="00F463A1" w:rsidRDefault="00D344E6" w:rsidP="0061654F">
      <w:pPr>
        <w:pStyle w:val="Heading2"/>
        <w:spacing w:before="120" w:after="120" w:line="360" w:lineRule="auto"/>
      </w:pPr>
      <w:bookmarkStart w:id="99" w:name="_Toc217004257"/>
      <w:r>
        <w:t xml:space="preserve">5.8 </w:t>
      </w:r>
      <w:r w:rsidR="00F463A1">
        <w:t>Wireframe / Mock-up</w:t>
      </w:r>
      <w:bookmarkEnd w:id="99"/>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282C5248" w:rsidR="00F463A1" w:rsidRDefault="00BC14D1" w:rsidP="0061654F">
      <w:pPr>
        <w:pStyle w:val="Heading4"/>
      </w:pPr>
      <w:r>
        <w:t xml:space="preserve">5.8.1 </w:t>
      </w:r>
      <w:r w:rsidR="00F463A1">
        <w:t>Loan Form Screen (Input Screen)</w:t>
      </w:r>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56C164D" w:rsidR="00A34F9F" w:rsidRPr="006B53BD" w:rsidRDefault="00F463A1" w:rsidP="0061654F">
      <w:pPr>
        <w:pStyle w:val="Heading5"/>
      </w:pPr>
      <w:r>
        <w:lastRenderedPageBreak/>
        <w:t>Step 1</w:t>
      </w:r>
    </w:p>
    <w:p w14:paraId="7728ABC4" w14:textId="77777777" w:rsidR="009436CA" w:rsidRDefault="00F463A1" w:rsidP="009436CA">
      <w:pPr>
        <w:keepNext/>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36AC3989">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1700" cy="2447245"/>
                    </a:xfrm>
                    <a:prstGeom prst="rect">
                      <a:avLst/>
                    </a:prstGeom>
                    <a:noFill/>
                    <a:ln>
                      <a:noFill/>
                    </a:ln>
                  </pic:spPr>
                </pic:pic>
              </a:graphicData>
            </a:graphic>
          </wp:inline>
        </w:drawing>
      </w:r>
      <w:r>
        <w:fldChar w:fldCharType="end"/>
      </w:r>
    </w:p>
    <w:p w14:paraId="29191DA3" w14:textId="033E4D0F" w:rsidR="00F463A1" w:rsidRDefault="009436CA" w:rsidP="009436CA">
      <w:pPr>
        <w:pStyle w:val="Caption"/>
        <w:jc w:val="center"/>
      </w:pPr>
      <w:bookmarkStart w:id="100" w:name="_Toc216999443"/>
      <w:r>
        <w:t xml:space="preserve">Figure </w:t>
      </w:r>
      <w:r w:rsidR="00384C96">
        <w:fldChar w:fldCharType="begin"/>
      </w:r>
      <w:r w:rsidR="00384C96">
        <w:instrText xml:space="preserve"> SEQ Figure \* ARABIC </w:instrText>
      </w:r>
      <w:r w:rsidR="00384C96">
        <w:fldChar w:fldCharType="separate"/>
      </w:r>
      <w:r w:rsidR="00384C96">
        <w:rPr>
          <w:noProof/>
        </w:rPr>
        <w:t>15</w:t>
      </w:r>
      <w:bookmarkEnd w:id="100"/>
      <w:r w:rsidR="00384C96">
        <w:rPr>
          <w:noProof/>
        </w:rPr>
        <w:fldChar w:fldCharType="end"/>
      </w:r>
    </w:p>
    <w:p w14:paraId="4E99BA80" w14:textId="6F563B3A" w:rsidR="00F463A1" w:rsidRPr="00A859D1" w:rsidRDefault="00892BC2" w:rsidP="00A859D1">
      <w:pPr>
        <w:rPr>
          <w:sz w:val="22"/>
          <w:szCs w:val="22"/>
        </w:rPr>
      </w:pPr>
      <w:r w:rsidRPr="00892BC2">
        <w:rPr>
          <w:sz w:val="22"/>
          <w:szCs w:val="22"/>
        </w:rPr>
        <w:t>Please refer to the Appendix section for the remaining steps.</w:t>
      </w:r>
    </w:p>
    <w:p w14:paraId="3686C6A9" w14:textId="77777777" w:rsidR="00F463A1" w:rsidRDefault="00F463A1" w:rsidP="00D20F91">
      <w:pPr>
        <w:spacing w:line="360" w:lineRule="auto"/>
        <w:rPr>
          <w:lang w:val="en-US"/>
        </w:rPr>
      </w:pPr>
    </w:p>
    <w:p w14:paraId="00AB43E3" w14:textId="37ACC61E" w:rsidR="00F463A1" w:rsidRPr="000A4AB4" w:rsidRDefault="00BC14D1" w:rsidP="000A4AB4">
      <w:pPr>
        <w:pStyle w:val="Heading4"/>
      </w:pPr>
      <w:r w:rsidRPr="000A4AB4">
        <w:t xml:space="preserve">5.8.2 </w:t>
      </w:r>
      <w:r w:rsidR="00F463A1" w:rsidRPr="000A4AB4">
        <w:t>Chat Screen (Input / Result Screen)</w:t>
      </w:r>
    </w:p>
    <w:p w14:paraId="6B726822" w14:textId="6EB15AE9" w:rsidR="00F463A1" w:rsidRPr="00D23F90"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3B62CEB0" w14:textId="77777777" w:rsidR="009436CA" w:rsidRDefault="00F463A1" w:rsidP="009436CA">
      <w:pPr>
        <w:keepNext/>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24F98B04">
            <wp:extent cx="3143250" cy="2235030"/>
            <wp:effectExtent l="0" t="0" r="0" b="635"/>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66745" cy="2251736"/>
                    </a:xfrm>
                    <a:prstGeom prst="rect">
                      <a:avLst/>
                    </a:prstGeom>
                    <a:noFill/>
                    <a:ln>
                      <a:noFill/>
                    </a:ln>
                  </pic:spPr>
                </pic:pic>
              </a:graphicData>
            </a:graphic>
          </wp:inline>
        </w:drawing>
      </w:r>
      <w:r>
        <w:fldChar w:fldCharType="end"/>
      </w:r>
    </w:p>
    <w:p w14:paraId="419EE7BE" w14:textId="043C7096" w:rsidR="00F463A1" w:rsidRDefault="009436CA" w:rsidP="009436CA">
      <w:pPr>
        <w:pStyle w:val="Caption"/>
        <w:jc w:val="center"/>
      </w:pPr>
      <w:bookmarkStart w:id="101" w:name="_Toc216999444"/>
      <w:r>
        <w:t xml:space="preserve">Figure </w:t>
      </w:r>
      <w:r w:rsidR="00384C96">
        <w:fldChar w:fldCharType="begin"/>
      </w:r>
      <w:r w:rsidR="00384C96">
        <w:instrText xml:space="preserve"> SEQ Figure \* ARABIC </w:instrText>
      </w:r>
      <w:r w:rsidR="00384C96">
        <w:fldChar w:fldCharType="separate"/>
      </w:r>
      <w:r w:rsidR="00384C96">
        <w:rPr>
          <w:noProof/>
        </w:rPr>
        <w:t>16</w:t>
      </w:r>
      <w:bookmarkEnd w:id="101"/>
      <w:r w:rsidR="00384C96">
        <w:rPr>
          <w:noProof/>
        </w:rPr>
        <w:fldChar w:fldCharType="end"/>
      </w:r>
    </w:p>
    <w:p w14:paraId="13D6592F" w14:textId="77777777" w:rsidR="00EC1AFB" w:rsidRDefault="00EC1AFB" w:rsidP="00D20F91">
      <w:pPr>
        <w:spacing w:line="360" w:lineRule="auto"/>
        <w:rPr>
          <w:lang w:val="en-US"/>
        </w:rPr>
      </w:pPr>
    </w:p>
    <w:p w14:paraId="4356395D" w14:textId="5DE389A3" w:rsidR="00D51F06" w:rsidRDefault="00A64C4F" w:rsidP="00D20F91">
      <w:pPr>
        <w:spacing w:line="360" w:lineRule="auto"/>
        <w:rPr>
          <w:lang w:val="en-US"/>
        </w:rPr>
      </w:pPr>
      <w:r w:rsidRPr="00A64C4F">
        <w:rPr>
          <w:noProof/>
          <w14:ligatures w14:val="standardContextual"/>
        </w:rPr>
        <w:pict w14:anchorId="756F5CC2">
          <v:rect id="_x0000_i1030" alt="" style="width:451.3pt;height:.05pt;mso-width-percent:0;mso-height-percent:0;mso-width-percent:0;mso-height-percent:0" o:hralign="center" o:hrstd="t" o:hr="t" fillcolor="#a0a0a0" stroked="f"/>
        </w:pict>
      </w:r>
    </w:p>
    <w:p w14:paraId="355402AE" w14:textId="4F16BD38" w:rsidR="00D14AB5" w:rsidRPr="00D14AB5" w:rsidRDefault="00434B25" w:rsidP="00D20F91">
      <w:pPr>
        <w:pStyle w:val="Heading1"/>
        <w:spacing w:line="360" w:lineRule="auto"/>
        <w:rPr>
          <w:lang w:val="en-US"/>
        </w:rPr>
      </w:pPr>
      <w:bookmarkStart w:id="102" w:name="_Toc217004258"/>
      <w:r>
        <w:rPr>
          <w:lang w:val="en-US"/>
        </w:rPr>
        <w:lastRenderedPageBreak/>
        <w:t xml:space="preserve">Chapter 6 </w:t>
      </w:r>
      <w:r w:rsidR="00F95370">
        <w:rPr>
          <w:lang w:val="en-US"/>
        </w:rPr>
        <w:t>-</w:t>
      </w:r>
      <w:r>
        <w:rPr>
          <w:lang w:val="en-US"/>
        </w:rPr>
        <w:t xml:space="preserve"> Implementation</w:t>
      </w:r>
      <w:bookmarkEnd w:id="102"/>
    </w:p>
    <w:p w14:paraId="6B1A893D" w14:textId="77777777" w:rsidR="00434B25" w:rsidRPr="00550E57" w:rsidRDefault="00434B25" w:rsidP="00D20F91">
      <w:pPr>
        <w:spacing w:line="360" w:lineRule="auto"/>
        <w:rPr>
          <w:sz w:val="22"/>
          <w:szCs w:val="22"/>
        </w:rPr>
      </w:pPr>
      <w:r w:rsidRPr="00550E57">
        <w:rPr>
          <w:sz w:val="22"/>
          <w:szCs w:val="22"/>
        </w:rP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103" w:name="_Toc217004259"/>
      <w:r w:rsidRPr="00434B25">
        <w:t>6.1 Justification of the Software Development Methodology</w:t>
      </w:r>
      <w:bookmarkEnd w:id="103"/>
    </w:p>
    <w:p w14:paraId="740934D1" w14:textId="50ECB7E7" w:rsidR="00FB5AF3" w:rsidRPr="006864B2" w:rsidRDefault="00CE3E7E" w:rsidP="00D20F91">
      <w:pPr>
        <w:spacing w:line="360" w:lineRule="auto"/>
        <w:rPr>
          <w:sz w:val="22"/>
          <w:szCs w:val="22"/>
        </w:rPr>
      </w:pPr>
      <w:r>
        <w:rPr>
          <w:sz w:val="22"/>
          <w:szCs w:val="22"/>
        </w:rPr>
        <w:t>This was justified in Chapter 4.</w:t>
      </w:r>
    </w:p>
    <w:p w14:paraId="33056542" w14:textId="5E4A2143" w:rsidR="00434B25" w:rsidRDefault="00434B25" w:rsidP="00D20F91">
      <w:pPr>
        <w:pStyle w:val="Heading2"/>
        <w:spacing w:line="360" w:lineRule="auto"/>
      </w:pPr>
      <w:bookmarkStart w:id="104" w:name="_Toc217004260"/>
      <w:r w:rsidRPr="00434B25">
        <w:t>6.2 Steps Taken to Create and Select the Model</w:t>
      </w:r>
      <w:bookmarkEnd w:id="104"/>
    </w:p>
    <w:p w14:paraId="710A6C91" w14:textId="77777777" w:rsidR="00434B25" w:rsidRPr="00550E57" w:rsidRDefault="00434B25" w:rsidP="00D20F91">
      <w:pPr>
        <w:spacing w:line="360" w:lineRule="auto"/>
        <w:rPr>
          <w:sz w:val="22"/>
          <w:szCs w:val="22"/>
        </w:rPr>
      </w:pPr>
      <w:r w:rsidRPr="00550E57">
        <w:rPr>
          <w:sz w:val="22"/>
          <w:szCs w:val="22"/>
        </w:rPr>
        <w:t xml:space="preserve">The model selection process occurred before the prototype was fully formed. It began in a Jupyter environment where different classifiers were tested on the </w:t>
      </w:r>
      <w:r w:rsidRPr="00550E57">
        <w:rPr>
          <w:b/>
          <w:bCs/>
          <w:sz w:val="22"/>
          <w:szCs w:val="22"/>
        </w:rPr>
        <w:t>loan approval dataset</w:t>
      </w:r>
      <w:r w:rsidRPr="00550E57">
        <w:rPr>
          <w:sz w:val="22"/>
          <w:szCs w:val="22"/>
        </w:rP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Pr="00550E57" w:rsidRDefault="00F65650" w:rsidP="00D20F91">
      <w:pPr>
        <w:spacing w:line="360" w:lineRule="auto"/>
        <w:rPr>
          <w:sz w:val="22"/>
          <w:szCs w:val="22"/>
        </w:rPr>
      </w:pPr>
    </w:p>
    <w:p w14:paraId="32AF2739" w14:textId="0728A10C" w:rsidR="00F65650" w:rsidRPr="00550E57" w:rsidRDefault="00F65650" w:rsidP="00D20F91">
      <w:pPr>
        <w:spacing w:line="360" w:lineRule="auto"/>
        <w:rPr>
          <w:b/>
          <w:bCs/>
          <w:sz w:val="22"/>
          <w:szCs w:val="22"/>
        </w:rPr>
      </w:pPr>
      <w:r w:rsidRPr="00550E57">
        <w:rPr>
          <w:b/>
          <w:bCs/>
          <w:sz w:val="22"/>
          <w:szCs w:val="22"/>
        </w:rPr>
        <w:t xml:space="preserve">Note: Jupyter Notebook containing all the steps with explanations are appended at the end. (Please refer the </w:t>
      </w:r>
      <w:r w:rsidR="000A23C4" w:rsidRPr="00550E57">
        <w:rPr>
          <w:b/>
          <w:bCs/>
          <w:sz w:val="22"/>
          <w:szCs w:val="22"/>
        </w:rPr>
        <w:t>“</w:t>
      </w:r>
      <w:r w:rsidRPr="00550E57">
        <w:rPr>
          <w:b/>
          <w:bCs/>
          <w:sz w:val="22"/>
          <w:szCs w:val="22"/>
        </w:rPr>
        <w:t>Jupyter Notebook - Model Training</w:t>
      </w:r>
      <w:r w:rsidR="000A23C4" w:rsidRPr="00550E57">
        <w:rPr>
          <w:b/>
          <w:bCs/>
          <w:sz w:val="22"/>
          <w:szCs w:val="22"/>
        </w:rPr>
        <w:t>”</w:t>
      </w:r>
      <w:r w:rsidRPr="00550E57">
        <w:rPr>
          <w:b/>
          <w:bCs/>
          <w:sz w:val="22"/>
          <w:szCs w:val="22"/>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105" w:name="_Toc217004261"/>
      <w:r>
        <w:t xml:space="preserve">6.2.1 </w:t>
      </w:r>
      <w:r w:rsidR="00AD6617">
        <w:t xml:space="preserve">About </w:t>
      </w:r>
      <w:r>
        <w:t>Dataset</w:t>
      </w:r>
      <w:bookmarkEnd w:id="105"/>
    </w:p>
    <w:p w14:paraId="21847341" w14:textId="77777777" w:rsidR="00434B25" w:rsidRPr="00550E57" w:rsidRDefault="00434B25" w:rsidP="00D20F91">
      <w:pPr>
        <w:spacing w:line="360" w:lineRule="auto"/>
        <w:rPr>
          <w:sz w:val="22"/>
          <w:szCs w:val="22"/>
        </w:rPr>
      </w:pPr>
      <w:r w:rsidRPr="00550E57">
        <w:rPr>
          <w:sz w:val="22"/>
          <w:szCs w:val="22"/>
        </w:rPr>
        <w:t xml:space="preserve">The </w:t>
      </w:r>
      <w:r w:rsidRPr="00550E57">
        <w:rPr>
          <w:b/>
          <w:bCs/>
          <w:sz w:val="22"/>
          <w:szCs w:val="22"/>
        </w:rPr>
        <w:t xml:space="preserve">loan approval dataset </w:t>
      </w:r>
      <w:r w:rsidRPr="00550E57">
        <w:rPr>
          <w:sz w:val="22"/>
          <w:szCs w:val="22"/>
        </w:rPr>
        <w:t>is a collection of financial records and associated information used in order to determine the eligibility of individuals or organisations for obtaining loans from a lending institution from Kaggle. It</w:t>
      </w:r>
      <w:r w:rsidRPr="00550E57">
        <w:rPr>
          <w:b/>
          <w:bCs/>
          <w:sz w:val="22"/>
          <w:szCs w:val="22"/>
        </w:rPr>
        <w:t xml:space="preserve"> </w:t>
      </w:r>
      <w:r w:rsidRPr="00550E57">
        <w:rPr>
          <w:sz w:val="22"/>
          <w:szCs w:val="22"/>
        </w:rP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02A18F4" w14:textId="77777777" w:rsidR="00663A71" w:rsidRPr="00434B25" w:rsidRDefault="00663A71" w:rsidP="00663A71">
      <w:pPr>
        <w:pStyle w:val="Heading3"/>
        <w:spacing w:line="360" w:lineRule="auto"/>
      </w:pPr>
      <w:bookmarkStart w:id="106" w:name="_Toc217004262"/>
      <w:r w:rsidRPr="00434B25">
        <w:t>6.2.2</w:t>
      </w:r>
      <w:r>
        <w:t xml:space="preserve"> </w:t>
      </w:r>
      <w:r w:rsidRPr="00434B25">
        <w:t>Exploratory Data Analysis (EDA)</w:t>
      </w:r>
      <w:bookmarkEnd w:id="106"/>
    </w:p>
    <w:p w14:paraId="7D19F826" w14:textId="365CF2BE" w:rsidR="00663A71" w:rsidRPr="005431A4" w:rsidRDefault="00663A71" w:rsidP="00663A71">
      <w:pPr>
        <w:rPr>
          <w:sz w:val="22"/>
          <w:szCs w:val="22"/>
        </w:rPr>
      </w:pPr>
      <w:r w:rsidRPr="005431A4">
        <w:rPr>
          <w:sz w:val="22"/>
          <w:szCs w:val="22"/>
        </w:rPr>
        <w:t xml:space="preserve">Please refer to the Appendix for the </w:t>
      </w:r>
      <w:r>
        <w:rPr>
          <w:sz w:val="22"/>
          <w:szCs w:val="22"/>
        </w:rPr>
        <w:t>EDA section</w:t>
      </w:r>
      <w:r w:rsidRPr="005431A4">
        <w:rPr>
          <w:sz w:val="22"/>
          <w:szCs w:val="22"/>
        </w:rPr>
        <w:t>. This section is also available in the Jupyter Notebook provided in the codebase.</w:t>
      </w:r>
    </w:p>
    <w:p w14:paraId="04BA10D3" w14:textId="77777777" w:rsidR="007C2F44" w:rsidRPr="007C2F44" w:rsidRDefault="007C2F44" w:rsidP="00D20F91">
      <w:pPr>
        <w:spacing w:line="360" w:lineRule="auto"/>
      </w:pPr>
    </w:p>
    <w:p w14:paraId="253A2E96" w14:textId="77777777" w:rsidR="005431A4" w:rsidRDefault="005431A4" w:rsidP="005431A4">
      <w:pPr>
        <w:pStyle w:val="Heading3"/>
        <w:spacing w:line="360" w:lineRule="auto"/>
      </w:pPr>
      <w:bookmarkStart w:id="107" w:name="_Toc217004263"/>
      <w:r w:rsidRPr="00434B25">
        <w:lastRenderedPageBreak/>
        <w:t>6.2.</w:t>
      </w:r>
      <w:r>
        <w:t>3 Data Preprocessing</w:t>
      </w:r>
      <w:bookmarkEnd w:id="107"/>
    </w:p>
    <w:p w14:paraId="76211F48" w14:textId="36A46EEE" w:rsidR="005431A4" w:rsidRPr="005431A4" w:rsidRDefault="005431A4" w:rsidP="005431A4">
      <w:pPr>
        <w:rPr>
          <w:sz w:val="22"/>
          <w:szCs w:val="22"/>
        </w:rPr>
      </w:pPr>
      <w:r w:rsidRPr="005431A4">
        <w:rPr>
          <w:sz w:val="22"/>
          <w:szCs w:val="22"/>
        </w:rPr>
        <w:t xml:space="preserve">Please refer to the Appendix for the Data Preprocessing </w:t>
      </w:r>
      <w:r w:rsidR="00663A71">
        <w:rPr>
          <w:sz w:val="22"/>
          <w:szCs w:val="22"/>
        </w:rPr>
        <w:t>section</w:t>
      </w:r>
      <w:r w:rsidRPr="005431A4">
        <w:rPr>
          <w:sz w:val="22"/>
          <w:szCs w:val="22"/>
        </w:rPr>
        <w:t>. This section is also available in the Jupyter Notebook provided in the codebase.</w:t>
      </w:r>
    </w:p>
    <w:p w14:paraId="41530E6F" w14:textId="77777777" w:rsidR="006C41EA" w:rsidRDefault="006C41EA" w:rsidP="00D20F91">
      <w:pPr>
        <w:spacing w:line="360" w:lineRule="auto"/>
      </w:pPr>
    </w:p>
    <w:p w14:paraId="1C9ACFDA" w14:textId="77777777" w:rsidR="005431A4" w:rsidRPr="00D77253" w:rsidRDefault="005431A4" w:rsidP="005431A4">
      <w:pPr>
        <w:pStyle w:val="Heading3"/>
        <w:spacing w:line="360" w:lineRule="auto"/>
      </w:pPr>
      <w:bookmarkStart w:id="108" w:name="_Toc217004264"/>
      <w:r w:rsidRPr="00677236">
        <w:t>6.2.4 Feature Engineering</w:t>
      </w:r>
      <w:bookmarkEnd w:id="108"/>
    </w:p>
    <w:p w14:paraId="320C2F65" w14:textId="09A15BB0" w:rsidR="006C41EA" w:rsidRDefault="005431A4" w:rsidP="005431A4">
      <w:pPr>
        <w:rPr>
          <w:sz w:val="22"/>
          <w:szCs w:val="22"/>
        </w:rPr>
      </w:pPr>
      <w:r w:rsidRPr="005431A4">
        <w:rPr>
          <w:sz w:val="22"/>
          <w:szCs w:val="22"/>
        </w:rPr>
        <w:t xml:space="preserve">Please refer to the Appendix for the </w:t>
      </w:r>
      <w:r>
        <w:rPr>
          <w:sz w:val="22"/>
          <w:szCs w:val="22"/>
        </w:rPr>
        <w:t>Feature Engineering</w:t>
      </w:r>
      <w:r w:rsidRPr="005431A4">
        <w:rPr>
          <w:sz w:val="22"/>
          <w:szCs w:val="22"/>
        </w:rPr>
        <w:t xml:space="preserve"> </w:t>
      </w:r>
      <w:r w:rsidR="00663A71">
        <w:rPr>
          <w:sz w:val="22"/>
          <w:szCs w:val="22"/>
        </w:rPr>
        <w:t>section</w:t>
      </w:r>
      <w:r w:rsidRPr="005431A4">
        <w:rPr>
          <w:sz w:val="22"/>
          <w:szCs w:val="22"/>
        </w:rPr>
        <w:t>. This section is also available in the Jupyter Notebook provided in the codebase.</w:t>
      </w:r>
    </w:p>
    <w:p w14:paraId="7FC368F3" w14:textId="77777777" w:rsidR="005431A4" w:rsidRPr="005431A4" w:rsidRDefault="005431A4" w:rsidP="005431A4">
      <w:pPr>
        <w:rPr>
          <w:sz w:val="22"/>
          <w:szCs w:val="22"/>
        </w:rPr>
      </w:pPr>
    </w:p>
    <w:p w14:paraId="6F9DF000" w14:textId="0B458EE9" w:rsidR="00467E6C" w:rsidRPr="00467E6C" w:rsidRDefault="00C60FE5" w:rsidP="005F1695">
      <w:pPr>
        <w:pStyle w:val="Heading3"/>
        <w:spacing w:line="360" w:lineRule="auto"/>
      </w:pPr>
      <w:bookmarkStart w:id="109" w:name="_Toc217004265"/>
      <w:r w:rsidRPr="002260A4">
        <w:t>6.2.5 Model Training</w:t>
      </w:r>
      <w:bookmarkEnd w:id="109"/>
    </w:p>
    <w:p w14:paraId="0A1FECFC" w14:textId="190D1EBF" w:rsidR="00C60FE5" w:rsidRDefault="00C60FE5" w:rsidP="00D20F91">
      <w:pPr>
        <w:pStyle w:val="Heading4"/>
        <w:spacing w:line="360" w:lineRule="auto"/>
      </w:pPr>
      <w:r>
        <w:t>Step 1 - Split Data into training and testing</w:t>
      </w:r>
    </w:p>
    <w:p w14:paraId="05D326D0" w14:textId="77777777" w:rsidR="00C60FE5" w:rsidRPr="00063B3A" w:rsidRDefault="00C60FE5" w:rsidP="00D20F91">
      <w:pPr>
        <w:spacing w:line="360" w:lineRule="auto"/>
        <w:rPr>
          <w:sz w:val="22"/>
          <w:szCs w:val="22"/>
        </w:rPr>
      </w:pPr>
      <w:r w:rsidRPr="00063B3A">
        <w:rPr>
          <w:sz w:val="22"/>
          <w:szCs w:val="22"/>
        </w:rP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Pr="00063B3A" w:rsidRDefault="00C60FE5" w:rsidP="00D20F91">
      <w:pPr>
        <w:spacing w:line="360" w:lineRule="auto"/>
        <w:rPr>
          <w:sz w:val="22"/>
          <w:szCs w:val="22"/>
        </w:rPr>
      </w:pPr>
      <w:r w:rsidRPr="00063B3A">
        <w:rPr>
          <w:sz w:val="22"/>
          <w:szCs w:val="22"/>
        </w:rP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Pr="00063B3A" w:rsidRDefault="00C60FE5" w:rsidP="00D20F91">
      <w:pPr>
        <w:spacing w:line="360" w:lineRule="auto"/>
        <w:rPr>
          <w:sz w:val="22"/>
          <w:szCs w:val="22"/>
        </w:rPr>
      </w:pPr>
    </w:p>
    <w:p w14:paraId="42CF8AA8" w14:textId="77777777" w:rsidR="00C60FE5" w:rsidRPr="00063B3A" w:rsidRDefault="00C60FE5" w:rsidP="00D20F91">
      <w:pPr>
        <w:spacing w:line="360" w:lineRule="auto"/>
        <w:rPr>
          <w:sz w:val="22"/>
          <w:szCs w:val="22"/>
        </w:rPr>
      </w:pPr>
      <w:r w:rsidRPr="00063B3A">
        <w:rPr>
          <w:sz w:val="22"/>
          <w:szCs w:val="22"/>
        </w:rP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Pr="00063B3A" w:rsidRDefault="00C60FE5" w:rsidP="00D20F91">
      <w:pPr>
        <w:spacing w:line="360" w:lineRule="auto"/>
        <w:rPr>
          <w:sz w:val="22"/>
          <w:szCs w:val="22"/>
        </w:rPr>
      </w:pPr>
      <w:r w:rsidRPr="00063B3A">
        <w:rPr>
          <w:sz w:val="22"/>
          <w:szCs w:val="22"/>
        </w:rPr>
        <w:t>Four models were trained,</w:t>
      </w:r>
    </w:p>
    <w:p w14:paraId="0DB2BE8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Logistic Regression</w:t>
      </w:r>
      <w:r w:rsidRPr="00063B3A">
        <w:rPr>
          <w:sz w:val="22"/>
          <w:szCs w:val="22"/>
        </w:rPr>
        <w:t>, which offered a simple, transparent baseline.</w:t>
      </w:r>
    </w:p>
    <w:p w14:paraId="1D432CFD"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Random Forest</w:t>
      </w:r>
      <w:r w:rsidRPr="00063B3A">
        <w:rPr>
          <w:sz w:val="22"/>
          <w:szCs w:val="22"/>
        </w:rPr>
        <w:t>, able to capture complex feature interactions through ensemble splits.</w:t>
      </w:r>
    </w:p>
    <w:p w14:paraId="35219C6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Gradient Boosting</w:t>
      </w:r>
      <w:r w:rsidRPr="00063B3A">
        <w:rPr>
          <w:sz w:val="22"/>
          <w:szCs w:val="22"/>
        </w:rPr>
        <w:t>, which builds sequential learners that sharpen the decision boundary.</w:t>
      </w:r>
    </w:p>
    <w:p w14:paraId="65793776"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SVM with an RBF kernel</w:t>
      </w:r>
      <w:r w:rsidRPr="00063B3A">
        <w:rPr>
          <w:sz w:val="22"/>
          <w:szCs w:val="22"/>
        </w:rPr>
        <w:t>, a distance-based model that finds non-linear boundaries when linear ones fall apart.</w:t>
      </w:r>
    </w:p>
    <w:p w14:paraId="76519E3A" w14:textId="77777777" w:rsidR="00C60FE5" w:rsidRPr="00063B3A" w:rsidRDefault="00C60FE5" w:rsidP="00D20F91">
      <w:pPr>
        <w:spacing w:line="360" w:lineRule="auto"/>
        <w:rPr>
          <w:sz w:val="22"/>
          <w:szCs w:val="22"/>
        </w:rPr>
      </w:pPr>
    </w:p>
    <w:p w14:paraId="34301AA5" w14:textId="77777777" w:rsidR="00C60FE5" w:rsidRPr="00063B3A" w:rsidRDefault="00C60FE5" w:rsidP="00D20F91">
      <w:pPr>
        <w:spacing w:line="360" w:lineRule="auto"/>
        <w:rPr>
          <w:sz w:val="22"/>
          <w:szCs w:val="22"/>
        </w:rPr>
      </w:pPr>
      <w:r w:rsidRPr="00063B3A">
        <w:rPr>
          <w:sz w:val="22"/>
          <w:szCs w:val="22"/>
        </w:rPr>
        <w:lastRenderedPageBreak/>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Pr="00063B3A" w:rsidRDefault="00C60FE5" w:rsidP="00D20F91">
      <w:pPr>
        <w:spacing w:line="360" w:lineRule="auto"/>
        <w:rPr>
          <w:sz w:val="22"/>
          <w:szCs w:val="22"/>
        </w:rPr>
      </w:pPr>
      <w:r w:rsidRPr="00063B3A">
        <w:rPr>
          <w:sz w:val="22"/>
          <w:szCs w:val="22"/>
        </w:rP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Pr="00063B3A" w:rsidRDefault="00C60FE5" w:rsidP="00D20F91">
      <w:pPr>
        <w:spacing w:line="360" w:lineRule="auto"/>
        <w:rPr>
          <w:sz w:val="22"/>
          <w:szCs w:val="22"/>
        </w:rPr>
      </w:pPr>
    </w:p>
    <w:p w14:paraId="7564CFC7" w14:textId="7A90C08A" w:rsidR="00C60FE5" w:rsidRPr="00063B3A" w:rsidRDefault="00C60FE5" w:rsidP="00D20F91">
      <w:pPr>
        <w:spacing w:line="360" w:lineRule="auto"/>
        <w:rPr>
          <w:sz w:val="22"/>
          <w:szCs w:val="22"/>
        </w:rPr>
      </w:pPr>
      <w:r w:rsidRPr="00063B3A">
        <w:rPr>
          <w:sz w:val="22"/>
          <w:szCs w:val="22"/>
        </w:rPr>
        <w:t>The results came out as follows,</w:t>
      </w:r>
    </w:p>
    <w:p w14:paraId="0351B020" w14:textId="3A970B09" w:rsidR="009436CA" w:rsidRDefault="009436CA" w:rsidP="009436CA">
      <w:pPr>
        <w:pStyle w:val="Caption"/>
        <w:keepNext/>
      </w:pPr>
      <w:bookmarkStart w:id="110" w:name="_Toc216999526"/>
      <w:r>
        <w:t xml:space="preserve">Table </w:t>
      </w:r>
      <w:r w:rsidR="00B8393F">
        <w:fldChar w:fldCharType="begin"/>
      </w:r>
      <w:r w:rsidR="00B8393F">
        <w:instrText xml:space="preserve"> SEQ Table \* ARABIC </w:instrText>
      </w:r>
      <w:r w:rsidR="00B8393F">
        <w:fldChar w:fldCharType="separate"/>
      </w:r>
      <w:r w:rsidR="00B8393F">
        <w:rPr>
          <w:noProof/>
        </w:rPr>
        <w:t>1</w:t>
      </w:r>
      <w:bookmarkEnd w:id="110"/>
      <w:r w:rsidR="00B8393F">
        <w:rPr>
          <w:noProof/>
        </w:rPr>
        <w:fldChar w:fldCharType="end"/>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6"/>
        <w:gridCol w:w="1771"/>
        <w:gridCol w:w="1771"/>
        <w:gridCol w:w="1771"/>
        <w:gridCol w:w="1771"/>
      </w:tblGrid>
      <w:tr w:rsidR="00C60FE5" w:rsidRPr="00063B3A"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Pr="00063B3A" w:rsidRDefault="00C60FE5" w:rsidP="00D20F91">
            <w:pPr>
              <w:spacing w:line="360" w:lineRule="auto"/>
              <w:rPr>
                <w:sz w:val="22"/>
                <w:szCs w:val="22"/>
              </w:rPr>
            </w:pPr>
            <w:r w:rsidRPr="00063B3A">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Pr="00063B3A" w:rsidRDefault="00C60FE5" w:rsidP="00D20F91">
            <w:pPr>
              <w:spacing w:line="360" w:lineRule="auto"/>
              <w:rPr>
                <w:sz w:val="22"/>
                <w:szCs w:val="22"/>
              </w:rPr>
            </w:pPr>
            <w:r w:rsidRPr="00063B3A">
              <w:rPr>
                <w:sz w:val="22"/>
                <w:szCs w:val="22"/>
              </w:rP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Pr="00063B3A" w:rsidRDefault="00C60FE5" w:rsidP="00D20F91">
            <w:pPr>
              <w:spacing w:line="360" w:lineRule="auto"/>
              <w:rPr>
                <w:sz w:val="22"/>
                <w:szCs w:val="22"/>
              </w:rPr>
            </w:pPr>
            <w:r w:rsidRPr="00063B3A">
              <w:rPr>
                <w:sz w:val="22"/>
                <w:szCs w:val="22"/>
              </w:rPr>
              <w:t>0.91</w:t>
            </w:r>
          </w:p>
        </w:tc>
      </w:tr>
      <w:tr w:rsidR="00C60FE5" w:rsidRPr="00063B3A"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Pr="00063B3A" w:rsidRDefault="00C60FE5" w:rsidP="00D20F91">
            <w:pPr>
              <w:spacing w:line="360" w:lineRule="auto"/>
              <w:rPr>
                <w:sz w:val="22"/>
                <w:szCs w:val="22"/>
              </w:rPr>
            </w:pPr>
            <w:r w:rsidRPr="00063B3A">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Pr="00063B3A" w:rsidRDefault="00C60FE5" w:rsidP="00D20F91">
            <w:pPr>
              <w:spacing w:line="360" w:lineRule="auto"/>
              <w:rPr>
                <w:sz w:val="22"/>
                <w:szCs w:val="22"/>
              </w:rPr>
            </w:pPr>
            <w:r w:rsidRPr="00063B3A">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Pr="00063B3A" w:rsidRDefault="00C60FE5" w:rsidP="00D20F91">
            <w:pPr>
              <w:spacing w:line="360" w:lineRule="auto"/>
              <w:rPr>
                <w:sz w:val="22"/>
                <w:szCs w:val="22"/>
              </w:rPr>
            </w:pPr>
            <w:r w:rsidRPr="00063B3A">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Pr="00063B3A" w:rsidRDefault="00C60FE5" w:rsidP="00D20F91">
            <w:pPr>
              <w:spacing w:line="360" w:lineRule="auto"/>
              <w:rPr>
                <w:sz w:val="22"/>
                <w:szCs w:val="22"/>
              </w:rPr>
            </w:pPr>
            <w:r w:rsidRPr="00063B3A">
              <w:rPr>
                <w:sz w:val="22"/>
                <w:szCs w:val="22"/>
              </w:rP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Pr="00063B3A" w:rsidRDefault="00C60FE5" w:rsidP="00D20F91">
            <w:pPr>
              <w:spacing w:line="360" w:lineRule="auto"/>
              <w:rPr>
                <w:sz w:val="22"/>
                <w:szCs w:val="22"/>
              </w:rPr>
            </w:pPr>
            <w:r w:rsidRPr="00063B3A">
              <w:rPr>
                <w:sz w:val="22"/>
                <w:szCs w:val="22"/>
              </w:rP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Pr="00063B3A" w:rsidRDefault="00C60FE5" w:rsidP="00D20F91">
            <w:pPr>
              <w:spacing w:line="360" w:lineRule="auto"/>
              <w:rPr>
                <w:sz w:val="22"/>
                <w:szCs w:val="22"/>
              </w:rPr>
            </w:pPr>
            <w:r w:rsidRPr="00063B3A">
              <w:rPr>
                <w:sz w:val="22"/>
                <w:szCs w:val="22"/>
              </w:rP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Pr="00063B3A" w:rsidRDefault="00C60FE5" w:rsidP="00D20F91">
            <w:pPr>
              <w:spacing w:line="360" w:lineRule="auto"/>
              <w:rPr>
                <w:sz w:val="22"/>
                <w:szCs w:val="22"/>
              </w:rPr>
            </w:pPr>
            <w:r w:rsidRPr="00063B3A">
              <w:rPr>
                <w:sz w:val="22"/>
                <w:szCs w:val="22"/>
              </w:rPr>
              <w:t>0.91</w:t>
            </w:r>
          </w:p>
        </w:tc>
      </w:tr>
    </w:tbl>
    <w:p w14:paraId="1C849CFB" w14:textId="77777777" w:rsidR="002260A4" w:rsidRPr="00063B3A" w:rsidRDefault="002260A4" w:rsidP="00D20F91">
      <w:pPr>
        <w:spacing w:line="360" w:lineRule="auto"/>
        <w:rPr>
          <w:sz w:val="22"/>
          <w:szCs w:val="22"/>
        </w:rPr>
      </w:pPr>
    </w:p>
    <w:p w14:paraId="1C5BE164" w14:textId="7195D7CC" w:rsidR="00C60FE5" w:rsidRPr="00063B3A" w:rsidRDefault="00C60FE5" w:rsidP="00D20F91">
      <w:pPr>
        <w:spacing w:line="360" w:lineRule="auto"/>
        <w:rPr>
          <w:sz w:val="22"/>
          <w:szCs w:val="22"/>
        </w:rPr>
      </w:pPr>
      <w:r w:rsidRPr="00063B3A">
        <w:rPr>
          <w:sz w:val="22"/>
          <w:szCs w:val="22"/>
        </w:rP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02CB49E" w14:textId="77777777" w:rsidR="00C60FE5" w:rsidRPr="00063B3A" w:rsidRDefault="00C60FE5" w:rsidP="00D20F91">
      <w:pPr>
        <w:spacing w:line="360" w:lineRule="auto"/>
        <w:rPr>
          <w:sz w:val="22"/>
          <w:szCs w:val="22"/>
        </w:rPr>
      </w:pPr>
    </w:p>
    <w:p w14:paraId="4E19BAAF" w14:textId="77777777" w:rsidR="00C60FE5" w:rsidRPr="00063B3A" w:rsidRDefault="00C60FE5" w:rsidP="00D20F91">
      <w:pPr>
        <w:spacing w:line="360" w:lineRule="auto"/>
        <w:rPr>
          <w:sz w:val="22"/>
          <w:szCs w:val="22"/>
        </w:rPr>
      </w:pPr>
      <w:r w:rsidRPr="00063B3A">
        <w:rPr>
          <w:sz w:val="22"/>
          <w:szCs w:val="22"/>
        </w:rP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5C214E01" w14:textId="5627B544" w:rsidR="00C60FE5" w:rsidRPr="00767CA1" w:rsidRDefault="00767CA1" w:rsidP="00767CA1">
      <w:pPr>
        <w:rPr>
          <w:i/>
          <w:iCs/>
          <w:sz w:val="22"/>
          <w:szCs w:val="22"/>
        </w:rPr>
      </w:pPr>
      <w:r w:rsidRPr="006A213F">
        <w:rPr>
          <w:i/>
          <w:iCs/>
          <w:sz w:val="22"/>
          <w:szCs w:val="22"/>
        </w:rPr>
        <w:t>Please refer to the Appendix for the screenshots.</w:t>
      </w:r>
    </w:p>
    <w:p w14:paraId="04BA5F93" w14:textId="77777777" w:rsidR="00C60FE5" w:rsidRDefault="00C60FE5" w:rsidP="00D20F91">
      <w:pPr>
        <w:spacing w:line="360" w:lineRule="auto"/>
      </w:pPr>
    </w:p>
    <w:p w14:paraId="4AF45409" w14:textId="525AA5A0" w:rsidR="00C60FE5" w:rsidRDefault="00C60FE5" w:rsidP="00063B3A">
      <w:pPr>
        <w:pStyle w:val="Heading4"/>
        <w:spacing w:line="360" w:lineRule="auto"/>
      </w:pPr>
      <w:r>
        <w:t xml:space="preserve">Step 5 </w:t>
      </w:r>
      <w:r w:rsidR="00236CD0">
        <w:t>-</w:t>
      </w:r>
      <w:r>
        <w:t xml:space="preserve"> Interpret Model Results</w:t>
      </w:r>
    </w:p>
    <w:p w14:paraId="1A48B3F7" w14:textId="77777777" w:rsidR="00C60FE5" w:rsidRPr="00063B3A" w:rsidRDefault="00C60FE5" w:rsidP="00D20F91">
      <w:pPr>
        <w:spacing w:line="360" w:lineRule="auto"/>
        <w:rPr>
          <w:sz w:val="22"/>
          <w:szCs w:val="22"/>
        </w:rPr>
      </w:pPr>
      <w:r w:rsidRPr="00063B3A">
        <w:rPr>
          <w:sz w:val="22"/>
          <w:szCs w:val="22"/>
        </w:rP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lastRenderedPageBreak/>
        <w:t>Logistic Regression</w:t>
      </w:r>
    </w:p>
    <w:p w14:paraId="5A3586B4" w14:textId="77777777" w:rsidR="00C60FE5" w:rsidRPr="00063B3A" w:rsidRDefault="00C60FE5" w:rsidP="00D20F91">
      <w:pPr>
        <w:spacing w:line="360" w:lineRule="auto"/>
        <w:rPr>
          <w:sz w:val="22"/>
          <w:szCs w:val="22"/>
        </w:rPr>
      </w:pPr>
      <w:r w:rsidRPr="00063B3A">
        <w:rPr>
          <w:sz w:val="22"/>
          <w:szCs w:val="22"/>
        </w:rP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Pr="005354A3" w:rsidRDefault="00C60FE5" w:rsidP="00D20F91">
      <w:pPr>
        <w:spacing w:line="360" w:lineRule="auto"/>
        <w:rPr>
          <w:sz w:val="22"/>
          <w:szCs w:val="22"/>
        </w:rPr>
      </w:pPr>
      <w:r w:rsidRPr="005354A3">
        <w:rPr>
          <w:sz w:val="22"/>
          <w:szCs w:val="22"/>
        </w:rP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t>Gradient Boosting</w:t>
      </w:r>
    </w:p>
    <w:p w14:paraId="43890BFC" w14:textId="77777777" w:rsidR="00C60FE5" w:rsidRPr="005354A3" w:rsidRDefault="00C60FE5" w:rsidP="00D20F91">
      <w:pPr>
        <w:spacing w:line="360" w:lineRule="auto"/>
        <w:rPr>
          <w:sz w:val="22"/>
          <w:szCs w:val="22"/>
        </w:rPr>
      </w:pPr>
      <w:r w:rsidRPr="005354A3">
        <w:rPr>
          <w:sz w:val="22"/>
          <w:szCs w:val="22"/>
        </w:rP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Pr="005354A3" w:rsidRDefault="00C60FE5" w:rsidP="00D20F91">
      <w:pPr>
        <w:spacing w:line="360" w:lineRule="auto"/>
        <w:rPr>
          <w:sz w:val="22"/>
          <w:szCs w:val="22"/>
        </w:rPr>
      </w:pPr>
      <w:r w:rsidRPr="005354A3">
        <w:rPr>
          <w:sz w:val="22"/>
          <w:szCs w:val="22"/>
        </w:rP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Pr="005354A3" w:rsidRDefault="00C60FE5" w:rsidP="00D20F91">
      <w:pPr>
        <w:spacing w:line="360" w:lineRule="auto"/>
        <w:rPr>
          <w:sz w:val="22"/>
          <w:szCs w:val="22"/>
        </w:rPr>
      </w:pPr>
    </w:p>
    <w:p w14:paraId="3BC4651E" w14:textId="7164C478" w:rsidR="00C60FE5" w:rsidRPr="005354A3" w:rsidRDefault="00C60FE5" w:rsidP="00D20F91">
      <w:pPr>
        <w:spacing w:line="360" w:lineRule="auto"/>
        <w:rPr>
          <w:sz w:val="22"/>
          <w:szCs w:val="22"/>
        </w:rPr>
      </w:pPr>
      <w:r w:rsidRPr="005354A3">
        <w:rPr>
          <w:sz w:val="22"/>
          <w:szCs w:val="22"/>
        </w:rPr>
        <w:t>A combined confusion matrix summarised the differences</w:t>
      </w:r>
      <w:r w:rsidR="005354A3" w:rsidRPr="005354A3">
        <w:rPr>
          <w:sz w:val="22"/>
          <w:szCs w:val="22"/>
        </w:rPr>
        <w:t>,</w:t>
      </w:r>
    </w:p>
    <w:p w14:paraId="29BACC23" w14:textId="6CC41F0C" w:rsidR="009436CA" w:rsidRDefault="009436CA" w:rsidP="009436CA">
      <w:pPr>
        <w:pStyle w:val="Caption"/>
        <w:keepNext/>
      </w:pPr>
      <w:bookmarkStart w:id="111" w:name="_Toc216999527"/>
      <w:r>
        <w:t xml:space="preserve">Table </w:t>
      </w:r>
      <w:r w:rsidR="00B8393F">
        <w:fldChar w:fldCharType="begin"/>
      </w:r>
      <w:r w:rsidR="00B8393F">
        <w:instrText xml:space="preserve"> SEQ Table \* ARABIC </w:instrText>
      </w:r>
      <w:r w:rsidR="00B8393F">
        <w:fldChar w:fldCharType="separate"/>
      </w:r>
      <w:r w:rsidR="00B8393F">
        <w:rPr>
          <w:noProof/>
        </w:rPr>
        <w:t>2</w:t>
      </w:r>
      <w:bookmarkEnd w:id="111"/>
      <w:r w:rsidR="00B8393F">
        <w:rPr>
          <w:noProof/>
        </w:rPr>
        <w:fldChar w:fldCharType="end"/>
      </w:r>
    </w:p>
    <w:tbl>
      <w:tblPr>
        <w:tblStyle w:val="TableGrid"/>
        <w:tblW w:w="8667" w:type="dxa"/>
        <w:tblLook w:val="04A0" w:firstRow="1" w:lastRow="0" w:firstColumn="1" w:lastColumn="0" w:noHBand="0" w:noVBand="1"/>
      </w:tblPr>
      <w:tblGrid>
        <w:gridCol w:w="2884"/>
        <w:gridCol w:w="2571"/>
        <w:gridCol w:w="1516"/>
        <w:gridCol w:w="1696"/>
      </w:tblGrid>
      <w:tr w:rsidR="00AB4FC5" w:rsidRPr="005354A3" w14:paraId="302644D5" w14:textId="77777777" w:rsidTr="00AB4FC5">
        <w:trPr>
          <w:trHeight w:val="290"/>
        </w:trPr>
        <w:tc>
          <w:tcPr>
            <w:tcW w:w="0" w:type="auto"/>
            <w:vAlign w:val="center"/>
          </w:tcPr>
          <w:p w14:paraId="1377853C" w14:textId="0F78685C" w:rsidR="00AB4FC5" w:rsidRPr="005354A3" w:rsidRDefault="00AB4FC5" w:rsidP="00D20F91">
            <w:pPr>
              <w:spacing w:line="360" w:lineRule="auto"/>
              <w:rPr>
                <w:sz w:val="22"/>
                <w:szCs w:val="22"/>
              </w:rPr>
            </w:pPr>
            <w:r w:rsidRPr="005354A3">
              <w:rPr>
                <w:b/>
                <w:bCs/>
                <w:sz w:val="22"/>
                <w:szCs w:val="22"/>
              </w:rPr>
              <w:t>Model</w:t>
            </w:r>
          </w:p>
        </w:tc>
        <w:tc>
          <w:tcPr>
            <w:tcW w:w="0" w:type="auto"/>
            <w:vAlign w:val="center"/>
          </w:tcPr>
          <w:p w14:paraId="6B3F075E" w14:textId="19484E57" w:rsidR="00AB4FC5" w:rsidRPr="005354A3" w:rsidRDefault="00AB4FC5" w:rsidP="00D20F91">
            <w:pPr>
              <w:spacing w:line="360" w:lineRule="auto"/>
              <w:rPr>
                <w:sz w:val="22"/>
                <w:szCs w:val="22"/>
              </w:rPr>
            </w:pPr>
            <w:r w:rsidRPr="005354A3">
              <w:rPr>
                <w:b/>
                <w:bCs/>
                <w:sz w:val="22"/>
                <w:szCs w:val="22"/>
              </w:rPr>
              <w:t>True / Predicted</w:t>
            </w:r>
          </w:p>
        </w:tc>
        <w:tc>
          <w:tcPr>
            <w:tcW w:w="0" w:type="auto"/>
            <w:vAlign w:val="center"/>
          </w:tcPr>
          <w:p w14:paraId="6C0A804E" w14:textId="05F22CEF"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69E92466" w14:textId="36B291AF" w:rsidR="00AB4FC5" w:rsidRPr="005354A3" w:rsidRDefault="00AB4FC5" w:rsidP="00D20F91">
            <w:pPr>
              <w:spacing w:line="360" w:lineRule="auto"/>
              <w:rPr>
                <w:sz w:val="22"/>
                <w:szCs w:val="22"/>
              </w:rPr>
            </w:pPr>
            <w:r w:rsidRPr="005354A3">
              <w:rPr>
                <w:b/>
                <w:bCs/>
                <w:sz w:val="22"/>
                <w:szCs w:val="22"/>
              </w:rPr>
              <w:t>Approved</w:t>
            </w:r>
          </w:p>
        </w:tc>
      </w:tr>
      <w:tr w:rsidR="00AB4FC5" w:rsidRPr="005354A3" w14:paraId="0FFF8F9D" w14:textId="77777777" w:rsidTr="00AB4FC5">
        <w:trPr>
          <w:trHeight w:val="305"/>
        </w:trPr>
        <w:tc>
          <w:tcPr>
            <w:tcW w:w="0" w:type="auto"/>
            <w:vAlign w:val="center"/>
          </w:tcPr>
          <w:p w14:paraId="472B68CF" w14:textId="7B8BBDA3" w:rsidR="00AB4FC5" w:rsidRPr="005354A3" w:rsidRDefault="00AB4FC5" w:rsidP="00D20F91">
            <w:pPr>
              <w:spacing w:line="360" w:lineRule="auto"/>
              <w:rPr>
                <w:sz w:val="22"/>
                <w:szCs w:val="22"/>
              </w:rPr>
            </w:pPr>
            <w:r w:rsidRPr="005354A3">
              <w:rPr>
                <w:sz w:val="22"/>
                <w:szCs w:val="22"/>
              </w:rPr>
              <w:t>Logistic Regression</w:t>
            </w:r>
          </w:p>
        </w:tc>
        <w:tc>
          <w:tcPr>
            <w:tcW w:w="0" w:type="auto"/>
            <w:vAlign w:val="center"/>
          </w:tcPr>
          <w:p w14:paraId="6760A756" w14:textId="3AF718F7"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02007BCB" w14:textId="34859439" w:rsidR="00AB4FC5" w:rsidRPr="005354A3" w:rsidRDefault="00AB4FC5" w:rsidP="00D20F91">
            <w:pPr>
              <w:spacing w:line="360" w:lineRule="auto"/>
              <w:rPr>
                <w:sz w:val="22"/>
                <w:szCs w:val="22"/>
              </w:rPr>
            </w:pPr>
            <w:r w:rsidRPr="005354A3">
              <w:rPr>
                <w:sz w:val="22"/>
                <w:szCs w:val="22"/>
              </w:rPr>
              <w:t>497</w:t>
            </w:r>
          </w:p>
        </w:tc>
        <w:tc>
          <w:tcPr>
            <w:tcW w:w="0" w:type="auto"/>
            <w:vAlign w:val="center"/>
          </w:tcPr>
          <w:p w14:paraId="6799BD49" w14:textId="0394160B" w:rsidR="00AB4FC5" w:rsidRPr="005354A3" w:rsidRDefault="00AB4FC5" w:rsidP="00D20F91">
            <w:pPr>
              <w:spacing w:line="360" w:lineRule="auto"/>
              <w:rPr>
                <w:sz w:val="22"/>
                <w:szCs w:val="22"/>
              </w:rPr>
            </w:pPr>
            <w:r w:rsidRPr="005354A3">
              <w:rPr>
                <w:sz w:val="22"/>
                <w:szCs w:val="22"/>
              </w:rPr>
              <w:t>34</w:t>
            </w:r>
          </w:p>
        </w:tc>
      </w:tr>
      <w:tr w:rsidR="00AB4FC5" w:rsidRPr="005354A3" w14:paraId="1B941F30" w14:textId="77777777" w:rsidTr="00AB4FC5">
        <w:trPr>
          <w:trHeight w:val="290"/>
        </w:trPr>
        <w:tc>
          <w:tcPr>
            <w:tcW w:w="0" w:type="auto"/>
            <w:vAlign w:val="center"/>
          </w:tcPr>
          <w:p w14:paraId="5A352857" w14:textId="631E5479"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4459752F" w14:textId="1D9B93CE" w:rsidR="00AB4FC5" w:rsidRPr="005354A3" w:rsidRDefault="00AB4FC5" w:rsidP="00D20F91">
            <w:pPr>
              <w:spacing w:line="360" w:lineRule="auto"/>
              <w:rPr>
                <w:sz w:val="22"/>
                <w:szCs w:val="22"/>
              </w:rPr>
            </w:pPr>
            <w:r w:rsidRPr="005354A3">
              <w:rPr>
                <w:sz w:val="22"/>
                <w:szCs w:val="22"/>
              </w:rPr>
              <w:t>24</w:t>
            </w:r>
          </w:p>
        </w:tc>
        <w:tc>
          <w:tcPr>
            <w:tcW w:w="0" w:type="auto"/>
            <w:vAlign w:val="center"/>
          </w:tcPr>
          <w:p w14:paraId="36F17546" w14:textId="74820440" w:rsidR="00AB4FC5" w:rsidRPr="005354A3" w:rsidRDefault="00AB4FC5" w:rsidP="00D20F91">
            <w:pPr>
              <w:spacing w:line="360" w:lineRule="auto"/>
              <w:rPr>
                <w:sz w:val="22"/>
                <w:szCs w:val="22"/>
              </w:rPr>
            </w:pPr>
            <w:r w:rsidRPr="005354A3">
              <w:rPr>
                <w:sz w:val="22"/>
                <w:szCs w:val="22"/>
              </w:rPr>
              <w:t>299</w:t>
            </w:r>
          </w:p>
        </w:tc>
        <w:tc>
          <w:tcPr>
            <w:tcW w:w="0" w:type="auto"/>
            <w:vAlign w:val="center"/>
          </w:tcPr>
          <w:p w14:paraId="682CD92A" w14:textId="77777777" w:rsidR="00AB4FC5" w:rsidRPr="005354A3" w:rsidRDefault="00AB4FC5" w:rsidP="00D20F91">
            <w:pPr>
              <w:spacing w:line="360" w:lineRule="auto"/>
              <w:rPr>
                <w:sz w:val="22"/>
                <w:szCs w:val="22"/>
              </w:rPr>
            </w:pPr>
          </w:p>
        </w:tc>
      </w:tr>
      <w:tr w:rsidR="00AB4FC5" w:rsidRPr="005354A3" w14:paraId="64BE38D6" w14:textId="77777777" w:rsidTr="00AB4FC5">
        <w:trPr>
          <w:trHeight w:val="305"/>
        </w:trPr>
        <w:tc>
          <w:tcPr>
            <w:tcW w:w="0" w:type="auto"/>
            <w:vAlign w:val="center"/>
          </w:tcPr>
          <w:p w14:paraId="1C7D42BD" w14:textId="3901CF7B" w:rsidR="00AB4FC5" w:rsidRPr="005354A3" w:rsidRDefault="00AB4FC5" w:rsidP="00D20F91">
            <w:pPr>
              <w:spacing w:line="360" w:lineRule="auto"/>
              <w:rPr>
                <w:sz w:val="22"/>
                <w:szCs w:val="22"/>
              </w:rPr>
            </w:pPr>
          </w:p>
        </w:tc>
        <w:tc>
          <w:tcPr>
            <w:tcW w:w="0" w:type="auto"/>
            <w:vAlign w:val="center"/>
          </w:tcPr>
          <w:p w14:paraId="0C761F62" w14:textId="158168CB" w:rsidR="00AB4FC5" w:rsidRPr="005354A3" w:rsidRDefault="00AB4FC5" w:rsidP="00D20F91">
            <w:pPr>
              <w:spacing w:line="360" w:lineRule="auto"/>
              <w:rPr>
                <w:sz w:val="22"/>
                <w:szCs w:val="22"/>
              </w:rPr>
            </w:pPr>
          </w:p>
        </w:tc>
        <w:tc>
          <w:tcPr>
            <w:tcW w:w="0" w:type="auto"/>
            <w:vAlign w:val="center"/>
          </w:tcPr>
          <w:p w14:paraId="2A9EBA76" w14:textId="209DF5AF" w:rsidR="00AB4FC5" w:rsidRPr="005354A3" w:rsidRDefault="00AB4FC5" w:rsidP="00D20F91">
            <w:pPr>
              <w:spacing w:line="360" w:lineRule="auto"/>
              <w:rPr>
                <w:sz w:val="22"/>
                <w:szCs w:val="22"/>
              </w:rPr>
            </w:pPr>
          </w:p>
        </w:tc>
        <w:tc>
          <w:tcPr>
            <w:tcW w:w="0" w:type="auto"/>
            <w:vAlign w:val="center"/>
          </w:tcPr>
          <w:p w14:paraId="2663FBC3" w14:textId="66E70E6B" w:rsidR="00AB4FC5" w:rsidRPr="005354A3" w:rsidRDefault="00AB4FC5" w:rsidP="00D20F91">
            <w:pPr>
              <w:spacing w:line="360" w:lineRule="auto"/>
              <w:rPr>
                <w:sz w:val="22"/>
                <w:szCs w:val="22"/>
              </w:rPr>
            </w:pPr>
          </w:p>
        </w:tc>
      </w:tr>
      <w:tr w:rsidR="00AB4FC5" w:rsidRPr="005354A3" w14:paraId="3B24FDE4" w14:textId="77777777" w:rsidTr="00AB4FC5">
        <w:trPr>
          <w:trHeight w:val="290"/>
        </w:trPr>
        <w:tc>
          <w:tcPr>
            <w:tcW w:w="0" w:type="auto"/>
            <w:vAlign w:val="center"/>
          </w:tcPr>
          <w:p w14:paraId="70975124" w14:textId="3B78AC68" w:rsidR="00AB4FC5" w:rsidRPr="005354A3" w:rsidRDefault="00AB4FC5" w:rsidP="00D20F91">
            <w:pPr>
              <w:spacing w:line="360" w:lineRule="auto"/>
              <w:rPr>
                <w:sz w:val="22"/>
                <w:szCs w:val="22"/>
              </w:rPr>
            </w:pPr>
            <w:r w:rsidRPr="005354A3">
              <w:rPr>
                <w:sz w:val="22"/>
                <w:szCs w:val="22"/>
              </w:rPr>
              <w:t>Random Forest</w:t>
            </w:r>
          </w:p>
        </w:tc>
        <w:tc>
          <w:tcPr>
            <w:tcW w:w="0" w:type="auto"/>
            <w:vAlign w:val="center"/>
          </w:tcPr>
          <w:p w14:paraId="7810C564" w14:textId="1F7AF79C"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36717C26" w14:textId="4B79EFBE"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3AB48A28" w14:textId="1FEF1E39" w:rsidR="00AB4FC5" w:rsidRPr="005354A3" w:rsidRDefault="00AB4FC5" w:rsidP="00D20F91">
            <w:pPr>
              <w:spacing w:line="360" w:lineRule="auto"/>
              <w:rPr>
                <w:sz w:val="22"/>
                <w:szCs w:val="22"/>
              </w:rPr>
            </w:pPr>
            <w:r w:rsidRPr="005354A3">
              <w:rPr>
                <w:sz w:val="22"/>
                <w:szCs w:val="22"/>
              </w:rPr>
              <w:t>0</w:t>
            </w:r>
          </w:p>
        </w:tc>
      </w:tr>
      <w:tr w:rsidR="00AB4FC5" w:rsidRPr="005354A3" w14:paraId="5CD0AB6D" w14:textId="77777777" w:rsidTr="00AB4FC5">
        <w:trPr>
          <w:trHeight w:val="305"/>
        </w:trPr>
        <w:tc>
          <w:tcPr>
            <w:tcW w:w="0" w:type="auto"/>
            <w:vAlign w:val="center"/>
          </w:tcPr>
          <w:p w14:paraId="152CFA1C" w14:textId="33672E26"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7983B552" w14:textId="18623F8C" w:rsidR="00AB4FC5" w:rsidRPr="005354A3" w:rsidRDefault="00AB4FC5" w:rsidP="00D20F91">
            <w:pPr>
              <w:spacing w:line="360" w:lineRule="auto"/>
              <w:rPr>
                <w:sz w:val="22"/>
                <w:szCs w:val="22"/>
              </w:rPr>
            </w:pPr>
            <w:r w:rsidRPr="005354A3">
              <w:rPr>
                <w:sz w:val="22"/>
                <w:szCs w:val="22"/>
              </w:rPr>
              <w:t>1</w:t>
            </w:r>
          </w:p>
        </w:tc>
        <w:tc>
          <w:tcPr>
            <w:tcW w:w="0" w:type="auto"/>
            <w:vAlign w:val="center"/>
          </w:tcPr>
          <w:p w14:paraId="4CD010FC" w14:textId="0C2CAC3D" w:rsidR="00AB4FC5" w:rsidRPr="005354A3" w:rsidRDefault="00AB4FC5" w:rsidP="00D20F91">
            <w:pPr>
              <w:spacing w:line="360" w:lineRule="auto"/>
              <w:rPr>
                <w:sz w:val="22"/>
                <w:szCs w:val="22"/>
              </w:rPr>
            </w:pPr>
            <w:r w:rsidRPr="005354A3">
              <w:rPr>
                <w:sz w:val="22"/>
                <w:szCs w:val="22"/>
              </w:rPr>
              <w:t>322</w:t>
            </w:r>
          </w:p>
        </w:tc>
        <w:tc>
          <w:tcPr>
            <w:tcW w:w="0" w:type="auto"/>
            <w:vAlign w:val="center"/>
          </w:tcPr>
          <w:p w14:paraId="652879AC" w14:textId="77777777" w:rsidR="00AB4FC5" w:rsidRPr="005354A3" w:rsidRDefault="00AB4FC5" w:rsidP="00D20F91">
            <w:pPr>
              <w:spacing w:line="360" w:lineRule="auto"/>
              <w:rPr>
                <w:sz w:val="22"/>
                <w:szCs w:val="22"/>
              </w:rPr>
            </w:pPr>
          </w:p>
        </w:tc>
      </w:tr>
      <w:tr w:rsidR="00AB4FC5" w:rsidRPr="005354A3" w14:paraId="7760403E" w14:textId="77777777" w:rsidTr="00AB4FC5">
        <w:trPr>
          <w:trHeight w:val="290"/>
        </w:trPr>
        <w:tc>
          <w:tcPr>
            <w:tcW w:w="0" w:type="auto"/>
            <w:vAlign w:val="center"/>
          </w:tcPr>
          <w:p w14:paraId="4C4D5CAC" w14:textId="49210287" w:rsidR="00AB4FC5" w:rsidRPr="005354A3" w:rsidRDefault="00AB4FC5" w:rsidP="00D20F91">
            <w:pPr>
              <w:spacing w:line="360" w:lineRule="auto"/>
              <w:rPr>
                <w:sz w:val="22"/>
                <w:szCs w:val="22"/>
              </w:rPr>
            </w:pPr>
          </w:p>
        </w:tc>
        <w:tc>
          <w:tcPr>
            <w:tcW w:w="0" w:type="auto"/>
            <w:vAlign w:val="center"/>
          </w:tcPr>
          <w:p w14:paraId="4EE917C9" w14:textId="126ABEDA" w:rsidR="00AB4FC5" w:rsidRPr="005354A3" w:rsidRDefault="00AB4FC5" w:rsidP="00D20F91">
            <w:pPr>
              <w:spacing w:line="360" w:lineRule="auto"/>
              <w:rPr>
                <w:sz w:val="22"/>
                <w:szCs w:val="22"/>
              </w:rPr>
            </w:pPr>
          </w:p>
        </w:tc>
        <w:tc>
          <w:tcPr>
            <w:tcW w:w="0" w:type="auto"/>
            <w:vAlign w:val="center"/>
          </w:tcPr>
          <w:p w14:paraId="5F426A09" w14:textId="24286173" w:rsidR="00AB4FC5" w:rsidRPr="005354A3" w:rsidRDefault="00AB4FC5" w:rsidP="00D20F91">
            <w:pPr>
              <w:spacing w:line="360" w:lineRule="auto"/>
              <w:rPr>
                <w:sz w:val="22"/>
                <w:szCs w:val="22"/>
              </w:rPr>
            </w:pPr>
          </w:p>
        </w:tc>
        <w:tc>
          <w:tcPr>
            <w:tcW w:w="0" w:type="auto"/>
            <w:vAlign w:val="center"/>
          </w:tcPr>
          <w:p w14:paraId="11EACA51" w14:textId="3C2F51B8" w:rsidR="00AB4FC5" w:rsidRPr="005354A3" w:rsidRDefault="00AB4FC5" w:rsidP="00D20F91">
            <w:pPr>
              <w:spacing w:line="360" w:lineRule="auto"/>
              <w:rPr>
                <w:sz w:val="22"/>
                <w:szCs w:val="22"/>
              </w:rPr>
            </w:pPr>
          </w:p>
        </w:tc>
      </w:tr>
      <w:tr w:rsidR="00AB4FC5" w:rsidRPr="005354A3" w14:paraId="1661E3B2" w14:textId="77777777" w:rsidTr="00AB4FC5">
        <w:trPr>
          <w:trHeight w:val="305"/>
        </w:trPr>
        <w:tc>
          <w:tcPr>
            <w:tcW w:w="0" w:type="auto"/>
            <w:vAlign w:val="center"/>
          </w:tcPr>
          <w:p w14:paraId="428D7AEB" w14:textId="03357D0A" w:rsidR="00AB4FC5" w:rsidRPr="005354A3" w:rsidRDefault="00AB4FC5" w:rsidP="00D20F91">
            <w:pPr>
              <w:spacing w:line="360" w:lineRule="auto"/>
              <w:rPr>
                <w:sz w:val="22"/>
                <w:szCs w:val="22"/>
              </w:rPr>
            </w:pPr>
            <w:r w:rsidRPr="005354A3">
              <w:rPr>
                <w:sz w:val="22"/>
                <w:szCs w:val="22"/>
              </w:rPr>
              <w:t>Gradient Boosting</w:t>
            </w:r>
          </w:p>
        </w:tc>
        <w:tc>
          <w:tcPr>
            <w:tcW w:w="0" w:type="auto"/>
            <w:vAlign w:val="center"/>
          </w:tcPr>
          <w:p w14:paraId="48B14E88" w14:textId="360A9118"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551E83FB" w14:textId="4E6D22DB"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0EBA2674" w14:textId="4BDF13EF" w:rsidR="00AB4FC5" w:rsidRPr="005354A3" w:rsidRDefault="00AB4FC5" w:rsidP="00D20F91">
            <w:pPr>
              <w:spacing w:line="360" w:lineRule="auto"/>
              <w:rPr>
                <w:sz w:val="22"/>
                <w:szCs w:val="22"/>
              </w:rPr>
            </w:pPr>
            <w:r w:rsidRPr="005354A3">
              <w:rPr>
                <w:sz w:val="22"/>
                <w:szCs w:val="22"/>
              </w:rPr>
              <w:t>0</w:t>
            </w:r>
          </w:p>
        </w:tc>
      </w:tr>
      <w:tr w:rsidR="00AB4FC5" w:rsidRPr="005354A3" w14:paraId="14EDF930" w14:textId="77777777" w:rsidTr="00AB4FC5">
        <w:trPr>
          <w:trHeight w:val="290"/>
        </w:trPr>
        <w:tc>
          <w:tcPr>
            <w:tcW w:w="0" w:type="auto"/>
            <w:vAlign w:val="center"/>
          </w:tcPr>
          <w:p w14:paraId="4468D5F1" w14:textId="480C92A3"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04E453D3" w14:textId="256256C0" w:rsidR="00AB4FC5" w:rsidRPr="005354A3" w:rsidRDefault="00AB4FC5" w:rsidP="00D20F91">
            <w:pPr>
              <w:spacing w:line="360" w:lineRule="auto"/>
              <w:rPr>
                <w:sz w:val="22"/>
                <w:szCs w:val="22"/>
              </w:rPr>
            </w:pPr>
            <w:r w:rsidRPr="005354A3">
              <w:rPr>
                <w:sz w:val="22"/>
                <w:szCs w:val="22"/>
              </w:rPr>
              <w:t>0</w:t>
            </w:r>
          </w:p>
        </w:tc>
        <w:tc>
          <w:tcPr>
            <w:tcW w:w="0" w:type="auto"/>
            <w:vAlign w:val="center"/>
          </w:tcPr>
          <w:p w14:paraId="46706DE4" w14:textId="48A6CDEE" w:rsidR="00AB4FC5" w:rsidRPr="005354A3" w:rsidRDefault="00AB4FC5" w:rsidP="00D20F91">
            <w:pPr>
              <w:spacing w:line="360" w:lineRule="auto"/>
              <w:rPr>
                <w:sz w:val="22"/>
                <w:szCs w:val="22"/>
              </w:rPr>
            </w:pPr>
            <w:r w:rsidRPr="005354A3">
              <w:rPr>
                <w:sz w:val="22"/>
                <w:szCs w:val="22"/>
              </w:rPr>
              <w:t>323</w:t>
            </w:r>
          </w:p>
        </w:tc>
        <w:tc>
          <w:tcPr>
            <w:tcW w:w="0" w:type="auto"/>
            <w:vAlign w:val="center"/>
          </w:tcPr>
          <w:p w14:paraId="62348C0F" w14:textId="77777777" w:rsidR="00AB4FC5" w:rsidRPr="005354A3" w:rsidRDefault="00AB4FC5" w:rsidP="00D20F91">
            <w:pPr>
              <w:spacing w:line="360" w:lineRule="auto"/>
              <w:rPr>
                <w:sz w:val="22"/>
                <w:szCs w:val="22"/>
              </w:rPr>
            </w:pPr>
          </w:p>
        </w:tc>
      </w:tr>
      <w:tr w:rsidR="00AB4FC5" w:rsidRPr="005354A3" w14:paraId="34DBF9B9" w14:textId="77777777" w:rsidTr="00AB4FC5">
        <w:trPr>
          <w:trHeight w:val="290"/>
        </w:trPr>
        <w:tc>
          <w:tcPr>
            <w:tcW w:w="0" w:type="auto"/>
            <w:vAlign w:val="center"/>
          </w:tcPr>
          <w:p w14:paraId="087D62D5" w14:textId="7E5ECA9E" w:rsidR="00AB4FC5" w:rsidRPr="005354A3" w:rsidRDefault="00AB4FC5" w:rsidP="00D20F91">
            <w:pPr>
              <w:spacing w:line="360" w:lineRule="auto"/>
              <w:rPr>
                <w:sz w:val="22"/>
                <w:szCs w:val="22"/>
              </w:rPr>
            </w:pPr>
          </w:p>
        </w:tc>
        <w:tc>
          <w:tcPr>
            <w:tcW w:w="0" w:type="auto"/>
            <w:vAlign w:val="center"/>
          </w:tcPr>
          <w:p w14:paraId="4D45484A" w14:textId="15901A3E" w:rsidR="00AB4FC5" w:rsidRPr="005354A3" w:rsidRDefault="00AB4FC5" w:rsidP="00D20F91">
            <w:pPr>
              <w:spacing w:line="360" w:lineRule="auto"/>
              <w:rPr>
                <w:sz w:val="22"/>
                <w:szCs w:val="22"/>
              </w:rPr>
            </w:pPr>
          </w:p>
        </w:tc>
        <w:tc>
          <w:tcPr>
            <w:tcW w:w="0" w:type="auto"/>
            <w:vAlign w:val="center"/>
          </w:tcPr>
          <w:p w14:paraId="75F32096" w14:textId="544B8654" w:rsidR="00AB4FC5" w:rsidRPr="005354A3" w:rsidRDefault="00AB4FC5" w:rsidP="00D20F91">
            <w:pPr>
              <w:spacing w:line="360" w:lineRule="auto"/>
              <w:rPr>
                <w:sz w:val="22"/>
                <w:szCs w:val="22"/>
              </w:rPr>
            </w:pPr>
          </w:p>
        </w:tc>
        <w:tc>
          <w:tcPr>
            <w:tcW w:w="0" w:type="auto"/>
            <w:vAlign w:val="center"/>
          </w:tcPr>
          <w:p w14:paraId="0B36154E" w14:textId="706D1B21" w:rsidR="00AB4FC5" w:rsidRPr="005354A3" w:rsidRDefault="00AB4FC5" w:rsidP="00D20F91">
            <w:pPr>
              <w:spacing w:line="360" w:lineRule="auto"/>
              <w:rPr>
                <w:sz w:val="22"/>
                <w:szCs w:val="22"/>
              </w:rPr>
            </w:pPr>
          </w:p>
        </w:tc>
      </w:tr>
      <w:tr w:rsidR="00AB4FC5" w:rsidRPr="005354A3" w14:paraId="091CE54F" w14:textId="77777777" w:rsidTr="00AB4FC5">
        <w:trPr>
          <w:trHeight w:val="305"/>
        </w:trPr>
        <w:tc>
          <w:tcPr>
            <w:tcW w:w="0" w:type="auto"/>
            <w:vAlign w:val="center"/>
          </w:tcPr>
          <w:p w14:paraId="7608045F" w14:textId="02B75E5B" w:rsidR="00AB4FC5" w:rsidRPr="005354A3" w:rsidRDefault="00AB4FC5" w:rsidP="00D20F91">
            <w:pPr>
              <w:spacing w:line="360" w:lineRule="auto"/>
              <w:rPr>
                <w:sz w:val="22"/>
                <w:szCs w:val="22"/>
              </w:rPr>
            </w:pPr>
            <w:r w:rsidRPr="005354A3">
              <w:rPr>
                <w:sz w:val="22"/>
                <w:szCs w:val="22"/>
              </w:rPr>
              <w:t>SVM (RBF Kernel)</w:t>
            </w:r>
          </w:p>
        </w:tc>
        <w:tc>
          <w:tcPr>
            <w:tcW w:w="0" w:type="auto"/>
            <w:vAlign w:val="center"/>
          </w:tcPr>
          <w:p w14:paraId="2C9CAC5F" w14:textId="4FAB7BB6"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118D75BB" w14:textId="00B5C6DF" w:rsidR="00AB4FC5" w:rsidRPr="005354A3" w:rsidRDefault="00AB4FC5" w:rsidP="00D20F91">
            <w:pPr>
              <w:spacing w:line="360" w:lineRule="auto"/>
              <w:rPr>
                <w:sz w:val="22"/>
                <w:szCs w:val="22"/>
              </w:rPr>
            </w:pPr>
            <w:r w:rsidRPr="005354A3">
              <w:rPr>
                <w:sz w:val="22"/>
                <w:szCs w:val="22"/>
              </w:rPr>
              <w:t>506</w:t>
            </w:r>
          </w:p>
        </w:tc>
        <w:tc>
          <w:tcPr>
            <w:tcW w:w="0" w:type="auto"/>
            <w:vAlign w:val="center"/>
          </w:tcPr>
          <w:p w14:paraId="7AEA49C4" w14:textId="589B03A5" w:rsidR="00AB4FC5" w:rsidRPr="005354A3" w:rsidRDefault="00AB4FC5" w:rsidP="00D20F91">
            <w:pPr>
              <w:spacing w:line="360" w:lineRule="auto"/>
              <w:rPr>
                <w:sz w:val="22"/>
                <w:szCs w:val="22"/>
              </w:rPr>
            </w:pPr>
            <w:r w:rsidRPr="005354A3">
              <w:rPr>
                <w:sz w:val="22"/>
                <w:szCs w:val="22"/>
              </w:rPr>
              <w:t>25</w:t>
            </w:r>
          </w:p>
        </w:tc>
      </w:tr>
      <w:tr w:rsidR="00AB4FC5" w:rsidRPr="005354A3" w14:paraId="16F6A368" w14:textId="77777777" w:rsidTr="00AB4FC5">
        <w:trPr>
          <w:trHeight w:val="290"/>
        </w:trPr>
        <w:tc>
          <w:tcPr>
            <w:tcW w:w="0" w:type="auto"/>
            <w:vAlign w:val="center"/>
          </w:tcPr>
          <w:p w14:paraId="3495B9FA" w14:textId="4DE7B858"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6F0C8116" w14:textId="4D97E062" w:rsidR="00AB4FC5" w:rsidRPr="005354A3" w:rsidRDefault="00AB4FC5" w:rsidP="00D20F91">
            <w:pPr>
              <w:spacing w:line="360" w:lineRule="auto"/>
              <w:rPr>
                <w:sz w:val="22"/>
                <w:szCs w:val="22"/>
              </w:rPr>
            </w:pPr>
            <w:r w:rsidRPr="005354A3">
              <w:rPr>
                <w:sz w:val="22"/>
                <w:szCs w:val="22"/>
              </w:rPr>
              <w:t>32</w:t>
            </w:r>
          </w:p>
        </w:tc>
        <w:tc>
          <w:tcPr>
            <w:tcW w:w="0" w:type="auto"/>
            <w:vAlign w:val="center"/>
          </w:tcPr>
          <w:p w14:paraId="4DC11DF4" w14:textId="5687F654" w:rsidR="00AB4FC5" w:rsidRPr="005354A3" w:rsidRDefault="00AB4FC5" w:rsidP="00D20F91">
            <w:pPr>
              <w:spacing w:line="360" w:lineRule="auto"/>
              <w:rPr>
                <w:sz w:val="22"/>
                <w:szCs w:val="22"/>
              </w:rPr>
            </w:pPr>
            <w:r w:rsidRPr="005354A3">
              <w:rPr>
                <w:sz w:val="22"/>
                <w:szCs w:val="22"/>
              </w:rPr>
              <w:t>291</w:t>
            </w:r>
          </w:p>
        </w:tc>
        <w:tc>
          <w:tcPr>
            <w:tcW w:w="0" w:type="auto"/>
            <w:vAlign w:val="center"/>
          </w:tcPr>
          <w:p w14:paraId="04A70850" w14:textId="77777777" w:rsidR="00AB4FC5" w:rsidRPr="005354A3" w:rsidRDefault="00AB4FC5" w:rsidP="00D20F91">
            <w:pPr>
              <w:spacing w:line="360" w:lineRule="auto"/>
              <w:rPr>
                <w:sz w:val="22"/>
                <w:szCs w:val="22"/>
              </w:rPr>
            </w:pPr>
          </w:p>
        </w:tc>
      </w:tr>
    </w:tbl>
    <w:p w14:paraId="10900B88" w14:textId="77777777" w:rsidR="00AB4FC5" w:rsidRPr="005354A3" w:rsidRDefault="00AB4FC5" w:rsidP="00D20F91">
      <w:pPr>
        <w:spacing w:line="360" w:lineRule="auto"/>
        <w:rPr>
          <w:sz w:val="22"/>
          <w:szCs w:val="22"/>
        </w:rPr>
      </w:pPr>
    </w:p>
    <w:p w14:paraId="7867F1C2" w14:textId="76ABCF63" w:rsidR="00C60FE5" w:rsidRPr="005354A3" w:rsidRDefault="00C60FE5" w:rsidP="00D20F91">
      <w:pPr>
        <w:spacing w:line="360" w:lineRule="auto"/>
        <w:rPr>
          <w:sz w:val="22"/>
          <w:szCs w:val="22"/>
        </w:rPr>
      </w:pPr>
      <w:r w:rsidRPr="005354A3">
        <w:rPr>
          <w:sz w:val="22"/>
          <w:szCs w:val="22"/>
        </w:rPr>
        <w:lastRenderedPageBreak/>
        <w:t xml:space="preserve">Logistic Regression correctly handled most cases, making </w:t>
      </w:r>
      <w:r w:rsidRPr="005354A3">
        <w:rPr>
          <w:b/>
          <w:bCs/>
          <w:sz w:val="22"/>
          <w:szCs w:val="22"/>
        </w:rPr>
        <w:t>497 correct rejections</w:t>
      </w:r>
      <w:r w:rsidRPr="005354A3">
        <w:rPr>
          <w:sz w:val="22"/>
          <w:szCs w:val="22"/>
        </w:rPr>
        <w:t xml:space="preserve"> and </w:t>
      </w:r>
      <w:r w:rsidRPr="005354A3">
        <w:rPr>
          <w:b/>
          <w:bCs/>
          <w:sz w:val="22"/>
          <w:szCs w:val="22"/>
        </w:rPr>
        <w:t>299 correct approvals</w:t>
      </w:r>
      <w:r w:rsidRPr="005354A3">
        <w:rPr>
          <w:sz w:val="22"/>
          <w:szCs w:val="22"/>
        </w:rPr>
        <w:t xml:space="preserve">, with only </w:t>
      </w:r>
      <w:r w:rsidRPr="005354A3">
        <w:rPr>
          <w:b/>
          <w:bCs/>
          <w:sz w:val="22"/>
          <w:szCs w:val="22"/>
        </w:rPr>
        <w:t>58 total errors</w:t>
      </w:r>
      <w:r w:rsidRPr="005354A3">
        <w:rPr>
          <w:sz w:val="22"/>
          <w:szCs w:val="22"/>
        </w:rPr>
        <w:t xml:space="preserve">. Its mistakes were spread fairly across classes, showing no </w:t>
      </w:r>
      <w:r w:rsidR="00982CB0" w:rsidRPr="005354A3">
        <w:rPr>
          <w:sz w:val="22"/>
          <w:szCs w:val="22"/>
        </w:rPr>
        <w:t>concerning</w:t>
      </w:r>
      <w:r w:rsidR="00A24872" w:rsidRPr="005354A3">
        <w:rPr>
          <w:sz w:val="22"/>
          <w:szCs w:val="22"/>
        </w:rPr>
        <w:t xml:space="preserve"> </w:t>
      </w:r>
      <w:r w:rsidRPr="005354A3">
        <w:rPr>
          <w:sz w:val="22"/>
          <w:szCs w:val="22"/>
        </w:rP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The dataset shows clear and stable patterns. All models perform strongly.</w:t>
      </w:r>
    </w:p>
    <w:p w14:paraId="587622EA"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Logistic Regression remains the most transparent, making it the best fit for explanations.</w:t>
      </w:r>
    </w:p>
    <w:p w14:paraId="47265A47"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Random Forest and Gradient Boosting, despite perfect scores, may be overfitting and therefore serve only as comparison baselines.</w:t>
      </w:r>
    </w:p>
    <w:p w14:paraId="25622585"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SVM performs well and reinforces that a non-linear structure exists in the data.</w:t>
      </w:r>
    </w:p>
    <w:p w14:paraId="4AA205F1" w14:textId="17FF147E" w:rsidR="0007182C" w:rsidRPr="004A2F3C" w:rsidRDefault="00C60FE5" w:rsidP="00D20F91">
      <w:pPr>
        <w:numPr>
          <w:ilvl w:val="0"/>
          <w:numId w:val="9"/>
        </w:numPr>
        <w:spacing w:before="120" w:after="120" w:line="360" w:lineRule="auto"/>
        <w:rPr>
          <w:sz w:val="22"/>
          <w:szCs w:val="22"/>
        </w:rPr>
      </w:pPr>
      <w:r w:rsidRPr="005354A3">
        <w:rPr>
          <w:sz w:val="22"/>
          <w:szCs w:val="22"/>
        </w:rPr>
        <w:t xml:space="preserve">For explainability and user trust evaluation, </w:t>
      </w:r>
      <w:r w:rsidRPr="005354A3">
        <w:rPr>
          <w:b/>
          <w:bCs/>
          <w:sz w:val="22"/>
          <w:szCs w:val="22"/>
        </w:rPr>
        <w:t>Logistic Regression is the chosen model</w:t>
      </w:r>
      <w:r w:rsidRPr="005354A3">
        <w:rPr>
          <w:sz w:val="22"/>
          <w:szCs w:val="22"/>
        </w:rPr>
        <w:t xml:space="preserve"> for the prototype.</w:t>
      </w:r>
    </w:p>
    <w:p w14:paraId="0DB6CC28" w14:textId="7BFD974B" w:rsidR="0045527A" w:rsidRPr="0045527A" w:rsidRDefault="00D6119B" w:rsidP="00D20F91">
      <w:pPr>
        <w:pStyle w:val="Heading2"/>
        <w:spacing w:before="120" w:after="120" w:line="360" w:lineRule="auto"/>
      </w:pPr>
      <w:bookmarkStart w:id="112" w:name="_Toc217004266"/>
      <w:r>
        <w:t>6.3 Prototype Development</w:t>
      </w:r>
      <w:bookmarkEnd w:id="112"/>
    </w:p>
    <w:p w14:paraId="52D46184" w14:textId="77777777" w:rsidR="00D6119B" w:rsidRPr="006976FB" w:rsidRDefault="00D6119B" w:rsidP="00D20F91">
      <w:pPr>
        <w:spacing w:line="360" w:lineRule="auto"/>
        <w:rPr>
          <w:sz w:val="22"/>
          <w:szCs w:val="22"/>
        </w:rPr>
      </w:pPr>
      <w:r w:rsidRPr="006976FB">
        <w:rPr>
          <w:sz w:val="22"/>
          <w:szCs w:val="22"/>
        </w:rPr>
        <w:t xml:space="preserve">All of the development happened on macOS, mainly inside VS Code. Python work was isolated through </w:t>
      </w:r>
      <w:r w:rsidRPr="006976FB">
        <w:rPr>
          <w:b/>
          <w:bCs/>
          <w:sz w:val="22"/>
          <w:szCs w:val="22"/>
        </w:rPr>
        <w:t>venv</w:t>
      </w:r>
      <w:r w:rsidRPr="006976FB">
        <w:rPr>
          <w:sz w:val="22"/>
          <w:szCs w:val="22"/>
        </w:rP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Pr="006976FB" w:rsidRDefault="00D6119B" w:rsidP="00D20F91">
      <w:pPr>
        <w:spacing w:line="360" w:lineRule="auto"/>
        <w:rPr>
          <w:sz w:val="22"/>
          <w:szCs w:val="22"/>
        </w:rPr>
      </w:pPr>
    </w:p>
    <w:p w14:paraId="0193B710" w14:textId="77777777" w:rsidR="00D6119B" w:rsidRPr="006976FB" w:rsidRDefault="00D6119B" w:rsidP="00D20F91">
      <w:pPr>
        <w:spacing w:line="360" w:lineRule="auto"/>
        <w:rPr>
          <w:sz w:val="22"/>
          <w:szCs w:val="22"/>
        </w:rPr>
      </w:pPr>
      <w:r w:rsidRPr="006976FB">
        <w:rPr>
          <w:sz w:val="22"/>
          <w:szCs w:val="22"/>
        </w:rP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Pr="006976FB" w:rsidRDefault="00D6119B" w:rsidP="00D20F91">
      <w:pPr>
        <w:spacing w:line="360" w:lineRule="auto"/>
        <w:rPr>
          <w:sz w:val="22"/>
          <w:szCs w:val="22"/>
        </w:rPr>
      </w:pPr>
    </w:p>
    <w:p w14:paraId="42A4F8C6" w14:textId="4EE6B435" w:rsidR="00D6119B" w:rsidRPr="006976FB" w:rsidRDefault="00D6119B" w:rsidP="00D20F91">
      <w:pPr>
        <w:spacing w:line="360" w:lineRule="auto"/>
        <w:rPr>
          <w:sz w:val="22"/>
          <w:szCs w:val="22"/>
        </w:rPr>
      </w:pPr>
      <w:r w:rsidRPr="006976FB">
        <w:rPr>
          <w:sz w:val="22"/>
          <w:szCs w:val="22"/>
        </w:rPr>
        <w:t xml:space="preserve">Deployment used three platforms, such as Render for the Flask microservice. Railway was used for the Node backend,and Vercel for hosting the frontend. Each platform had its limits. Therefore the work had to shift around those constraints. </w:t>
      </w:r>
    </w:p>
    <w:p w14:paraId="1068C5FC" w14:textId="6E796128" w:rsidR="00CD1963" w:rsidRPr="00CD1963" w:rsidRDefault="00D6119B" w:rsidP="00D20F91">
      <w:pPr>
        <w:pStyle w:val="Heading3"/>
        <w:spacing w:before="240" w:after="120" w:line="360" w:lineRule="auto"/>
      </w:pPr>
      <w:bookmarkStart w:id="113" w:name="_Toc217004267"/>
      <w:r>
        <w:t>6.3.1 Development Setup</w:t>
      </w:r>
      <w:bookmarkEnd w:id="113"/>
    </w:p>
    <w:p w14:paraId="6F400414" w14:textId="77777777" w:rsidR="00D6119B" w:rsidRPr="006976FB" w:rsidRDefault="00D6119B" w:rsidP="00D20F91">
      <w:pPr>
        <w:spacing w:line="360" w:lineRule="auto"/>
        <w:rPr>
          <w:sz w:val="22"/>
          <w:szCs w:val="22"/>
        </w:rPr>
      </w:pPr>
      <w:r w:rsidRPr="006976FB">
        <w:rPr>
          <w:sz w:val="22"/>
          <w:szCs w:val="22"/>
        </w:rPr>
        <w:t>Below is the list of tools, technologies used with their corresponding version numbers,</w:t>
      </w:r>
    </w:p>
    <w:p w14:paraId="05E96BC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Python 3.x</w:t>
      </w:r>
      <w:r w:rsidRPr="006976FB">
        <w:rPr>
          <w:sz w:val="22"/>
          <w:szCs w:val="22"/>
        </w:rPr>
        <w:t xml:space="preserve"> on macOS</w:t>
      </w:r>
    </w:p>
    <w:p w14:paraId="66D78196"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S Code (1.106.0)</w:t>
      </w:r>
      <w:r w:rsidRPr="006976FB">
        <w:rPr>
          <w:sz w:val="22"/>
          <w:szCs w:val="22"/>
        </w:rPr>
        <w:t xml:space="preserve"> as the main editor</w:t>
      </w:r>
    </w:p>
    <w:p w14:paraId="7493335A"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Jupyter Client 8.6.3, Core 5.8.1</w:t>
      </w:r>
      <w:r w:rsidRPr="006976FB">
        <w:rPr>
          <w:sz w:val="22"/>
          <w:szCs w:val="22"/>
        </w:rPr>
        <w:t xml:space="preserve"> for modelling</w:t>
      </w:r>
    </w:p>
    <w:p w14:paraId="4E25F80F"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env</w:t>
      </w:r>
      <w:r w:rsidRPr="006976FB">
        <w:rPr>
          <w:sz w:val="22"/>
          <w:szCs w:val="22"/>
        </w:rPr>
        <w:t xml:space="preserve"> for isolating Python dependencies</w:t>
      </w:r>
    </w:p>
    <w:p w14:paraId="21AA34BD"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lastRenderedPageBreak/>
        <w:t>Node 22.21.1</w:t>
      </w:r>
      <w:r w:rsidRPr="006976FB">
        <w:rPr>
          <w:sz w:val="22"/>
          <w:szCs w:val="22"/>
        </w:rPr>
        <w:t xml:space="preserve"> for the application backend</w:t>
      </w:r>
    </w:p>
    <w:p w14:paraId="19B5EF9C"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ext.js 15.5.4</w:t>
      </w:r>
      <w:r w:rsidRPr="006976FB">
        <w:rPr>
          <w:sz w:val="22"/>
          <w:szCs w:val="22"/>
        </w:rPr>
        <w:t xml:space="preserve"> with React 19.1.0 for the UI</w:t>
      </w:r>
    </w:p>
    <w:p w14:paraId="73B5E8F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Supabase 2.58.0</w:t>
      </w:r>
      <w:r w:rsidRPr="006976FB">
        <w:rPr>
          <w:sz w:val="22"/>
          <w:szCs w:val="22"/>
        </w:rPr>
        <w:t xml:space="preserve"> as database and auth provider</w:t>
      </w:r>
    </w:p>
    <w:p w14:paraId="24B66B60"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Flask</w:t>
      </w:r>
      <w:r w:rsidRPr="006976FB">
        <w:rPr>
          <w:sz w:val="22"/>
          <w:szCs w:val="22"/>
        </w:rPr>
        <w:t xml:space="preserve"> for the model microservice</w:t>
      </w:r>
    </w:p>
    <w:p w14:paraId="05420517"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 xml:space="preserve">Postman 11.72.8 </w:t>
      </w:r>
      <w:r w:rsidRPr="006976FB">
        <w:rPr>
          <w:sz w:val="22"/>
          <w:szCs w:val="22"/>
        </w:rPr>
        <w:t>for backend endpoint testing</w:t>
      </w:r>
    </w:p>
    <w:p w14:paraId="6EAA7F93" w14:textId="0F0C6A91" w:rsidR="00D6119B" w:rsidRPr="004A2F3C" w:rsidRDefault="00D6119B" w:rsidP="00D20F91">
      <w:pPr>
        <w:numPr>
          <w:ilvl w:val="0"/>
          <w:numId w:val="10"/>
        </w:numPr>
        <w:spacing w:before="120" w:after="120" w:line="360" w:lineRule="auto"/>
        <w:rPr>
          <w:sz w:val="22"/>
          <w:szCs w:val="22"/>
        </w:rPr>
      </w:pPr>
      <w:r w:rsidRPr="006976FB">
        <w:rPr>
          <w:b/>
          <w:bCs/>
          <w:sz w:val="22"/>
          <w:szCs w:val="22"/>
        </w:rPr>
        <w:t>Render</w:t>
      </w:r>
      <w:r w:rsidRPr="006976FB">
        <w:rPr>
          <w:sz w:val="22"/>
          <w:szCs w:val="22"/>
        </w:rPr>
        <w:t xml:space="preserve">, </w:t>
      </w:r>
      <w:r w:rsidRPr="006976FB">
        <w:rPr>
          <w:b/>
          <w:bCs/>
          <w:sz w:val="22"/>
          <w:szCs w:val="22"/>
        </w:rPr>
        <w:t>Railway</w:t>
      </w:r>
      <w:r w:rsidRPr="006976FB">
        <w:rPr>
          <w:sz w:val="22"/>
          <w:szCs w:val="22"/>
        </w:rPr>
        <w:t xml:space="preserve">, and </w:t>
      </w:r>
      <w:r w:rsidRPr="006976FB">
        <w:rPr>
          <w:b/>
          <w:bCs/>
          <w:sz w:val="22"/>
          <w:szCs w:val="22"/>
        </w:rPr>
        <w:t>Vercel</w:t>
      </w:r>
      <w:r w:rsidRPr="006976FB">
        <w:rPr>
          <w:sz w:val="22"/>
          <w:szCs w:val="22"/>
        </w:rPr>
        <w:t xml:space="preserve"> for deployment</w:t>
      </w:r>
    </w:p>
    <w:p w14:paraId="1DED20F1" w14:textId="77777777" w:rsidR="00D6119B" w:rsidRDefault="00D6119B" w:rsidP="00D20F91">
      <w:pPr>
        <w:pStyle w:val="Heading3"/>
        <w:spacing w:before="240" w:after="120" w:line="360" w:lineRule="auto"/>
      </w:pPr>
      <w:bookmarkStart w:id="114" w:name="_Toc217004268"/>
      <w:r>
        <w:t>6.3.2 Front End</w:t>
      </w:r>
      <w:bookmarkEnd w:id="114"/>
      <w:r>
        <w:t xml:space="preserve"> </w:t>
      </w:r>
    </w:p>
    <w:p w14:paraId="2D157EAA" w14:textId="77777777" w:rsidR="00D6119B" w:rsidRPr="00BB06EB" w:rsidRDefault="00D6119B" w:rsidP="00D20F91">
      <w:pPr>
        <w:spacing w:line="360" w:lineRule="auto"/>
        <w:rPr>
          <w:sz w:val="22"/>
          <w:szCs w:val="22"/>
        </w:rPr>
      </w:pPr>
      <w:r w:rsidRPr="00BB06EB">
        <w:rPr>
          <w:sz w:val="22"/>
          <w:szCs w:val="22"/>
        </w:rP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BAC4D74" w14:textId="4858754A" w:rsidR="00D6119B" w:rsidRDefault="00D6119B" w:rsidP="00244B0F">
      <w:pPr>
        <w:pStyle w:val="Heading4"/>
        <w:spacing w:line="360" w:lineRule="auto"/>
      </w:pPr>
      <w:r>
        <w:t>6.3.2.1 Authentication Screen</w:t>
      </w:r>
    </w:p>
    <w:p w14:paraId="4C245E0A" w14:textId="44054DA3" w:rsidR="00D6119B" w:rsidRPr="002A6441" w:rsidRDefault="002A6441" w:rsidP="002A6441">
      <w:pPr>
        <w:rPr>
          <w:sz w:val="22"/>
          <w:szCs w:val="22"/>
        </w:rPr>
      </w:pPr>
      <w:r w:rsidRPr="002A6441">
        <w:rPr>
          <w:sz w:val="22"/>
          <w:szCs w:val="22"/>
        </w:rPr>
        <w:t>Please refer to the Appendix for</w:t>
      </w:r>
      <w:r w:rsidR="005A7364">
        <w:rPr>
          <w:sz w:val="22"/>
          <w:szCs w:val="22"/>
        </w:rPr>
        <w:t xml:space="preserve"> </w:t>
      </w:r>
      <w:r w:rsidRPr="002A6441">
        <w:rPr>
          <w:sz w:val="22"/>
          <w:szCs w:val="22"/>
        </w:rPr>
        <w:t>the</w:t>
      </w:r>
      <w:r w:rsidR="005A7364">
        <w:rPr>
          <w:sz w:val="22"/>
          <w:szCs w:val="22"/>
        </w:rPr>
        <w:t xml:space="preserve"> screeshot and</w:t>
      </w:r>
      <w:r w:rsidRPr="002A6441">
        <w:rPr>
          <w:sz w:val="22"/>
          <w:szCs w:val="22"/>
        </w:rPr>
        <w:t xml:space="preserve"> </w:t>
      </w:r>
      <w:r w:rsidR="005A7364">
        <w:rPr>
          <w:sz w:val="22"/>
          <w:szCs w:val="22"/>
        </w:rPr>
        <w:t xml:space="preserve">the </w:t>
      </w:r>
      <w:r>
        <w:rPr>
          <w:sz w:val="22"/>
          <w:szCs w:val="22"/>
        </w:rPr>
        <w:t>code block</w:t>
      </w:r>
      <w:r w:rsidRPr="002A6441">
        <w:rPr>
          <w:sz w:val="22"/>
          <w:szCs w:val="22"/>
        </w:rPr>
        <w:t>.</w:t>
      </w:r>
    </w:p>
    <w:p w14:paraId="3D3DC118" w14:textId="77777777" w:rsidR="001455DE" w:rsidRDefault="001455DE" w:rsidP="00D20F91">
      <w:pPr>
        <w:spacing w:line="360" w:lineRule="auto"/>
        <w:jc w:val="center"/>
      </w:pPr>
    </w:p>
    <w:p w14:paraId="2A388C10" w14:textId="77777777" w:rsidR="00D6119B" w:rsidRPr="00DC2299" w:rsidRDefault="00D6119B" w:rsidP="00D20F91">
      <w:pPr>
        <w:spacing w:line="360" w:lineRule="auto"/>
        <w:rPr>
          <w:sz w:val="22"/>
          <w:szCs w:val="22"/>
        </w:rPr>
      </w:pPr>
      <w:r w:rsidRPr="00DC2299">
        <w:rPr>
          <w:sz w:val="22"/>
          <w:szCs w:val="22"/>
        </w:rP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33ADE307" w14:textId="31E808FA" w:rsidR="00D6119B" w:rsidRDefault="00D6119B" w:rsidP="00CC0DFF">
      <w:pPr>
        <w:pStyle w:val="Heading4"/>
        <w:spacing w:line="360" w:lineRule="auto"/>
      </w:pPr>
      <w:r>
        <w:t>6.3.2.2 Chat Screen</w:t>
      </w:r>
    </w:p>
    <w:p w14:paraId="10BB750C" w14:textId="39E19988" w:rsidR="00CC0DFF" w:rsidRPr="00555AC8" w:rsidRDefault="00CC0DFF" w:rsidP="00CC0DFF">
      <w:pPr>
        <w:rPr>
          <w:i/>
          <w:iCs/>
          <w:sz w:val="22"/>
          <w:szCs w:val="22"/>
        </w:rPr>
      </w:pPr>
      <w:r w:rsidRPr="00555AC8">
        <w:rPr>
          <w:i/>
          <w:iCs/>
          <w:sz w:val="22"/>
          <w:szCs w:val="22"/>
        </w:rPr>
        <w:t>Please refer to the Appendix for the screeshot.</w:t>
      </w:r>
    </w:p>
    <w:p w14:paraId="67B47362" w14:textId="77777777" w:rsidR="00CC0DFF" w:rsidRDefault="00CC0DFF" w:rsidP="00D20F91">
      <w:pPr>
        <w:spacing w:line="360" w:lineRule="auto"/>
        <w:jc w:val="center"/>
      </w:pPr>
    </w:p>
    <w:p w14:paraId="51A0BC4E" w14:textId="63EE8B49" w:rsidR="00D6119B" w:rsidRPr="00DC2299" w:rsidRDefault="00D6119B" w:rsidP="00D20F91">
      <w:pPr>
        <w:spacing w:line="360" w:lineRule="auto"/>
        <w:rPr>
          <w:sz w:val="22"/>
          <w:szCs w:val="22"/>
        </w:rPr>
      </w:pPr>
      <w:r w:rsidRPr="00DC2299">
        <w:rPr>
          <w:sz w:val="22"/>
          <w:szCs w:val="22"/>
        </w:rP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C28D58F" w14:textId="7A8E432D" w:rsidR="00D6119B" w:rsidRDefault="00D6119B" w:rsidP="00D20F91">
      <w:pPr>
        <w:spacing w:line="360" w:lineRule="auto"/>
        <w:rPr>
          <w:sz w:val="22"/>
          <w:szCs w:val="22"/>
        </w:rPr>
      </w:pPr>
      <w:r w:rsidRPr="00DC2299">
        <w:rPr>
          <w:sz w:val="22"/>
          <w:szCs w:val="22"/>
        </w:rPr>
        <w:t>When the user enters the chat, it checks whether they are logged in through Supabase. While this loads, a simple “Loading” screen appears. Once the session arrives, the chat fills itself with a short greeting so the user is not dropped into an empty screen.</w:t>
      </w:r>
    </w:p>
    <w:p w14:paraId="10B57A3F" w14:textId="5ED8B844" w:rsidR="00F2588F" w:rsidRPr="00F2588F" w:rsidRDefault="00F2588F" w:rsidP="00F2588F">
      <w:pPr>
        <w:rPr>
          <w:i/>
          <w:iCs/>
          <w:sz w:val="22"/>
          <w:szCs w:val="22"/>
        </w:rPr>
      </w:pPr>
      <w:r w:rsidRPr="00F2588F">
        <w:rPr>
          <w:i/>
          <w:iCs/>
          <w:sz w:val="22"/>
          <w:szCs w:val="22"/>
        </w:rPr>
        <w:t>Please refer to the Appendix for the code block.</w:t>
      </w:r>
    </w:p>
    <w:p w14:paraId="7B34C6C7" w14:textId="77777777" w:rsidR="00D6119B" w:rsidRPr="00DC2299" w:rsidRDefault="00D6119B" w:rsidP="00D20F91">
      <w:pPr>
        <w:spacing w:line="360" w:lineRule="auto"/>
        <w:rPr>
          <w:sz w:val="22"/>
          <w:szCs w:val="22"/>
        </w:rPr>
      </w:pPr>
    </w:p>
    <w:p w14:paraId="4B875C17" w14:textId="4A240C09" w:rsidR="00F42808" w:rsidRPr="00F42808" w:rsidRDefault="00D6119B" w:rsidP="00D20F91">
      <w:pPr>
        <w:pStyle w:val="Heading5"/>
        <w:numPr>
          <w:ilvl w:val="0"/>
          <w:numId w:val="16"/>
        </w:numPr>
        <w:spacing w:line="360" w:lineRule="auto"/>
      </w:pPr>
      <w:r w:rsidRPr="00F42808">
        <w:lastRenderedPageBreak/>
        <w:t>A/B Testing Mode (XAI vs Baseline)</w:t>
      </w:r>
    </w:p>
    <w:p w14:paraId="3F38B3C0" w14:textId="77777777" w:rsidR="00D6119B" w:rsidRPr="00DC2299" w:rsidRDefault="00D6119B" w:rsidP="00D20F91">
      <w:pPr>
        <w:spacing w:line="360" w:lineRule="auto"/>
        <w:rPr>
          <w:sz w:val="22"/>
          <w:szCs w:val="22"/>
        </w:rPr>
      </w:pPr>
      <w:r w:rsidRPr="00DC2299">
        <w:rPr>
          <w:sz w:val="22"/>
          <w:szCs w:val="22"/>
        </w:rPr>
        <w:t>The chat behaves differently depending on who the user is. The system fetches their email, assigned mode (XAI or baseline), and their role (admin or user). This shapes the interface and the API paths they can reach.</w:t>
      </w:r>
    </w:p>
    <w:p w14:paraId="7D549953" w14:textId="3EB4066A" w:rsidR="00D6119B" w:rsidRPr="00AF07B0" w:rsidRDefault="00AF07B0" w:rsidP="00AF07B0">
      <w:pPr>
        <w:rPr>
          <w:i/>
          <w:iCs/>
          <w:sz w:val="22"/>
          <w:szCs w:val="22"/>
        </w:rPr>
      </w:pPr>
      <w:r w:rsidRPr="00F2588F">
        <w:rPr>
          <w:i/>
          <w:iCs/>
          <w:sz w:val="22"/>
          <w:szCs w:val="22"/>
        </w:rPr>
        <w:t>Please refer to the Appendix for the code block.</w:t>
      </w:r>
    </w:p>
    <w:p w14:paraId="5C31A12E" w14:textId="77777777" w:rsidR="00D6119B" w:rsidRDefault="00D6119B" w:rsidP="00D20F91">
      <w:pPr>
        <w:spacing w:line="360" w:lineRule="auto"/>
      </w:pPr>
    </w:p>
    <w:p w14:paraId="6222FEA9" w14:textId="6CA16AFC" w:rsidR="00D30D1F" w:rsidRPr="00D30D1F" w:rsidRDefault="001345AD" w:rsidP="00D20F91">
      <w:pPr>
        <w:pStyle w:val="Heading5"/>
        <w:numPr>
          <w:ilvl w:val="0"/>
          <w:numId w:val="16"/>
        </w:numPr>
        <w:spacing w:line="360" w:lineRule="auto"/>
      </w:pPr>
      <w:r>
        <w:t xml:space="preserve">Toggle </w:t>
      </w:r>
      <w:r w:rsidR="00D6119B">
        <w:t>A/B Testing Mode (XAI vs Baseline)</w:t>
      </w:r>
    </w:p>
    <w:p w14:paraId="08531680" w14:textId="77777777" w:rsidR="00D6119B" w:rsidRPr="00DC2299" w:rsidRDefault="00D6119B" w:rsidP="00D20F91">
      <w:pPr>
        <w:spacing w:line="360" w:lineRule="auto"/>
        <w:rPr>
          <w:sz w:val="22"/>
          <w:szCs w:val="22"/>
        </w:rPr>
      </w:pPr>
      <w:r w:rsidRPr="00DC2299">
        <w:rPr>
          <w:sz w:val="22"/>
          <w:szCs w:val="22"/>
        </w:rPr>
        <w:t>The chatbot supports two modes,</w:t>
      </w:r>
    </w:p>
    <w:p w14:paraId="7692E6DE"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Explainable Mode</w:t>
      </w:r>
      <w:r w:rsidRPr="00DC2299">
        <w:rPr>
          <w:sz w:val="22"/>
          <w:szCs w:val="22"/>
        </w:rPr>
        <w:t xml:space="preserve"> – shows SHAP-based explanations.</w:t>
      </w:r>
    </w:p>
    <w:p w14:paraId="7CAFBF97"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Baseline Mode</w:t>
      </w:r>
      <w:r w:rsidRPr="00DC2299">
        <w:rPr>
          <w:sz w:val="22"/>
          <w:szCs w:val="22"/>
        </w:rPr>
        <w:t xml:space="preserve"> – no explanations at all</w:t>
      </w:r>
    </w:p>
    <w:p w14:paraId="7D56081A" w14:textId="77777777" w:rsidR="00D6119B" w:rsidRDefault="00D6119B" w:rsidP="00D20F91">
      <w:pPr>
        <w:spacing w:line="360" w:lineRule="auto"/>
        <w:rPr>
          <w:sz w:val="22"/>
          <w:szCs w:val="22"/>
        </w:rPr>
      </w:pPr>
      <w:r w:rsidRPr="00DC2299">
        <w:rPr>
          <w:sz w:val="22"/>
          <w:szCs w:val="22"/>
        </w:rPr>
        <w:t>A toggle button sits inside the avatar dropdown which can switch between different modes. This feature is exclusive only for admin users.</w:t>
      </w:r>
    </w:p>
    <w:p w14:paraId="6881BE36" w14:textId="7C2A1715" w:rsidR="00D6119B" w:rsidRPr="001345AD" w:rsidRDefault="001345AD" w:rsidP="001345AD">
      <w:pPr>
        <w:rPr>
          <w:i/>
          <w:iCs/>
          <w:sz w:val="22"/>
          <w:szCs w:val="22"/>
        </w:rPr>
      </w:pPr>
      <w:r w:rsidRPr="00F2588F">
        <w:rPr>
          <w:i/>
          <w:iCs/>
          <w:sz w:val="22"/>
          <w:szCs w:val="22"/>
        </w:rPr>
        <w:t>Please refer to the Appendix for the code block.</w:t>
      </w:r>
    </w:p>
    <w:p w14:paraId="76FD8467" w14:textId="752E6018" w:rsidR="000E16B3" w:rsidRPr="00DC2299" w:rsidRDefault="000E16B3" w:rsidP="00D20F91">
      <w:pPr>
        <w:spacing w:line="360" w:lineRule="auto"/>
        <w:rPr>
          <w:b/>
          <w:bCs/>
          <w:sz w:val="22"/>
          <w:szCs w:val="22"/>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Default="00D6119B" w:rsidP="00D20F91">
      <w:pPr>
        <w:spacing w:line="360" w:lineRule="auto"/>
        <w:rPr>
          <w:sz w:val="22"/>
          <w:szCs w:val="22"/>
        </w:rPr>
      </w:pPr>
      <w:r w:rsidRPr="00DC2299">
        <w:rPr>
          <w:sz w:val="22"/>
          <w:szCs w:val="22"/>
        </w:rPr>
        <w:t>When a returning user enters the chat, their conversation appears automatically. The system reads past messages from the chat_history table in the Supabase and rebuilds the UI form from top to bottom. This keeps the user in the same context as last time.</w:t>
      </w:r>
    </w:p>
    <w:p w14:paraId="22FE745E" w14:textId="5164C1CE" w:rsidR="00CC0DFF" w:rsidRPr="00CC0DFF" w:rsidRDefault="00CC0DFF" w:rsidP="00CC0DFF">
      <w:pPr>
        <w:rPr>
          <w:i/>
          <w:iCs/>
          <w:sz w:val="22"/>
          <w:szCs w:val="22"/>
        </w:rPr>
      </w:pPr>
      <w:r w:rsidRPr="00F2588F">
        <w:rPr>
          <w:i/>
          <w:iCs/>
          <w:sz w:val="22"/>
          <w:szCs w:val="22"/>
        </w:rPr>
        <w:t>Please refer to the Appendix for the code block.</w:t>
      </w:r>
    </w:p>
    <w:p w14:paraId="0BD7B764" w14:textId="77777777" w:rsidR="00D6119B" w:rsidRPr="00DC2299" w:rsidRDefault="00D6119B" w:rsidP="00D20F91">
      <w:pPr>
        <w:spacing w:line="360" w:lineRule="auto"/>
        <w:rPr>
          <w:sz w:val="22"/>
          <w:szCs w:val="22"/>
        </w:rPr>
      </w:pPr>
    </w:p>
    <w:p w14:paraId="25B63083" w14:textId="77777777" w:rsidR="00DC2299" w:rsidRPr="00DC2299" w:rsidRDefault="00DC2299" w:rsidP="00D20F91">
      <w:pPr>
        <w:spacing w:line="360" w:lineRule="auto"/>
        <w:rPr>
          <w:sz w:val="22"/>
          <w:szCs w:val="22"/>
        </w:rPr>
      </w:pPr>
    </w:p>
    <w:p w14:paraId="50A25F3C" w14:textId="19F2DEAD" w:rsidR="005A34D5" w:rsidRPr="005A34D5" w:rsidRDefault="00D6119B" w:rsidP="00D20F91">
      <w:pPr>
        <w:pStyle w:val="Heading5"/>
        <w:numPr>
          <w:ilvl w:val="0"/>
          <w:numId w:val="16"/>
        </w:numPr>
        <w:spacing w:line="360" w:lineRule="auto"/>
      </w:pPr>
      <w:r>
        <w:t xml:space="preserve">Chat Input </w:t>
      </w:r>
      <w:r w:rsidR="005116DF">
        <w:t>and</w:t>
      </w:r>
      <w:r>
        <w:t xml:space="preserve"> FAQ Answering</w:t>
      </w:r>
    </w:p>
    <w:p w14:paraId="193017F5" w14:textId="77777777" w:rsidR="00D6119B" w:rsidRPr="00DC2299" w:rsidRDefault="00D6119B" w:rsidP="00D20F91">
      <w:pPr>
        <w:spacing w:line="360" w:lineRule="auto"/>
        <w:rPr>
          <w:sz w:val="22"/>
          <w:szCs w:val="22"/>
        </w:rPr>
      </w:pPr>
      <w:r w:rsidRPr="00DC2299">
        <w:rPr>
          <w:sz w:val="22"/>
          <w:szCs w:val="22"/>
        </w:rPr>
        <w:t>The input bar at the bottom handles everything the user types. When they submit a query,</w:t>
      </w:r>
    </w:p>
    <w:p w14:paraId="6513C88D"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ir message appears in the UI</w:t>
      </w:r>
    </w:p>
    <w:p w14:paraId="4301AC0E"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It is saved in Supabase.</w:t>
      </w:r>
    </w:p>
    <w:p w14:paraId="32325EF7"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backend FAQ endpoints are connected.</w:t>
      </w:r>
    </w:p>
    <w:p w14:paraId="51720751"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system waits (thinking mode).</w:t>
      </w:r>
    </w:p>
    <w:p w14:paraId="1E8F833F"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A response from ChatGPT arrives, and it's added to the messages.</w:t>
      </w:r>
    </w:p>
    <w:p w14:paraId="31F6BEC0" w14:textId="77777777" w:rsidR="00BA5572" w:rsidRPr="00BA5572" w:rsidRDefault="00BA5572" w:rsidP="00BA5572">
      <w:pPr>
        <w:ind w:left="360"/>
        <w:rPr>
          <w:i/>
          <w:iCs/>
          <w:sz w:val="22"/>
          <w:szCs w:val="22"/>
        </w:rPr>
      </w:pPr>
      <w:r w:rsidRPr="00BA5572">
        <w:rPr>
          <w:i/>
          <w:iCs/>
          <w:sz w:val="22"/>
          <w:szCs w:val="22"/>
        </w:rPr>
        <w:t>Please refer to the Appendix for the code block.</w:t>
      </w:r>
    </w:p>
    <w:p w14:paraId="222EE6BD" w14:textId="77777777" w:rsidR="00DC2299" w:rsidRPr="00DC2299" w:rsidRDefault="00DC2299" w:rsidP="00D20F91">
      <w:pPr>
        <w:spacing w:line="360" w:lineRule="auto"/>
        <w:rPr>
          <w:sz w:val="22"/>
          <w:szCs w:val="22"/>
        </w:rPr>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Pr="00DC2299" w:rsidRDefault="00D6119B" w:rsidP="00D20F91">
      <w:pPr>
        <w:spacing w:line="360" w:lineRule="auto"/>
        <w:rPr>
          <w:sz w:val="22"/>
          <w:szCs w:val="22"/>
        </w:rPr>
      </w:pPr>
      <w:r w:rsidRPr="00DC2299">
        <w:rPr>
          <w:sz w:val="22"/>
          <w:szCs w:val="22"/>
        </w:rPr>
        <w:t>New messages scroll smoothly into view. Without this, the chat often froze mid-conversation and confused users.</w:t>
      </w:r>
    </w:p>
    <w:p w14:paraId="0C498E11" w14:textId="3D18C090" w:rsidR="00D6119B" w:rsidRDefault="00537910" w:rsidP="00537910">
      <w:pPr>
        <w:ind w:left="360"/>
        <w:rPr>
          <w:i/>
          <w:iCs/>
          <w:sz w:val="22"/>
          <w:szCs w:val="22"/>
        </w:rPr>
      </w:pPr>
      <w:r w:rsidRPr="00BA5572">
        <w:rPr>
          <w:i/>
          <w:iCs/>
          <w:sz w:val="22"/>
          <w:szCs w:val="22"/>
        </w:rPr>
        <w:lastRenderedPageBreak/>
        <w:t>Please refer to the Appendix for the code block.</w:t>
      </w:r>
    </w:p>
    <w:p w14:paraId="0FF22D09" w14:textId="77777777" w:rsidR="00537910" w:rsidRPr="00537910" w:rsidRDefault="00537910" w:rsidP="00537910">
      <w:pPr>
        <w:ind w:left="360"/>
        <w:rPr>
          <w:i/>
          <w:iCs/>
          <w:sz w:val="22"/>
          <w:szCs w:val="22"/>
        </w:rPr>
      </w:pPr>
    </w:p>
    <w:p w14:paraId="110DE9D9" w14:textId="48548CC1" w:rsidR="00074B5D" w:rsidRPr="00DC2299" w:rsidRDefault="00D6119B" w:rsidP="00D20F91">
      <w:pPr>
        <w:pStyle w:val="Heading5"/>
        <w:numPr>
          <w:ilvl w:val="0"/>
          <w:numId w:val="16"/>
        </w:numPr>
        <w:spacing w:line="360" w:lineRule="auto"/>
        <w:rPr>
          <w:sz w:val="22"/>
          <w:szCs w:val="22"/>
        </w:rPr>
      </w:pPr>
      <w:r w:rsidRPr="00DC2299">
        <w:rPr>
          <w:sz w:val="22"/>
          <w:szCs w:val="22"/>
        </w:rPr>
        <w:t>Dropdown Menu and Admin Functions</w:t>
      </w:r>
    </w:p>
    <w:p w14:paraId="16DA0DC7" w14:textId="6EF66998" w:rsidR="00D6119B" w:rsidRPr="00537910" w:rsidRDefault="00537910" w:rsidP="00537910">
      <w:pPr>
        <w:ind w:left="360"/>
        <w:rPr>
          <w:i/>
          <w:iCs/>
          <w:sz w:val="22"/>
          <w:szCs w:val="22"/>
        </w:rPr>
      </w:pPr>
      <w:r w:rsidRPr="00537910">
        <w:rPr>
          <w:i/>
          <w:iCs/>
          <w:sz w:val="22"/>
          <w:szCs w:val="22"/>
        </w:rPr>
        <w:t>Please refer to the Appendix for the</w:t>
      </w:r>
      <w:r>
        <w:rPr>
          <w:i/>
          <w:iCs/>
          <w:sz w:val="22"/>
          <w:szCs w:val="22"/>
        </w:rPr>
        <w:t xml:space="preserve"> screenshot</w:t>
      </w:r>
      <w:r w:rsidRPr="00537910">
        <w:rPr>
          <w:i/>
          <w:iCs/>
          <w:sz w:val="22"/>
          <w:szCs w:val="22"/>
        </w:rPr>
        <w:t>.</w:t>
      </w:r>
    </w:p>
    <w:p w14:paraId="464F3D45" w14:textId="77777777" w:rsidR="00D6119B" w:rsidRPr="00DC2299" w:rsidRDefault="00D6119B" w:rsidP="00D20F91">
      <w:pPr>
        <w:spacing w:line="360" w:lineRule="auto"/>
        <w:rPr>
          <w:sz w:val="22"/>
          <w:szCs w:val="22"/>
        </w:rPr>
      </w:pPr>
    </w:p>
    <w:p w14:paraId="68EE5FD3" w14:textId="77777777" w:rsidR="00D6119B" w:rsidRPr="00DC2299" w:rsidRDefault="00D6119B" w:rsidP="00D20F91">
      <w:pPr>
        <w:spacing w:line="360" w:lineRule="auto"/>
        <w:rPr>
          <w:sz w:val="22"/>
          <w:szCs w:val="22"/>
        </w:rPr>
      </w:pPr>
      <w:r w:rsidRPr="00DC2299">
        <w:rPr>
          <w:sz w:val="22"/>
          <w:szCs w:val="22"/>
        </w:rPr>
        <w:t>Clicking the avatar opens a tiny menu,</w:t>
      </w:r>
    </w:p>
    <w:p w14:paraId="1BDF00BD"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Toggle XAI/Baseline mode (admins only)</w:t>
      </w:r>
    </w:p>
    <w:p w14:paraId="552C1964"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Access the Admin Panel (admins only)</w:t>
      </w:r>
    </w:p>
    <w:p w14:paraId="17D6FD27"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Sign out</w:t>
      </w:r>
    </w:p>
    <w:p w14:paraId="2DBA8342" w14:textId="77777777" w:rsidR="00D6119B" w:rsidRPr="00DC2299" w:rsidRDefault="00D6119B" w:rsidP="00D20F91">
      <w:pPr>
        <w:spacing w:line="360" w:lineRule="auto"/>
        <w:rPr>
          <w:sz w:val="22"/>
          <w:szCs w:val="22"/>
        </w:rPr>
      </w:pPr>
      <w:r w:rsidRPr="00DC2299">
        <w:rPr>
          <w:sz w:val="22"/>
          <w:szCs w:val="22"/>
        </w:rPr>
        <w:t>A click listener closes the menu when the user clicks away.</w:t>
      </w:r>
    </w:p>
    <w:p w14:paraId="674A3665" w14:textId="05972EAC" w:rsidR="00D6119B" w:rsidRPr="005F41D1" w:rsidRDefault="005F41D1" w:rsidP="00555229">
      <w:pPr>
        <w:rPr>
          <w:i/>
          <w:iCs/>
          <w:sz w:val="22"/>
          <w:szCs w:val="22"/>
        </w:rPr>
      </w:pPr>
      <w:r w:rsidRPr="00BA5572">
        <w:rPr>
          <w:i/>
          <w:iCs/>
          <w:sz w:val="22"/>
          <w:szCs w:val="22"/>
        </w:rPr>
        <w:t>Please refer to the Appendix for the code block.</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Pr="00322E54" w:rsidRDefault="00D6119B" w:rsidP="00D20F91">
      <w:pPr>
        <w:spacing w:line="360" w:lineRule="auto"/>
        <w:rPr>
          <w:sz w:val="22"/>
          <w:szCs w:val="22"/>
        </w:rPr>
      </w:pPr>
      <w:r w:rsidRPr="00322E54">
        <w:rPr>
          <w:color w:val="666666"/>
          <w:sz w:val="22"/>
          <w:szCs w:val="22"/>
        </w:rPr>
        <w:t>Some messages contain SHAP-based multi-line bullet explanations. These use HTML injection because Markdown-like formatting does not work directly in React bubbles.</w:t>
      </w:r>
    </w:p>
    <w:p w14:paraId="50970AE8" w14:textId="77777777" w:rsidR="005F41D1" w:rsidRPr="005F41D1" w:rsidRDefault="005F41D1" w:rsidP="005F41D1">
      <w:pPr>
        <w:rPr>
          <w:i/>
          <w:iCs/>
          <w:sz w:val="22"/>
          <w:szCs w:val="22"/>
        </w:rPr>
      </w:pPr>
      <w:r w:rsidRPr="00BA5572">
        <w:rPr>
          <w:i/>
          <w:iCs/>
          <w:sz w:val="22"/>
          <w:szCs w:val="22"/>
        </w:rPr>
        <w:t>Please refer to the Appendix for the code block.</w:t>
      </w:r>
    </w:p>
    <w:p w14:paraId="1A30F79A" w14:textId="77777777" w:rsidR="00D6119B" w:rsidRPr="00322E54" w:rsidRDefault="00D6119B" w:rsidP="00D20F91">
      <w:pPr>
        <w:spacing w:line="360" w:lineRule="auto"/>
        <w:rPr>
          <w:sz w:val="22"/>
          <w:szCs w:val="22"/>
        </w:rPr>
      </w:pPr>
    </w:p>
    <w:p w14:paraId="6BE78055" w14:textId="77777777" w:rsidR="00D6119B" w:rsidRDefault="00D6119B" w:rsidP="00D20F91">
      <w:pPr>
        <w:spacing w:line="360" w:lineRule="auto"/>
      </w:pPr>
    </w:p>
    <w:p w14:paraId="2DD5B18D" w14:textId="548F1079" w:rsidR="00F94802" w:rsidRPr="00F94802" w:rsidRDefault="00D6119B" w:rsidP="00D20F91">
      <w:pPr>
        <w:pStyle w:val="Heading5"/>
        <w:numPr>
          <w:ilvl w:val="0"/>
          <w:numId w:val="16"/>
        </w:numPr>
        <w:spacing w:line="360" w:lineRule="auto"/>
      </w:pPr>
      <w:r>
        <w:t>Loan Decision Survey Trigger</w:t>
      </w:r>
    </w:p>
    <w:p w14:paraId="481C9267" w14:textId="54D70C92" w:rsidR="008225D7" w:rsidRPr="00322E54" w:rsidRDefault="008225D7" w:rsidP="00D20F91">
      <w:pPr>
        <w:spacing w:line="360" w:lineRule="auto"/>
        <w:rPr>
          <w:sz w:val="22"/>
          <w:szCs w:val="22"/>
        </w:rPr>
      </w:pPr>
      <w:r>
        <w:rPr>
          <w:sz w:val="22"/>
          <w:szCs w:val="22"/>
        </w:rPr>
        <w:t>After a loan approval decision is received, user can tap on “Take a quck survey” button to open the survey.</w:t>
      </w:r>
    </w:p>
    <w:p w14:paraId="1FB13D58" w14:textId="739F3C73" w:rsidR="00CE4FB8" w:rsidRPr="005F41D1" w:rsidRDefault="00CE4FB8" w:rsidP="00CE4FB8">
      <w:pPr>
        <w:rPr>
          <w:i/>
          <w:iCs/>
          <w:sz w:val="22"/>
          <w:szCs w:val="22"/>
        </w:rPr>
      </w:pPr>
      <w:r w:rsidRPr="00BA5572">
        <w:rPr>
          <w:i/>
          <w:iCs/>
          <w:sz w:val="22"/>
          <w:szCs w:val="22"/>
        </w:rPr>
        <w:t>Please refer to the Appendix for the</w:t>
      </w:r>
      <w:r>
        <w:rPr>
          <w:i/>
          <w:iCs/>
          <w:sz w:val="22"/>
          <w:szCs w:val="22"/>
        </w:rPr>
        <w:t xml:space="preserve"> screenshot and</w:t>
      </w:r>
      <w:r w:rsidRPr="00BA5572">
        <w:rPr>
          <w:i/>
          <w:iCs/>
          <w:sz w:val="22"/>
          <w:szCs w:val="22"/>
        </w:rPr>
        <w:t xml:space="preserve"> code block.</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Pr="00322E54" w:rsidRDefault="00D6119B" w:rsidP="00D20F91">
      <w:pPr>
        <w:spacing w:line="360" w:lineRule="auto"/>
        <w:rPr>
          <w:sz w:val="22"/>
          <w:szCs w:val="22"/>
        </w:rPr>
      </w:pPr>
      <w:r w:rsidRPr="00322E54">
        <w:rPr>
          <w:sz w:val="22"/>
          <w:szCs w:val="22"/>
        </w:rPr>
        <w:t>When the survey is submitted, the chatbot logs a thank-you message and saves the user trust metrics inside Supabase via the Node backend.</w:t>
      </w:r>
    </w:p>
    <w:p w14:paraId="6DFFE87A" w14:textId="0D868BA8" w:rsidR="00611649" w:rsidRPr="005F41D1" w:rsidRDefault="00611649" w:rsidP="00611649">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Pr="00322E54" w:rsidRDefault="00D6119B" w:rsidP="00D20F91">
      <w:pPr>
        <w:spacing w:line="360" w:lineRule="auto"/>
        <w:rPr>
          <w:sz w:val="22"/>
          <w:szCs w:val="22"/>
        </w:rPr>
      </w:pPr>
      <w:r w:rsidRPr="00322E54">
        <w:rPr>
          <w:sz w:val="22"/>
          <w:szCs w:val="22"/>
        </w:rPr>
        <w:t>An action button that is floating in the bottom right corner, which lets the users jump into the structure's loan form.</w:t>
      </w:r>
    </w:p>
    <w:p w14:paraId="724FCBEE" w14:textId="1A8705EA" w:rsidR="00D6119B" w:rsidRPr="00E805C2" w:rsidRDefault="00E805C2" w:rsidP="00E805C2">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63E58CCE" w14:textId="77777777" w:rsidR="00D6119B" w:rsidRPr="00322E54" w:rsidRDefault="00D6119B" w:rsidP="00D20F91">
      <w:pPr>
        <w:spacing w:line="360" w:lineRule="auto"/>
        <w:rPr>
          <w:sz w:val="22"/>
          <w:szCs w:val="22"/>
        </w:rPr>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Pr="00322E54" w:rsidRDefault="00D6119B" w:rsidP="00D20F91">
      <w:pPr>
        <w:spacing w:line="360" w:lineRule="auto"/>
        <w:rPr>
          <w:sz w:val="22"/>
          <w:szCs w:val="22"/>
        </w:rPr>
      </w:pPr>
      <w:r w:rsidRPr="00322E54">
        <w:rPr>
          <w:sz w:val="22"/>
          <w:szCs w:val="22"/>
        </w:rPr>
        <w:t>Every message in the list becomes a chat row. The system builds,</w:t>
      </w:r>
    </w:p>
    <w:p w14:paraId="6EC911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lastRenderedPageBreak/>
        <w:t>Avatar (“AI” or “U”)</w:t>
      </w:r>
    </w:p>
    <w:p w14:paraId="32C3F1E0"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Bubble background</w:t>
      </w:r>
    </w:p>
    <w:p w14:paraId="2222E57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Multi-line formatting</w:t>
      </w:r>
    </w:p>
    <w:p w14:paraId="2FCA87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Left/right alignment</w:t>
      </w:r>
    </w:p>
    <w:p w14:paraId="11816773" w14:textId="65FA6D1E" w:rsidR="003F5041" w:rsidRDefault="00E805C2" w:rsidP="00E805C2">
      <w:pPr>
        <w:rPr>
          <w:i/>
          <w:iCs/>
          <w:sz w:val="22"/>
          <w:szCs w:val="22"/>
        </w:rPr>
      </w:pPr>
      <w:r w:rsidRPr="00E805C2">
        <w:rPr>
          <w:i/>
          <w:iCs/>
          <w:sz w:val="22"/>
          <w:szCs w:val="22"/>
        </w:rPr>
        <w:t>Please refer to the Appendix for the code block.</w:t>
      </w:r>
    </w:p>
    <w:p w14:paraId="213E11C2" w14:textId="77777777" w:rsidR="00E805C2" w:rsidRPr="00E805C2" w:rsidRDefault="00E805C2" w:rsidP="00E805C2">
      <w:pPr>
        <w:rPr>
          <w:i/>
          <w:iCs/>
          <w:sz w:val="22"/>
          <w:szCs w:val="22"/>
        </w:rPr>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Pr="00322E54" w:rsidRDefault="00D6119B" w:rsidP="00D20F91">
      <w:pPr>
        <w:spacing w:line="360" w:lineRule="auto"/>
        <w:rPr>
          <w:sz w:val="22"/>
          <w:szCs w:val="22"/>
        </w:rPr>
      </w:pPr>
      <w:r w:rsidRPr="00322E54">
        <w:rPr>
          <w:sz w:val="22"/>
          <w:szCs w:val="22"/>
        </w:rPr>
        <w:t>The main structure ties everything together,</w:t>
      </w:r>
    </w:p>
    <w:p w14:paraId="4BAF9805"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Header with mode badge + dropdown</w:t>
      </w:r>
    </w:p>
    <w:p w14:paraId="2A67CA2A"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crollable message area</w:t>
      </w:r>
    </w:p>
    <w:p w14:paraId="6AC378A2"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Input bar</w:t>
      </w:r>
    </w:p>
    <w:p w14:paraId="67F7D4B6"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Floating loan button</w:t>
      </w:r>
    </w:p>
    <w:p w14:paraId="29A83F9B"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urvey modal</w:t>
      </w:r>
    </w:p>
    <w:p w14:paraId="5D3EB693" w14:textId="77777777" w:rsidR="009B4DD5" w:rsidRPr="009B4DD5" w:rsidRDefault="009B4DD5" w:rsidP="009B4DD5">
      <w:pPr>
        <w:rPr>
          <w:i/>
          <w:iCs/>
          <w:sz w:val="22"/>
          <w:szCs w:val="22"/>
        </w:rPr>
      </w:pPr>
      <w:r w:rsidRPr="009B4DD5">
        <w:rPr>
          <w:i/>
          <w:iCs/>
          <w:sz w:val="22"/>
          <w:szCs w:val="22"/>
        </w:rPr>
        <w:t>Please refer to the Appendix for the code block.</w:t>
      </w:r>
    </w:p>
    <w:p w14:paraId="369CEFF5" w14:textId="77777777" w:rsidR="00D6119B" w:rsidRPr="00322E54" w:rsidRDefault="00D6119B" w:rsidP="00D20F91">
      <w:pPr>
        <w:spacing w:line="360" w:lineRule="auto"/>
        <w:rPr>
          <w:sz w:val="22"/>
          <w:szCs w:val="22"/>
        </w:rPr>
      </w:pPr>
    </w:p>
    <w:p w14:paraId="1633F5FC" w14:textId="77777777" w:rsidR="00F512C9" w:rsidRDefault="00F512C9" w:rsidP="00D20F91">
      <w:pPr>
        <w:spacing w:line="360" w:lineRule="auto"/>
        <w:rPr>
          <w:color w:val="666666"/>
        </w:rPr>
      </w:pPr>
    </w:p>
    <w:p w14:paraId="1072421E" w14:textId="0C774649" w:rsidR="00F512C9" w:rsidRDefault="00F512C9" w:rsidP="00D20F91">
      <w:pPr>
        <w:pStyle w:val="Heading4"/>
        <w:spacing w:line="360" w:lineRule="auto"/>
      </w:pPr>
      <w:r>
        <w:t>6.3.2.3 Loan Form</w:t>
      </w:r>
    </w:p>
    <w:p w14:paraId="4112490D" w14:textId="77777777" w:rsidR="00F91A52" w:rsidRPr="00F91A52" w:rsidRDefault="00F91A52" w:rsidP="00F91A52"/>
    <w:p w14:paraId="4249BB64" w14:textId="77777777" w:rsidR="00F512C9" w:rsidRPr="00322E54" w:rsidRDefault="00F512C9" w:rsidP="00D20F91">
      <w:pPr>
        <w:spacing w:line="360" w:lineRule="auto"/>
        <w:rPr>
          <w:sz w:val="22"/>
          <w:szCs w:val="22"/>
        </w:rPr>
      </w:pPr>
      <w:r w:rsidRPr="00322E54">
        <w:rPr>
          <w:sz w:val="22"/>
          <w:szCs w:val="22"/>
        </w:rP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Pr="00322E54" w:rsidRDefault="00F512C9" w:rsidP="00D20F91">
      <w:pPr>
        <w:spacing w:line="360" w:lineRule="auto"/>
        <w:rPr>
          <w:sz w:val="22"/>
          <w:szCs w:val="22"/>
        </w:rPr>
      </w:pPr>
      <w:r w:rsidRPr="00322E54">
        <w:rPr>
          <w:sz w:val="22"/>
          <w:szCs w:val="22"/>
        </w:rPr>
        <w:t xml:space="preserve">The form is broken into </w:t>
      </w:r>
      <w:r w:rsidRPr="00322E54">
        <w:rPr>
          <w:b/>
          <w:bCs/>
          <w:sz w:val="22"/>
          <w:szCs w:val="22"/>
        </w:rPr>
        <w:t xml:space="preserve">five steps, </w:t>
      </w:r>
      <w:r w:rsidRPr="00322E54">
        <w:rPr>
          <w:sz w:val="22"/>
          <w:szCs w:val="22"/>
        </w:rPr>
        <w:t xml:space="preserve">starting from </w:t>
      </w:r>
      <w:r w:rsidRPr="00322E54">
        <w:rPr>
          <w:b/>
          <w:bCs/>
          <w:sz w:val="22"/>
          <w:szCs w:val="22"/>
        </w:rPr>
        <w:t>Personal</w:t>
      </w:r>
      <w:r w:rsidRPr="00322E54">
        <w:rPr>
          <w:sz w:val="22"/>
          <w:szCs w:val="22"/>
        </w:rPr>
        <w:t xml:space="preserve">, </w:t>
      </w:r>
      <w:r w:rsidRPr="00322E54">
        <w:rPr>
          <w:b/>
          <w:bCs/>
          <w:sz w:val="22"/>
          <w:szCs w:val="22"/>
        </w:rPr>
        <w:t>Loan</w:t>
      </w:r>
      <w:r w:rsidRPr="00322E54">
        <w:rPr>
          <w:sz w:val="22"/>
          <w:szCs w:val="22"/>
        </w:rPr>
        <w:t xml:space="preserve">, </w:t>
      </w:r>
      <w:r w:rsidRPr="00322E54">
        <w:rPr>
          <w:b/>
          <w:bCs/>
          <w:sz w:val="22"/>
          <w:szCs w:val="22"/>
        </w:rPr>
        <w:t>Credit</w:t>
      </w:r>
      <w:r w:rsidRPr="00322E54">
        <w:rPr>
          <w:sz w:val="22"/>
          <w:szCs w:val="22"/>
        </w:rPr>
        <w:t>,</w:t>
      </w:r>
      <w:r w:rsidRPr="00322E54">
        <w:rPr>
          <w:b/>
          <w:bCs/>
          <w:sz w:val="22"/>
          <w:szCs w:val="22"/>
        </w:rPr>
        <w:t xml:space="preserve"> Assets</w:t>
      </w:r>
      <w:r w:rsidRPr="00322E54">
        <w:rPr>
          <w:sz w:val="22"/>
          <w:szCs w:val="22"/>
        </w:rPr>
        <w:t>, and</w:t>
      </w:r>
      <w:r w:rsidRPr="00322E54">
        <w:rPr>
          <w:b/>
          <w:bCs/>
          <w:sz w:val="22"/>
          <w:szCs w:val="22"/>
        </w:rPr>
        <w:t xml:space="preserve"> Review</w:t>
      </w:r>
      <w:r w:rsidRPr="00322E54">
        <w:rPr>
          <w:sz w:val="22"/>
          <w:szCs w:val="22"/>
        </w:rPr>
        <w:t>. Each step feels like a smaller chapter of the application. The vertical progress bar shifts its highlights as the user moves, giving a sense of forward motion without overwhelming them.</w:t>
      </w:r>
    </w:p>
    <w:p w14:paraId="5CF3E2CD" w14:textId="77777777" w:rsidR="00C63DBC" w:rsidRDefault="00C63DBC" w:rsidP="00C63DBC">
      <w:r>
        <w:rPr>
          <w:i/>
          <w:iCs/>
        </w:rPr>
        <w:t>Please refer to the Appendix for the code block.</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2A6D0348" w14:textId="4D0746EC" w:rsidR="00F512C9" w:rsidRPr="00322E54" w:rsidRDefault="00F512C9" w:rsidP="00D20F91">
      <w:pPr>
        <w:spacing w:line="360" w:lineRule="auto"/>
        <w:rPr>
          <w:sz w:val="22"/>
          <w:szCs w:val="22"/>
        </w:rPr>
      </w:pPr>
      <w:r w:rsidRPr="00322E54">
        <w:rPr>
          <w:sz w:val="22"/>
          <w:szCs w:val="22"/>
        </w:rPr>
        <w:t>Each input is wrapped in a label component that quietly explains financial terms. The tooltip floats beside the field and prevents the user from guessing meanings.</w:t>
      </w:r>
    </w:p>
    <w:p w14:paraId="345F748E" w14:textId="77777777" w:rsidR="00C0545E" w:rsidRPr="00C0545E" w:rsidRDefault="00C0545E" w:rsidP="00C0545E">
      <w:pPr>
        <w:rPr>
          <w:sz w:val="22"/>
          <w:szCs w:val="22"/>
        </w:rPr>
      </w:pPr>
      <w:r w:rsidRPr="00C0545E">
        <w:rPr>
          <w:i/>
          <w:iCs/>
          <w:sz w:val="22"/>
          <w:szCs w:val="22"/>
        </w:rPr>
        <w:lastRenderedPageBreak/>
        <w:t>Please refer to the Appendix for the code block.</w:t>
      </w:r>
    </w:p>
    <w:p w14:paraId="06AACB72" w14:textId="77777777" w:rsidR="00F512C9" w:rsidRPr="00322E54" w:rsidRDefault="00F512C9" w:rsidP="00D20F91">
      <w:pPr>
        <w:spacing w:line="360" w:lineRule="auto"/>
        <w:rPr>
          <w:sz w:val="22"/>
          <w:szCs w:val="22"/>
        </w:rPr>
      </w:pPr>
    </w:p>
    <w:p w14:paraId="26F7268A" w14:textId="333FD724" w:rsidR="00F512C9" w:rsidRDefault="00F512C9" w:rsidP="00993F01">
      <w:pPr>
        <w:pStyle w:val="Heading5"/>
        <w:numPr>
          <w:ilvl w:val="0"/>
          <w:numId w:val="18"/>
        </w:numPr>
        <w:spacing w:line="360" w:lineRule="auto"/>
      </w:pPr>
      <w:r>
        <w:t xml:space="preserve">Step 1 </w:t>
      </w:r>
      <w:r w:rsidR="009C6E88">
        <w:t>-</w:t>
      </w:r>
      <w:r>
        <w:t xml:space="preserve"> Personal Information</w:t>
      </w:r>
    </w:p>
    <w:p w14:paraId="1B79A69D" w14:textId="77777777" w:rsidR="00993F01" w:rsidRPr="006A213F" w:rsidRDefault="00993F01" w:rsidP="00993F01">
      <w:pPr>
        <w:rPr>
          <w:i/>
          <w:iCs/>
          <w:sz w:val="22"/>
          <w:szCs w:val="22"/>
        </w:rPr>
      </w:pPr>
      <w:r w:rsidRPr="006A213F">
        <w:rPr>
          <w:i/>
          <w:iCs/>
          <w:sz w:val="22"/>
          <w:szCs w:val="22"/>
        </w:rPr>
        <w:t>Please refer to the Appendix for the screenshots.</w:t>
      </w:r>
    </w:p>
    <w:p w14:paraId="728E4D21" w14:textId="77777777" w:rsidR="00F512C9" w:rsidRDefault="00F512C9" w:rsidP="00D20F91">
      <w:pPr>
        <w:spacing w:line="360" w:lineRule="auto"/>
      </w:pPr>
    </w:p>
    <w:p w14:paraId="5831D263" w14:textId="77777777" w:rsidR="00F512C9" w:rsidRPr="00322E54" w:rsidRDefault="00F512C9" w:rsidP="00D20F91">
      <w:pPr>
        <w:spacing w:line="360" w:lineRule="auto"/>
        <w:rPr>
          <w:sz w:val="22"/>
          <w:szCs w:val="22"/>
        </w:rPr>
      </w:pPr>
      <w:r w:rsidRPr="00322E54">
        <w:rPr>
          <w:sz w:val="22"/>
          <w:szCs w:val="22"/>
        </w:rPr>
        <w:t>The first step collects basic demographic data such as dependents, education, etc. Validation fires as soon as users blur the field, with a red/green border giving instant feedback.</w:t>
      </w:r>
    </w:p>
    <w:p w14:paraId="706D83A0" w14:textId="77777777" w:rsidR="00C0545E" w:rsidRPr="00C0545E" w:rsidRDefault="00C0545E" w:rsidP="00C0545E">
      <w:pPr>
        <w:rPr>
          <w:sz w:val="22"/>
          <w:szCs w:val="22"/>
        </w:rPr>
      </w:pPr>
      <w:r w:rsidRPr="00C0545E">
        <w:rPr>
          <w:i/>
          <w:iCs/>
          <w:sz w:val="22"/>
          <w:szCs w:val="22"/>
        </w:rPr>
        <w:t>Please refer to the Appendix for the code block.</w:t>
      </w:r>
    </w:p>
    <w:p w14:paraId="4FED55C4" w14:textId="77777777" w:rsidR="00F512C9" w:rsidRPr="00322E54" w:rsidRDefault="00F512C9" w:rsidP="00D20F91">
      <w:pPr>
        <w:spacing w:line="360" w:lineRule="auto"/>
        <w:rPr>
          <w:sz w:val="22"/>
          <w:szCs w:val="22"/>
        </w:rPr>
      </w:pPr>
    </w:p>
    <w:p w14:paraId="5F001073" w14:textId="3E40607D" w:rsidR="00F512C9" w:rsidRDefault="00F512C9" w:rsidP="00D20F91">
      <w:pPr>
        <w:pStyle w:val="Heading5"/>
        <w:numPr>
          <w:ilvl w:val="0"/>
          <w:numId w:val="18"/>
        </w:numPr>
        <w:spacing w:line="360" w:lineRule="auto"/>
      </w:pPr>
      <w:r>
        <w:t xml:space="preserve">Step 2 </w:t>
      </w:r>
      <w:r w:rsidR="004A78C7">
        <w:t>-</w:t>
      </w:r>
      <w:r>
        <w:t xml:space="preserve"> Loan Details </w:t>
      </w:r>
      <w:r w:rsidR="00DD16D3">
        <w:t>and</w:t>
      </w:r>
      <w:r>
        <w:t xml:space="preserve"> Real-Time DTI Ratio</w:t>
      </w:r>
    </w:p>
    <w:p w14:paraId="1D780B09" w14:textId="77777777" w:rsidR="00993F01" w:rsidRPr="00993F01" w:rsidRDefault="00993F01" w:rsidP="00993F01">
      <w:pPr>
        <w:rPr>
          <w:i/>
          <w:iCs/>
          <w:sz w:val="22"/>
          <w:szCs w:val="22"/>
        </w:rPr>
      </w:pPr>
      <w:r w:rsidRPr="00993F01">
        <w:rPr>
          <w:i/>
          <w:iCs/>
          <w:sz w:val="22"/>
          <w:szCs w:val="22"/>
        </w:rPr>
        <w:t>Please refer to the Appendix for the screenshots.</w:t>
      </w:r>
    </w:p>
    <w:p w14:paraId="02232C82" w14:textId="77777777" w:rsidR="00F512C9" w:rsidRDefault="00F512C9" w:rsidP="00D20F91">
      <w:pPr>
        <w:spacing w:line="360" w:lineRule="auto"/>
      </w:pPr>
    </w:p>
    <w:p w14:paraId="38584F73" w14:textId="3A48BB60" w:rsidR="00F512C9" w:rsidRPr="00322E54" w:rsidRDefault="00F512C9" w:rsidP="00D20F91">
      <w:pPr>
        <w:spacing w:line="360" w:lineRule="auto"/>
        <w:rPr>
          <w:sz w:val="22"/>
          <w:szCs w:val="22"/>
        </w:rPr>
      </w:pPr>
      <w:r w:rsidRPr="00322E54">
        <w:rPr>
          <w:sz w:val="22"/>
          <w:szCs w:val="22"/>
        </w:rPr>
        <w:t xml:space="preserve">The second step asks for income, loan amount, and term. Under Underneath the fields, the system calculates the </w:t>
      </w:r>
      <w:r w:rsidRPr="00322E54">
        <w:rPr>
          <w:b/>
          <w:bCs/>
          <w:sz w:val="22"/>
          <w:szCs w:val="22"/>
        </w:rPr>
        <w:t>Debt-to-Income ratio</w:t>
      </w:r>
      <w:r w:rsidRPr="00322E54">
        <w:rPr>
          <w:sz w:val="22"/>
          <w:szCs w:val="22"/>
        </w:rPr>
        <w:t xml:space="preserve"> in real time. The ratio turns green, amber, or red depending on how risky it looks.</w:t>
      </w:r>
    </w:p>
    <w:p w14:paraId="77681EAB" w14:textId="77777777" w:rsidR="00C0545E" w:rsidRPr="00C0545E" w:rsidRDefault="00C0545E" w:rsidP="00C0545E">
      <w:pPr>
        <w:rPr>
          <w:sz w:val="22"/>
          <w:szCs w:val="22"/>
        </w:rPr>
      </w:pPr>
      <w:r w:rsidRPr="00C0545E">
        <w:rPr>
          <w:i/>
          <w:iCs/>
          <w:sz w:val="22"/>
          <w:szCs w:val="22"/>
        </w:rPr>
        <w:t>Please refer to the Appendix for the code block.</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t xml:space="preserve">Step 3 </w:t>
      </w:r>
      <w:r w:rsidR="00034DBC">
        <w:t>-</w:t>
      </w:r>
      <w:r>
        <w:t xml:space="preserve"> Credit Score Slider + Category</w:t>
      </w:r>
    </w:p>
    <w:p w14:paraId="124C0D9D" w14:textId="77777777" w:rsidR="00993F01" w:rsidRPr="00993F01" w:rsidRDefault="00993F01" w:rsidP="00993F01">
      <w:pPr>
        <w:rPr>
          <w:i/>
          <w:iCs/>
          <w:sz w:val="22"/>
          <w:szCs w:val="22"/>
        </w:rPr>
      </w:pPr>
      <w:r w:rsidRPr="00993F01">
        <w:rPr>
          <w:i/>
          <w:iCs/>
          <w:sz w:val="22"/>
          <w:szCs w:val="22"/>
        </w:rPr>
        <w:t>Please refer to the Appendix for the screenshots.</w:t>
      </w:r>
    </w:p>
    <w:p w14:paraId="4DCD0470" w14:textId="5FFA8D6E" w:rsidR="00F512C9" w:rsidRDefault="00F512C9" w:rsidP="00D20F91">
      <w:pPr>
        <w:spacing w:line="360" w:lineRule="auto"/>
        <w:jc w:val="center"/>
      </w:pPr>
    </w:p>
    <w:p w14:paraId="4D301627" w14:textId="77777777" w:rsidR="00F512C9" w:rsidRDefault="00F512C9" w:rsidP="00D20F91">
      <w:pPr>
        <w:spacing w:line="360" w:lineRule="auto"/>
      </w:pPr>
    </w:p>
    <w:p w14:paraId="48CEAB5C" w14:textId="3A38C0E3" w:rsidR="00F512C9" w:rsidRPr="001035C2" w:rsidRDefault="00F512C9" w:rsidP="00D20F91">
      <w:pPr>
        <w:spacing w:line="360" w:lineRule="auto"/>
        <w:rPr>
          <w:sz w:val="22"/>
          <w:szCs w:val="22"/>
        </w:rPr>
      </w:pPr>
      <w:r w:rsidRPr="001035C2">
        <w:rPr>
          <w:sz w:val="22"/>
          <w:szCs w:val="22"/>
        </w:rPr>
        <w:t xml:space="preserve">A simple slider moves from 300–900, and the category updates instantly as </w:t>
      </w:r>
      <w:r w:rsidRPr="001035C2">
        <w:rPr>
          <w:i/>
          <w:iCs/>
          <w:sz w:val="22"/>
          <w:szCs w:val="22"/>
        </w:rPr>
        <w:t>Poor</w:t>
      </w:r>
      <w:r w:rsidRPr="001035C2">
        <w:rPr>
          <w:sz w:val="22"/>
          <w:szCs w:val="22"/>
        </w:rPr>
        <w:t xml:space="preserve">, </w:t>
      </w:r>
      <w:r w:rsidRPr="001035C2">
        <w:rPr>
          <w:i/>
          <w:iCs/>
          <w:sz w:val="22"/>
          <w:szCs w:val="22"/>
        </w:rPr>
        <w:t>Fair</w:t>
      </w:r>
      <w:r w:rsidRPr="001035C2">
        <w:rPr>
          <w:sz w:val="22"/>
          <w:szCs w:val="22"/>
        </w:rPr>
        <w:t xml:space="preserve">, </w:t>
      </w:r>
      <w:r w:rsidRPr="001035C2">
        <w:rPr>
          <w:i/>
          <w:iCs/>
          <w:sz w:val="22"/>
          <w:szCs w:val="22"/>
        </w:rPr>
        <w:t>Excellent</w:t>
      </w:r>
      <w:r w:rsidRPr="001035C2">
        <w:rPr>
          <w:sz w:val="22"/>
          <w:szCs w:val="22"/>
        </w:rPr>
        <w:t>.</w:t>
      </w:r>
    </w:p>
    <w:p w14:paraId="42EF74FE" w14:textId="77777777" w:rsidR="00C0545E" w:rsidRPr="00C0545E" w:rsidRDefault="00C0545E" w:rsidP="00C0545E">
      <w:pPr>
        <w:rPr>
          <w:sz w:val="22"/>
          <w:szCs w:val="22"/>
        </w:rPr>
      </w:pPr>
      <w:r w:rsidRPr="00C0545E">
        <w:rPr>
          <w:i/>
          <w:iCs/>
          <w:sz w:val="22"/>
          <w:szCs w:val="22"/>
        </w:rPr>
        <w:t>Please refer to the Appendix for the code block.</w:t>
      </w:r>
    </w:p>
    <w:p w14:paraId="24BB7E38" w14:textId="77777777" w:rsidR="00F512C9" w:rsidRPr="001035C2" w:rsidRDefault="00F512C9" w:rsidP="00D20F91">
      <w:pPr>
        <w:spacing w:line="360" w:lineRule="auto"/>
        <w:rPr>
          <w:sz w:val="22"/>
          <w:szCs w:val="22"/>
        </w:rPr>
      </w:pPr>
    </w:p>
    <w:p w14:paraId="47E5F02D" w14:textId="7C6EFC20" w:rsidR="00F512C9" w:rsidRDefault="00F512C9" w:rsidP="00D20F91">
      <w:pPr>
        <w:pStyle w:val="Heading5"/>
        <w:numPr>
          <w:ilvl w:val="0"/>
          <w:numId w:val="18"/>
        </w:numPr>
        <w:spacing w:line="360" w:lineRule="auto"/>
      </w:pPr>
      <w:r>
        <w:t xml:space="preserve">Step 4 </w:t>
      </w:r>
      <w:r w:rsidR="00FE6A9E">
        <w:t>-</w:t>
      </w:r>
      <w:r>
        <w:t xml:space="preserve"> Assets </w:t>
      </w:r>
      <w:r w:rsidR="00C66ABC">
        <w:t>and</w:t>
      </w:r>
      <w:r>
        <w:t xml:space="preserve"> Live Loan-to-Asset Ratio</w:t>
      </w:r>
    </w:p>
    <w:p w14:paraId="5B3BD346" w14:textId="35D24952" w:rsidR="00F512C9" w:rsidRPr="008104AE" w:rsidRDefault="008104AE" w:rsidP="008104AE">
      <w:pPr>
        <w:rPr>
          <w:i/>
          <w:iCs/>
          <w:sz w:val="22"/>
          <w:szCs w:val="22"/>
        </w:rPr>
      </w:pPr>
      <w:r w:rsidRPr="008104AE">
        <w:rPr>
          <w:i/>
          <w:iCs/>
          <w:sz w:val="22"/>
          <w:szCs w:val="22"/>
        </w:rPr>
        <w:t>Please refer to the Appendix for the screenshots.</w:t>
      </w:r>
    </w:p>
    <w:p w14:paraId="212517F9" w14:textId="77777777" w:rsidR="00F512C9" w:rsidRDefault="00F512C9" w:rsidP="00D20F91">
      <w:pPr>
        <w:spacing w:line="360" w:lineRule="auto"/>
      </w:pPr>
    </w:p>
    <w:p w14:paraId="7A6C028B" w14:textId="79B75EB0" w:rsidR="00F512C9" w:rsidRPr="001035C2" w:rsidRDefault="00F512C9" w:rsidP="00D20F91">
      <w:pPr>
        <w:spacing w:line="360" w:lineRule="auto"/>
        <w:rPr>
          <w:sz w:val="22"/>
          <w:szCs w:val="22"/>
        </w:rPr>
      </w:pPr>
      <w:r w:rsidRPr="001035C2">
        <w:rPr>
          <w:sz w:val="22"/>
          <w:szCs w:val="22"/>
        </w:rPr>
        <w:t xml:space="preserve">This section collects property values, savings, and valuables. As the user fills in numbers, the system calculates the </w:t>
      </w:r>
      <w:r w:rsidRPr="001035C2">
        <w:rPr>
          <w:b/>
          <w:bCs/>
          <w:sz w:val="22"/>
          <w:szCs w:val="22"/>
        </w:rPr>
        <w:t>LTA ratio</w:t>
      </w:r>
      <w:r w:rsidRPr="001035C2">
        <w:rPr>
          <w:sz w:val="22"/>
          <w:szCs w:val="22"/>
        </w:rPr>
        <w:t>, another key risk metric. Again, the UI shows colour-coded risk and a sliding progress bar.</w:t>
      </w:r>
    </w:p>
    <w:p w14:paraId="2226BB62" w14:textId="77777777" w:rsidR="00C0545E" w:rsidRPr="00C0545E" w:rsidRDefault="00C0545E" w:rsidP="00C0545E">
      <w:pPr>
        <w:rPr>
          <w:sz w:val="22"/>
          <w:szCs w:val="22"/>
        </w:rPr>
      </w:pPr>
      <w:r w:rsidRPr="00C0545E">
        <w:rPr>
          <w:i/>
          <w:iCs/>
          <w:sz w:val="22"/>
          <w:szCs w:val="22"/>
        </w:rPr>
        <w:t>Please refer to the Appendix for the code block.</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2B504868" w14:textId="77777777" w:rsidR="008104AE" w:rsidRPr="008104AE" w:rsidRDefault="008104AE" w:rsidP="008104AE">
      <w:pPr>
        <w:rPr>
          <w:i/>
          <w:iCs/>
          <w:sz w:val="22"/>
          <w:szCs w:val="22"/>
        </w:rPr>
      </w:pPr>
      <w:r w:rsidRPr="008104AE">
        <w:rPr>
          <w:i/>
          <w:iCs/>
          <w:sz w:val="22"/>
          <w:szCs w:val="22"/>
        </w:rPr>
        <w:t>Please refer to the Appendix for the screenshots.</w:t>
      </w:r>
    </w:p>
    <w:p w14:paraId="3AB5C312" w14:textId="713C0C82" w:rsidR="00F512C9" w:rsidRDefault="00F512C9" w:rsidP="001035C2">
      <w:pPr>
        <w:spacing w:line="360" w:lineRule="auto"/>
        <w:jc w:val="center"/>
      </w:pPr>
    </w:p>
    <w:p w14:paraId="6A095B49" w14:textId="77777777" w:rsidR="00F512C9" w:rsidRPr="001035C2" w:rsidRDefault="00F512C9" w:rsidP="00D20F91">
      <w:pPr>
        <w:spacing w:line="360" w:lineRule="auto"/>
        <w:rPr>
          <w:sz w:val="22"/>
          <w:szCs w:val="22"/>
        </w:rPr>
      </w:pPr>
      <w:r w:rsidRPr="001035C2">
        <w:rPr>
          <w:sz w:val="22"/>
          <w:szCs w:val="22"/>
        </w:rPr>
        <w:t>The last step shows everything in a nutshell, such as income, assets, etc.</w:t>
      </w:r>
    </w:p>
    <w:p w14:paraId="0154AE8C" w14:textId="77777777" w:rsidR="00C0545E" w:rsidRPr="00C0545E" w:rsidRDefault="00C0545E" w:rsidP="00C0545E">
      <w:pPr>
        <w:rPr>
          <w:sz w:val="22"/>
          <w:szCs w:val="22"/>
        </w:rPr>
      </w:pPr>
      <w:r w:rsidRPr="00C0545E">
        <w:rPr>
          <w:i/>
          <w:iCs/>
          <w:sz w:val="22"/>
          <w:szCs w:val="22"/>
        </w:rPr>
        <w:t>Please refer to the Appendix for the code block.</w:t>
      </w:r>
    </w:p>
    <w:p w14:paraId="360C1C40" w14:textId="77777777" w:rsidR="001035C2" w:rsidRPr="001035C2" w:rsidRDefault="001035C2" w:rsidP="00D20F91">
      <w:pPr>
        <w:spacing w:line="360" w:lineRule="auto"/>
        <w:rPr>
          <w:sz w:val="22"/>
          <w:szCs w:val="22"/>
        </w:rPr>
      </w:pPr>
    </w:p>
    <w:p w14:paraId="7686969C" w14:textId="04EF9125" w:rsidR="00520C51" w:rsidRPr="00520C51" w:rsidRDefault="00F512C9" w:rsidP="00D20F91">
      <w:pPr>
        <w:pStyle w:val="Heading5"/>
        <w:numPr>
          <w:ilvl w:val="0"/>
          <w:numId w:val="18"/>
        </w:numPr>
        <w:spacing w:line="360" w:lineRule="auto"/>
      </w:pPr>
      <w:r w:rsidRPr="00520C51">
        <w:lastRenderedPageBreak/>
        <w:t>Inline Validation Engine</w:t>
      </w:r>
    </w:p>
    <w:p w14:paraId="0B7FA268" w14:textId="77777777" w:rsidR="00F512C9" w:rsidRPr="001035C2" w:rsidRDefault="00F512C9" w:rsidP="00D20F91">
      <w:pPr>
        <w:spacing w:line="360" w:lineRule="auto"/>
        <w:rPr>
          <w:sz w:val="22"/>
          <w:szCs w:val="22"/>
        </w:rPr>
      </w:pPr>
      <w:r w:rsidRPr="001035C2">
        <w:rPr>
          <w:sz w:val="22"/>
          <w:szCs w:val="22"/>
        </w:rPr>
        <w:t>Validation is tied to steps. Each step enforces its own limits to prevent bad data from slipping through.</w:t>
      </w:r>
    </w:p>
    <w:p w14:paraId="3EF61371" w14:textId="77777777" w:rsidR="00C0545E" w:rsidRPr="00C0545E" w:rsidRDefault="00C0545E" w:rsidP="00C0545E">
      <w:pPr>
        <w:rPr>
          <w:sz w:val="22"/>
          <w:szCs w:val="22"/>
        </w:rPr>
      </w:pPr>
      <w:r w:rsidRPr="00C0545E">
        <w:rPr>
          <w:i/>
          <w:iCs/>
          <w:sz w:val="22"/>
          <w:szCs w:val="22"/>
        </w:rPr>
        <w:t>Please refer to the Appendix for the code block.</w:t>
      </w:r>
    </w:p>
    <w:p w14:paraId="4EBBE73A" w14:textId="77777777" w:rsidR="00F512C9" w:rsidRDefault="00F512C9" w:rsidP="00D20F91">
      <w:pPr>
        <w:spacing w:line="360" w:lineRule="auto"/>
      </w:pPr>
    </w:p>
    <w:p w14:paraId="08A93C49" w14:textId="6E23576A" w:rsidR="00F512C9" w:rsidRDefault="00F512C9" w:rsidP="00D20F91">
      <w:pPr>
        <w:pStyle w:val="Heading5"/>
        <w:numPr>
          <w:ilvl w:val="0"/>
          <w:numId w:val="18"/>
        </w:numPr>
        <w:spacing w:line="360" w:lineRule="auto"/>
      </w:pPr>
      <w:r>
        <w:t xml:space="preserve">Form Navigation </w:t>
      </w:r>
      <w:r w:rsidR="00C43F82">
        <w:t>and</w:t>
      </w:r>
      <w:r>
        <w:t xml:space="preserve"> Gestures</w:t>
      </w:r>
    </w:p>
    <w:p w14:paraId="5F7A74F0" w14:textId="77777777" w:rsidR="00F512C9" w:rsidRPr="001035C2" w:rsidRDefault="00F512C9" w:rsidP="00D20F91">
      <w:pPr>
        <w:spacing w:line="360" w:lineRule="auto"/>
        <w:rPr>
          <w:sz w:val="22"/>
          <w:szCs w:val="22"/>
        </w:rPr>
      </w:pPr>
      <w:r w:rsidRPr="001035C2">
        <w:rPr>
          <w:sz w:val="22"/>
          <w:szCs w:val="22"/>
        </w:rPr>
        <w:t>Users can go forward and backwards using animations. On mobile, a swipe gesture lets them return to the previous step, which makes the form feel lighter.</w:t>
      </w:r>
    </w:p>
    <w:p w14:paraId="172AA0A5" w14:textId="77777777" w:rsidR="00C43F82" w:rsidRPr="00C0545E" w:rsidRDefault="00C43F82" w:rsidP="00C43F82">
      <w:pPr>
        <w:rPr>
          <w:sz w:val="22"/>
          <w:szCs w:val="22"/>
        </w:rPr>
      </w:pPr>
      <w:r w:rsidRPr="00C0545E">
        <w:rPr>
          <w:i/>
          <w:iCs/>
          <w:sz w:val="22"/>
          <w:szCs w:val="22"/>
        </w:rPr>
        <w:t>Please refer to the Appendix for the code block.</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Pr="001035C2" w:rsidRDefault="00F512C9" w:rsidP="00D20F91">
      <w:pPr>
        <w:spacing w:line="360" w:lineRule="auto"/>
        <w:rPr>
          <w:sz w:val="22"/>
          <w:szCs w:val="22"/>
        </w:rPr>
      </w:pPr>
      <w:r w:rsidRPr="001035C2">
        <w:rPr>
          <w:sz w:val="22"/>
          <w:szCs w:val="22"/>
        </w:rPr>
        <w:t>When the form is submitted,</w:t>
      </w:r>
    </w:p>
    <w:p w14:paraId="737FBE1F"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sends all values to /api/v1/loan/approval?variant=xai|baseline.</w:t>
      </w:r>
    </w:p>
    <w:p w14:paraId="06AD9FDB"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logs both the user request and the model’s response into chat_history.</w:t>
      </w:r>
    </w:p>
    <w:p w14:paraId="4DDA39F3"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redirects back to the chat screen.</w:t>
      </w:r>
    </w:p>
    <w:p w14:paraId="277F0A78" w14:textId="49D0E357" w:rsidR="00C0545E" w:rsidRPr="00C0545E" w:rsidRDefault="00C0545E" w:rsidP="00C0545E">
      <w:pPr>
        <w:rPr>
          <w:sz w:val="22"/>
          <w:szCs w:val="22"/>
        </w:rPr>
      </w:pPr>
      <w:r w:rsidRPr="00C0545E">
        <w:rPr>
          <w:i/>
          <w:iCs/>
          <w:sz w:val="22"/>
          <w:szCs w:val="22"/>
        </w:rPr>
        <w:t>Please refer to the Appendix for the code block.</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Pr="001035C2" w:rsidRDefault="00F512C9" w:rsidP="00D20F91">
      <w:pPr>
        <w:spacing w:line="360" w:lineRule="auto"/>
        <w:rPr>
          <w:sz w:val="22"/>
          <w:szCs w:val="22"/>
        </w:rPr>
      </w:pPr>
      <w:r w:rsidRPr="001035C2">
        <w:rPr>
          <w:sz w:val="22"/>
          <w:szCs w:val="22"/>
        </w:rPr>
        <w:t>Whenever the user moves to a new step, the screen scrolls to the top and triggers a tiny vibration (only on supported devices). It gives the transition a bit more physical sense.</w:t>
      </w:r>
    </w:p>
    <w:p w14:paraId="2942B0B5" w14:textId="77777777" w:rsidR="0029426E" w:rsidRPr="00C0545E" w:rsidRDefault="0029426E" w:rsidP="0029426E">
      <w:pPr>
        <w:rPr>
          <w:sz w:val="22"/>
          <w:szCs w:val="22"/>
        </w:rPr>
      </w:pPr>
      <w:r w:rsidRPr="00C0545E">
        <w:rPr>
          <w:i/>
          <w:iCs/>
          <w:sz w:val="22"/>
          <w:szCs w:val="22"/>
        </w:rPr>
        <w:t>Please refer to the Appendix for the code block.</w:t>
      </w:r>
    </w:p>
    <w:p w14:paraId="378FD422" w14:textId="77777777" w:rsidR="00F512C9" w:rsidRDefault="00F512C9" w:rsidP="00D20F91">
      <w:pPr>
        <w:spacing w:line="360" w:lineRule="auto"/>
      </w:pPr>
    </w:p>
    <w:p w14:paraId="06212A90" w14:textId="3CD2E6E1" w:rsidR="0018322A" w:rsidRPr="0018322A" w:rsidRDefault="00A020C5" w:rsidP="00835532">
      <w:pPr>
        <w:pStyle w:val="Heading4"/>
        <w:spacing w:line="360" w:lineRule="auto"/>
      </w:pPr>
      <w:r>
        <w:t>6.3.2.5 Admin Panel</w:t>
      </w: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rPr>
          <w:sz w:val="22"/>
          <w:szCs w:val="22"/>
        </w:rPr>
      </w:pPr>
      <w:r w:rsidRPr="00835532">
        <w:rPr>
          <w:sz w:val="22"/>
          <w:szCs w:val="22"/>
        </w:rPr>
        <w:t>Only listed admins can see analytics. Everyone else is bounced back to chat. This happens early, before any heavy work starts.</w:t>
      </w:r>
    </w:p>
    <w:p w14:paraId="2F6984B5" w14:textId="7FB002A5" w:rsidR="004B298F" w:rsidRPr="00835532" w:rsidRDefault="004B298F" w:rsidP="004B298F">
      <w:pPr>
        <w:rPr>
          <w:sz w:val="22"/>
          <w:szCs w:val="22"/>
        </w:rPr>
      </w:pPr>
      <w:r w:rsidRPr="00C0545E">
        <w:rPr>
          <w:i/>
          <w:iCs/>
          <w:sz w:val="22"/>
          <w:szCs w:val="22"/>
        </w:rPr>
        <w:t>Please refer to the Appendix for the code block.</w:t>
      </w: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Pr="00835532" w:rsidRDefault="00A020C5" w:rsidP="00D20F91">
      <w:pPr>
        <w:spacing w:line="360" w:lineRule="auto"/>
        <w:rPr>
          <w:sz w:val="22"/>
          <w:szCs w:val="22"/>
        </w:rPr>
      </w:pPr>
      <w:r w:rsidRPr="00835532">
        <w:rPr>
          <w:sz w:val="22"/>
          <w:szCs w:val="22"/>
        </w:rPr>
        <w:t>Data is read once the user is verified. Rows are ordered by newest first to keep recent tests visible.</w:t>
      </w:r>
    </w:p>
    <w:p w14:paraId="29EDE413" w14:textId="77777777" w:rsidR="001369C7" w:rsidRPr="00835532" w:rsidRDefault="001369C7" w:rsidP="001369C7">
      <w:pPr>
        <w:rPr>
          <w:sz w:val="22"/>
          <w:szCs w:val="22"/>
        </w:rPr>
      </w:pPr>
      <w:r w:rsidRPr="00C0545E">
        <w:rPr>
          <w:i/>
          <w:iCs/>
          <w:sz w:val="22"/>
          <w:szCs w:val="22"/>
        </w:rPr>
        <w:t>Please refer to the Appendix for the code block.</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rPr>
          <w:sz w:val="22"/>
          <w:szCs w:val="22"/>
        </w:rPr>
      </w:pPr>
      <w:r w:rsidRPr="00835532">
        <w:rPr>
          <w:sz w:val="22"/>
          <w:szCs w:val="22"/>
        </w:rPr>
        <w:t>Small stat cards show basic counts such as total responses, unique users, and how many belong to each variant. It’s simple, but it sets the stage.</w:t>
      </w:r>
    </w:p>
    <w:p w14:paraId="34ABC82C" w14:textId="25F81769" w:rsidR="00A020C5" w:rsidRPr="00F61402" w:rsidRDefault="005B4B5B" w:rsidP="00F61402">
      <w:pPr>
        <w:rPr>
          <w:sz w:val="22"/>
          <w:szCs w:val="22"/>
        </w:rPr>
      </w:pPr>
      <w:r w:rsidRPr="00C0545E">
        <w:rPr>
          <w:i/>
          <w:iCs/>
          <w:sz w:val="22"/>
          <w:szCs w:val="22"/>
        </w:rPr>
        <w:lastRenderedPageBreak/>
        <w:t>Please refer to the Appendix for the code block</w:t>
      </w:r>
      <w:r w:rsidR="00F61402">
        <w:rPr>
          <w:i/>
          <w:iCs/>
          <w:sz w:val="22"/>
          <w:szCs w:val="22"/>
        </w:rPr>
        <w:t xml:space="preserve"> and screenshot</w:t>
      </w:r>
      <w:r w:rsidRPr="00C0545E">
        <w:rPr>
          <w:i/>
          <w:iCs/>
          <w:sz w:val="22"/>
          <w:szCs w:val="22"/>
        </w:rPr>
        <w: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041F9F9B" w:rsidR="00A020C5" w:rsidRDefault="00A020C5" w:rsidP="00D20F91">
      <w:pPr>
        <w:spacing w:line="360" w:lineRule="auto"/>
        <w:rPr>
          <w:sz w:val="22"/>
          <w:szCs w:val="22"/>
        </w:rPr>
      </w:pPr>
      <w:r w:rsidRPr="00835532">
        <w:rPr>
          <w:sz w:val="22"/>
          <w:szCs w:val="22"/>
        </w:rPr>
        <w:t xml:space="preserve">A single bar chart compares the average </w:t>
      </w:r>
      <w:r w:rsidRPr="00835532">
        <w:rPr>
          <w:b/>
          <w:bCs/>
          <w:sz w:val="22"/>
          <w:szCs w:val="22"/>
        </w:rPr>
        <w:t>trust score</w:t>
      </w:r>
      <w:r w:rsidRPr="00835532">
        <w:rPr>
          <w:sz w:val="22"/>
          <w:szCs w:val="22"/>
        </w:rPr>
        <w:t xml:space="preserve"> across variants. It quickly answers the core question of whether the explanations change trust.</w:t>
      </w:r>
    </w:p>
    <w:p w14:paraId="04BC2841" w14:textId="3E71EDD9" w:rsidR="00213A25" w:rsidRPr="00213A25" w:rsidRDefault="00213A25" w:rsidP="00D20F91">
      <w:pPr>
        <w:spacing w:line="360" w:lineRule="auto"/>
        <w:rPr>
          <w:i/>
          <w:iCs/>
          <w:sz w:val="22"/>
          <w:szCs w:val="22"/>
        </w:rPr>
      </w:pPr>
      <w:r w:rsidRPr="00213A25">
        <w:rPr>
          <w:i/>
          <w:iCs/>
          <w:sz w:val="22"/>
          <w:szCs w:val="22"/>
        </w:rPr>
        <w:t>The equations for calculating the Average Trust Index for a user group is discussed in the Chapter 7.</w:t>
      </w:r>
    </w:p>
    <w:p w14:paraId="4369AD8E" w14:textId="32F5F6C9" w:rsidR="00A020C5" w:rsidRPr="00F61402" w:rsidRDefault="00786745"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483409C9" w14:textId="77777777" w:rsidR="00A020C5" w:rsidRDefault="00A020C5"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Pr="00835532" w:rsidRDefault="00A020C5" w:rsidP="00D20F91">
      <w:pPr>
        <w:spacing w:line="360" w:lineRule="auto"/>
        <w:rPr>
          <w:sz w:val="22"/>
          <w:szCs w:val="22"/>
        </w:rPr>
      </w:pPr>
      <w:r w:rsidRPr="00835532">
        <w:rPr>
          <w:sz w:val="22"/>
          <w:szCs w:val="22"/>
        </w:rPr>
        <w:t>Trust breaks into six parts, such as reasoning confidence, accuracy, understanding, repeat use, comfort, plus the main trust score. Bars show mean values for each, by variant.</w:t>
      </w:r>
    </w:p>
    <w:p w14:paraId="0A83E3C9" w14:textId="77777777" w:rsidR="0090521F" w:rsidRPr="00835532" w:rsidRDefault="0090521F" w:rsidP="0090521F">
      <w:pPr>
        <w:rPr>
          <w:sz w:val="22"/>
          <w:szCs w:val="22"/>
        </w:rPr>
      </w:pPr>
      <w:r w:rsidRPr="00C0545E">
        <w:rPr>
          <w:i/>
          <w:iCs/>
          <w:sz w:val="22"/>
          <w:szCs w:val="22"/>
        </w:rPr>
        <w:t>Please refer to the Appendix for the code block.</w:t>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Default="00A020C5" w:rsidP="00D20F91">
      <w:pPr>
        <w:spacing w:line="360" w:lineRule="auto"/>
        <w:rPr>
          <w:sz w:val="22"/>
          <w:szCs w:val="22"/>
        </w:rPr>
      </w:pPr>
      <w:r w:rsidRPr="00835532">
        <w:rPr>
          <w:sz w:val="22"/>
          <w:szCs w:val="22"/>
        </w:rPr>
        <w:t>Counts how many users chose each trust level (1 to 5). It shows spread and skew, which means you can spot if a single outlier pulled the mean.</w:t>
      </w:r>
    </w:p>
    <w:p w14:paraId="3E4BF1C7" w14:textId="0A110F3A" w:rsidR="00A020C5" w:rsidRPr="00F61402" w:rsidRDefault="00CF5DF4"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Pr="00835532" w:rsidRDefault="00A020C5" w:rsidP="00D20F91">
      <w:pPr>
        <w:spacing w:line="360" w:lineRule="auto"/>
        <w:rPr>
          <w:sz w:val="22"/>
          <w:szCs w:val="22"/>
        </w:rPr>
      </w:pPr>
      <w:r w:rsidRPr="00835532">
        <w:rPr>
          <w:sz w:val="22"/>
          <w:szCs w:val="22"/>
        </w:rPr>
        <w:t>No external library. Comments are tokenised, stopwords removed, and the top terms are rendered with size/opacity proportional to frequency. Quick and explanatory.</w:t>
      </w:r>
    </w:p>
    <w:p w14:paraId="6FE04C09" w14:textId="5FE804B5" w:rsidR="00A020C5" w:rsidRDefault="00F61402" w:rsidP="00F61402">
      <w:pPr>
        <w:rPr>
          <w:sz w:val="22"/>
          <w:szCs w:val="22"/>
        </w:rPr>
      </w:pPr>
      <w:r w:rsidRPr="00C0545E">
        <w:rPr>
          <w:i/>
          <w:iCs/>
          <w:sz w:val="22"/>
          <w:szCs w:val="22"/>
        </w:rPr>
        <w:t>Please refer to the Appendix for the code block</w:t>
      </w:r>
      <w:r>
        <w:rPr>
          <w:i/>
          <w:iCs/>
          <w:sz w:val="22"/>
          <w:szCs w:val="22"/>
        </w:rPr>
        <w:t xml:space="preserve"> and screenshot</w:t>
      </w:r>
      <w:r w:rsidRPr="00C0545E">
        <w:rPr>
          <w:i/>
          <w:iCs/>
          <w:sz w:val="22"/>
          <w:szCs w:val="22"/>
        </w:rPr>
        <w:t>.</w:t>
      </w:r>
    </w:p>
    <w:p w14:paraId="7D92BCCF" w14:textId="77777777" w:rsidR="00F61402" w:rsidRPr="00835532" w:rsidRDefault="00F61402" w:rsidP="00F61402">
      <w:pPr>
        <w:rPr>
          <w:sz w:val="22"/>
          <w:szCs w:val="22"/>
        </w:rPr>
      </w:pPr>
    </w:p>
    <w:p w14:paraId="577CBD25" w14:textId="7725412B" w:rsidR="00DC0984" w:rsidRDefault="00DC0984" w:rsidP="00D20F91">
      <w:pPr>
        <w:pStyle w:val="Heading3"/>
        <w:spacing w:before="240" w:after="120" w:line="360" w:lineRule="auto"/>
      </w:pPr>
      <w:bookmarkStart w:id="115" w:name="_Toc217004269"/>
      <w:r>
        <w:t>6.3.3 Backend</w:t>
      </w:r>
      <w:bookmarkEnd w:id="115"/>
    </w:p>
    <w:p w14:paraId="17AA448E" w14:textId="719BFA2A" w:rsidR="000B2F01" w:rsidRPr="00835532" w:rsidRDefault="00DC0984" w:rsidP="00D20F91">
      <w:pPr>
        <w:spacing w:line="360" w:lineRule="auto"/>
        <w:rPr>
          <w:sz w:val="22"/>
          <w:szCs w:val="22"/>
        </w:rPr>
      </w:pPr>
      <w:r w:rsidRPr="00835532">
        <w:rPr>
          <w:sz w:val="22"/>
          <w:szCs w:val="22"/>
        </w:rPr>
        <w:t>The prototype backend consists of two components. One is for routing, which is handled by Node.js, while the other is a microservice that handles loan decision prediction and SHAP explanations.</w:t>
      </w:r>
    </w:p>
    <w:p w14:paraId="10821B12" w14:textId="0A751A7D" w:rsidR="00DC0984" w:rsidRDefault="00DC0984" w:rsidP="00D20F91">
      <w:pPr>
        <w:pStyle w:val="Heading3"/>
        <w:spacing w:before="240" w:after="120" w:line="360" w:lineRule="auto"/>
      </w:pPr>
      <w:bookmarkStart w:id="116" w:name="_Toc217004270"/>
      <w:r>
        <w:t xml:space="preserve">6.3.3.1 </w:t>
      </w:r>
      <w:r w:rsidR="0008622C">
        <w:t xml:space="preserve">Node.js </w:t>
      </w:r>
      <w:r>
        <w:t>Backend</w:t>
      </w:r>
      <w:bookmarkEnd w:id="116"/>
    </w:p>
    <w:p w14:paraId="3DD9E9A6" w14:textId="77777777" w:rsidR="0008622C" w:rsidRPr="00835532" w:rsidRDefault="0008622C" w:rsidP="00D20F91">
      <w:pPr>
        <w:spacing w:line="360" w:lineRule="auto"/>
        <w:rPr>
          <w:sz w:val="22"/>
          <w:szCs w:val="22"/>
        </w:rPr>
      </w:pPr>
      <w:r w:rsidRPr="00835532">
        <w:rPr>
          <w:sz w:val="22"/>
          <w:szCs w:val="22"/>
        </w:rPr>
        <w:t>The Node backend sits in the middle of everything. It’s the traffic controller.</w:t>
      </w:r>
    </w:p>
    <w:p w14:paraId="6BE55926" w14:textId="77777777" w:rsidR="0008622C" w:rsidRPr="00835532" w:rsidRDefault="0008622C" w:rsidP="00D20F91">
      <w:pPr>
        <w:spacing w:line="360" w:lineRule="auto"/>
        <w:rPr>
          <w:sz w:val="22"/>
          <w:szCs w:val="22"/>
        </w:rPr>
      </w:pPr>
      <w:r w:rsidRPr="00835532">
        <w:rPr>
          <w:sz w:val="22"/>
          <w:szCs w:val="22"/>
        </w:rPr>
        <w:t>The frontend talks to it first, not the Flask model, and not Supabase directly.</w:t>
      </w:r>
    </w:p>
    <w:p w14:paraId="5899EA75" w14:textId="77777777" w:rsidR="0008622C" w:rsidRPr="00835532" w:rsidRDefault="0008622C" w:rsidP="00D20F91">
      <w:pPr>
        <w:spacing w:line="360" w:lineRule="auto"/>
        <w:rPr>
          <w:sz w:val="22"/>
          <w:szCs w:val="22"/>
        </w:rPr>
      </w:pPr>
      <w:r w:rsidRPr="00835532">
        <w:rPr>
          <w:sz w:val="22"/>
          <w:szCs w:val="22"/>
        </w:rPr>
        <w:t>Most of the important logic happens inside four routes:</w:t>
      </w:r>
    </w:p>
    <w:p w14:paraId="23C47AAC"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User Mode Allocation</w:t>
      </w:r>
    </w:p>
    <w:p w14:paraId="43A2EF1A"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Loan Approval (Proxy to Flask)</w:t>
      </w:r>
    </w:p>
    <w:p w14:paraId="5CBB9162"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FAQ Answering</w:t>
      </w:r>
    </w:p>
    <w:p w14:paraId="06445682" w14:textId="622FE01B" w:rsidR="0008622C" w:rsidRPr="00835532" w:rsidRDefault="0008622C" w:rsidP="00D20F91">
      <w:pPr>
        <w:numPr>
          <w:ilvl w:val="0"/>
          <w:numId w:val="21"/>
        </w:numPr>
        <w:spacing w:before="120" w:after="120" w:line="360" w:lineRule="auto"/>
        <w:rPr>
          <w:sz w:val="22"/>
          <w:szCs w:val="22"/>
        </w:rPr>
      </w:pPr>
      <w:r w:rsidRPr="00835532">
        <w:rPr>
          <w:b/>
          <w:bCs/>
          <w:sz w:val="22"/>
          <w:szCs w:val="22"/>
        </w:rPr>
        <w:lastRenderedPageBreak/>
        <w:t>Loan-Trust Survey Submission</w:t>
      </w:r>
    </w:p>
    <w:p w14:paraId="436802DE" w14:textId="61B546EB" w:rsidR="0008622C" w:rsidRDefault="0008622C" w:rsidP="00D20F91">
      <w:pPr>
        <w:spacing w:line="360" w:lineRule="auto"/>
        <w:rPr>
          <w:sz w:val="22"/>
          <w:szCs w:val="22"/>
        </w:rPr>
      </w:pPr>
      <w:r w:rsidRPr="00835532">
        <w:rPr>
          <w:sz w:val="22"/>
          <w:szCs w:val="22"/>
        </w:rPr>
        <w:t>These routes carry the weight of the system. The rest of the server setup is just noise. Below is what each one does and the key code behind it.</w:t>
      </w:r>
    </w:p>
    <w:p w14:paraId="05213432" w14:textId="77777777" w:rsidR="003C7FD1" w:rsidRPr="00835532" w:rsidRDefault="003C7FD1" w:rsidP="00D20F91">
      <w:pPr>
        <w:spacing w:line="360" w:lineRule="auto"/>
        <w:rPr>
          <w:sz w:val="22"/>
          <w:szCs w:val="22"/>
        </w:rPr>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Pr="00835532" w:rsidRDefault="0008622C" w:rsidP="00D20F91">
      <w:pPr>
        <w:spacing w:line="360" w:lineRule="auto"/>
        <w:rPr>
          <w:sz w:val="22"/>
          <w:szCs w:val="22"/>
        </w:rPr>
      </w:pPr>
      <w:r w:rsidRPr="00835532">
        <w:rPr>
          <w:sz w:val="22"/>
          <w:szCs w:val="22"/>
        </w:rPr>
        <w:t xml:space="preserve">This route is the gatekeeper for A/B testing. Every new user is dropped into either </w:t>
      </w:r>
      <w:r w:rsidRPr="00835532">
        <w:rPr>
          <w:b/>
          <w:bCs/>
          <w:sz w:val="22"/>
          <w:szCs w:val="22"/>
        </w:rPr>
        <w:t>baseline</w:t>
      </w:r>
      <w:r w:rsidRPr="00835532">
        <w:rPr>
          <w:sz w:val="22"/>
          <w:szCs w:val="22"/>
        </w:rPr>
        <w:t xml:space="preserve"> or </w:t>
      </w:r>
      <w:r w:rsidRPr="00835532">
        <w:rPr>
          <w:b/>
          <w:bCs/>
          <w:sz w:val="22"/>
          <w:szCs w:val="22"/>
        </w:rPr>
        <w:t>XAI</w:t>
      </w:r>
      <w:r w:rsidRPr="00835532">
        <w:rPr>
          <w:sz w:val="22"/>
          <w:szCs w:val="22"/>
        </w:rPr>
        <w:t xml:space="preserve"> mode. Admins skip the randomization and always land in </w:t>
      </w:r>
      <w:r w:rsidRPr="00835532">
        <w:rPr>
          <w:b/>
          <w:bCs/>
          <w:sz w:val="22"/>
          <w:szCs w:val="22"/>
        </w:rPr>
        <w:t>XAI</w:t>
      </w:r>
      <w:r w:rsidRPr="00835532">
        <w:rPr>
          <w:sz w:val="22"/>
          <w:szCs w:val="22"/>
        </w:rPr>
        <w:t xml:space="preserve"> mode.</w:t>
      </w:r>
    </w:p>
    <w:p w14:paraId="117596C3" w14:textId="77777777" w:rsidR="0008622C" w:rsidRPr="00835532" w:rsidRDefault="0008622C" w:rsidP="00D20F91">
      <w:pPr>
        <w:spacing w:line="360" w:lineRule="auto"/>
        <w:rPr>
          <w:sz w:val="22"/>
          <w:szCs w:val="22"/>
        </w:rPr>
      </w:pPr>
    </w:p>
    <w:p w14:paraId="6725849D" w14:textId="77777777" w:rsidR="0008622C" w:rsidRPr="00835532" w:rsidRDefault="0008622C" w:rsidP="00D20F91">
      <w:pPr>
        <w:spacing w:line="360" w:lineRule="auto"/>
        <w:rPr>
          <w:sz w:val="22"/>
          <w:szCs w:val="22"/>
        </w:rPr>
      </w:pPr>
      <w:r w:rsidRPr="00835532">
        <w:rPr>
          <w:sz w:val="22"/>
          <w:szCs w:val="22"/>
        </w:rPr>
        <w:t>The route checks if the user already exists in the database:</w:t>
      </w:r>
    </w:p>
    <w:p w14:paraId="255D69B5"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yes → return their existing mode and role.</w:t>
      </w:r>
    </w:p>
    <w:p w14:paraId="0BAD0319"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not → create a new entry, randomly assigning baseline/xai for normal users.</w:t>
      </w:r>
    </w:p>
    <w:p w14:paraId="075C8E5B" w14:textId="77777777" w:rsidR="0008622C" w:rsidRPr="00835532" w:rsidRDefault="0008622C" w:rsidP="00D20F91">
      <w:pPr>
        <w:spacing w:line="360" w:lineRule="auto"/>
        <w:rPr>
          <w:sz w:val="22"/>
          <w:szCs w:val="22"/>
        </w:rPr>
      </w:pPr>
    </w:p>
    <w:p w14:paraId="04CDFC59" w14:textId="77777777" w:rsidR="0008622C" w:rsidRPr="00835532" w:rsidRDefault="0008622C" w:rsidP="00D20F91">
      <w:pPr>
        <w:spacing w:line="360" w:lineRule="auto"/>
        <w:rPr>
          <w:sz w:val="22"/>
          <w:szCs w:val="22"/>
        </w:rPr>
      </w:pPr>
      <w:r w:rsidRPr="00835532">
        <w:rPr>
          <w:sz w:val="22"/>
          <w:szCs w:val="22"/>
        </w:rPr>
        <w:t>This is what decides whether a user will see SHAP explanations in the system.</w:t>
      </w:r>
    </w:p>
    <w:p w14:paraId="513D80AC" w14:textId="77777777" w:rsidR="003C7FD1" w:rsidRDefault="003C7FD1" w:rsidP="003C7FD1">
      <w:pPr>
        <w:rPr>
          <w:i/>
          <w:iCs/>
          <w:sz w:val="22"/>
          <w:szCs w:val="22"/>
        </w:rPr>
      </w:pPr>
      <w:r w:rsidRPr="00F2588F">
        <w:rPr>
          <w:i/>
          <w:iCs/>
          <w:sz w:val="22"/>
          <w:szCs w:val="22"/>
        </w:rPr>
        <w:t>Please refer to the Appendix for the code block.</w:t>
      </w:r>
    </w:p>
    <w:p w14:paraId="6D569A27" w14:textId="02AA103C" w:rsidR="0008622C" w:rsidRPr="00835532" w:rsidRDefault="0008622C" w:rsidP="00D20F91">
      <w:pPr>
        <w:spacing w:line="360" w:lineRule="auto"/>
        <w:rPr>
          <w:sz w:val="22"/>
          <w:szCs w:val="22"/>
        </w:rPr>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Pr="00835532" w:rsidRDefault="0008622C" w:rsidP="00D20F91">
      <w:pPr>
        <w:spacing w:line="360" w:lineRule="auto"/>
        <w:rPr>
          <w:sz w:val="22"/>
          <w:szCs w:val="22"/>
        </w:rPr>
      </w:pPr>
      <w:r w:rsidRPr="00835532">
        <w:rPr>
          <w:sz w:val="22"/>
          <w:szCs w:val="22"/>
        </w:rPr>
        <w:t>This route does not do the prediction itself. It acts more like a messenger:</w:t>
      </w:r>
    </w:p>
    <w:p w14:paraId="464F14A6"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Takes the user’s loan form</w:t>
      </w:r>
    </w:p>
    <w:p w14:paraId="62D7FD2B"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Checks the query param variant=xai | baseline</w:t>
      </w:r>
    </w:p>
    <w:p w14:paraId="131844CC"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Forwards the payload to the Flask backend</w:t>
      </w:r>
    </w:p>
    <w:p w14:paraId="25140859"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Returns the exact prediction and explanation back to the UI</w:t>
      </w:r>
    </w:p>
    <w:p w14:paraId="0C9107B1" w14:textId="77777777" w:rsidR="0008622C" w:rsidRPr="00835532" w:rsidRDefault="0008622C" w:rsidP="00D20F91">
      <w:pPr>
        <w:spacing w:line="360" w:lineRule="auto"/>
        <w:rPr>
          <w:sz w:val="22"/>
          <w:szCs w:val="22"/>
        </w:rPr>
      </w:pPr>
    </w:p>
    <w:p w14:paraId="0912F1A1" w14:textId="2A6C112F" w:rsidR="00427EC1" w:rsidRDefault="0008622C" w:rsidP="00D20F91">
      <w:pPr>
        <w:spacing w:line="360" w:lineRule="auto"/>
        <w:rPr>
          <w:sz w:val="22"/>
          <w:szCs w:val="22"/>
        </w:rPr>
      </w:pPr>
      <w:r w:rsidRPr="00835532">
        <w:rPr>
          <w:sz w:val="22"/>
          <w:szCs w:val="22"/>
        </w:rPr>
        <w:t>The Node server keeps the Python service separate and lightweight</w:t>
      </w:r>
      <w:r w:rsidR="00427EC1">
        <w:rPr>
          <w:sz w:val="22"/>
          <w:szCs w:val="22"/>
        </w:rPr>
        <w:t>. A</w:t>
      </w:r>
      <w:r w:rsidRPr="00835532">
        <w:rPr>
          <w:sz w:val="22"/>
          <w:szCs w:val="22"/>
        </w:rPr>
        <w:t xml:space="preserve"> smart choice given Render’s memory limits.</w:t>
      </w:r>
    </w:p>
    <w:p w14:paraId="00752DD6" w14:textId="77777777" w:rsidR="00427EC1" w:rsidRDefault="00427EC1" w:rsidP="00427EC1">
      <w:pPr>
        <w:rPr>
          <w:i/>
          <w:iCs/>
          <w:sz w:val="22"/>
          <w:szCs w:val="22"/>
        </w:rPr>
      </w:pPr>
      <w:r w:rsidRPr="00F2588F">
        <w:rPr>
          <w:i/>
          <w:iCs/>
          <w:sz w:val="22"/>
          <w:szCs w:val="22"/>
        </w:rPr>
        <w:t>Please refer to the Appendix for the code block.</w:t>
      </w:r>
    </w:p>
    <w:p w14:paraId="1E265188" w14:textId="77777777" w:rsidR="0008622C" w:rsidRPr="00835532" w:rsidRDefault="0008622C" w:rsidP="00D20F91">
      <w:pPr>
        <w:spacing w:line="360" w:lineRule="auto"/>
        <w:rPr>
          <w:sz w:val="22"/>
          <w:szCs w:val="22"/>
        </w:rPr>
      </w:pPr>
    </w:p>
    <w:p w14:paraId="477A4554" w14:textId="59BF362F" w:rsidR="0008622C" w:rsidRDefault="00263EC3" w:rsidP="00D20F91">
      <w:pPr>
        <w:pStyle w:val="Heading4"/>
        <w:numPr>
          <w:ilvl w:val="0"/>
          <w:numId w:val="25"/>
        </w:numPr>
        <w:spacing w:line="360" w:lineRule="auto"/>
      </w:pPr>
      <w:r>
        <w:t xml:space="preserve">Route:- </w:t>
      </w:r>
      <w:r w:rsidR="0008622C">
        <w:t>/api/v1/faq/answer - FAQ and ChatGPT Handler</w:t>
      </w:r>
    </w:p>
    <w:p w14:paraId="1A33E2DC" w14:textId="0B348B7D" w:rsidR="0008622C" w:rsidRPr="00835532" w:rsidRDefault="0008622C" w:rsidP="00D20F91">
      <w:pPr>
        <w:spacing w:line="360" w:lineRule="auto"/>
        <w:rPr>
          <w:sz w:val="22"/>
          <w:szCs w:val="22"/>
        </w:rPr>
      </w:pPr>
      <w:r w:rsidRPr="00835532">
        <w:rPr>
          <w:sz w:val="22"/>
          <w:szCs w:val="22"/>
        </w:rPr>
        <w:t xml:space="preserve">This route handles any financial question typed in the chat. It simply takes the user’s question and passes it to </w:t>
      </w:r>
      <w:r w:rsidRPr="00835532">
        <w:rPr>
          <w:b/>
          <w:bCs/>
          <w:sz w:val="22"/>
          <w:szCs w:val="22"/>
        </w:rPr>
        <w:t>GPT-4o-mini</w:t>
      </w:r>
      <w:r w:rsidRPr="00835532">
        <w:rPr>
          <w:sz w:val="22"/>
          <w:szCs w:val="22"/>
        </w:rPr>
        <w:t xml:space="preserve"> with a fixed financial assistant prompt. The answer is returned as-is.</w:t>
      </w:r>
    </w:p>
    <w:p w14:paraId="4451E1B2" w14:textId="466426E2" w:rsidR="0008622C" w:rsidRPr="00835532" w:rsidRDefault="0008622C" w:rsidP="00D20F91">
      <w:pPr>
        <w:spacing w:line="360" w:lineRule="auto"/>
        <w:rPr>
          <w:sz w:val="22"/>
          <w:szCs w:val="22"/>
        </w:rPr>
      </w:pPr>
      <w:r w:rsidRPr="00835532">
        <w:rPr>
          <w:sz w:val="22"/>
          <w:szCs w:val="22"/>
        </w:rPr>
        <w:t>There’s no dataset fallback anymore. The system moved fully to ChatGPT after dataset failures.</w:t>
      </w:r>
    </w:p>
    <w:p w14:paraId="144C466E" w14:textId="77777777" w:rsidR="0008622C" w:rsidRDefault="0008622C" w:rsidP="00D20F91">
      <w:pPr>
        <w:spacing w:line="360" w:lineRule="auto"/>
        <w:rPr>
          <w:sz w:val="22"/>
          <w:szCs w:val="22"/>
        </w:rPr>
      </w:pPr>
      <w:r w:rsidRPr="00835532">
        <w:rPr>
          <w:sz w:val="22"/>
          <w:szCs w:val="22"/>
        </w:rPr>
        <w:t>Supabase logs each query in the background.</w:t>
      </w:r>
    </w:p>
    <w:p w14:paraId="10D6F05C" w14:textId="5DB7FC3B" w:rsidR="003C4E11" w:rsidRPr="003C4E11" w:rsidRDefault="003C4E11" w:rsidP="003C4E11">
      <w:pPr>
        <w:rPr>
          <w:i/>
          <w:iCs/>
          <w:sz w:val="22"/>
          <w:szCs w:val="22"/>
        </w:rPr>
      </w:pPr>
      <w:r w:rsidRPr="00F2588F">
        <w:rPr>
          <w:i/>
          <w:iCs/>
          <w:sz w:val="22"/>
          <w:szCs w:val="22"/>
        </w:rPr>
        <w:t>Please refer to the Appendix for the code block.</w:t>
      </w:r>
    </w:p>
    <w:p w14:paraId="4D36987E" w14:textId="77777777" w:rsidR="0008622C" w:rsidRPr="00835532" w:rsidRDefault="0008622C" w:rsidP="00D20F91">
      <w:pPr>
        <w:spacing w:line="360" w:lineRule="auto"/>
        <w:rPr>
          <w:sz w:val="22"/>
          <w:szCs w:val="22"/>
        </w:rPr>
      </w:pPr>
    </w:p>
    <w:p w14:paraId="0B53199A" w14:textId="3DC7FC3D" w:rsidR="0008622C" w:rsidRDefault="00263EC3" w:rsidP="00D20F91">
      <w:pPr>
        <w:pStyle w:val="Heading4"/>
        <w:numPr>
          <w:ilvl w:val="0"/>
          <w:numId w:val="25"/>
        </w:numPr>
        <w:spacing w:line="360" w:lineRule="auto"/>
      </w:pPr>
      <w:r>
        <w:lastRenderedPageBreak/>
        <w:t xml:space="preserve">Route:- </w:t>
      </w:r>
      <w:r w:rsidR="0008622C">
        <w:t>/api/v1/survey/loan-trust - Trust Survey Logging</w:t>
      </w:r>
    </w:p>
    <w:p w14:paraId="2DBE315C" w14:textId="60F3AB53" w:rsidR="0008622C" w:rsidRPr="00E235D2" w:rsidRDefault="0008622C" w:rsidP="00D20F91">
      <w:pPr>
        <w:spacing w:line="360" w:lineRule="auto"/>
        <w:rPr>
          <w:sz w:val="22"/>
          <w:szCs w:val="22"/>
        </w:rPr>
      </w:pPr>
      <w:r w:rsidRPr="00E235D2">
        <w:rPr>
          <w:sz w:val="22"/>
          <w:szCs w:val="22"/>
        </w:rPr>
        <w:t>After a loan prediction is shown, the frontend triggers a trust survey. This route receives the trust data and pushes it directly into Supabase.</w:t>
      </w:r>
    </w:p>
    <w:p w14:paraId="74787461" w14:textId="66CF8B00" w:rsidR="0008622C" w:rsidRPr="00E235D2" w:rsidRDefault="0008622C" w:rsidP="00D20F91">
      <w:pPr>
        <w:spacing w:line="360" w:lineRule="auto"/>
        <w:rPr>
          <w:sz w:val="22"/>
          <w:szCs w:val="22"/>
        </w:rPr>
      </w:pPr>
      <w:r w:rsidRPr="00E235D2">
        <w:rPr>
          <w:sz w:val="22"/>
          <w:szCs w:val="22"/>
        </w:rPr>
        <w:t>It checks</w:t>
      </w:r>
      <w:r w:rsidR="003C4E11">
        <w:rPr>
          <w:sz w:val="22"/>
          <w:szCs w:val="22"/>
        </w:rPr>
        <w:t xml:space="preserve"> for,</w:t>
      </w:r>
    </w:p>
    <w:p w14:paraId="4C15A4E6"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user's email</w:t>
      </w:r>
    </w:p>
    <w:p w14:paraId="7563E88A"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Variant (xai/baseline)</w:t>
      </w:r>
    </w:p>
    <w:p w14:paraId="14DCDFEF"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model’s prediction</w:t>
      </w:r>
    </w:p>
    <w:p w14:paraId="78879994"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All six rating dimensions</w:t>
      </w:r>
    </w:p>
    <w:p w14:paraId="15B18EA8" w14:textId="45080D51" w:rsidR="0008622C" w:rsidRPr="003C4E11" w:rsidRDefault="0008622C" w:rsidP="00D20F91">
      <w:pPr>
        <w:numPr>
          <w:ilvl w:val="0"/>
          <w:numId w:val="24"/>
        </w:numPr>
        <w:spacing w:before="120" w:after="120" w:line="360" w:lineRule="auto"/>
        <w:rPr>
          <w:sz w:val="22"/>
          <w:szCs w:val="22"/>
        </w:rPr>
      </w:pPr>
      <w:r w:rsidRPr="00E235D2">
        <w:rPr>
          <w:sz w:val="22"/>
          <w:szCs w:val="22"/>
        </w:rPr>
        <w:t>Optional comment</w:t>
      </w:r>
    </w:p>
    <w:p w14:paraId="57BA7994" w14:textId="77777777" w:rsidR="0008622C" w:rsidRDefault="0008622C" w:rsidP="00D20F91">
      <w:pPr>
        <w:spacing w:line="360" w:lineRule="auto"/>
        <w:rPr>
          <w:sz w:val="22"/>
          <w:szCs w:val="22"/>
        </w:rPr>
      </w:pPr>
      <w:r w:rsidRPr="00E235D2">
        <w:rPr>
          <w:sz w:val="22"/>
          <w:szCs w:val="22"/>
        </w:rPr>
        <w:t xml:space="preserve">Everything ends up inside the </w:t>
      </w:r>
      <w:r w:rsidRPr="00E235D2">
        <w:rPr>
          <w:b/>
          <w:bCs/>
          <w:sz w:val="22"/>
          <w:szCs w:val="22"/>
        </w:rPr>
        <w:t>loan_trust_survey</w:t>
      </w:r>
      <w:r w:rsidRPr="00E235D2">
        <w:rPr>
          <w:sz w:val="22"/>
          <w:szCs w:val="22"/>
        </w:rPr>
        <w:t xml:space="preserve"> table.</w:t>
      </w:r>
    </w:p>
    <w:p w14:paraId="7BEE86A6" w14:textId="76133D18" w:rsidR="003C4E11" w:rsidRPr="003C4E11" w:rsidRDefault="003C4E11" w:rsidP="003C4E11">
      <w:pPr>
        <w:rPr>
          <w:i/>
          <w:iCs/>
          <w:sz w:val="22"/>
          <w:szCs w:val="22"/>
        </w:rPr>
      </w:pPr>
      <w:r w:rsidRPr="00F2588F">
        <w:rPr>
          <w:i/>
          <w:iCs/>
          <w:sz w:val="22"/>
          <w:szCs w:val="22"/>
        </w:rPr>
        <w:t>Please refer to the Appendix for the code block.</w:t>
      </w:r>
    </w:p>
    <w:p w14:paraId="27D70599" w14:textId="77777777" w:rsidR="0008622C" w:rsidRPr="00E235D2" w:rsidRDefault="0008622C" w:rsidP="00D20F91">
      <w:pPr>
        <w:spacing w:line="360" w:lineRule="auto"/>
        <w:rPr>
          <w:sz w:val="22"/>
          <w:szCs w:val="22"/>
        </w:rPr>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Default="0008622C" w:rsidP="00D20F91">
      <w:pPr>
        <w:spacing w:line="360" w:lineRule="auto"/>
        <w:rPr>
          <w:sz w:val="22"/>
          <w:szCs w:val="22"/>
        </w:rPr>
      </w:pPr>
      <w:r w:rsidRPr="00E235D2">
        <w:rPr>
          <w:sz w:val="22"/>
          <w:szCs w:val="22"/>
        </w:rPr>
        <w:t>Every route passes through a single error handler. In development, it dumps the entire stack trace. In production, it keeps the response neat and hides internal details.</w:t>
      </w:r>
    </w:p>
    <w:p w14:paraId="59CC0F79" w14:textId="77777777" w:rsidR="00562B9C" w:rsidRPr="003C4E11" w:rsidRDefault="00562B9C" w:rsidP="00562B9C">
      <w:pPr>
        <w:rPr>
          <w:i/>
          <w:iCs/>
          <w:sz w:val="22"/>
          <w:szCs w:val="22"/>
        </w:rPr>
      </w:pPr>
      <w:r w:rsidRPr="00F2588F">
        <w:rPr>
          <w:i/>
          <w:iCs/>
          <w:sz w:val="22"/>
          <w:szCs w:val="22"/>
        </w:rPr>
        <w:t>Please refer to the Appendix for the code block.</w:t>
      </w:r>
    </w:p>
    <w:p w14:paraId="0822090E" w14:textId="77777777" w:rsidR="0008622C" w:rsidRPr="00E235D2" w:rsidRDefault="0008622C" w:rsidP="00D20F91">
      <w:pPr>
        <w:spacing w:line="360" w:lineRule="auto"/>
        <w:rPr>
          <w:sz w:val="22"/>
          <w:szCs w:val="22"/>
        </w:rPr>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Default="0008622C" w:rsidP="00D20F91">
      <w:pPr>
        <w:spacing w:line="360" w:lineRule="auto"/>
        <w:rPr>
          <w:sz w:val="22"/>
          <w:szCs w:val="22"/>
        </w:rPr>
      </w:pPr>
      <w:r w:rsidRPr="00E235D2">
        <w:rPr>
          <w:sz w:val="22"/>
          <w:szCs w:val="22"/>
        </w:rPr>
        <w:t>The app itself only wires the pieces together.</w:t>
      </w:r>
    </w:p>
    <w:p w14:paraId="383F38D8" w14:textId="5301CB1B" w:rsidR="0008622C" w:rsidRDefault="00741314" w:rsidP="00741314">
      <w:pPr>
        <w:rPr>
          <w:i/>
          <w:iCs/>
          <w:sz w:val="22"/>
          <w:szCs w:val="22"/>
        </w:rPr>
      </w:pPr>
      <w:r w:rsidRPr="00F2588F">
        <w:rPr>
          <w:i/>
          <w:iCs/>
          <w:sz w:val="22"/>
          <w:szCs w:val="22"/>
        </w:rPr>
        <w:t>Please refer to the Appendix for the code block.</w:t>
      </w:r>
    </w:p>
    <w:p w14:paraId="66016C50" w14:textId="77777777" w:rsidR="00741314" w:rsidRPr="00741314" w:rsidRDefault="00741314" w:rsidP="00741314">
      <w:pPr>
        <w:rPr>
          <w:i/>
          <w:iCs/>
          <w:sz w:val="22"/>
          <w:szCs w:val="22"/>
        </w:rPr>
      </w:pPr>
    </w:p>
    <w:p w14:paraId="20ACC397" w14:textId="4A12390C" w:rsidR="00622C46" w:rsidRDefault="00D8689A" w:rsidP="00D20F91">
      <w:pPr>
        <w:pStyle w:val="Heading3"/>
        <w:spacing w:before="240" w:after="120" w:line="360" w:lineRule="auto"/>
      </w:pPr>
      <w:bookmarkStart w:id="117" w:name="_Toc217004271"/>
      <w:r>
        <w:t>6.3.3.</w:t>
      </w:r>
      <w:r w:rsidR="000C064F">
        <w:t>2</w:t>
      </w:r>
      <w:r>
        <w:t xml:space="preserve"> </w:t>
      </w:r>
      <w:r w:rsidR="0039503D">
        <w:t>Flask</w:t>
      </w:r>
      <w:r>
        <w:t xml:space="preserve"> Microservice</w:t>
      </w:r>
      <w:bookmarkEnd w:id="117"/>
    </w:p>
    <w:p w14:paraId="78A1DDCA" w14:textId="03E48A54" w:rsidR="0039503D" w:rsidRPr="0045729F" w:rsidRDefault="0039503D" w:rsidP="00D20F91">
      <w:pPr>
        <w:spacing w:line="360" w:lineRule="auto"/>
        <w:rPr>
          <w:sz w:val="22"/>
          <w:szCs w:val="22"/>
        </w:rPr>
      </w:pPr>
      <w:r w:rsidRPr="00E235D2">
        <w:rPr>
          <w:sz w:val="22"/>
          <w:szCs w:val="22"/>
        </w:rPr>
        <w:t>The Python service keeps a small surface. One route does the work. Everything else is either feature engineering, scaling, prediction, SHAP, or the human message. They all sit behind a pipeline and stay out of the way.</w:t>
      </w:r>
    </w:p>
    <w:p w14:paraId="006461BA" w14:textId="3B21F779" w:rsidR="0039503D" w:rsidRPr="0039503D" w:rsidRDefault="00F879C3" w:rsidP="00D20F91">
      <w:pPr>
        <w:pStyle w:val="Heading4"/>
        <w:numPr>
          <w:ilvl w:val="0"/>
          <w:numId w:val="28"/>
        </w:numPr>
        <w:spacing w:line="360" w:lineRule="auto"/>
      </w:pPr>
      <w:r>
        <w:t xml:space="preserve">Route:- </w:t>
      </w:r>
      <w:r w:rsidR="0039503D" w:rsidRPr="0039503D">
        <w:t>/loan_form_test?variant=xai | baseline - Loan Prediction + (optional) SHAP</w:t>
      </w:r>
    </w:p>
    <w:p w14:paraId="347C4454" w14:textId="2AFF7A60" w:rsidR="00E31394" w:rsidRPr="00E235D2" w:rsidRDefault="0039503D" w:rsidP="00D20F91">
      <w:pPr>
        <w:spacing w:line="360" w:lineRule="auto"/>
        <w:rPr>
          <w:sz w:val="22"/>
          <w:szCs w:val="22"/>
        </w:rPr>
      </w:pPr>
      <w:r w:rsidRPr="00E235D2">
        <w:rPr>
          <w:sz w:val="22"/>
          <w:szCs w:val="22"/>
        </w:rPr>
        <w:t>This is the core endpoint. It accepts the 11 raw loan fields, validates them, engineers new features, scales, and predicts. If variant=xai, it adds SHAP contributions and a short, human-readable explanation.</w:t>
      </w: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ads variant from the query string (xai or baseline).</w:t>
      </w:r>
    </w:p>
    <w:p w14:paraId="7786383C"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Validates body against LoanApplication.</w:t>
      </w:r>
    </w:p>
    <w:p w14:paraId="73285ACB"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lastRenderedPageBreak/>
        <w:t xml:space="preserve">Runs the </w:t>
      </w:r>
      <w:r w:rsidRPr="00E235D2">
        <w:rPr>
          <w:b/>
          <w:bCs/>
          <w:sz w:val="22"/>
          <w:szCs w:val="22"/>
        </w:rPr>
        <w:t>LoanPipeline</w:t>
      </w:r>
      <w:r w:rsidRPr="00E235D2">
        <w:rPr>
          <w:sz w:val="22"/>
          <w:szCs w:val="22"/>
        </w:rPr>
        <w:t>: FeatureEngineer → Predictor → (SHAP if XAI) → GPT summary.</w:t>
      </w:r>
    </w:p>
    <w:p w14:paraId="6E300778"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turns: prediction, probability, optional explanation, and a human-friendly message.</w:t>
      </w:r>
    </w:p>
    <w:p w14:paraId="7F6E1D5B" w14:textId="77777777" w:rsidR="0039503D" w:rsidRPr="0039503D" w:rsidRDefault="0039503D" w:rsidP="00D20F91">
      <w:pPr>
        <w:spacing w:line="360" w:lineRule="auto"/>
      </w:pPr>
    </w:p>
    <w:p w14:paraId="38509961" w14:textId="57084084" w:rsidR="00896416" w:rsidRDefault="0039503D" w:rsidP="00D20F91">
      <w:pPr>
        <w:pStyle w:val="Heading5"/>
        <w:spacing w:line="360" w:lineRule="auto"/>
      </w:pPr>
      <w:r w:rsidRPr="0039503D">
        <w:t xml:space="preserve">Request schema </w:t>
      </w:r>
    </w:p>
    <w:p w14:paraId="45670F4D" w14:textId="71E43898" w:rsidR="00C96F92" w:rsidRPr="001D74A4" w:rsidRDefault="00C96F92" w:rsidP="00C96F92">
      <w:pPr>
        <w:rPr>
          <w:sz w:val="22"/>
          <w:szCs w:val="22"/>
        </w:rPr>
      </w:pPr>
      <w:r w:rsidRPr="001D74A4">
        <w:rPr>
          <w:sz w:val="22"/>
          <w:szCs w:val="22"/>
        </w:rPr>
        <w:t>Model validates the inputs.</w:t>
      </w:r>
    </w:p>
    <w:p w14:paraId="79625FCE" w14:textId="77777777" w:rsidR="00C96F92" w:rsidRPr="001D74A4" w:rsidRDefault="00C96F92" w:rsidP="00C96F92">
      <w:pPr>
        <w:rPr>
          <w:i/>
          <w:iCs/>
          <w:sz w:val="22"/>
          <w:szCs w:val="22"/>
        </w:rPr>
      </w:pPr>
      <w:r w:rsidRPr="001D74A4">
        <w:rPr>
          <w:i/>
          <w:iCs/>
          <w:sz w:val="22"/>
          <w:szCs w:val="22"/>
        </w:rPr>
        <w:t>Please refer to the Appendix for the code block.</w:t>
      </w:r>
    </w:p>
    <w:p w14:paraId="4ACBEBBE" w14:textId="77777777" w:rsidR="00B740EB" w:rsidRPr="00E235D2" w:rsidRDefault="00B740EB" w:rsidP="00D20F91">
      <w:pPr>
        <w:spacing w:line="360" w:lineRule="auto"/>
        <w:rPr>
          <w:sz w:val="22"/>
          <w:szCs w:val="22"/>
        </w:rPr>
      </w:pPr>
    </w:p>
    <w:p w14:paraId="1C56BA1D" w14:textId="6A43D1C5" w:rsidR="0039503D" w:rsidRPr="00E235D2" w:rsidRDefault="0039503D" w:rsidP="008A0A5B">
      <w:pPr>
        <w:pStyle w:val="Heading4"/>
        <w:spacing w:line="360" w:lineRule="auto"/>
        <w:rPr>
          <w:sz w:val="22"/>
          <w:szCs w:val="22"/>
        </w:rPr>
      </w:pPr>
      <w:r w:rsidRPr="00E235D2">
        <w:rPr>
          <w:sz w:val="22"/>
          <w:szCs w:val="22"/>
        </w:rPr>
        <w:t xml:space="preserve">SHAP Explainer </w:t>
      </w:r>
      <w:r w:rsidR="008A0A5B">
        <w:rPr>
          <w:sz w:val="22"/>
          <w:szCs w:val="22"/>
        </w:rPr>
        <w:t>-</w:t>
      </w:r>
      <w:r w:rsidRPr="00E235D2">
        <w:rPr>
          <w:sz w:val="22"/>
          <w:szCs w:val="22"/>
        </w:rPr>
        <w:t xml:space="preserve"> Feature Contribution Extraction</w:t>
      </w:r>
    </w:p>
    <w:p w14:paraId="462E9EAF" w14:textId="77777777" w:rsidR="0039503D" w:rsidRDefault="0039503D" w:rsidP="00D20F91">
      <w:pPr>
        <w:spacing w:line="360" w:lineRule="auto"/>
        <w:rPr>
          <w:sz w:val="22"/>
          <w:szCs w:val="22"/>
        </w:rPr>
      </w:pPr>
      <w:r w:rsidRPr="00E235D2">
        <w:rPr>
          <w:sz w:val="22"/>
          <w:szCs w:val="22"/>
        </w:rPr>
        <w:t xml:space="preserve">This component is responsible for extracting feature-level contribution values from the model. It is used </w:t>
      </w:r>
      <w:r w:rsidRPr="00E235D2">
        <w:rPr>
          <w:b/>
          <w:bCs/>
          <w:sz w:val="22"/>
          <w:szCs w:val="22"/>
        </w:rPr>
        <w:t>only for users assigned to XAI mode</w:t>
      </w:r>
      <w:r w:rsidRPr="00E235D2">
        <w:rPr>
          <w:sz w:val="22"/>
          <w:szCs w:val="22"/>
        </w:rPr>
        <w:t>, and only for loan-prediction requests.</w:t>
      </w:r>
    </w:p>
    <w:p w14:paraId="336A9524" w14:textId="48FAE3B2" w:rsidR="001D74A4" w:rsidRPr="001D74A4" w:rsidRDefault="001D74A4" w:rsidP="001D74A4">
      <w:pPr>
        <w:rPr>
          <w:i/>
          <w:iCs/>
          <w:sz w:val="22"/>
          <w:szCs w:val="22"/>
        </w:rPr>
      </w:pPr>
      <w:r w:rsidRPr="001D74A4">
        <w:rPr>
          <w:i/>
          <w:iCs/>
          <w:sz w:val="22"/>
          <w:szCs w:val="22"/>
        </w:rPr>
        <w:t>Please refer to the Appendix for the code block.</w:t>
      </w:r>
    </w:p>
    <w:p w14:paraId="058A899A" w14:textId="77777777" w:rsidR="0039503D" w:rsidRPr="00E235D2" w:rsidRDefault="0039503D" w:rsidP="00D20F91">
      <w:pPr>
        <w:spacing w:line="360" w:lineRule="auto"/>
        <w:rPr>
          <w:sz w:val="22"/>
          <w:szCs w:val="22"/>
        </w:rPr>
      </w:pPr>
    </w:p>
    <w:p w14:paraId="1EB07B7C" w14:textId="4FA476EE" w:rsidR="0039503D" w:rsidRPr="00E235D2" w:rsidRDefault="0039503D" w:rsidP="00D20F91">
      <w:pPr>
        <w:spacing w:line="360" w:lineRule="auto"/>
        <w:rPr>
          <w:sz w:val="22"/>
          <w:szCs w:val="22"/>
        </w:rPr>
      </w:pPr>
      <w:r w:rsidRPr="00E235D2">
        <w:rPr>
          <w:sz w:val="22"/>
          <w:szCs w:val="22"/>
        </w:rPr>
        <w:t xml:space="preserve">The explainer receives the </w:t>
      </w:r>
      <w:r w:rsidRPr="00E235D2">
        <w:rPr>
          <w:b/>
          <w:bCs/>
          <w:sz w:val="22"/>
          <w:szCs w:val="22"/>
        </w:rPr>
        <w:t>scaled feature vector</w:t>
      </w:r>
      <w:r w:rsidRPr="00E235D2">
        <w:rPr>
          <w:sz w:val="22"/>
          <w:szCs w:val="22"/>
        </w:rPr>
        <w:t>, queries the preloaded SHAP model, normalizes the output (SHAP formats vary across models), and returns a clean dictionary like below,</w:t>
      </w:r>
    </w:p>
    <w:p w14:paraId="737E1677" w14:textId="77777777" w:rsidR="0039503D" w:rsidRPr="00E235D2" w:rsidRDefault="0039503D" w:rsidP="00D20F91">
      <w:pPr>
        <w:spacing w:line="360" w:lineRule="auto"/>
        <w:rPr>
          <w:sz w:val="22"/>
          <w:szCs w:val="22"/>
        </w:rPr>
      </w:pPr>
      <w:r w:rsidRPr="00E235D2">
        <w:rPr>
          <w:color w:val="666666"/>
          <w:sz w:val="22"/>
          <w:szCs w:val="22"/>
        </w:rPr>
        <w:t>{</w:t>
      </w:r>
    </w:p>
    <w:p w14:paraId="4730CBF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income_annum"</w:t>
      </w:r>
      <w:r w:rsidRPr="00E235D2">
        <w:rPr>
          <w:color w:val="6E21BA"/>
          <w:sz w:val="22"/>
          <w:szCs w:val="22"/>
        </w:rPr>
        <w:t>:</w:t>
      </w:r>
      <w:r w:rsidRPr="00E235D2">
        <w:rPr>
          <w:color w:val="666666"/>
          <w:sz w:val="22"/>
          <w:szCs w:val="22"/>
        </w:rPr>
        <w:t xml:space="preserve"> </w:t>
      </w:r>
      <w:r w:rsidRPr="00E235D2">
        <w:rPr>
          <w:color w:val="187B34"/>
          <w:sz w:val="22"/>
          <w:szCs w:val="22"/>
        </w:rPr>
        <w:t>0.2411</w:t>
      </w:r>
      <w:r w:rsidRPr="00E235D2">
        <w:rPr>
          <w:color w:val="6E21BA"/>
          <w:sz w:val="22"/>
          <w:szCs w:val="22"/>
        </w:rPr>
        <w:t>,</w:t>
      </w:r>
    </w:p>
    <w:p w14:paraId="360CA80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loan_amount"</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0.1355</w:t>
      </w:r>
      <w:r w:rsidRPr="00E235D2">
        <w:rPr>
          <w:color w:val="6E21BA"/>
          <w:sz w:val="22"/>
          <w:szCs w:val="22"/>
        </w:rPr>
        <w:t>,</w:t>
      </w:r>
    </w:p>
    <w:p w14:paraId="1E9604D5"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w:t>
      </w:r>
    </w:p>
    <w:p w14:paraId="5E1AC49F" w14:textId="4BEFF55B" w:rsidR="0039503D" w:rsidRPr="0045729F" w:rsidRDefault="0039503D" w:rsidP="00D20F91">
      <w:pPr>
        <w:spacing w:line="360" w:lineRule="auto"/>
        <w:rPr>
          <w:sz w:val="22"/>
          <w:szCs w:val="22"/>
        </w:rPr>
      </w:pPr>
      <w:r w:rsidRPr="00E235D2">
        <w:rPr>
          <w:color w:val="666666"/>
          <w:sz w:val="22"/>
          <w:szCs w:val="22"/>
        </w:rPr>
        <w:t>}</w:t>
      </w:r>
    </w:p>
    <w:p w14:paraId="43F5EB7E" w14:textId="77777777" w:rsidR="0039503D" w:rsidRPr="00E235D2" w:rsidRDefault="0039503D" w:rsidP="00D20F91">
      <w:pPr>
        <w:spacing w:line="360" w:lineRule="auto"/>
        <w:rPr>
          <w:sz w:val="22"/>
          <w:szCs w:val="22"/>
        </w:rPr>
      </w:pPr>
      <w:r w:rsidRPr="00E235D2">
        <w:rPr>
          <w:sz w:val="22"/>
          <w:szCs w:val="22"/>
        </w:rPr>
        <w:t xml:space="preserve">These raw SHAP values are fed into the human explanation generator but are </w:t>
      </w:r>
      <w:r w:rsidRPr="00E235D2">
        <w:rPr>
          <w:b/>
          <w:bCs/>
          <w:sz w:val="22"/>
          <w:szCs w:val="22"/>
        </w:rPr>
        <w:t>never exposed directly to the user</w:t>
      </w:r>
      <w:r w:rsidRPr="00E235D2">
        <w:rPr>
          <w:sz w:val="22"/>
          <w:szCs w:val="22"/>
        </w:rPr>
        <w:t>.</w:t>
      </w:r>
    </w:p>
    <w:p w14:paraId="4C58118C" w14:textId="77777777" w:rsidR="0039503D" w:rsidRPr="00E235D2" w:rsidRDefault="0039503D" w:rsidP="00D20F91">
      <w:pPr>
        <w:spacing w:line="360" w:lineRule="auto"/>
        <w:rPr>
          <w:sz w:val="22"/>
          <w:szCs w:val="22"/>
        </w:rPr>
      </w:pPr>
    </w:p>
    <w:p w14:paraId="69A5FA5A" w14:textId="77777777" w:rsidR="0039503D" w:rsidRPr="00E235D2" w:rsidRDefault="0039503D" w:rsidP="00D20F91">
      <w:pPr>
        <w:pStyle w:val="Heading5"/>
        <w:spacing w:line="360" w:lineRule="auto"/>
        <w:rPr>
          <w:sz w:val="22"/>
          <w:szCs w:val="22"/>
        </w:rPr>
      </w:pPr>
      <w:r w:rsidRPr="00E235D2">
        <w:rPr>
          <w:sz w:val="22"/>
          <w:szCs w:val="22"/>
        </w:rPr>
        <w:t>Key Functions</w:t>
      </w:r>
    </w:p>
    <w:p w14:paraId="1F824E60"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Converts SHAP output to a stable 1×N numeric array.</w:t>
      </w:r>
    </w:p>
    <w:p w14:paraId="65058021"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Handles multi-output SHAP formats (list vs array).</w:t>
      </w:r>
    </w:p>
    <w:p w14:paraId="1F11683A"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Aligns each SHAP value with the correct feature name.</w:t>
      </w:r>
    </w:p>
    <w:p w14:paraId="1CBF1A90" w14:textId="5992FD23" w:rsidR="002E354A" w:rsidRPr="0047272E" w:rsidRDefault="0039503D" w:rsidP="00D20F91">
      <w:pPr>
        <w:numPr>
          <w:ilvl w:val="0"/>
          <w:numId w:val="27"/>
        </w:numPr>
        <w:spacing w:before="120" w:after="120" w:line="360" w:lineRule="auto"/>
        <w:rPr>
          <w:sz w:val="22"/>
          <w:szCs w:val="22"/>
        </w:rPr>
      </w:pPr>
      <w:r w:rsidRPr="00E235D2">
        <w:rPr>
          <w:sz w:val="22"/>
          <w:szCs w:val="22"/>
        </w:rPr>
        <w:t>Returns a compact dictionary ready for the explanation pipeline.</w:t>
      </w:r>
    </w:p>
    <w:p w14:paraId="46781397" w14:textId="0E91705F" w:rsidR="0039503D" w:rsidRPr="0039503D" w:rsidRDefault="0039503D" w:rsidP="00D20F91">
      <w:pPr>
        <w:pStyle w:val="Heading5"/>
        <w:spacing w:line="360" w:lineRule="auto"/>
      </w:pPr>
      <w:r w:rsidRPr="0039503D">
        <w:t>Route</w:t>
      </w:r>
      <w:r w:rsidR="001D74A4">
        <w:t>s</w:t>
      </w:r>
    </w:p>
    <w:p w14:paraId="465237D1" w14:textId="77060E24" w:rsidR="001D74A4" w:rsidRDefault="0039503D" w:rsidP="00D20F91">
      <w:pPr>
        <w:spacing w:line="360" w:lineRule="auto"/>
        <w:rPr>
          <w:sz w:val="22"/>
          <w:szCs w:val="22"/>
        </w:rPr>
      </w:pPr>
      <w:r w:rsidRPr="00E235D2">
        <w:rPr>
          <w:sz w:val="22"/>
          <w:szCs w:val="22"/>
        </w:rPr>
        <w:t xml:space="preserve">This logic lives inside the </w:t>
      </w:r>
      <w:r w:rsidRPr="00E235D2">
        <w:rPr>
          <w:b/>
          <w:bCs/>
          <w:sz w:val="22"/>
          <w:szCs w:val="22"/>
        </w:rPr>
        <w:t>Python microservice</w:t>
      </w:r>
      <w:r w:rsidRPr="00E235D2">
        <w:rPr>
          <w:sz w:val="22"/>
          <w:szCs w:val="22"/>
        </w:rPr>
        <w:t xml:space="preserve"> and is called through the loan pipelin</w:t>
      </w:r>
      <w:r w:rsidR="001D74A4">
        <w:rPr>
          <w:sz w:val="22"/>
          <w:szCs w:val="22"/>
        </w:rPr>
        <w:t>e</w:t>
      </w:r>
      <w:r w:rsidRPr="00E235D2">
        <w:rPr>
          <w:sz w:val="22"/>
          <w:szCs w:val="22"/>
        </w:rPr>
        <w:t>. Not directly via an external route.</w:t>
      </w:r>
    </w:p>
    <w:p w14:paraId="36ADB31B" w14:textId="38418150" w:rsidR="001D74A4" w:rsidRPr="00E235D2" w:rsidRDefault="001D74A4" w:rsidP="001D74A4">
      <w:pPr>
        <w:pStyle w:val="Heading5"/>
        <w:numPr>
          <w:ilvl w:val="0"/>
          <w:numId w:val="187"/>
        </w:numPr>
        <w:spacing w:line="360" w:lineRule="auto"/>
        <w:rPr>
          <w:sz w:val="22"/>
          <w:szCs w:val="22"/>
        </w:rPr>
      </w:pPr>
      <w:r w:rsidRPr="00E235D2">
        <w:rPr>
          <w:sz w:val="22"/>
          <w:szCs w:val="22"/>
        </w:rPr>
        <w:t>Route</w:t>
      </w:r>
      <w:r>
        <w:rPr>
          <w:sz w:val="22"/>
          <w:szCs w:val="22"/>
        </w:rPr>
        <w:t xml:space="preserve"> “/loan_form_test”</w:t>
      </w:r>
    </w:p>
    <w:p w14:paraId="7A19465F" w14:textId="3E596088" w:rsidR="001D74A4" w:rsidRPr="0047272E" w:rsidRDefault="001D74A4" w:rsidP="0047272E">
      <w:r>
        <w:rPr>
          <w:i/>
          <w:iCs/>
        </w:rPr>
        <w:t>Please refer to the Appendix for the code block.</w:t>
      </w:r>
    </w:p>
    <w:p w14:paraId="7044B14A" w14:textId="10356B03" w:rsidR="0039503D" w:rsidRPr="00E235D2" w:rsidRDefault="00C05564" w:rsidP="00D20F91">
      <w:pPr>
        <w:pStyle w:val="Heading4"/>
        <w:numPr>
          <w:ilvl w:val="0"/>
          <w:numId w:val="28"/>
        </w:numPr>
        <w:spacing w:line="360" w:lineRule="auto"/>
        <w:rPr>
          <w:sz w:val="22"/>
          <w:szCs w:val="22"/>
        </w:rPr>
      </w:pPr>
      <w:r w:rsidRPr="00E235D2">
        <w:rPr>
          <w:sz w:val="22"/>
          <w:szCs w:val="22"/>
        </w:rPr>
        <w:t xml:space="preserve">Route:- </w:t>
      </w:r>
      <w:r w:rsidR="0039503D" w:rsidRPr="00E235D2">
        <w:rPr>
          <w:sz w:val="22"/>
          <w:szCs w:val="22"/>
        </w:rPr>
        <w:t>/ - health check route</w:t>
      </w:r>
    </w:p>
    <w:p w14:paraId="6DE85F00" w14:textId="3C77A0B7" w:rsidR="0039503D" w:rsidRPr="00E235D2" w:rsidRDefault="0039503D" w:rsidP="00D20F91">
      <w:pPr>
        <w:spacing w:line="360" w:lineRule="auto"/>
        <w:rPr>
          <w:sz w:val="22"/>
          <w:szCs w:val="22"/>
        </w:rPr>
      </w:pPr>
      <w:r w:rsidRPr="00E235D2">
        <w:rPr>
          <w:sz w:val="22"/>
          <w:szCs w:val="22"/>
        </w:rPr>
        <w:t>A simple liveness probe. Useful for Render or any uptime monitor.</w:t>
      </w:r>
    </w:p>
    <w:p w14:paraId="11346067" w14:textId="77777777" w:rsidR="003827E5" w:rsidRDefault="003827E5" w:rsidP="003827E5">
      <w:r>
        <w:rPr>
          <w:i/>
          <w:iCs/>
        </w:rPr>
        <w:lastRenderedPageBreak/>
        <w:t>Please refer to the Appendix for the code block.</w:t>
      </w:r>
    </w:p>
    <w:p w14:paraId="48A6ECAB" w14:textId="77777777" w:rsidR="001D74A4" w:rsidRPr="001D74A4" w:rsidRDefault="001D74A4" w:rsidP="00D20F91">
      <w:pPr>
        <w:spacing w:line="360" w:lineRule="auto"/>
        <w:rPr>
          <w:sz w:val="22"/>
          <w:szCs w:val="22"/>
        </w:rPr>
      </w:pPr>
    </w:p>
    <w:p w14:paraId="53038E9D" w14:textId="0C21010A" w:rsidR="00E06264" w:rsidRDefault="00E06264" w:rsidP="00D20F91">
      <w:pPr>
        <w:pStyle w:val="Heading2"/>
        <w:spacing w:before="120" w:after="120" w:line="360" w:lineRule="auto"/>
      </w:pPr>
      <w:bookmarkStart w:id="118" w:name="_Toc217004272"/>
      <w:r>
        <w:t>6.4 Deployment Setup</w:t>
      </w:r>
      <w:bookmarkEnd w:id="118"/>
    </w:p>
    <w:p w14:paraId="4A82F53A" w14:textId="77777777" w:rsidR="00E06264" w:rsidRPr="00E235D2" w:rsidRDefault="00E06264"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1D0683E5" w14:textId="77777777" w:rsidR="00E06264" w:rsidRPr="00E235D2" w:rsidRDefault="00E06264"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1DFEA928" w14:textId="77777777" w:rsidR="00E06264" w:rsidRPr="00E235D2" w:rsidRDefault="00E06264"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E235D2">
      <w:pPr>
        <w:pStyle w:val="Heading4"/>
      </w:pPr>
      <w:r>
        <w:t>Summary</w:t>
      </w:r>
    </w:p>
    <w:p w14:paraId="795D426F" w14:textId="5E5EDC4E" w:rsidR="00E06264" w:rsidRPr="00E235D2" w:rsidRDefault="00E06264" w:rsidP="00D20F91">
      <w:pPr>
        <w:numPr>
          <w:ilvl w:val="0"/>
          <w:numId w:val="114"/>
        </w:numPr>
        <w:spacing w:before="120" w:after="120" w:line="360" w:lineRule="auto"/>
        <w:rPr>
          <w:sz w:val="22"/>
          <w:szCs w:val="22"/>
        </w:rPr>
      </w:pPr>
      <w:r w:rsidRPr="00E235D2">
        <w:rPr>
          <w:b/>
          <w:bCs/>
          <w:sz w:val="22"/>
          <w:szCs w:val="22"/>
        </w:rPr>
        <w:t>Frontend (Next.js)</w:t>
      </w:r>
      <w:r w:rsidRPr="00E235D2">
        <w:rPr>
          <w:sz w:val="22"/>
          <w:szCs w:val="22"/>
        </w:rPr>
        <w:t xml:space="preserve"> </w:t>
      </w:r>
      <w:r w:rsidR="00931DEF">
        <w:rPr>
          <w:sz w:val="22"/>
          <w:szCs w:val="22"/>
        </w:rPr>
        <w:t>-</w:t>
      </w:r>
      <w:r w:rsidRPr="00E235D2">
        <w:rPr>
          <w:sz w:val="22"/>
          <w:szCs w:val="22"/>
        </w:rPr>
        <w:t>Vercel</w:t>
      </w:r>
    </w:p>
    <w:p w14:paraId="09CAA0BA" w14:textId="2D9577BB" w:rsidR="00E06264" w:rsidRPr="00E235D2" w:rsidRDefault="00E06264" w:rsidP="00D20F91">
      <w:pPr>
        <w:numPr>
          <w:ilvl w:val="0"/>
          <w:numId w:val="114"/>
        </w:numPr>
        <w:spacing w:before="120" w:after="120" w:line="360" w:lineRule="auto"/>
        <w:rPr>
          <w:sz w:val="22"/>
          <w:szCs w:val="22"/>
        </w:rPr>
      </w:pPr>
      <w:r w:rsidRPr="00E235D2">
        <w:rPr>
          <w:b/>
          <w:bCs/>
          <w:sz w:val="22"/>
          <w:szCs w:val="22"/>
        </w:rPr>
        <w:t>Node Backend</w:t>
      </w:r>
      <w:r w:rsidRPr="00E235D2">
        <w:rPr>
          <w:sz w:val="22"/>
          <w:szCs w:val="22"/>
        </w:rPr>
        <w:t xml:space="preserve"> </w:t>
      </w:r>
      <w:r w:rsidR="00931DEF">
        <w:rPr>
          <w:sz w:val="22"/>
          <w:szCs w:val="22"/>
        </w:rPr>
        <w:t xml:space="preserve">- </w:t>
      </w:r>
      <w:r w:rsidRPr="00E235D2">
        <w:rPr>
          <w:sz w:val="22"/>
          <w:szCs w:val="22"/>
        </w:rPr>
        <w:t>Railway</w:t>
      </w:r>
    </w:p>
    <w:p w14:paraId="3D84B18C" w14:textId="758C9886" w:rsidR="00E06264" w:rsidRPr="00E235D2" w:rsidRDefault="00E06264" w:rsidP="00D20F91">
      <w:pPr>
        <w:numPr>
          <w:ilvl w:val="0"/>
          <w:numId w:val="114"/>
        </w:numPr>
        <w:spacing w:before="120" w:after="120" w:line="360" w:lineRule="auto"/>
        <w:rPr>
          <w:sz w:val="22"/>
          <w:szCs w:val="22"/>
        </w:rPr>
      </w:pPr>
      <w:r w:rsidRPr="00E235D2">
        <w:rPr>
          <w:b/>
          <w:bCs/>
          <w:sz w:val="22"/>
          <w:szCs w:val="22"/>
        </w:rPr>
        <w:t>Flask Backend</w:t>
      </w:r>
      <w:r w:rsidRPr="00E235D2">
        <w:rPr>
          <w:sz w:val="22"/>
          <w:szCs w:val="22"/>
        </w:rPr>
        <w:t xml:space="preserve"> </w:t>
      </w:r>
      <w:r w:rsidR="00931DEF">
        <w:rPr>
          <w:sz w:val="22"/>
          <w:szCs w:val="22"/>
        </w:rPr>
        <w:t>-</w:t>
      </w:r>
      <w:r w:rsidRPr="00E235D2">
        <w:rPr>
          <w:sz w:val="22"/>
          <w:szCs w:val="22"/>
        </w:rPr>
        <w:t xml:space="preserve"> Render</w:t>
      </w:r>
    </w:p>
    <w:p w14:paraId="269C279F" w14:textId="18D51DC5" w:rsidR="00E06264" w:rsidRPr="00E235D2" w:rsidRDefault="00E06264" w:rsidP="00D20F91">
      <w:pPr>
        <w:numPr>
          <w:ilvl w:val="0"/>
          <w:numId w:val="114"/>
        </w:numPr>
        <w:spacing w:before="120" w:after="120" w:line="360" w:lineRule="auto"/>
        <w:rPr>
          <w:sz w:val="22"/>
          <w:szCs w:val="22"/>
        </w:rPr>
      </w:pPr>
      <w:r w:rsidRPr="00E235D2">
        <w:rPr>
          <w:b/>
          <w:bCs/>
          <w:sz w:val="22"/>
          <w:szCs w:val="22"/>
        </w:rPr>
        <w:t>Development</w:t>
      </w:r>
      <w:r w:rsidRPr="00E235D2">
        <w:rPr>
          <w:sz w:val="22"/>
          <w:szCs w:val="22"/>
        </w:rPr>
        <w:t xml:space="preserve"> </w:t>
      </w:r>
      <w:r w:rsidR="00931DEF">
        <w:rPr>
          <w:sz w:val="22"/>
          <w:szCs w:val="22"/>
        </w:rPr>
        <w:t>-</w:t>
      </w:r>
      <w:r w:rsidRPr="00E235D2">
        <w:rPr>
          <w:sz w:val="22"/>
          <w:szCs w:val="22"/>
        </w:rPr>
        <w:t xml:space="preserve"> local environment using venv + Node runtime</w:t>
      </w:r>
    </w:p>
    <w:p w14:paraId="4FA8B77B" w14:textId="3586DDF4" w:rsidR="00E06264" w:rsidRPr="00E235D2" w:rsidRDefault="00E06264" w:rsidP="00D20F91">
      <w:pPr>
        <w:numPr>
          <w:ilvl w:val="0"/>
          <w:numId w:val="114"/>
        </w:numPr>
        <w:spacing w:before="120" w:after="120" w:line="360" w:lineRule="auto"/>
        <w:rPr>
          <w:sz w:val="22"/>
          <w:szCs w:val="22"/>
        </w:rPr>
      </w:pPr>
      <w:r w:rsidRPr="00E235D2">
        <w:rPr>
          <w:b/>
          <w:bCs/>
          <w:sz w:val="22"/>
          <w:szCs w:val="22"/>
        </w:rPr>
        <w:t>Supabase</w:t>
      </w:r>
      <w:r w:rsidRPr="00E235D2">
        <w:rPr>
          <w:sz w:val="22"/>
          <w:szCs w:val="22"/>
        </w:rPr>
        <w:t xml:space="preserve"> </w:t>
      </w:r>
      <w:r w:rsidR="00931DEF">
        <w:rPr>
          <w:sz w:val="22"/>
          <w:szCs w:val="22"/>
        </w:rPr>
        <w:t>-</w:t>
      </w:r>
      <w:r w:rsidRPr="00E235D2">
        <w:rPr>
          <w:sz w:val="22"/>
          <w:szCs w:val="22"/>
        </w:rPr>
        <w:t xml:space="preserve"> hosted managed database &amp; auth layer</w:t>
      </w:r>
    </w:p>
    <w:p w14:paraId="13AD1F5B" w14:textId="3B3BA506" w:rsidR="00D8689A" w:rsidRPr="00D62744" w:rsidRDefault="00E06264" w:rsidP="00D20F91">
      <w:pPr>
        <w:spacing w:line="360" w:lineRule="auto"/>
        <w:rPr>
          <w:sz w:val="22"/>
          <w:szCs w:val="22"/>
        </w:rPr>
      </w:pPr>
      <w:r w:rsidRPr="00E235D2">
        <w:rPr>
          <w:sz w:val="22"/>
          <w:szCs w:val="22"/>
        </w:rPr>
        <w:t>These three deployments behaved separately but integrated through API routes.</w:t>
      </w:r>
    </w:p>
    <w:p w14:paraId="3D6F64A7" w14:textId="6931A012" w:rsidR="00A22E2C" w:rsidRDefault="00A22E2C" w:rsidP="00D20F91">
      <w:pPr>
        <w:pStyle w:val="Heading2"/>
        <w:spacing w:before="120" w:after="120" w:line="360" w:lineRule="auto"/>
      </w:pPr>
      <w:bookmarkStart w:id="119" w:name="_Toc217004273"/>
      <w:r>
        <w:t>6.</w:t>
      </w:r>
      <w:r w:rsidR="00CB0275">
        <w:t>5</w:t>
      </w:r>
      <w:r>
        <w:t xml:space="preserve"> Additional Setup and Configuration</w:t>
      </w:r>
      <w:bookmarkEnd w:id="119"/>
    </w:p>
    <w:p w14:paraId="757529DD" w14:textId="77777777" w:rsidR="00A22E2C" w:rsidRPr="00E235D2" w:rsidRDefault="00A22E2C"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2AD40344" w14:textId="77777777" w:rsidR="00A22E2C" w:rsidRPr="00E235D2" w:rsidRDefault="00A22E2C"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20" w:name="_Toc217004274"/>
      <w:r>
        <w:t>6.6 Challenges Faced</w:t>
      </w:r>
      <w:bookmarkEnd w:id="120"/>
    </w:p>
    <w:p w14:paraId="7F7A70AD" w14:textId="42F2D5CD" w:rsidR="00CB0275" w:rsidRDefault="00CB0275"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69547619" w14:textId="77777777" w:rsidR="00E235D2" w:rsidRPr="00E235D2" w:rsidRDefault="00E235D2" w:rsidP="00D20F91">
      <w:pPr>
        <w:spacing w:line="360" w:lineRule="auto"/>
        <w:rPr>
          <w:sz w:val="22"/>
          <w:szCs w:val="22"/>
        </w:rPr>
      </w:pPr>
    </w:p>
    <w:p w14:paraId="4BF644AD" w14:textId="5A0F95DA" w:rsidR="00CB0275" w:rsidRDefault="00CB0275" w:rsidP="00E235D2">
      <w:pPr>
        <w:pStyle w:val="Heading4"/>
      </w:pPr>
      <w:r>
        <w:t>1. Flask Backend Deployment &amp; Memory Limits</w:t>
      </w:r>
    </w:p>
    <w:p w14:paraId="41B57584" w14:textId="77777777" w:rsidR="00CB0275" w:rsidRPr="00E235D2" w:rsidRDefault="00CB0275"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E235D2">
      <w:pPr>
        <w:pStyle w:val="Heading4"/>
      </w:pPr>
      <w:r>
        <w:t>2. FAQ Answering Module Issues</w:t>
      </w:r>
    </w:p>
    <w:p w14:paraId="2E803BED" w14:textId="77777777" w:rsidR="00CB0275" w:rsidRPr="00E235D2" w:rsidRDefault="00CB0275"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E235D2">
      <w:pPr>
        <w:pStyle w:val="Heading4"/>
      </w:pPr>
      <w:r>
        <w:t>3. SHAP Computation Delays</w:t>
      </w:r>
    </w:p>
    <w:p w14:paraId="46D77D10" w14:textId="77777777" w:rsidR="00CB0275" w:rsidRPr="00E235D2" w:rsidRDefault="00CB0275"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E235D2">
      <w:pPr>
        <w:pStyle w:val="Heading4"/>
      </w:pPr>
      <w:r>
        <w:lastRenderedPageBreak/>
        <w:t>4. ChatGPT Rate Limits</w:t>
      </w:r>
    </w:p>
    <w:p w14:paraId="35E406F0" w14:textId="77777777" w:rsidR="00CB0275" w:rsidRPr="00E235D2" w:rsidRDefault="00CB0275"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E235D2">
      <w:pPr>
        <w:pStyle w:val="Heading4"/>
      </w:pPr>
      <w:r>
        <w:t>5. Free-Tier Platform Inactivity Shutdowns</w:t>
      </w:r>
    </w:p>
    <w:p w14:paraId="1418D72F" w14:textId="77777777" w:rsidR="00CB0275" w:rsidRPr="00E235D2" w:rsidRDefault="00CB0275"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1803D150" w14:textId="77777777" w:rsidR="00CB0275" w:rsidRPr="00E235D2" w:rsidRDefault="00CB0275" w:rsidP="00D20F91">
      <w:pPr>
        <w:spacing w:line="360" w:lineRule="auto"/>
        <w:rPr>
          <w:sz w:val="22"/>
          <w:szCs w:val="22"/>
        </w:rPr>
      </w:pPr>
    </w:p>
    <w:p w14:paraId="1C430B98" w14:textId="21DDAFC7" w:rsidR="00182578" w:rsidRPr="00182578" w:rsidRDefault="00CB0275"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4A3983F9" w14:textId="0881CEDE" w:rsidR="003B75F2" w:rsidRDefault="00A64C4F" w:rsidP="00D20F91">
      <w:pPr>
        <w:spacing w:line="360" w:lineRule="auto"/>
        <w:rPr>
          <w:lang w:val="en-US"/>
        </w:rPr>
      </w:pPr>
      <w:r w:rsidRPr="00A64C4F">
        <w:rPr>
          <w:noProof/>
          <w14:ligatures w14:val="standardContextual"/>
        </w:rPr>
        <w:pict w14:anchorId="6D84AA23">
          <v:rect id="_x0000_i1029" alt="" style="width:451.3pt;height:.05pt;mso-width-percent:0;mso-height-percent:0;mso-width-percent:0;mso-height-percent:0" o:hralign="center" o:hrstd="t" o:hr="t" fillcolor="#a0a0a0" stroked="f"/>
        </w:pict>
      </w:r>
    </w:p>
    <w:p w14:paraId="3EA2DDB3" w14:textId="5D737761" w:rsidR="00CE44A9" w:rsidRDefault="00CE44A9" w:rsidP="00AA4254">
      <w:pPr>
        <w:pStyle w:val="Heading1"/>
        <w:spacing w:before="120" w:after="120" w:line="360" w:lineRule="auto"/>
      </w:pPr>
      <w:bookmarkStart w:id="121" w:name="_Toc217004275"/>
      <w:r>
        <w:t xml:space="preserve">Chapter 7 </w:t>
      </w:r>
      <w:r w:rsidR="00AC1B94">
        <w:t>-</w:t>
      </w:r>
      <w:r>
        <w:t xml:space="preserve"> Testing</w:t>
      </w:r>
      <w:bookmarkEnd w:id="121"/>
    </w:p>
    <w:p w14:paraId="682D1520" w14:textId="12531912" w:rsidR="003B75F2" w:rsidRPr="00D2626D" w:rsidRDefault="00CE44A9" w:rsidP="00D20F91">
      <w:pPr>
        <w:pStyle w:val="Heading2"/>
        <w:spacing w:line="360" w:lineRule="auto"/>
      </w:pPr>
      <w:bookmarkStart w:id="122" w:name="_Toc217004276"/>
      <w:r>
        <w:t>7.1 Model Testing</w:t>
      </w:r>
      <w:bookmarkEnd w:id="122"/>
    </w:p>
    <w:p w14:paraId="1057B57D" w14:textId="0165F15F" w:rsidR="00CE44A9" w:rsidRDefault="00CE44A9" w:rsidP="00D20F91">
      <w:pPr>
        <w:spacing w:line="360" w:lineRule="auto"/>
        <w:rPr>
          <w:sz w:val="22"/>
          <w:szCs w:val="22"/>
        </w:rPr>
      </w:pPr>
      <w:r w:rsidRPr="008C54D5">
        <w:rPr>
          <w:sz w:val="22"/>
          <w:szCs w:val="22"/>
        </w:rPr>
        <w:t>The model testing was already carried out during Chapter 6.</w:t>
      </w:r>
    </w:p>
    <w:p w14:paraId="1FD6F74A" w14:textId="77777777" w:rsidR="004B167D" w:rsidRPr="004B167D" w:rsidRDefault="004B167D" w:rsidP="00D20F91">
      <w:pPr>
        <w:spacing w:line="360" w:lineRule="auto"/>
        <w:rPr>
          <w:sz w:val="22"/>
          <w:szCs w:val="22"/>
        </w:rPr>
      </w:pPr>
    </w:p>
    <w:p w14:paraId="3DC8F86C" w14:textId="18F589C7" w:rsidR="003B75F2" w:rsidRPr="00D2626D" w:rsidRDefault="00CE44A9" w:rsidP="00D20F91">
      <w:pPr>
        <w:pStyle w:val="Heading3"/>
        <w:spacing w:line="360" w:lineRule="auto"/>
      </w:pPr>
      <w:bookmarkStart w:id="123" w:name="_Toc217004277"/>
      <w:r>
        <w:t>7.2.1 Functional Requirement Testing</w:t>
      </w:r>
      <w:bookmarkEnd w:id="123"/>
    </w:p>
    <w:p w14:paraId="2E75A055" w14:textId="34EB2FF9" w:rsidR="003B75F2" w:rsidRPr="007F1432" w:rsidRDefault="00CE44A9" w:rsidP="007F1432">
      <w:pPr>
        <w:pStyle w:val="Heading4"/>
        <w:spacing w:line="360" w:lineRule="auto"/>
      </w:pPr>
      <w:r>
        <w:t>Test Case FT-01 - User Authentication (FR1)</w:t>
      </w:r>
    </w:p>
    <w:p w14:paraId="163EC3EF" w14:textId="58014965" w:rsidR="007F1432" w:rsidRDefault="007F1432" w:rsidP="007F1432">
      <w:pPr>
        <w:pStyle w:val="Caption"/>
        <w:keepNext/>
      </w:pPr>
      <w:bookmarkStart w:id="124" w:name="_Toc216999528"/>
      <w:r>
        <w:t xml:space="preserve">Table </w:t>
      </w:r>
      <w:r w:rsidR="00B8393F">
        <w:fldChar w:fldCharType="begin"/>
      </w:r>
      <w:r w:rsidR="00B8393F">
        <w:instrText xml:space="preserve"> SEQ Table \* ARABIC </w:instrText>
      </w:r>
      <w:r w:rsidR="00B8393F">
        <w:fldChar w:fldCharType="separate"/>
      </w:r>
      <w:r w:rsidR="00B8393F">
        <w:rPr>
          <w:noProof/>
        </w:rPr>
        <w:t>3</w:t>
      </w:r>
      <w:bookmarkEnd w:id="124"/>
      <w:r w:rsidR="00B8393F">
        <w:rPr>
          <w:noProof/>
        </w:rPr>
        <w:fldChar w:fldCharType="end"/>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57"/>
        <w:gridCol w:w="7153"/>
      </w:tblGrid>
      <w:tr w:rsidR="00CE44A9" w:rsidRPr="008C54D5"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Pr="008C54D5" w:rsidRDefault="00CE44A9" w:rsidP="00D20F91">
            <w:pPr>
              <w:spacing w:line="360" w:lineRule="auto"/>
              <w:rPr>
                <w:sz w:val="22"/>
                <w:szCs w:val="22"/>
              </w:rPr>
            </w:pPr>
            <w:r w:rsidRPr="008C54D5">
              <w:rPr>
                <w:b/>
                <w:bCs/>
                <w:sz w:val="22"/>
                <w:szCs w:val="22"/>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Pr="008C54D5" w:rsidRDefault="00CE44A9" w:rsidP="00D20F91">
            <w:pPr>
              <w:spacing w:line="360" w:lineRule="auto"/>
              <w:rPr>
                <w:sz w:val="22"/>
                <w:szCs w:val="22"/>
              </w:rPr>
            </w:pPr>
            <w:r w:rsidRPr="008C54D5">
              <w:rPr>
                <w:b/>
                <w:bCs/>
                <w:sz w:val="22"/>
                <w:szCs w:val="22"/>
              </w:rPr>
              <w:t>FT_01</w:t>
            </w:r>
          </w:p>
        </w:tc>
      </w:tr>
      <w:tr w:rsidR="00CE44A9" w:rsidRPr="008C54D5"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Pr="008C54D5" w:rsidRDefault="00CE44A9"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Pr="008C54D5" w:rsidRDefault="00CE44A9" w:rsidP="00D20F91">
            <w:pPr>
              <w:spacing w:line="360" w:lineRule="auto"/>
              <w:rPr>
                <w:sz w:val="22"/>
                <w:szCs w:val="22"/>
              </w:rPr>
            </w:pPr>
            <w:r w:rsidRPr="008C54D5">
              <w:rPr>
                <w:sz w:val="22"/>
                <w:szCs w:val="22"/>
              </w:rPr>
              <w:t>Test that a user can authenticate using Supabase social login</w:t>
            </w:r>
          </w:p>
        </w:tc>
      </w:tr>
      <w:tr w:rsidR="00CE44A9" w:rsidRPr="008C54D5"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Pr="008C54D5" w:rsidRDefault="00CE44A9"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Pr="008C54D5" w:rsidRDefault="00CE44A9" w:rsidP="00D20F91">
            <w:pPr>
              <w:spacing w:line="360" w:lineRule="auto"/>
              <w:rPr>
                <w:sz w:val="22"/>
                <w:szCs w:val="22"/>
              </w:rPr>
            </w:pPr>
            <w:r w:rsidRPr="008C54D5">
              <w:rPr>
                <w:sz w:val="22"/>
                <w:szCs w:val="22"/>
              </w:rPr>
              <w:t>Hansa</w:t>
            </w:r>
          </w:p>
        </w:tc>
      </w:tr>
      <w:tr w:rsidR="00CE44A9" w:rsidRPr="008C54D5"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Pr="008C54D5" w:rsidRDefault="00CE44A9"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Pr="008C54D5" w:rsidRDefault="00CE44A9" w:rsidP="00D20F91">
            <w:pPr>
              <w:spacing w:line="360" w:lineRule="auto"/>
              <w:rPr>
                <w:sz w:val="22"/>
                <w:szCs w:val="22"/>
              </w:rPr>
            </w:pPr>
            <w:r w:rsidRPr="008C54D5">
              <w:rPr>
                <w:sz w:val="22"/>
                <w:szCs w:val="22"/>
              </w:rPr>
              <w:t>2025/11/30</w:t>
            </w:r>
          </w:p>
        </w:tc>
      </w:tr>
      <w:tr w:rsidR="00CE44A9" w:rsidRPr="008C54D5"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Pr="008C54D5" w:rsidRDefault="00CE44A9"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Pr="008C54D5" w:rsidRDefault="00CE44A9" w:rsidP="00D20F91">
            <w:pPr>
              <w:spacing w:line="360" w:lineRule="auto"/>
              <w:rPr>
                <w:sz w:val="22"/>
                <w:szCs w:val="22"/>
              </w:rPr>
            </w:pPr>
            <w:r w:rsidRPr="008C54D5">
              <w:rPr>
                <w:sz w:val="22"/>
                <w:szCs w:val="22"/>
              </w:rPr>
              <w:t>Pass</w:t>
            </w:r>
          </w:p>
        </w:tc>
      </w:tr>
    </w:tbl>
    <w:p w14:paraId="087EEA40" w14:textId="77777777" w:rsidR="00CE44A9" w:rsidRPr="008C54D5" w:rsidRDefault="00CE44A9" w:rsidP="00D20F91">
      <w:pPr>
        <w:spacing w:line="360" w:lineRule="auto"/>
        <w:rPr>
          <w:sz w:val="22"/>
          <w:szCs w:val="22"/>
          <w:lang w:val="en-US"/>
        </w:rPr>
      </w:pPr>
    </w:p>
    <w:p w14:paraId="478A1A0A" w14:textId="62F673A7" w:rsidR="008F0D4E" w:rsidRPr="008F0D4E" w:rsidRDefault="000A05CD" w:rsidP="00D20F91">
      <w:pPr>
        <w:pStyle w:val="Heading5"/>
        <w:spacing w:line="360" w:lineRule="auto"/>
      </w:pPr>
      <w:r>
        <w:lastRenderedPageBreak/>
        <w:t>Prerequisites</w:t>
      </w:r>
    </w:p>
    <w:p w14:paraId="73B42D49"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Valid Google account</w:t>
      </w:r>
    </w:p>
    <w:p w14:paraId="710A4453" w14:textId="4443A547" w:rsidR="003B75F2" w:rsidRPr="00E8212B" w:rsidRDefault="000A05CD" w:rsidP="00D20F91">
      <w:pPr>
        <w:numPr>
          <w:ilvl w:val="0"/>
          <w:numId w:val="116"/>
        </w:numPr>
        <w:spacing w:before="120" w:after="120" w:line="360" w:lineRule="auto"/>
        <w:rPr>
          <w:sz w:val="22"/>
          <w:szCs w:val="22"/>
        </w:rPr>
      </w:pPr>
      <w:r w:rsidRPr="008C54D5">
        <w:rPr>
          <w:sz w:val="22"/>
          <w:szCs w:val="22"/>
        </w:rPr>
        <w:t>Access to /login page</w:t>
      </w:r>
    </w:p>
    <w:p w14:paraId="147F9169" w14:textId="23BFBDEA" w:rsidR="008F0D4E" w:rsidRPr="008F0D4E" w:rsidRDefault="003B6314" w:rsidP="00D20F91">
      <w:pPr>
        <w:pStyle w:val="Heading5"/>
        <w:spacing w:line="360" w:lineRule="auto"/>
      </w:pPr>
      <w:r w:rsidRPr="009608DB">
        <w:t>Test Data</w:t>
      </w:r>
    </w:p>
    <w:p w14:paraId="48502A6E" w14:textId="6A9BEAE0" w:rsidR="003B75F2" w:rsidRPr="00E8212B" w:rsidRDefault="003B6314" w:rsidP="00D20F91">
      <w:pPr>
        <w:numPr>
          <w:ilvl w:val="0"/>
          <w:numId w:val="117"/>
        </w:numPr>
        <w:spacing w:before="120" w:after="120" w:line="360" w:lineRule="auto"/>
        <w:rPr>
          <w:sz w:val="22"/>
          <w:szCs w:val="22"/>
        </w:rPr>
      </w:pPr>
      <w:r w:rsidRPr="008C54D5">
        <w:rPr>
          <w:sz w:val="22"/>
          <w:szCs w:val="22"/>
        </w:rPr>
        <w:t xml:space="preserve">Email: </w:t>
      </w:r>
      <w:r w:rsidRPr="008C54D5">
        <w:rPr>
          <w:i/>
          <w:iCs/>
          <w:sz w:val="22"/>
          <w:szCs w:val="22"/>
        </w:rPr>
        <w:t>hansaanuradha93@gmail.com</w:t>
      </w:r>
    </w:p>
    <w:p w14:paraId="6958ED82" w14:textId="0DE5713C" w:rsidR="00977785" w:rsidRDefault="00977785" w:rsidP="00D20F91">
      <w:pPr>
        <w:pStyle w:val="Heading5"/>
        <w:spacing w:line="360" w:lineRule="auto"/>
      </w:pPr>
      <w:r w:rsidRPr="00977785">
        <w:t>Steps and Results</w:t>
      </w:r>
    </w:p>
    <w:p w14:paraId="156CBBCE" w14:textId="79F0874A" w:rsidR="007F1432" w:rsidRDefault="007F1432" w:rsidP="007F1432">
      <w:pPr>
        <w:pStyle w:val="Caption"/>
        <w:keepNext/>
      </w:pPr>
      <w:bookmarkStart w:id="125" w:name="_Toc216999529"/>
      <w:r>
        <w:t xml:space="preserve">Table </w:t>
      </w:r>
      <w:r w:rsidR="00B8393F">
        <w:fldChar w:fldCharType="begin"/>
      </w:r>
      <w:r w:rsidR="00B8393F">
        <w:instrText xml:space="preserve"> SEQ Table \* ARABIC </w:instrText>
      </w:r>
      <w:r w:rsidR="00B8393F">
        <w:fldChar w:fldCharType="separate"/>
      </w:r>
      <w:r w:rsidR="00B8393F">
        <w:rPr>
          <w:noProof/>
        </w:rPr>
        <w:t>4</w:t>
      </w:r>
      <w:bookmarkEnd w:id="125"/>
      <w:r w:rsidR="00B8393F">
        <w:rPr>
          <w:noProof/>
        </w:rPr>
        <w:fldChar w:fldCharType="end"/>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56"/>
        <w:gridCol w:w="2030"/>
        <w:gridCol w:w="2103"/>
        <w:gridCol w:w="1698"/>
        <w:gridCol w:w="1623"/>
      </w:tblGrid>
      <w:tr w:rsidR="00977785" w:rsidRPr="008C54D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Pr="008C54D5" w:rsidRDefault="00977785"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Pr="008C54D5" w:rsidRDefault="00977785"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Pr="008C54D5" w:rsidRDefault="00977785"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Pr="008C54D5" w:rsidRDefault="00977785"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Pr="008C54D5" w:rsidRDefault="00977785" w:rsidP="00D20F91">
            <w:pPr>
              <w:spacing w:line="360" w:lineRule="auto"/>
              <w:rPr>
                <w:sz w:val="22"/>
                <w:szCs w:val="22"/>
              </w:rPr>
            </w:pPr>
            <w:r w:rsidRPr="008C54D5">
              <w:rPr>
                <w:b/>
                <w:bCs/>
                <w:sz w:val="22"/>
                <w:szCs w:val="22"/>
              </w:rPr>
              <w:t>Status</w:t>
            </w:r>
          </w:p>
        </w:tc>
      </w:tr>
      <w:tr w:rsidR="00977785" w:rsidRPr="008C54D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Pr="008C54D5" w:rsidRDefault="00977785"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Pr="008C54D5" w:rsidRDefault="00977785" w:rsidP="00D20F91">
            <w:pPr>
              <w:spacing w:line="360" w:lineRule="auto"/>
              <w:rPr>
                <w:sz w:val="22"/>
                <w:szCs w:val="22"/>
              </w:rPr>
            </w:pPr>
            <w:r w:rsidRPr="008C54D5">
              <w:rPr>
                <w:sz w:val="22"/>
                <w:szCs w:val="22"/>
              </w:rP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Pr="008C54D5" w:rsidRDefault="00977785" w:rsidP="00D20F91">
            <w:pPr>
              <w:spacing w:line="360" w:lineRule="auto"/>
              <w:rPr>
                <w:sz w:val="22"/>
                <w:szCs w:val="22"/>
              </w:rPr>
            </w:pPr>
            <w:r w:rsidRPr="008C54D5">
              <w:rPr>
                <w:sz w:val="22"/>
                <w:szCs w:val="22"/>
              </w:rP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Pr="008C54D5" w:rsidRDefault="00977785"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Pr="008C54D5" w:rsidRDefault="00977785" w:rsidP="00D20F91">
            <w:pPr>
              <w:spacing w:line="360" w:lineRule="auto"/>
              <w:rPr>
                <w:sz w:val="22"/>
                <w:szCs w:val="22"/>
              </w:rPr>
            </w:pPr>
            <w:r w:rsidRPr="008C54D5">
              <w:rPr>
                <w:sz w:val="22"/>
                <w:szCs w:val="22"/>
              </w:rP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Pr="008C54D5" w:rsidRDefault="00977785" w:rsidP="00D20F91">
            <w:pPr>
              <w:spacing w:line="360" w:lineRule="auto"/>
              <w:rPr>
                <w:sz w:val="22"/>
                <w:szCs w:val="22"/>
              </w:rPr>
            </w:pPr>
            <w:r w:rsidRPr="008C54D5">
              <w:rPr>
                <w:sz w:val="22"/>
                <w:szCs w:val="22"/>
              </w:rP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Pr="008C54D5" w:rsidRDefault="00977785"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Pr="008C54D5" w:rsidRDefault="00977785" w:rsidP="00D20F91">
            <w:pPr>
              <w:spacing w:line="360" w:lineRule="auto"/>
              <w:rPr>
                <w:sz w:val="22"/>
                <w:szCs w:val="22"/>
              </w:rPr>
            </w:pPr>
            <w:r w:rsidRPr="008C54D5">
              <w:rPr>
                <w:sz w:val="22"/>
                <w:szCs w:val="22"/>
              </w:rP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Pr="008C54D5" w:rsidRDefault="00977785" w:rsidP="00D20F91">
            <w:pPr>
              <w:spacing w:line="360" w:lineRule="auto"/>
              <w:rPr>
                <w:sz w:val="22"/>
                <w:szCs w:val="22"/>
              </w:rPr>
            </w:pPr>
            <w:r w:rsidRPr="008C54D5">
              <w:rPr>
                <w:sz w:val="22"/>
                <w:szCs w:val="22"/>
              </w:rP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Pr="008C54D5" w:rsidRDefault="00977785" w:rsidP="00D20F91">
            <w:pPr>
              <w:spacing w:line="360" w:lineRule="auto"/>
              <w:rPr>
                <w:sz w:val="22"/>
                <w:szCs w:val="22"/>
              </w:rPr>
            </w:pPr>
            <w:r w:rsidRPr="008C54D5">
              <w:rPr>
                <w:sz w:val="22"/>
                <w:szCs w:val="22"/>
              </w:rPr>
              <w:t>Pass</w:t>
            </w:r>
          </w:p>
        </w:tc>
      </w:tr>
    </w:tbl>
    <w:p w14:paraId="75147E60" w14:textId="77777777" w:rsidR="00977785" w:rsidRDefault="00977785" w:rsidP="00D20F91">
      <w:pPr>
        <w:spacing w:line="360" w:lineRule="auto"/>
      </w:pPr>
    </w:p>
    <w:p w14:paraId="3672F602" w14:textId="77777777" w:rsidR="00E8212B" w:rsidRPr="006A213F" w:rsidRDefault="00E8212B" w:rsidP="00E8212B">
      <w:pPr>
        <w:rPr>
          <w:i/>
          <w:iCs/>
          <w:sz w:val="22"/>
          <w:szCs w:val="22"/>
        </w:rPr>
      </w:pPr>
      <w:r w:rsidRPr="006A213F">
        <w:rPr>
          <w:i/>
          <w:iCs/>
          <w:sz w:val="22"/>
          <w:szCs w:val="22"/>
        </w:rPr>
        <w:t>Please refer to the Appendix for the screenshots.</w:t>
      </w:r>
    </w:p>
    <w:p w14:paraId="701BF8C5" w14:textId="092A597F" w:rsidR="00EC5918" w:rsidRDefault="00EC5918" w:rsidP="00E8212B">
      <w:pPr>
        <w:spacing w:line="360" w:lineRule="auto"/>
      </w:pPr>
    </w:p>
    <w:p w14:paraId="769BE882" w14:textId="31AD0E15" w:rsidR="00973A76" w:rsidRDefault="00973A76" w:rsidP="00D20F91">
      <w:pPr>
        <w:pStyle w:val="Heading4"/>
        <w:spacing w:line="360" w:lineRule="auto"/>
      </w:pPr>
      <w:r>
        <w:t>Test Case FT-02 - Submit Loan Form (FR2)</w:t>
      </w:r>
    </w:p>
    <w:p w14:paraId="40E97D55" w14:textId="44F3EB19" w:rsidR="007F1432" w:rsidRDefault="007F1432" w:rsidP="007F1432">
      <w:pPr>
        <w:pStyle w:val="Caption"/>
        <w:keepNext/>
      </w:pPr>
      <w:bookmarkStart w:id="126" w:name="_Toc216999530"/>
      <w:r>
        <w:t xml:space="preserve">Table </w:t>
      </w:r>
      <w:r w:rsidR="00B8393F">
        <w:fldChar w:fldCharType="begin"/>
      </w:r>
      <w:r w:rsidR="00B8393F">
        <w:instrText xml:space="preserve"> SEQ Table \* ARABIC </w:instrText>
      </w:r>
      <w:r w:rsidR="00B8393F">
        <w:fldChar w:fldCharType="separate"/>
      </w:r>
      <w:r w:rsidR="00B8393F">
        <w:rPr>
          <w:noProof/>
        </w:rPr>
        <w:t>5</w:t>
      </w:r>
      <w:bookmarkEnd w:id="126"/>
      <w:r w:rsidR="00B8393F">
        <w:rPr>
          <w:noProof/>
        </w:rPr>
        <w:fldChar w:fldCharType="end"/>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rsidRPr="008C54D5"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Pr="008C54D5" w:rsidRDefault="00973A76"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Pr="008C54D5" w:rsidRDefault="00973A76" w:rsidP="00D20F91">
            <w:pPr>
              <w:spacing w:line="360" w:lineRule="auto"/>
              <w:rPr>
                <w:sz w:val="22"/>
                <w:szCs w:val="22"/>
              </w:rPr>
            </w:pPr>
            <w:r w:rsidRPr="008C54D5">
              <w:rPr>
                <w:b/>
                <w:bCs/>
                <w:sz w:val="22"/>
                <w:szCs w:val="22"/>
              </w:rPr>
              <w:t>FT_02</w:t>
            </w:r>
          </w:p>
        </w:tc>
      </w:tr>
      <w:tr w:rsidR="00973A76" w:rsidRPr="008C54D5"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Pr="008C54D5" w:rsidRDefault="00973A76"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Pr="008C54D5" w:rsidRDefault="00973A76" w:rsidP="00D20F91">
            <w:pPr>
              <w:spacing w:line="360" w:lineRule="auto"/>
              <w:rPr>
                <w:sz w:val="22"/>
                <w:szCs w:val="22"/>
              </w:rPr>
            </w:pPr>
            <w:r w:rsidRPr="008C54D5">
              <w:rPr>
                <w:sz w:val="22"/>
                <w:szCs w:val="22"/>
              </w:rPr>
              <w:t>Validate loan form submission and backend routing</w:t>
            </w:r>
          </w:p>
        </w:tc>
      </w:tr>
      <w:tr w:rsidR="00973A76" w:rsidRPr="008C54D5"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Pr="008C54D5" w:rsidRDefault="00973A76"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Pr="008C54D5" w:rsidRDefault="00973A76" w:rsidP="00D20F91">
            <w:pPr>
              <w:spacing w:line="360" w:lineRule="auto"/>
              <w:rPr>
                <w:sz w:val="22"/>
                <w:szCs w:val="22"/>
              </w:rPr>
            </w:pPr>
            <w:r w:rsidRPr="008C54D5">
              <w:rPr>
                <w:sz w:val="22"/>
                <w:szCs w:val="22"/>
              </w:rPr>
              <w:t>Hansa</w:t>
            </w:r>
          </w:p>
        </w:tc>
      </w:tr>
      <w:tr w:rsidR="00973A76" w:rsidRPr="008C54D5"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Pr="008C54D5" w:rsidRDefault="00973A76"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Pr="008C54D5" w:rsidRDefault="00973A76" w:rsidP="00D20F91">
            <w:pPr>
              <w:spacing w:line="360" w:lineRule="auto"/>
              <w:rPr>
                <w:sz w:val="22"/>
                <w:szCs w:val="22"/>
              </w:rPr>
            </w:pPr>
            <w:r w:rsidRPr="008C54D5">
              <w:rPr>
                <w:sz w:val="22"/>
                <w:szCs w:val="22"/>
              </w:rPr>
              <w:t>2025/11/30</w:t>
            </w:r>
          </w:p>
        </w:tc>
      </w:tr>
      <w:tr w:rsidR="00973A76" w:rsidRPr="008C54D5"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Pr="008C54D5" w:rsidRDefault="00973A76"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Pr="008C54D5" w:rsidRDefault="00973A76" w:rsidP="00D20F91">
            <w:pPr>
              <w:spacing w:line="360" w:lineRule="auto"/>
              <w:rPr>
                <w:sz w:val="22"/>
                <w:szCs w:val="22"/>
              </w:rPr>
            </w:pPr>
            <w:r w:rsidRPr="008C54D5">
              <w:rPr>
                <w:sz w:val="22"/>
                <w:szCs w:val="22"/>
              </w:rP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User logged in</w:t>
      </w:r>
    </w:p>
    <w:p w14:paraId="54D23A51" w14:textId="633E2044" w:rsidR="00EC5918" w:rsidRPr="000B7EB2" w:rsidRDefault="009608DB" w:rsidP="00D20F91">
      <w:pPr>
        <w:numPr>
          <w:ilvl w:val="0"/>
          <w:numId w:val="118"/>
        </w:numPr>
        <w:spacing w:before="120" w:after="120" w:line="360" w:lineRule="auto"/>
        <w:rPr>
          <w:sz w:val="22"/>
          <w:szCs w:val="22"/>
        </w:rPr>
      </w:pPr>
      <w:r w:rsidRPr="008C54D5">
        <w:rPr>
          <w:sz w:val="22"/>
          <w:szCs w:val="22"/>
        </w:rPr>
        <w:t>Access to /loan form</w:t>
      </w:r>
    </w:p>
    <w:p w14:paraId="025B8DB8" w14:textId="5E61CDC8" w:rsidR="00FA344B" w:rsidRPr="00FA344B" w:rsidRDefault="009608DB" w:rsidP="00D20F91">
      <w:pPr>
        <w:pStyle w:val="Heading5"/>
        <w:spacing w:line="360" w:lineRule="auto"/>
      </w:pPr>
      <w:r>
        <w:t>Test Data</w:t>
      </w:r>
    </w:p>
    <w:p w14:paraId="1D322B48" w14:textId="30D79AD6" w:rsidR="00011F38" w:rsidRPr="008C54D5" w:rsidRDefault="00011F38" w:rsidP="000A1169">
      <w:pPr>
        <w:pStyle w:val="ListParagraph"/>
        <w:numPr>
          <w:ilvl w:val="0"/>
          <w:numId w:val="119"/>
        </w:numPr>
        <w:spacing w:line="360" w:lineRule="auto"/>
        <w:rPr>
          <w:sz w:val="22"/>
          <w:szCs w:val="22"/>
        </w:rPr>
      </w:pPr>
      <w:r w:rsidRPr="008C54D5">
        <w:rPr>
          <w:sz w:val="22"/>
          <w:szCs w:val="22"/>
        </w:rPr>
        <w:t>No of Dependants: 0</w:t>
      </w:r>
    </w:p>
    <w:p w14:paraId="1178ACFE" w14:textId="0F3C68EA" w:rsidR="00011F38" w:rsidRPr="008C54D5" w:rsidRDefault="00011F38" w:rsidP="000A1169">
      <w:pPr>
        <w:pStyle w:val="ListParagraph"/>
        <w:numPr>
          <w:ilvl w:val="0"/>
          <w:numId w:val="119"/>
        </w:numPr>
        <w:spacing w:line="360" w:lineRule="auto"/>
        <w:rPr>
          <w:sz w:val="22"/>
          <w:szCs w:val="22"/>
        </w:rPr>
      </w:pPr>
      <w:r w:rsidRPr="008C54D5">
        <w:rPr>
          <w:sz w:val="22"/>
          <w:szCs w:val="22"/>
        </w:rPr>
        <w:lastRenderedPageBreak/>
        <w:t>Education Level: Graduate</w:t>
      </w:r>
    </w:p>
    <w:p w14:paraId="3C8A62E8" w14:textId="2D40F146" w:rsidR="00011F38" w:rsidRPr="008C54D5" w:rsidRDefault="00011F38" w:rsidP="000A1169">
      <w:pPr>
        <w:pStyle w:val="ListParagraph"/>
        <w:numPr>
          <w:ilvl w:val="0"/>
          <w:numId w:val="119"/>
        </w:numPr>
        <w:spacing w:line="360" w:lineRule="auto"/>
        <w:rPr>
          <w:sz w:val="22"/>
          <w:szCs w:val="22"/>
        </w:rPr>
      </w:pPr>
      <w:r w:rsidRPr="008C54D5">
        <w:rPr>
          <w:sz w:val="22"/>
          <w:szCs w:val="22"/>
        </w:rPr>
        <w:t>Employement Type: Self Employed</w:t>
      </w:r>
    </w:p>
    <w:p w14:paraId="23EE67C3" w14:textId="37F22FAD" w:rsidR="009608DB" w:rsidRPr="008C54D5" w:rsidRDefault="00705B40" w:rsidP="000A1169">
      <w:pPr>
        <w:numPr>
          <w:ilvl w:val="0"/>
          <w:numId w:val="119"/>
        </w:numPr>
        <w:spacing w:before="120" w:after="120" w:line="360" w:lineRule="auto"/>
        <w:rPr>
          <w:sz w:val="22"/>
          <w:szCs w:val="22"/>
        </w:rPr>
      </w:pPr>
      <w:r w:rsidRPr="008C54D5">
        <w:rPr>
          <w:sz w:val="22"/>
          <w:szCs w:val="22"/>
        </w:rPr>
        <w:t xml:space="preserve">Annual Income: </w:t>
      </w:r>
      <w:r w:rsidR="00011F38" w:rsidRPr="008C54D5">
        <w:rPr>
          <w:sz w:val="22"/>
          <w:szCs w:val="22"/>
        </w:rPr>
        <w:t>100,000,000</w:t>
      </w:r>
    </w:p>
    <w:p w14:paraId="272070B4" w14:textId="58A4DC86" w:rsidR="00011F38" w:rsidRPr="008C54D5" w:rsidRDefault="00011F38" w:rsidP="000A1169">
      <w:pPr>
        <w:numPr>
          <w:ilvl w:val="0"/>
          <w:numId w:val="119"/>
        </w:numPr>
        <w:spacing w:before="120" w:after="120" w:line="360" w:lineRule="auto"/>
        <w:rPr>
          <w:sz w:val="22"/>
          <w:szCs w:val="22"/>
        </w:rPr>
      </w:pPr>
      <w:r w:rsidRPr="008C54D5">
        <w:rPr>
          <w:sz w:val="22"/>
          <w:szCs w:val="22"/>
        </w:rPr>
        <w:t>Loan Amount: 100,000</w:t>
      </w:r>
    </w:p>
    <w:p w14:paraId="517C42ED" w14:textId="5E252406" w:rsidR="00011F38" w:rsidRPr="008C54D5" w:rsidRDefault="00011F38" w:rsidP="000A1169">
      <w:pPr>
        <w:numPr>
          <w:ilvl w:val="0"/>
          <w:numId w:val="119"/>
        </w:numPr>
        <w:spacing w:before="120" w:after="120" w:line="360" w:lineRule="auto"/>
        <w:rPr>
          <w:sz w:val="22"/>
          <w:szCs w:val="22"/>
        </w:rPr>
      </w:pPr>
      <w:r w:rsidRPr="008C54D5">
        <w:rPr>
          <w:sz w:val="22"/>
          <w:szCs w:val="22"/>
        </w:rPr>
        <w:t>Credit Score: 844</w:t>
      </w:r>
    </w:p>
    <w:p w14:paraId="2F90EFBA" w14:textId="26DFA342" w:rsidR="00011F38" w:rsidRPr="008C54D5" w:rsidRDefault="00011F38" w:rsidP="000A1169">
      <w:pPr>
        <w:numPr>
          <w:ilvl w:val="0"/>
          <w:numId w:val="119"/>
        </w:numPr>
        <w:spacing w:before="120" w:after="120" w:line="360" w:lineRule="auto"/>
        <w:rPr>
          <w:sz w:val="22"/>
          <w:szCs w:val="22"/>
        </w:rPr>
      </w:pPr>
      <w:r w:rsidRPr="008C54D5">
        <w:rPr>
          <w:sz w:val="22"/>
          <w:szCs w:val="22"/>
        </w:rPr>
        <w:t>Residential Assets: 100,000,000</w:t>
      </w:r>
    </w:p>
    <w:p w14:paraId="1077CC24" w14:textId="06A2899C" w:rsidR="00011F38" w:rsidRPr="008C54D5" w:rsidRDefault="00011F38" w:rsidP="000A1169">
      <w:pPr>
        <w:numPr>
          <w:ilvl w:val="0"/>
          <w:numId w:val="119"/>
        </w:numPr>
        <w:spacing w:before="120" w:after="120" w:line="360" w:lineRule="auto"/>
        <w:rPr>
          <w:sz w:val="22"/>
          <w:szCs w:val="22"/>
        </w:rPr>
      </w:pPr>
      <w:r w:rsidRPr="008C54D5">
        <w:rPr>
          <w:sz w:val="22"/>
          <w:szCs w:val="22"/>
        </w:rPr>
        <w:t>Commercial Assets: 100,000,000</w:t>
      </w:r>
    </w:p>
    <w:p w14:paraId="2485E729" w14:textId="27C8AB69" w:rsidR="00011F38" w:rsidRPr="008C54D5" w:rsidRDefault="00011F38" w:rsidP="000A1169">
      <w:pPr>
        <w:numPr>
          <w:ilvl w:val="0"/>
          <w:numId w:val="119"/>
        </w:numPr>
        <w:spacing w:before="120" w:after="120" w:line="360" w:lineRule="auto"/>
        <w:rPr>
          <w:sz w:val="22"/>
          <w:szCs w:val="22"/>
        </w:rPr>
      </w:pPr>
      <w:r w:rsidRPr="008C54D5">
        <w:rPr>
          <w:sz w:val="22"/>
          <w:szCs w:val="22"/>
        </w:rPr>
        <w:t>Luxuary Assets: 100,000,000</w:t>
      </w:r>
    </w:p>
    <w:p w14:paraId="23A634A3" w14:textId="03D32AC2" w:rsidR="009608DB" w:rsidRPr="000B7EB2" w:rsidRDefault="00011F38" w:rsidP="000A1169">
      <w:pPr>
        <w:numPr>
          <w:ilvl w:val="0"/>
          <w:numId w:val="119"/>
        </w:numPr>
        <w:spacing w:before="120" w:after="120" w:line="360" w:lineRule="auto"/>
        <w:rPr>
          <w:sz w:val="22"/>
          <w:szCs w:val="22"/>
        </w:rPr>
      </w:pPr>
      <w:r w:rsidRPr="008C54D5">
        <w:rPr>
          <w:sz w:val="22"/>
          <w:szCs w:val="22"/>
        </w:rPr>
        <w:t>Banking Assets: 100,000,000</w:t>
      </w:r>
    </w:p>
    <w:p w14:paraId="09D02939" w14:textId="692055C2" w:rsidR="009608DB" w:rsidRDefault="009608DB" w:rsidP="00D20F91">
      <w:pPr>
        <w:pStyle w:val="Heading5"/>
        <w:spacing w:line="360" w:lineRule="auto"/>
      </w:pPr>
      <w:r>
        <w:t>Steps and Results</w:t>
      </w:r>
    </w:p>
    <w:p w14:paraId="0A99D61D" w14:textId="78BEA649" w:rsidR="007F1432" w:rsidRDefault="007F1432" w:rsidP="007F1432">
      <w:pPr>
        <w:pStyle w:val="Caption"/>
        <w:keepNext/>
      </w:pPr>
      <w:bookmarkStart w:id="127" w:name="_Toc216999531"/>
      <w:r>
        <w:t xml:space="preserve">Table </w:t>
      </w:r>
      <w:r w:rsidR="00B8393F">
        <w:fldChar w:fldCharType="begin"/>
      </w:r>
      <w:r w:rsidR="00B8393F">
        <w:instrText xml:space="preserve"> SEQ Table \* ARABIC </w:instrText>
      </w:r>
      <w:r w:rsidR="00B8393F">
        <w:fldChar w:fldCharType="separate"/>
      </w:r>
      <w:r w:rsidR="00B8393F">
        <w:rPr>
          <w:noProof/>
        </w:rPr>
        <w:t>6</w:t>
      </w:r>
      <w:bookmarkEnd w:id="127"/>
      <w:r w:rsidR="00B8393F">
        <w:rPr>
          <w:noProof/>
        </w:rPr>
        <w:fldChar w:fldCharType="end"/>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96"/>
        <w:gridCol w:w="2161"/>
        <w:gridCol w:w="2137"/>
        <w:gridCol w:w="1649"/>
        <w:gridCol w:w="1567"/>
      </w:tblGrid>
      <w:tr w:rsidR="009608DB" w:rsidRPr="008C54D5"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Pr="008C54D5" w:rsidRDefault="009608D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Pr="008C54D5" w:rsidRDefault="009608D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Pr="008C54D5" w:rsidRDefault="009608D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Pr="008C54D5" w:rsidRDefault="009608D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Pr="008C54D5" w:rsidRDefault="009608DB" w:rsidP="00D20F91">
            <w:pPr>
              <w:spacing w:line="360" w:lineRule="auto"/>
              <w:rPr>
                <w:sz w:val="22"/>
                <w:szCs w:val="22"/>
              </w:rPr>
            </w:pPr>
            <w:r w:rsidRPr="008C54D5">
              <w:rPr>
                <w:b/>
                <w:bCs/>
                <w:sz w:val="22"/>
                <w:szCs w:val="22"/>
              </w:rPr>
              <w:t>Status</w:t>
            </w:r>
          </w:p>
        </w:tc>
      </w:tr>
      <w:tr w:rsidR="009608DB" w:rsidRPr="008C54D5"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Pr="008C54D5" w:rsidRDefault="009608D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Pr="008C54D5" w:rsidRDefault="009608DB" w:rsidP="00D20F91">
            <w:pPr>
              <w:spacing w:line="360" w:lineRule="auto"/>
              <w:rPr>
                <w:sz w:val="22"/>
                <w:szCs w:val="22"/>
              </w:rPr>
            </w:pPr>
            <w:r w:rsidRPr="008C54D5">
              <w:rPr>
                <w:sz w:val="22"/>
                <w:szCs w:val="22"/>
              </w:rP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Pr="008C54D5" w:rsidRDefault="009608DB" w:rsidP="00D20F91">
            <w:pPr>
              <w:spacing w:line="360" w:lineRule="auto"/>
              <w:rPr>
                <w:sz w:val="22"/>
                <w:szCs w:val="22"/>
              </w:rPr>
            </w:pPr>
            <w:r w:rsidRPr="008C54D5">
              <w:rPr>
                <w:sz w:val="22"/>
                <w:szCs w:val="22"/>
              </w:rP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Pr="008C54D5" w:rsidRDefault="009608D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Pr="008C54D5" w:rsidRDefault="009608DB" w:rsidP="00D20F91">
            <w:pPr>
              <w:spacing w:line="360" w:lineRule="auto"/>
              <w:rPr>
                <w:sz w:val="22"/>
                <w:szCs w:val="22"/>
              </w:rPr>
            </w:pPr>
            <w:r w:rsidRPr="008C54D5">
              <w:rPr>
                <w:sz w:val="22"/>
                <w:szCs w:val="22"/>
              </w:rP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Pr="008C54D5" w:rsidRDefault="009608DB" w:rsidP="00D20F91">
            <w:pPr>
              <w:spacing w:line="360" w:lineRule="auto"/>
              <w:rPr>
                <w:sz w:val="22"/>
                <w:szCs w:val="22"/>
              </w:rPr>
            </w:pPr>
            <w:r w:rsidRPr="008C54D5">
              <w:rPr>
                <w:sz w:val="22"/>
                <w:szCs w:val="22"/>
              </w:rP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Pr="008C54D5" w:rsidRDefault="009608D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Pr="008C54D5" w:rsidRDefault="009608DB" w:rsidP="00D20F91">
            <w:pPr>
              <w:spacing w:line="360" w:lineRule="auto"/>
              <w:rPr>
                <w:sz w:val="22"/>
                <w:szCs w:val="22"/>
              </w:rPr>
            </w:pPr>
            <w:r w:rsidRPr="008C54D5">
              <w:rPr>
                <w:sz w:val="22"/>
                <w:szCs w:val="22"/>
              </w:rP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Pr="008C54D5" w:rsidRDefault="009608DB" w:rsidP="00D20F91">
            <w:pPr>
              <w:spacing w:line="360" w:lineRule="auto"/>
              <w:rPr>
                <w:sz w:val="22"/>
                <w:szCs w:val="22"/>
              </w:rPr>
            </w:pPr>
            <w:r w:rsidRPr="008C54D5">
              <w:rPr>
                <w:sz w:val="22"/>
                <w:szCs w:val="22"/>
              </w:rP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Pr="008C54D5" w:rsidRDefault="009608D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Pr="008C54D5" w:rsidRDefault="009608DB" w:rsidP="00D20F91">
            <w:pPr>
              <w:spacing w:line="360" w:lineRule="auto"/>
              <w:rPr>
                <w:sz w:val="22"/>
                <w:szCs w:val="22"/>
              </w:rPr>
            </w:pPr>
            <w:r w:rsidRPr="008C54D5">
              <w:rPr>
                <w:sz w:val="22"/>
                <w:szCs w:val="22"/>
              </w:rP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Pr="008C54D5" w:rsidRDefault="009608DB" w:rsidP="00D20F91">
            <w:pPr>
              <w:spacing w:line="360" w:lineRule="auto"/>
              <w:rPr>
                <w:sz w:val="22"/>
                <w:szCs w:val="22"/>
              </w:rPr>
            </w:pPr>
            <w:r w:rsidRPr="008C54D5">
              <w:rPr>
                <w:sz w:val="22"/>
                <w:szCs w:val="22"/>
              </w:rP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Pr="008C54D5" w:rsidRDefault="009608DB" w:rsidP="00D20F91">
            <w:pPr>
              <w:spacing w:line="360" w:lineRule="auto"/>
              <w:rPr>
                <w:sz w:val="22"/>
                <w:szCs w:val="22"/>
              </w:rPr>
            </w:pPr>
            <w:r w:rsidRPr="008C54D5">
              <w:rPr>
                <w:sz w:val="22"/>
                <w:szCs w:val="22"/>
              </w:rPr>
              <w:t>Pass</w:t>
            </w:r>
          </w:p>
        </w:tc>
      </w:tr>
    </w:tbl>
    <w:p w14:paraId="0F5A6E86" w14:textId="77777777" w:rsidR="00973A76" w:rsidRDefault="00973A76" w:rsidP="00D20F91">
      <w:pPr>
        <w:spacing w:line="360" w:lineRule="auto"/>
      </w:pPr>
    </w:p>
    <w:p w14:paraId="247DE04D" w14:textId="365DC4E6" w:rsidR="00705B40" w:rsidRPr="000B7EB2" w:rsidRDefault="000B7EB2" w:rsidP="000B7EB2">
      <w:pPr>
        <w:rPr>
          <w:i/>
          <w:iCs/>
          <w:sz w:val="22"/>
          <w:szCs w:val="22"/>
        </w:rPr>
      </w:pPr>
      <w:r w:rsidRPr="006A213F">
        <w:rPr>
          <w:i/>
          <w:iCs/>
          <w:sz w:val="22"/>
          <w:szCs w:val="22"/>
        </w:rPr>
        <w:t>Please refer to the Appendix for the screenshots.</w:t>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t>Test Case FT-03 - Generate SHAP Explanations (FR3)</w:t>
      </w:r>
    </w:p>
    <w:p w14:paraId="41C4EA8C" w14:textId="0BC43377" w:rsidR="007F1432" w:rsidRDefault="007F1432" w:rsidP="007F1432">
      <w:pPr>
        <w:pStyle w:val="Caption"/>
        <w:keepNext/>
      </w:pPr>
      <w:bookmarkStart w:id="128" w:name="_Toc216999532"/>
      <w:r>
        <w:t xml:space="preserve">Table </w:t>
      </w:r>
      <w:r w:rsidR="00B8393F">
        <w:fldChar w:fldCharType="begin"/>
      </w:r>
      <w:r w:rsidR="00B8393F">
        <w:instrText xml:space="preserve"> SEQ Table \* ARABIC </w:instrText>
      </w:r>
      <w:r w:rsidR="00B8393F">
        <w:fldChar w:fldCharType="separate"/>
      </w:r>
      <w:r w:rsidR="00B8393F">
        <w:rPr>
          <w:noProof/>
        </w:rPr>
        <w:t>7</w:t>
      </w:r>
      <w:bookmarkEnd w:id="128"/>
      <w:r w:rsidR="00B8393F">
        <w:rPr>
          <w:noProof/>
        </w:rPr>
        <w:fldChar w:fldCharType="end"/>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rsidRPr="008C54D5"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Pr="008C54D5" w:rsidRDefault="00E76F81" w:rsidP="00D20F91">
            <w:pPr>
              <w:spacing w:line="360" w:lineRule="auto"/>
              <w:rPr>
                <w:sz w:val="22"/>
                <w:szCs w:val="22"/>
              </w:rPr>
            </w:pPr>
            <w:r w:rsidRPr="008C54D5">
              <w:rPr>
                <w:b/>
                <w:bCs/>
                <w:sz w:val="22"/>
                <w:szCs w:val="22"/>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Pr="008C54D5" w:rsidRDefault="00E76F81" w:rsidP="00D20F91">
            <w:pPr>
              <w:spacing w:line="360" w:lineRule="auto"/>
              <w:rPr>
                <w:sz w:val="22"/>
                <w:szCs w:val="22"/>
              </w:rPr>
            </w:pPr>
            <w:r w:rsidRPr="008C54D5">
              <w:rPr>
                <w:b/>
                <w:bCs/>
                <w:sz w:val="22"/>
                <w:szCs w:val="22"/>
              </w:rPr>
              <w:t>FT-03</w:t>
            </w:r>
          </w:p>
        </w:tc>
      </w:tr>
      <w:tr w:rsidR="00E76F81" w:rsidRPr="008C54D5"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Pr="008C54D5" w:rsidRDefault="00E76F81"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Pr="008C54D5" w:rsidRDefault="00E76F81" w:rsidP="00D20F91">
            <w:pPr>
              <w:spacing w:line="360" w:lineRule="auto"/>
              <w:rPr>
                <w:sz w:val="22"/>
                <w:szCs w:val="22"/>
              </w:rPr>
            </w:pPr>
            <w:r w:rsidRPr="008C54D5">
              <w:rPr>
                <w:sz w:val="22"/>
                <w:szCs w:val="22"/>
              </w:rPr>
              <w:t>Test that SHAP explanations are shown in XAI mode</w:t>
            </w:r>
          </w:p>
        </w:tc>
      </w:tr>
      <w:tr w:rsidR="00E76F81" w:rsidRPr="008C54D5"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Pr="008C54D5" w:rsidRDefault="00E76F81"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Pr="008C54D5" w:rsidRDefault="00E76F81" w:rsidP="00D20F91">
            <w:pPr>
              <w:spacing w:line="360" w:lineRule="auto"/>
              <w:rPr>
                <w:sz w:val="22"/>
                <w:szCs w:val="22"/>
              </w:rPr>
            </w:pPr>
            <w:r w:rsidRPr="008C54D5">
              <w:rPr>
                <w:sz w:val="22"/>
                <w:szCs w:val="22"/>
              </w:rPr>
              <w:t>Hansa</w:t>
            </w:r>
          </w:p>
        </w:tc>
      </w:tr>
      <w:tr w:rsidR="00E76F81" w:rsidRPr="008C54D5"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Pr="008C54D5" w:rsidRDefault="00E76F81"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Pr="008C54D5" w:rsidRDefault="00E76F81" w:rsidP="00D20F91">
            <w:pPr>
              <w:spacing w:line="360" w:lineRule="auto"/>
              <w:rPr>
                <w:sz w:val="22"/>
                <w:szCs w:val="22"/>
              </w:rPr>
            </w:pPr>
            <w:r w:rsidRPr="008C54D5">
              <w:rPr>
                <w:sz w:val="22"/>
                <w:szCs w:val="22"/>
              </w:rPr>
              <w:t>2025/11/30</w:t>
            </w:r>
          </w:p>
        </w:tc>
      </w:tr>
      <w:tr w:rsidR="00E76F81" w:rsidRPr="008C54D5"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Pr="008C54D5" w:rsidRDefault="00E76F81"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Pr="008C54D5" w:rsidRDefault="00E76F81" w:rsidP="00D20F91">
            <w:pPr>
              <w:spacing w:line="360" w:lineRule="auto"/>
              <w:rPr>
                <w:sz w:val="22"/>
                <w:szCs w:val="22"/>
              </w:rPr>
            </w:pPr>
            <w:r w:rsidRPr="008C54D5">
              <w:rPr>
                <w:sz w:val="22"/>
                <w:szCs w:val="22"/>
              </w:rP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 xml:space="preserve">User is in </w:t>
      </w:r>
      <w:r w:rsidRPr="008C54D5">
        <w:rPr>
          <w:b/>
          <w:bCs/>
          <w:sz w:val="22"/>
          <w:szCs w:val="22"/>
        </w:rPr>
        <w:t>XAI mode</w:t>
      </w:r>
    </w:p>
    <w:p w14:paraId="3C2E0234" w14:textId="2F27B1FF" w:rsidR="006338BA" w:rsidRPr="002660AF" w:rsidRDefault="006338BA" w:rsidP="00D20F91">
      <w:pPr>
        <w:numPr>
          <w:ilvl w:val="0"/>
          <w:numId w:val="120"/>
        </w:numPr>
        <w:spacing w:before="120" w:after="120" w:line="360" w:lineRule="auto"/>
        <w:rPr>
          <w:sz w:val="22"/>
          <w:szCs w:val="22"/>
        </w:rPr>
      </w:pPr>
      <w:r w:rsidRPr="008C54D5">
        <w:rPr>
          <w:sz w:val="22"/>
          <w:szCs w:val="22"/>
        </w:rPr>
        <w:t>Valid loan submission</w:t>
      </w:r>
    </w:p>
    <w:p w14:paraId="28EE6349" w14:textId="4D0769DF" w:rsidR="00FA344B" w:rsidRPr="00FA344B" w:rsidRDefault="006338BA" w:rsidP="00D20F91">
      <w:pPr>
        <w:pStyle w:val="Heading5"/>
        <w:spacing w:line="360" w:lineRule="auto"/>
      </w:pPr>
      <w:r>
        <w:t>Test Data</w:t>
      </w:r>
    </w:p>
    <w:p w14:paraId="0AEC7C62" w14:textId="0BAB03FF" w:rsidR="00E76F81" w:rsidRPr="002660AF" w:rsidRDefault="006338BA" w:rsidP="00D20F91">
      <w:pPr>
        <w:numPr>
          <w:ilvl w:val="0"/>
          <w:numId w:val="121"/>
        </w:numPr>
        <w:spacing w:before="120" w:after="120" w:line="360" w:lineRule="auto"/>
        <w:rPr>
          <w:sz w:val="22"/>
          <w:szCs w:val="22"/>
        </w:rPr>
      </w:pPr>
      <w:r w:rsidRPr="008C54D5">
        <w:rPr>
          <w:sz w:val="22"/>
          <w:szCs w:val="22"/>
        </w:rPr>
        <w:t>Loan form input</w:t>
      </w:r>
    </w:p>
    <w:p w14:paraId="3FCC6F3E" w14:textId="30757FCE" w:rsidR="006338BA" w:rsidRPr="006338BA" w:rsidRDefault="006338BA" w:rsidP="00D20F91">
      <w:pPr>
        <w:pStyle w:val="Heading5"/>
        <w:spacing w:line="360" w:lineRule="auto"/>
      </w:pPr>
      <w:r>
        <w:t>Steps and Results</w:t>
      </w:r>
    </w:p>
    <w:p w14:paraId="6834396A" w14:textId="38DFABDA" w:rsidR="007F1432" w:rsidRDefault="007F1432" w:rsidP="007F1432">
      <w:pPr>
        <w:pStyle w:val="Caption"/>
        <w:keepNext/>
      </w:pPr>
      <w:bookmarkStart w:id="129" w:name="_Toc216999533"/>
      <w:r>
        <w:t xml:space="preserve">Table </w:t>
      </w:r>
      <w:r w:rsidR="00B8393F">
        <w:fldChar w:fldCharType="begin"/>
      </w:r>
      <w:r w:rsidR="00B8393F">
        <w:instrText xml:space="preserve"> SEQ Table \* ARABIC </w:instrText>
      </w:r>
      <w:r w:rsidR="00B8393F">
        <w:fldChar w:fldCharType="separate"/>
      </w:r>
      <w:r w:rsidR="00B8393F">
        <w:rPr>
          <w:noProof/>
        </w:rPr>
        <w:t>8</w:t>
      </w:r>
      <w:bookmarkEnd w:id="129"/>
      <w:r w:rsidR="00B8393F">
        <w:rPr>
          <w:noProof/>
        </w:rPr>
        <w:fldChar w:fldCharType="end"/>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161"/>
        <w:gridCol w:w="2378"/>
        <w:gridCol w:w="1823"/>
        <w:gridCol w:w="1766"/>
      </w:tblGrid>
      <w:tr w:rsidR="006338BA" w:rsidRPr="008C54D5"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Pr="008C54D5" w:rsidRDefault="006338BA"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Pr="008C54D5" w:rsidRDefault="006338BA"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Pr="008C54D5" w:rsidRDefault="006338BA"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Pr="008C54D5" w:rsidRDefault="006338BA"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Pr="008C54D5" w:rsidRDefault="006338BA" w:rsidP="00D20F91">
            <w:pPr>
              <w:spacing w:line="360" w:lineRule="auto"/>
              <w:rPr>
                <w:sz w:val="22"/>
                <w:szCs w:val="22"/>
              </w:rPr>
            </w:pPr>
            <w:r w:rsidRPr="008C54D5">
              <w:rPr>
                <w:b/>
                <w:bCs/>
                <w:sz w:val="22"/>
                <w:szCs w:val="22"/>
              </w:rPr>
              <w:t>Status</w:t>
            </w:r>
          </w:p>
        </w:tc>
      </w:tr>
      <w:tr w:rsidR="006338BA" w:rsidRPr="008C54D5"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Pr="008C54D5" w:rsidRDefault="006338BA"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Pr="008C54D5" w:rsidRDefault="006338BA" w:rsidP="00D20F91">
            <w:pPr>
              <w:spacing w:line="360" w:lineRule="auto"/>
              <w:rPr>
                <w:sz w:val="22"/>
                <w:szCs w:val="22"/>
              </w:rPr>
            </w:pPr>
            <w:r w:rsidRPr="008C54D5">
              <w:rPr>
                <w:sz w:val="22"/>
                <w:szCs w:val="22"/>
              </w:rP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Pr="008C54D5" w:rsidRDefault="006338BA" w:rsidP="00D20F91">
            <w:pPr>
              <w:spacing w:line="360" w:lineRule="auto"/>
              <w:rPr>
                <w:sz w:val="22"/>
                <w:szCs w:val="22"/>
              </w:rPr>
            </w:pPr>
            <w:r w:rsidRPr="008C54D5">
              <w:rPr>
                <w:sz w:val="22"/>
                <w:szCs w:val="22"/>
              </w:rP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Pr="008C54D5" w:rsidRDefault="006338BA"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Pr="008C54D5" w:rsidRDefault="006338BA" w:rsidP="00D20F91">
            <w:pPr>
              <w:spacing w:line="360" w:lineRule="auto"/>
              <w:rPr>
                <w:sz w:val="22"/>
                <w:szCs w:val="22"/>
              </w:rPr>
            </w:pPr>
            <w:r w:rsidRPr="008C54D5">
              <w:rPr>
                <w:sz w:val="22"/>
                <w:szCs w:val="22"/>
              </w:rP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Pr="008C54D5" w:rsidRDefault="006338BA" w:rsidP="00D20F91">
            <w:pPr>
              <w:spacing w:line="360" w:lineRule="auto"/>
              <w:rPr>
                <w:sz w:val="22"/>
                <w:szCs w:val="22"/>
              </w:rPr>
            </w:pPr>
            <w:r w:rsidRPr="008C54D5">
              <w:rPr>
                <w:sz w:val="22"/>
                <w:szCs w:val="22"/>
              </w:rP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Pr="008C54D5" w:rsidRDefault="006338BA"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Pr="008C54D5" w:rsidRDefault="006338BA" w:rsidP="00D20F91">
            <w:pPr>
              <w:spacing w:line="360" w:lineRule="auto"/>
              <w:rPr>
                <w:sz w:val="22"/>
                <w:szCs w:val="22"/>
              </w:rPr>
            </w:pPr>
            <w:r w:rsidRPr="008C54D5">
              <w:rPr>
                <w:sz w:val="22"/>
                <w:szCs w:val="22"/>
              </w:rP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Pr="008C54D5" w:rsidRDefault="006338BA" w:rsidP="00D20F91">
            <w:pPr>
              <w:spacing w:line="360" w:lineRule="auto"/>
              <w:rPr>
                <w:sz w:val="22"/>
                <w:szCs w:val="22"/>
              </w:rPr>
            </w:pPr>
            <w:r w:rsidRPr="008C54D5">
              <w:rPr>
                <w:sz w:val="22"/>
                <w:szCs w:val="22"/>
              </w:rP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Pr="008C54D5" w:rsidRDefault="006338BA"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Pr="008C54D5" w:rsidRDefault="006338BA" w:rsidP="00D20F91">
            <w:pPr>
              <w:spacing w:line="360" w:lineRule="auto"/>
              <w:rPr>
                <w:sz w:val="22"/>
                <w:szCs w:val="22"/>
              </w:rPr>
            </w:pPr>
            <w:r w:rsidRPr="008C54D5">
              <w:rPr>
                <w:sz w:val="22"/>
                <w:szCs w:val="22"/>
              </w:rP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Pr="008C54D5" w:rsidRDefault="006338BA" w:rsidP="00D20F91">
            <w:pPr>
              <w:spacing w:line="360" w:lineRule="auto"/>
              <w:rPr>
                <w:sz w:val="22"/>
                <w:szCs w:val="22"/>
              </w:rPr>
            </w:pPr>
            <w:r w:rsidRPr="008C54D5">
              <w:rPr>
                <w:sz w:val="22"/>
                <w:szCs w:val="22"/>
              </w:rP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Pr="008C54D5" w:rsidRDefault="006338BA" w:rsidP="00D20F91">
            <w:pPr>
              <w:spacing w:line="360" w:lineRule="auto"/>
              <w:rPr>
                <w:sz w:val="22"/>
                <w:szCs w:val="22"/>
              </w:rPr>
            </w:pPr>
            <w:r w:rsidRPr="008C54D5">
              <w:rPr>
                <w:sz w:val="22"/>
                <w:szCs w:val="22"/>
              </w:rPr>
              <w:t>Pass</w:t>
            </w:r>
          </w:p>
        </w:tc>
      </w:tr>
    </w:tbl>
    <w:p w14:paraId="2B964520" w14:textId="38B81269" w:rsidR="00973A76" w:rsidRDefault="00973A76" w:rsidP="00D20F91">
      <w:pPr>
        <w:spacing w:line="360" w:lineRule="auto"/>
      </w:pPr>
    </w:p>
    <w:p w14:paraId="33BCDC37" w14:textId="44228A67" w:rsidR="002660AF" w:rsidRPr="002660AF" w:rsidRDefault="002660AF" w:rsidP="002660AF">
      <w:pPr>
        <w:rPr>
          <w:i/>
          <w:iCs/>
          <w:sz w:val="22"/>
          <w:szCs w:val="22"/>
        </w:rPr>
      </w:pPr>
      <w:r w:rsidRPr="006A213F">
        <w:rPr>
          <w:i/>
          <w:iCs/>
          <w:sz w:val="22"/>
          <w:szCs w:val="22"/>
        </w:rPr>
        <w:t>Please refer to the Appendix for the screenshots.</w:t>
      </w:r>
    </w:p>
    <w:p w14:paraId="5A7E2D25" w14:textId="26DB3933" w:rsidR="002535C2" w:rsidRDefault="002535C2" w:rsidP="00D20F91">
      <w:pPr>
        <w:spacing w:line="360" w:lineRule="auto"/>
        <w:jc w:val="center"/>
      </w:pPr>
    </w:p>
    <w:p w14:paraId="1BF6FE8D" w14:textId="35F953F8" w:rsidR="003B75F2" w:rsidRPr="000869B9" w:rsidRDefault="001B2D60" w:rsidP="00D20F91">
      <w:pPr>
        <w:pStyle w:val="Heading4"/>
        <w:spacing w:line="360" w:lineRule="auto"/>
      </w:pPr>
      <w:r w:rsidRPr="001B2D60">
        <w:t xml:space="preserve">Test Case FT-04 </w:t>
      </w:r>
      <w:r w:rsidR="00597994">
        <w:t xml:space="preserve">- </w:t>
      </w:r>
      <w:r w:rsidRPr="001B2D60">
        <w:t>FAQ Answering (FR4)</w:t>
      </w:r>
    </w:p>
    <w:p w14:paraId="544206A5" w14:textId="6B77F2D5" w:rsidR="007F1432" w:rsidRDefault="007F1432" w:rsidP="007F1432">
      <w:pPr>
        <w:pStyle w:val="Caption"/>
        <w:keepNext/>
      </w:pPr>
      <w:bookmarkStart w:id="130" w:name="_Toc216999534"/>
      <w:r>
        <w:t xml:space="preserve">Table </w:t>
      </w:r>
      <w:r w:rsidR="00B8393F">
        <w:fldChar w:fldCharType="begin"/>
      </w:r>
      <w:r w:rsidR="00B8393F">
        <w:instrText xml:space="preserve"> SEQ Table \* ARABIC </w:instrText>
      </w:r>
      <w:r w:rsidR="00B8393F">
        <w:fldChar w:fldCharType="separate"/>
      </w:r>
      <w:r w:rsidR="00B8393F">
        <w:rPr>
          <w:noProof/>
        </w:rPr>
        <w:t>9</w:t>
      </w:r>
      <w:bookmarkEnd w:id="130"/>
      <w:r w:rsidR="00B8393F">
        <w:rPr>
          <w:noProof/>
        </w:rPr>
        <w:fldChar w:fldCharType="end"/>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1B2D60" w:rsidRPr="008C54D5"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Pr="008C54D5" w:rsidRDefault="001B2D60"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Pr="008C54D5" w:rsidRDefault="001B2D60" w:rsidP="00D20F91">
            <w:pPr>
              <w:spacing w:line="360" w:lineRule="auto"/>
              <w:rPr>
                <w:sz w:val="22"/>
                <w:szCs w:val="22"/>
              </w:rPr>
            </w:pPr>
            <w:r w:rsidRPr="008C54D5">
              <w:rPr>
                <w:b/>
                <w:bCs/>
                <w:sz w:val="22"/>
                <w:szCs w:val="22"/>
              </w:rPr>
              <w:t>FT_04</w:t>
            </w:r>
          </w:p>
        </w:tc>
      </w:tr>
      <w:tr w:rsidR="001B2D60" w:rsidRPr="008C54D5"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Pr="008C54D5" w:rsidRDefault="001B2D60"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Pr="008C54D5" w:rsidRDefault="001B2D60" w:rsidP="00D20F91">
            <w:pPr>
              <w:spacing w:line="360" w:lineRule="auto"/>
              <w:rPr>
                <w:sz w:val="22"/>
                <w:szCs w:val="22"/>
              </w:rPr>
            </w:pPr>
            <w:r w:rsidRPr="008C54D5">
              <w:rPr>
                <w:sz w:val="22"/>
                <w:szCs w:val="22"/>
              </w:rPr>
              <w:t>Test GPT-based FAQ answering</w:t>
            </w:r>
          </w:p>
        </w:tc>
      </w:tr>
      <w:tr w:rsidR="001B2D60" w:rsidRPr="008C54D5"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Pr="008C54D5" w:rsidRDefault="001B2D60"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Pr="008C54D5" w:rsidRDefault="001B2D60" w:rsidP="00D20F91">
            <w:pPr>
              <w:spacing w:line="360" w:lineRule="auto"/>
              <w:rPr>
                <w:sz w:val="22"/>
                <w:szCs w:val="22"/>
              </w:rPr>
            </w:pPr>
            <w:r w:rsidRPr="008C54D5">
              <w:rPr>
                <w:sz w:val="22"/>
                <w:szCs w:val="22"/>
              </w:rPr>
              <w:t>Hansa</w:t>
            </w:r>
          </w:p>
        </w:tc>
      </w:tr>
      <w:tr w:rsidR="001B2D60" w:rsidRPr="008C54D5"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Pr="008C54D5" w:rsidRDefault="001B2D60"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Pr="008C54D5" w:rsidRDefault="001B2D60" w:rsidP="00D20F91">
            <w:pPr>
              <w:spacing w:line="360" w:lineRule="auto"/>
              <w:rPr>
                <w:sz w:val="22"/>
                <w:szCs w:val="22"/>
              </w:rPr>
            </w:pPr>
            <w:r w:rsidRPr="008C54D5">
              <w:rPr>
                <w:sz w:val="22"/>
                <w:szCs w:val="22"/>
              </w:rPr>
              <w:t>2025/11/30</w:t>
            </w:r>
          </w:p>
        </w:tc>
      </w:tr>
      <w:tr w:rsidR="001B2D60" w:rsidRPr="008C54D5"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Pr="008C54D5" w:rsidRDefault="001B2D60"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Pr="008C54D5" w:rsidRDefault="001B2D60" w:rsidP="00D20F91">
            <w:pPr>
              <w:spacing w:line="360" w:lineRule="auto"/>
              <w:rPr>
                <w:sz w:val="22"/>
                <w:szCs w:val="22"/>
              </w:rPr>
            </w:pPr>
            <w:r w:rsidRPr="008C54D5">
              <w:rPr>
                <w:sz w:val="22"/>
                <w:szCs w:val="22"/>
              </w:rP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User logged in</w:t>
      </w:r>
    </w:p>
    <w:p w14:paraId="7EB9CBA9" w14:textId="4F79EAA7" w:rsidR="001B2D60" w:rsidRPr="00597994" w:rsidRDefault="001B2D60" w:rsidP="00D20F91">
      <w:pPr>
        <w:numPr>
          <w:ilvl w:val="0"/>
          <w:numId w:val="122"/>
        </w:numPr>
        <w:spacing w:before="120" w:after="120" w:line="360" w:lineRule="auto"/>
        <w:rPr>
          <w:sz w:val="22"/>
          <w:szCs w:val="22"/>
        </w:rPr>
      </w:pPr>
      <w:r w:rsidRPr="008C54D5">
        <w:rPr>
          <w:sz w:val="22"/>
          <w:szCs w:val="22"/>
        </w:rPr>
        <w:lastRenderedPageBreak/>
        <w:t>Chat screen open</w:t>
      </w:r>
    </w:p>
    <w:p w14:paraId="7C7787A1" w14:textId="0A5777FF" w:rsidR="00FA344B" w:rsidRPr="00FA344B" w:rsidRDefault="001B2D60" w:rsidP="00D20F91">
      <w:pPr>
        <w:pStyle w:val="Heading5"/>
        <w:spacing w:line="360" w:lineRule="auto"/>
      </w:pPr>
      <w:r>
        <w:t>Test Data</w:t>
      </w:r>
    </w:p>
    <w:p w14:paraId="2B66B7C2" w14:textId="13407B18" w:rsidR="001B2D60" w:rsidRPr="00597994" w:rsidRDefault="001B2D60" w:rsidP="00D20F91">
      <w:pPr>
        <w:numPr>
          <w:ilvl w:val="0"/>
          <w:numId w:val="123"/>
        </w:numPr>
        <w:spacing w:before="120" w:after="120" w:line="360" w:lineRule="auto"/>
        <w:rPr>
          <w:sz w:val="22"/>
          <w:szCs w:val="22"/>
        </w:rPr>
      </w:pPr>
      <w:r w:rsidRPr="008C54D5">
        <w:rPr>
          <w:sz w:val="22"/>
          <w:szCs w:val="22"/>
        </w:rPr>
        <w:t>“What affects credit score?”</w:t>
      </w:r>
    </w:p>
    <w:p w14:paraId="0CD01C13" w14:textId="03ABB40B" w:rsidR="00FA344B" w:rsidRDefault="00FA344B" w:rsidP="00D20F91">
      <w:pPr>
        <w:pStyle w:val="Heading5"/>
        <w:spacing w:line="360" w:lineRule="auto"/>
      </w:pPr>
      <w:r>
        <w:t>Steps and Results</w:t>
      </w:r>
    </w:p>
    <w:p w14:paraId="0CAFE721" w14:textId="43A4090D" w:rsidR="007F1432" w:rsidRDefault="007F1432" w:rsidP="007F1432">
      <w:pPr>
        <w:pStyle w:val="Caption"/>
        <w:keepNext/>
      </w:pPr>
      <w:bookmarkStart w:id="131" w:name="_Toc216999535"/>
      <w:r>
        <w:t xml:space="preserve">Table </w:t>
      </w:r>
      <w:r w:rsidR="00B8393F">
        <w:fldChar w:fldCharType="begin"/>
      </w:r>
      <w:r w:rsidR="00B8393F">
        <w:instrText xml:space="preserve"> SEQ Table \* ARABIC </w:instrText>
      </w:r>
      <w:r w:rsidR="00B8393F">
        <w:fldChar w:fldCharType="separate"/>
      </w:r>
      <w:r w:rsidR="00B8393F">
        <w:rPr>
          <w:noProof/>
        </w:rPr>
        <w:t>10</w:t>
      </w:r>
      <w:bookmarkEnd w:id="131"/>
      <w:r w:rsidR="00B8393F">
        <w:rPr>
          <w:noProof/>
        </w:rPr>
        <w:fldChar w:fldCharType="end"/>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049"/>
        <w:gridCol w:w="2045"/>
        <w:gridCol w:w="2032"/>
        <w:gridCol w:w="2002"/>
      </w:tblGrid>
      <w:tr w:rsidR="00FA344B" w:rsidRPr="008C54D5"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Pr="008C54D5" w:rsidRDefault="00FA344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Pr="008C54D5" w:rsidRDefault="00FA344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Pr="008C54D5" w:rsidRDefault="00FA344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Pr="008C54D5" w:rsidRDefault="00FA344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Pr="008C54D5" w:rsidRDefault="00FA344B" w:rsidP="00D20F91">
            <w:pPr>
              <w:spacing w:line="360" w:lineRule="auto"/>
              <w:rPr>
                <w:sz w:val="22"/>
                <w:szCs w:val="22"/>
              </w:rPr>
            </w:pPr>
            <w:r w:rsidRPr="008C54D5">
              <w:rPr>
                <w:b/>
                <w:bCs/>
                <w:sz w:val="22"/>
                <w:szCs w:val="22"/>
              </w:rPr>
              <w:t>Status</w:t>
            </w:r>
          </w:p>
        </w:tc>
      </w:tr>
      <w:tr w:rsidR="00FA344B" w:rsidRPr="008C54D5"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Pr="008C54D5" w:rsidRDefault="00FA344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Pr="008C54D5" w:rsidRDefault="00FA344B" w:rsidP="00D20F91">
            <w:pPr>
              <w:spacing w:line="360" w:lineRule="auto"/>
              <w:rPr>
                <w:sz w:val="22"/>
                <w:szCs w:val="22"/>
              </w:rPr>
            </w:pPr>
            <w:r w:rsidRPr="008C54D5">
              <w:rPr>
                <w:sz w:val="22"/>
                <w:szCs w:val="22"/>
              </w:rP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Pr="008C54D5" w:rsidRDefault="00FA344B" w:rsidP="00D20F91">
            <w:pPr>
              <w:spacing w:line="360" w:lineRule="auto"/>
              <w:rPr>
                <w:sz w:val="22"/>
                <w:szCs w:val="22"/>
              </w:rPr>
            </w:pPr>
            <w:r w:rsidRPr="008C54D5">
              <w:rPr>
                <w:sz w:val="22"/>
                <w:szCs w:val="22"/>
              </w:rP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Pr="008C54D5" w:rsidRDefault="00FA344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Pr="008C54D5" w:rsidRDefault="00FA344B" w:rsidP="00D20F91">
            <w:pPr>
              <w:spacing w:line="360" w:lineRule="auto"/>
              <w:rPr>
                <w:sz w:val="22"/>
                <w:szCs w:val="22"/>
              </w:rPr>
            </w:pPr>
            <w:r w:rsidRPr="008C54D5">
              <w:rPr>
                <w:sz w:val="22"/>
                <w:szCs w:val="22"/>
              </w:rP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Pr="008C54D5" w:rsidRDefault="00FA344B" w:rsidP="00D20F91">
            <w:pPr>
              <w:spacing w:line="360" w:lineRule="auto"/>
              <w:rPr>
                <w:sz w:val="22"/>
                <w:szCs w:val="22"/>
              </w:rPr>
            </w:pPr>
            <w:r w:rsidRPr="008C54D5">
              <w:rPr>
                <w:sz w:val="22"/>
                <w:szCs w:val="22"/>
              </w:rP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Pr="008C54D5" w:rsidRDefault="00FA344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Pr="008C54D5" w:rsidRDefault="00FA344B" w:rsidP="00D20F91">
            <w:pPr>
              <w:spacing w:line="360" w:lineRule="auto"/>
              <w:rPr>
                <w:sz w:val="22"/>
                <w:szCs w:val="22"/>
              </w:rPr>
            </w:pPr>
            <w:r w:rsidRPr="008C54D5">
              <w:rPr>
                <w:sz w:val="22"/>
                <w:szCs w:val="22"/>
              </w:rP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Pr="008C54D5" w:rsidRDefault="00FA344B" w:rsidP="00D20F91">
            <w:pPr>
              <w:spacing w:line="360" w:lineRule="auto"/>
              <w:rPr>
                <w:sz w:val="22"/>
                <w:szCs w:val="22"/>
              </w:rPr>
            </w:pPr>
            <w:r w:rsidRPr="008C54D5">
              <w:rPr>
                <w:sz w:val="22"/>
                <w:szCs w:val="22"/>
              </w:rP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Pr="008C54D5" w:rsidRDefault="00FA344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Pr="008C54D5" w:rsidRDefault="00FA344B" w:rsidP="00D20F91">
            <w:pPr>
              <w:spacing w:line="360" w:lineRule="auto"/>
              <w:rPr>
                <w:sz w:val="22"/>
                <w:szCs w:val="22"/>
              </w:rPr>
            </w:pPr>
            <w:r w:rsidRPr="008C54D5">
              <w:rPr>
                <w:sz w:val="22"/>
                <w:szCs w:val="22"/>
              </w:rP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Pr="008C54D5" w:rsidRDefault="00FA344B" w:rsidP="00D20F91">
            <w:pPr>
              <w:spacing w:line="360" w:lineRule="auto"/>
              <w:rPr>
                <w:sz w:val="22"/>
                <w:szCs w:val="22"/>
              </w:rPr>
            </w:pPr>
            <w:r w:rsidRPr="008C54D5">
              <w:rPr>
                <w:sz w:val="22"/>
                <w:szCs w:val="22"/>
              </w:rP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Pr="008C54D5" w:rsidRDefault="00FA344B" w:rsidP="00D20F91">
            <w:pPr>
              <w:spacing w:line="360" w:lineRule="auto"/>
              <w:rPr>
                <w:sz w:val="22"/>
                <w:szCs w:val="22"/>
              </w:rPr>
            </w:pPr>
            <w:r w:rsidRPr="008C54D5">
              <w:rPr>
                <w:sz w:val="22"/>
                <w:szCs w:val="22"/>
              </w:rPr>
              <w:t>Pass</w:t>
            </w:r>
          </w:p>
        </w:tc>
      </w:tr>
    </w:tbl>
    <w:p w14:paraId="56E89FBE" w14:textId="77777777" w:rsidR="00D45842" w:rsidRDefault="00D45842" w:rsidP="00D20F91">
      <w:pPr>
        <w:spacing w:line="360" w:lineRule="auto"/>
      </w:pPr>
    </w:p>
    <w:p w14:paraId="3952CF34" w14:textId="11AA639E" w:rsidR="00D45842" w:rsidRPr="00D45842" w:rsidRDefault="00D45842" w:rsidP="00D20F91">
      <w:pPr>
        <w:pStyle w:val="Heading4"/>
        <w:spacing w:line="360" w:lineRule="auto"/>
      </w:pPr>
      <w:r>
        <w:t xml:space="preserve">Test Case FT-05 </w:t>
      </w:r>
      <w:r w:rsidR="00597994">
        <w:t>-</w:t>
      </w:r>
      <w:r>
        <w:t xml:space="preserve"> Trust Survey Submission (FR5)</w:t>
      </w:r>
    </w:p>
    <w:p w14:paraId="25955382" w14:textId="5406A6D7" w:rsidR="007F1432" w:rsidRDefault="007F1432" w:rsidP="007F1432">
      <w:pPr>
        <w:pStyle w:val="Caption"/>
        <w:keepNext/>
      </w:pPr>
      <w:bookmarkStart w:id="132" w:name="_Toc216999536"/>
      <w:r>
        <w:t xml:space="preserve">Table </w:t>
      </w:r>
      <w:r w:rsidR="00B8393F">
        <w:fldChar w:fldCharType="begin"/>
      </w:r>
      <w:r w:rsidR="00B8393F">
        <w:instrText xml:space="preserve"> SEQ Table \* ARABIC </w:instrText>
      </w:r>
      <w:r w:rsidR="00B8393F">
        <w:fldChar w:fldCharType="separate"/>
      </w:r>
      <w:r w:rsidR="00B8393F">
        <w:rPr>
          <w:noProof/>
        </w:rPr>
        <w:t>11</w:t>
      </w:r>
      <w:bookmarkEnd w:id="132"/>
      <w:r w:rsidR="00B8393F">
        <w:rPr>
          <w:noProof/>
        </w:rPr>
        <w:fldChar w:fldCharType="end"/>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rsidRPr="008C54D5"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Pr="008C54D5" w:rsidRDefault="00D45842"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Pr="008C54D5" w:rsidRDefault="00D45842" w:rsidP="00D20F91">
            <w:pPr>
              <w:spacing w:line="360" w:lineRule="auto"/>
              <w:rPr>
                <w:sz w:val="22"/>
                <w:szCs w:val="22"/>
              </w:rPr>
            </w:pPr>
            <w:r w:rsidRPr="008C54D5">
              <w:rPr>
                <w:b/>
                <w:bCs/>
                <w:sz w:val="22"/>
                <w:szCs w:val="22"/>
              </w:rPr>
              <w:t>FT_05</w:t>
            </w:r>
          </w:p>
        </w:tc>
      </w:tr>
      <w:tr w:rsidR="00D45842" w:rsidRPr="008C54D5"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Pr="008C54D5" w:rsidRDefault="00D45842"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Pr="008C54D5" w:rsidRDefault="00D45842" w:rsidP="00D20F91">
            <w:pPr>
              <w:spacing w:line="360" w:lineRule="auto"/>
              <w:rPr>
                <w:sz w:val="22"/>
                <w:szCs w:val="22"/>
              </w:rPr>
            </w:pPr>
            <w:r w:rsidRPr="008C54D5">
              <w:rPr>
                <w:sz w:val="22"/>
                <w:szCs w:val="22"/>
              </w:rPr>
              <w:t>Test that trust survey responses are saved in Supabase</w:t>
            </w:r>
          </w:p>
        </w:tc>
      </w:tr>
      <w:tr w:rsidR="00D45842" w:rsidRPr="008C54D5"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Pr="008C54D5" w:rsidRDefault="00D45842"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Pr="008C54D5" w:rsidRDefault="00D45842" w:rsidP="00D20F91">
            <w:pPr>
              <w:spacing w:line="360" w:lineRule="auto"/>
              <w:rPr>
                <w:sz w:val="22"/>
                <w:szCs w:val="22"/>
              </w:rPr>
            </w:pPr>
            <w:r w:rsidRPr="008C54D5">
              <w:rPr>
                <w:sz w:val="22"/>
                <w:szCs w:val="22"/>
              </w:rPr>
              <w:t>Hansa</w:t>
            </w:r>
          </w:p>
        </w:tc>
      </w:tr>
      <w:tr w:rsidR="00D45842" w:rsidRPr="008C54D5"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Pr="008C54D5" w:rsidRDefault="00D45842"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Pr="008C54D5" w:rsidRDefault="00D45842" w:rsidP="00D20F91">
            <w:pPr>
              <w:spacing w:line="360" w:lineRule="auto"/>
              <w:rPr>
                <w:sz w:val="22"/>
                <w:szCs w:val="22"/>
              </w:rPr>
            </w:pPr>
            <w:r w:rsidRPr="008C54D5">
              <w:rPr>
                <w:sz w:val="22"/>
                <w:szCs w:val="22"/>
              </w:rPr>
              <w:t>2025/11/30</w:t>
            </w:r>
          </w:p>
        </w:tc>
      </w:tr>
      <w:tr w:rsidR="00D45842" w:rsidRPr="008C54D5"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Pr="008C54D5" w:rsidRDefault="00D45842"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Pr="008C54D5" w:rsidRDefault="00D45842" w:rsidP="00D20F91">
            <w:pPr>
              <w:spacing w:line="360" w:lineRule="auto"/>
              <w:rPr>
                <w:sz w:val="22"/>
                <w:szCs w:val="22"/>
              </w:rPr>
            </w:pPr>
            <w:r w:rsidRPr="008C54D5">
              <w:rPr>
                <w:sz w:val="22"/>
                <w:szCs w:val="22"/>
              </w:rP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Pr="008C54D5" w:rsidRDefault="00D45842" w:rsidP="00D20F91">
      <w:pPr>
        <w:numPr>
          <w:ilvl w:val="0"/>
          <w:numId w:val="124"/>
        </w:numPr>
        <w:spacing w:before="120" w:after="120" w:line="360" w:lineRule="auto"/>
        <w:rPr>
          <w:sz w:val="22"/>
          <w:szCs w:val="22"/>
        </w:rPr>
      </w:pPr>
      <w:r w:rsidRPr="008C54D5">
        <w:rPr>
          <w:sz w:val="22"/>
          <w:szCs w:val="22"/>
        </w:rPr>
        <w:t>User completed a loan prediction.</w:t>
      </w:r>
    </w:p>
    <w:p w14:paraId="497F4430" w14:textId="77138784" w:rsidR="00D45842" w:rsidRPr="008C54D5" w:rsidRDefault="00D45842" w:rsidP="00D20F91">
      <w:pPr>
        <w:numPr>
          <w:ilvl w:val="0"/>
          <w:numId w:val="124"/>
        </w:numPr>
        <w:spacing w:before="120" w:after="120" w:line="360" w:lineRule="auto"/>
        <w:rPr>
          <w:sz w:val="22"/>
          <w:szCs w:val="22"/>
        </w:rPr>
      </w:pPr>
      <w:r w:rsidRPr="008C54D5">
        <w:rPr>
          <w:sz w:val="22"/>
          <w:szCs w:val="22"/>
        </w:rPr>
        <w:t>Survey screen available</w:t>
      </w:r>
    </w:p>
    <w:p w14:paraId="0425865C" w14:textId="6F7D74DB" w:rsidR="00D45842" w:rsidRPr="00D45842" w:rsidRDefault="00D45842" w:rsidP="00D20F91">
      <w:pPr>
        <w:pStyle w:val="Heading5"/>
        <w:spacing w:line="360" w:lineRule="auto"/>
      </w:pPr>
      <w:r>
        <w:t>Test Data</w:t>
      </w:r>
    </w:p>
    <w:p w14:paraId="4F87CBD7" w14:textId="0EB34795" w:rsidR="00D45842" w:rsidRPr="008C54D5" w:rsidRDefault="00D45842" w:rsidP="00D20F91">
      <w:pPr>
        <w:numPr>
          <w:ilvl w:val="0"/>
          <w:numId w:val="125"/>
        </w:numPr>
        <w:spacing w:before="120" w:after="120" w:line="360" w:lineRule="auto"/>
        <w:rPr>
          <w:sz w:val="22"/>
          <w:szCs w:val="22"/>
        </w:rPr>
      </w:pPr>
      <w:r w:rsidRPr="008C54D5">
        <w:rPr>
          <w:sz w:val="22"/>
          <w:szCs w:val="22"/>
        </w:rPr>
        <w:t>Ratings: 1</w:t>
      </w:r>
      <w:r w:rsidR="007F1432">
        <w:rPr>
          <w:sz w:val="22"/>
          <w:szCs w:val="22"/>
        </w:rPr>
        <w:t>-</w:t>
      </w:r>
      <w:r w:rsidRPr="008C54D5">
        <w:rPr>
          <w:sz w:val="22"/>
          <w:szCs w:val="22"/>
        </w:rPr>
        <w:t>5 values</w:t>
      </w:r>
    </w:p>
    <w:p w14:paraId="0CFDE169" w14:textId="3AF8EC52" w:rsidR="00D45842" w:rsidRPr="00D45842" w:rsidRDefault="00D45842" w:rsidP="00D20F91">
      <w:pPr>
        <w:pStyle w:val="Heading5"/>
        <w:spacing w:line="360" w:lineRule="auto"/>
      </w:pPr>
      <w:r>
        <w:lastRenderedPageBreak/>
        <w:t>Steps and Results</w:t>
      </w:r>
    </w:p>
    <w:p w14:paraId="6A070CD6" w14:textId="603D2CFC" w:rsidR="005E5656" w:rsidRDefault="005E5656" w:rsidP="005E5656">
      <w:pPr>
        <w:pStyle w:val="Caption"/>
        <w:keepNext/>
      </w:pPr>
      <w:bookmarkStart w:id="133" w:name="_Toc216999537"/>
      <w:r>
        <w:t xml:space="preserve">Table </w:t>
      </w:r>
      <w:r w:rsidR="00B8393F">
        <w:fldChar w:fldCharType="begin"/>
      </w:r>
      <w:r w:rsidR="00B8393F">
        <w:instrText xml:space="preserve"> SEQ Table \* ARABIC </w:instrText>
      </w:r>
      <w:r w:rsidR="00B8393F">
        <w:fldChar w:fldCharType="separate"/>
      </w:r>
      <w:r w:rsidR="00B8393F">
        <w:rPr>
          <w:noProof/>
        </w:rPr>
        <w:t>12</w:t>
      </w:r>
      <w:bookmarkEnd w:id="133"/>
      <w:r w:rsidR="00B8393F">
        <w:rPr>
          <w:noProof/>
        </w:rPr>
        <w:fldChar w:fldCharType="end"/>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9"/>
        <w:gridCol w:w="2826"/>
        <w:gridCol w:w="1952"/>
        <w:gridCol w:w="1671"/>
        <w:gridCol w:w="1592"/>
      </w:tblGrid>
      <w:tr w:rsidR="00D45842" w:rsidRPr="008C54D5"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Pr="008C54D5" w:rsidRDefault="00D45842"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Pr="008C54D5" w:rsidRDefault="00D45842"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Pr="008C54D5" w:rsidRDefault="00D45842"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Pr="008C54D5" w:rsidRDefault="00D45842"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Pr="008C54D5" w:rsidRDefault="00D45842" w:rsidP="00D20F91">
            <w:pPr>
              <w:spacing w:line="360" w:lineRule="auto"/>
              <w:rPr>
                <w:sz w:val="22"/>
                <w:szCs w:val="22"/>
              </w:rPr>
            </w:pPr>
            <w:r w:rsidRPr="008C54D5">
              <w:rPr>
                <w:b/>
                <w:bCs/>
                <w:sz w:val="22"/>
                <w:szCs w:val="22"/>
              </w:rPr>
              <w:t>Status</w:t>
            </w:r>
          </w:p>
        </w:tc>
      </w:tr>
      <w:tr w:rsidR="00D45842" w:rsidRPr="008C54D5"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Pr="008C54D5" w:rsidRDefault="00D45842"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Pr="008C54D5" w:rsidRDefault="00D45842" w:rsidP="00D20F91">
            <w:pPr>
              <w:spacing w:line="360" w:lineRule="auto"/>
              <w:rPr>
                <w:sz w:val="22"/>
                <w:szCs w:val="22"/>
              </w:rPr>
            </w:pPr>
            <w:r w:rsidRPr="008C54D5">
              <w:rPr>
                <w:sz w:val="22"/>
                <w:szCs w:val="22"/>
              </w:rP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Pr="008C54D5" w:rsidRDefault="00D45842" w:rsidP="00D20F91">
            <w:pPr>
              <w:spacing w:line="360" w:lineRule="auto"/>
              <w:rPr>
                <w:sz w:val="22"/>
                <w:szCs w:val="22"/>
              </w:rPr>
            </w:pPr>
            <w:r w:rsidRPr="008C54D5">
              <w:rPr>
                <w:sz w:val="22"/>
                <w:szCs w:val="22"/>
              </w:rP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Pr="008C54D5" w:rsidRDefault="00D45842"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Pr="008C54D5" w:rsidRDefault="00D45842" w:rsidP="00D20F91">
            <w:pPr>
              <w:spacing w:line="360" w:lineRule="auto"/>
              <w:rPr>
                <w:sz w:val="22"/>
                <w:szCs w:val="22"/>
              </w:rPr>
            </w:pPr>
            <w:r w:rsidRPr="008C54D5">
              <w:rPr>
                <w:sz w:val="22"/>
                <w:szCs w:val="22"/>
              </w:rP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Pr="008C54D5" w:rsidRDefault="00D45842" w:rsidP="00D20F91">
            <w:pPr>
              <w:spacing w:line="360" w:lineRule="auto"/>
              <w:rPr>
                <w:sz w:val="22"/>
                <w:szCs w:val="22"/>
              </w:rPr>
            </w:pPr>
            <w:r w:rsidRPr="008C54D5">
              <w:rPr>
                <w:sz w:val="22"/>
                <w:szCs w:val="22"/>
              </w:rP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Pr="008C54D5" w:rsidRDefault="00D45842"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Pr="008C54D5" w:rsidRDefault="00D45842" w:rsidP="00D20F91">
            <w:pPr>
              <w:spacing w:line="360" w:lineRule="auto"/>
              <w:rPr>
                <w:sz w:val="22"/>
                <w:szCs w:val="22"/>
              </w:rPr>
            </w:pPr>
            <w:r w:rsidRPr="008C54D5">
              <w:rPr>
                <w:sz w:val="22"/>
                <w:szCs w:val="22"/>
              </w:rP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Pr="008C54D5" w:rsidRDefault="00D45842" w:rsidP="00D20F91">
            <w:pPr>
              <w:spacing w:line="360" w:lineRule="auto"/>
              <w:rPr>
                <w:sz w:val="22"/>
                <w:szCs w:val="22"/>
              </w:rPr>
            </w:pPr>
            <w:r w:rsidRPr="008C54D5">
              <w:rPr>
                <w:sz w:val="22"/>
                <w:szCs w:val="22"/>
              </w:rP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Pr="008C54D5" w:rsidRDefault="00D45842"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Pr="008C54D5" w:rsidRDefault="00D45842" w:rsidP="00D20F91">
            <w:pPr>
              <w:spacing w:line="360" w:lineRule="auto"/>
              <w:rPr>
                <w:sz w:val="22"/>
                <w:szCs w:val="22"/>
              </w:rPr>
            </w:pPr>
            <w:r w:rsidRPr="008C54D5">
              <w:rPr>
                <w:sz w:val="22"/>
                <w:szCs w:val="22"/>
              </w:rP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Pr="008C54D5" w:rsidRDefault="00D45842" w:rsidP="00D20F91">
            <w:pPr>
              <w:spacing w:line="360" w:lineRule="auto"/>
              <w:rPr>
                <w:sz w:val="22"/>
                <w:szCs w:val="22"/>
              </w:rPr>
            </w:pPr>
            <w:r w:rsidRPr="008C54D5">
              <w:rPr>
                <w:sz w:val="22"/>
                <w:szCs w:val="22"/>
              </w:rP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Pr="008C54D5" w:rsidRDefault="00D45842" w:rsidP="00D20F91">
            <w:pPr>
              <w:spacing w:line="360" w:lineRule="auto"/>
              <w:rPr>
                <w:sz w:val="22"/>
                <w:szCs w:val="22"/>
              </w:rPr>
            </w:pPr>
            <w:r w:rsidRPr="008C54D5">
              <w:rPr>
                <w:sz w:val="22"/>
                <w:szCs w:val="22"/>
              </w:rPr>
              <w:t>Pass</w:t>
            </w:r>
          </w:p>
        </w:tc>
      </w:tr>
    </w:tbl>
    <w:p w14:paraId="22E12AEE" w14:textId="77777777" w:rsidR="003B75F2" w:rsidRDefault="003B75F2" w:rsidP="00D20F91">
      <w:pPr>
        <w:spacing w:line="360" w:lineRule="auto"/>
        <w:rPr>
          <w:sz w:val="22"/>
          <w:szCs w:val="22"/>
          <w:lang w:val="en-US"/>
        </w:rPr>
      </w:pPr>
    </w:p>
    <w:p w14:paraId="0C56FDF8" w14:textId="77777777" w:rsidR="00597994" w:rsidRPr="006A213F" w:rsidRDefault="00597994" w:rsidP="00597994">
      <w:pPr>
        <w:rPr>
          <w:i/>
          <w:iCs/>
          <w:sz w:val="22"/>
          <w:szCs w:val="22"/>
        </w:rPr>
      </w:pPr>
      <w:r w:rsidRPr="006A213F">
        <w:rPr>
          <w:i/>
          <w:iCs/>
          <w:sz w:val="22"/>
          <w:szCs w:val="22"/>
        </w:rPr>
        <w:t>Please refer to the Appendix for the screenshots.</w:t>
      </w:r>
    </w:p>
    <w:p w14:paraId="35B2A2A6" w14:textId="77777777" w:rsidR="003160FE" w:rsidRDefault="003160FE" w:rsidP="00D20F91">
      <w:pPr>
        <w:pStyle w:val="Heading4"/>
        <w:spacing w:line="360" w:lineRule="auto"/>
      </w:pPr>
    </w:p>
    <w:p w14:paraId="39D5BC81" w14:textId="34EC3509" w:rsidR="003B75F2" w:rsidRPr="003160FE" w:rsidRDefault="00244A6D" w:rsidP="00D20F91">
      <w:pPr>
        <w:pStyle w:val="Heading4"/>
        <w:spacing w:line="360" w:lineRule="auto"/>
      </w:pPr>
      <w:r>
        <w:t xml:space="preserve">Test Case FT-06 </w:t>
      </w:r>
      <w:r w:rsidR="00F13374">
        <w:t>-</w:t>
      </w:r>
      <w:r>
        <w:t xml:space="preserve"> View Chat History (FR6)</w:t>
      </w:r>
    </w:p>
    <w:p w14:paraId="3FC6AAF2" w14:textId="0E94DB7F" w:rsidR="005E5656" w:rsidRDefault="005E5656" w:rsidP="005E5656">
      <w:pPr>
        <w:pStyle w:val="Caption"/>
        <w:keepNext/>
      </w:pPr>
      <w:bookmarkStart w:id="134" w:name="_Toc216999538"/>
      <w:r>
        <w:t xml:space="preserve">Table </w:t>
      </w:r>
      <w:r w:rsidR="00B8393F">
        <w:fldChar w:fldCharType="begin"/>
      </w:r>
      <w:r w:rsidR="00B8393F">
        <w:instrText xml:space="preserve"> SEQ Table \* ARABIC </w:instrText>
      </w:r>
      <w:r w:rsidR="00B8393F">
        <w:fldChar w:fldCharType="separate"/>
      </w:r>
      <w:r w:rsidR="00B8393F">
        <w:rPr>
          <w:noProof/>
        </w:rPr>
        <w:t>13</w:t>
      </w:r>
      <w:bookmarkEnd w:id="134"/>
      <w:r w:rsidR="00B8393F">
        <w:rPr>
          <w:noProof/>
        </w:rPr>
        <w:fldChar w:fldCharType="end"/>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Pr="008C54D5" w:rsidRDefault="00244A6D" w:rsidP="00D20F91">
            <w:pPr>
              <w:spacing w:line="360" w:lineRule="auto"/>
              <w:rPr>
                <w:sz w:val="22"/>
                <w:szCs w:val="22"/>
              </w:rPr>
            </w:pPr>
            <w:r w:rsidRPr="008C54D5">
              <w:rPr>
                <w:b/>
                <w:bCs/>
                <w:sz w:val="22"/>
                <w:szCs w:val="22"/>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Pr="008C54D5" w:rsidRDefault="00244A6D" w:rsidP="00D20F91">
            <w:pPr>
              <w:spacing w:line="360" w:lineRule="auto"/>
              <w:rPr>
                <w:sz w:val="22"/>
                <w:szCs w:val="22"/>
              </w:rPr>
            </w:pPr>
            <w:r w:rsidRPr="008C54D5">
              <w:rPr>
                <w:sz w:val="22"/>
                <w:szCs w:val="22"/>
              </w:rP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Pr="008C54D5" w:rsidRDefault="00244A6D" w:rsidP="00D20F91">
            <w:pPr>
              <w:spacing w:line="360" w:lineRule="auto"/>
              <w:rPr>
                <w:sz w:val="22"/>
                <w:szCs w:val="22"/>
              </w:rPr>
            </w:pPr>
            <w:r w:rsidRPr="008C54D5">
              <w:rPr>
                <w:sz w:val="22"/>
                <w:szCs w:val="22"/>
              </w:rP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Pr="008C54D5" w:rsidRDefault="00244A6D" w:rsidP="00D20F91">
            <w:pPr>
              <w:spacing w:line="360" w:lineRule="auto"/>
              <w:rPr>
                <w:sz w:val="22"/>
                <w:szCs w:val="22"/>
              </w:rPr>
            </w:pPr>
            <w:r w:rsidRPr="008C54D5">
              <w:rPr>
                <w:sz w:val="22"/>
                <w:szCs w:val="22"/>
              </w:rP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Pr="008C54D5" w:rsidRDefault="00244A6D" w:rsidP="00D20F91">
            <w:pPr>
              <w:spacing w:line="360" w:lineRule="auto"/>
              <w:rPr>
                <w:sz w:val="22"/>
                <w:szCs w:val="22"/>
              </w:rPr>
            </w:pPr>
            <w:r w:rsidRPr="008C54D5">
              <w:rPr>
                <w:sz w:val="22"/>
                <w:szCs w:val="22"/>
              </w:rP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t>Prerequisites</w:t>
      </w:r>
    </w:p>
    <w:p w14:paraId="6E8561FC" w14:textId="77777777" w:rsidR="00244A6D" w:rsidRPr="008C54D5" w:rsidRDefault="00244A6D" w:rsidP="00D20F91">
      <w:pPr>
        <w:numPr>
          <w:ilvl w:val="0"/>
          <w:numId w:val="126"/>
        </w:numPr>
        <w:spacing w:before="120" w:after="120" w:line="360" w:lineRule="auto"/>
        <w:rPr>
          <w:sz w:val="22"/>
          <w:szCs w:val="22"/>
        </w:rPr>
      </w:pPr>
      <w:r w:rsidRPr="008C54D5">
        <w:rPr>
          <w:sz w:val="22"/>
          <w:szCs w:val="22"/>
        </w:rPr>
        <w:t>User logged in</w:t>
      </w:r>
    </w:p>
    <w:p w14:paraId="22C8E42C" w14:textId="5B186466" w:rsidR="00244A6D" w:rsidRPr="008C54D5" w:rsidRDefault="00244A6D" w:rsidP="00D20F91">
      <w:pPr>
        <w:numPr>
          <w:ilvl w:val="0"/>
          <w:numId w:val="126"/>
        </w:numPr>
        <w:spacing w:before="120" w:after="120" w:line="360" w:lineRule="auto"/>
        <w:rPr>
          <w:sz w:val="22"/>
          <w:szCs w:val="22"/>
        </w:rPr>
      </w:pPr>
      <w:r w:rsidRPr="008C54D5">
        <w:rPr>
          <w:sz w:val="22"/>
          <w:szCs w:val="22"/>
        </w:rPr>
        <w:t>Supabase has chat history.</w:t>
      </w:r>
    </w:p>
    <w:p w14:paraId="721EC993" w14:textId="0D1107B0" w:rsidR="00244A6D" w:rsidRDefault="00244A6D" w:rsidP="00D20F91">
      <w:pPr>
        <w:pStyle w:val="Heading5"/>
        <w:spacing w:line="360" w:lineRule="auto"/>
      </w:pPr>
      <w:r>
        <w:t>Test Data</w:t>
      </w:r>
    </w:p>
    <w:p w14:paraId="45F9097D" w14:textId="2E98A5D3" w:rsidR="00244A6D" w:rsidRPr="00F13374" w:rsidRDefault="00244A6D" w:rsidP="00D20F91">
      <w:pPr>
        <w:numPr>
          <w:ilvl w:val="0"/>
          <w:numId w:val="127"/>
        </w:numPr>
        <w:spacing w:before="120" w:after="120" w:line="360" w:lineRule="auto"/>
        <w:rPr>
          <w:sz w:val="22"/>
          <w:szCs w:val="22"/>
        </w:rPr>
      </w:pPr>
      <w:r w:rsidRPr="008C54D5">
        <w:rPr>
          <w:sz w:val="22"/>
          <w:szCs w:val="22"/>
        </w:rPr>
        <w:t>Email address</w:t>
      </w:r>
    </w:p>
    <w:p w14:paraId="548741AF" w14:textId="6160A6CE" w:rsidR="00244A6D" w:rsidRDefault="00244A6D" w:rsidP="00D20F91">
      <w:pPr>
        <w:pStyle w:val="Heading5"/>
        <w:spacing w:line="360" w:lineRule="auto"/>
      </w:pPr>
      <w:r>
        <w:t>Steps and Results</w:t>
      </w:r>
    </w:p>
    <w:p w14:paraId="2199A5D9" w14:textId="6A1FC1FE" w:rsidR="005E5656" w:rsidRDefault="005E5656" w:rsidP="005E5656">
      <w:pPr>
        <w:pStyle w:val="Caption"/>
        <w:keepNext/>
      </w:pPr>
      <w:bookmarkStart w:id="135" w:name="_Toc216999539"/>
      <w:r>
        <w:t xml:space="preserve">Table </w:t>
      </w:r>
      <w:r w:rsidR="00B8393F">
        <w:fldChar w:fldCharType="begin"/>
      </w:r>
      <w:r w:rsidR="00B8393F">
        <w:instrText xml:space="preserve"> SEQ Table \* ARABIC </w:instrText>
      </w:r>
      <w:r w:rsidR="00B8393F">
        <w:fldChar w:fldCharType="separate"/>
      </w:r>
      <w:r w:rsidR="00B8393F">
        <w:rPr>
          <w:noProof/>
        </w:rPr>
        <w:t>14</w:t>
      </w:r>
      <w:bookmarkEnd w:id="135"/>
      <w:r w:rsidR="00B8393F">
        <w:rPr>
          <w:noProof/>
        </w:rPr>
        <w:fldChar w:fldCharType="end"/>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7"/>
        <w:gridCol w:w="1983"/>
        <w:gridCol w:w="2070"/>
        <w:gridCol w:w="1894"/>
        <w:gridCol w:w="1846"/>
      </w:tblGrid>
      <w:tr w:rsidR="00244A6D" w:rsidRPr="008C54D5"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Pr="008C54D5" w:rsidRDefault="00244A6D"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Pr="008C54D5" w:rsidRDefault="00244A6D" w:rsidP="00D20F91">
            <w:pPr>
              <w:spacing w:line="360" w:lineRule="auto"/>
              <w:rPr>
                <w:sz w:val="22"/>
                <w:szCs w:val="22"/>
              </w:rPr>
            </w:pPr>
            <w:r w:rsidRPr="008C54D5">
              <w:rPr>
                <w:sz w:val="22"/>
                <w:szCs w:val="22"/>
              </w:rP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Pr="008C54D5" w:rsidRDefault="00244A6D" w:rsidP="00D20F91">
            <w:pPr>
              <w:spacing w:line="360" w:lineRule="auto"/>
              <w:rPr>
                <w:sz w:val="22"/>
                <w:szCs w:val="22"/>
              </w:rPr>
            </w:pPr>
            <w:r w:rsidRPr="008C54D5">
              <w:rPr>
                <w:sz w:val="22"/>
                <w:szCs w:val="22"/>
              </w:rP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Pr="008C54D5" w:rsidRDefault="00244A6D" w:rsidP="00D20F91">
            <w:pPr>
              <w:spacing w:line="360" w:lineRule="auto"/>
              <w:rPr>
                <w:sz w:val="22"/>
                <w:szCs w:val="22"/>
              </w:rPr>
            </w:pPr>
            <w:r w:rsidRPr="008C54D5">
              <w:rPr>
                <w:sz w:val="22"/>
                <w:szCs w:val="22"/>
              </w:rP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Pr="008C54D5" w:rsidRDefault="00244A6D" w:rsidP="00D20F91">
            <w:pPr>
              <w:spacing w:line="360" w:lineRule="auto"/>
              <w:rPr>
                <w:sz w:val="22"/>
                <w:szCs w:val="22"/>
              </w:rPr>
            </w:pPr>
            <w:r w:rsidRPr="008C54D5">
              <w:rPr>
                <w:sz w:val="22"/>
                <w:szCs w:val="22"/>
              </w:rP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Pr="008C54D5" w:rsidRDefault="00244A6D" w:rsidP="00D20F91">
            <w:pPr>
              <w:spacing w:line="360" w:lineRule="auto"/>
              <w:rPr>
                <w:sz w:val="22"/>
                <w:szCs w:val="22"/>
              </w:rPr>
            </w:pPr>
            <w:r w:rsidRPr="008C54D5">
              <w:rPr>
                <w:sz w:val="22"/>
                <w:szCs w:val="22"/>
              </w:rP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Pr="008C54D5" w:rsidRDefault="00244A6D" w:rsidP="00D20F91">
            <w:pPr>
              <w:spacing w:line="360" w:lineRule="auto"/>
              <w:rPr>
                <w:sz w:val="22"/>
                <w:szCs w:val="22"/>
              </w:rPr>
            </w:pPr>
            <w:r w:rsidRPr="008C54D5">
              <w:rPr>
                <w:sz w:val="22"/>
                <w:szCs w:val="22"/>
              </w:rP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Pr="008C54D5" w:rsidRDefault="00244A6D" w:rsidP="00D20F91">
            <w:pPr>
              <w:spacing w:line="360" w:lineRule="auto"/>
              <w:rPr>
                <w:sz w:val="22"/>
                <w:szCs w:val="22"/>
              </w:rPr>
            </w:pPr>
            <w:r w:rsidRPr="008C54D5">
              <w:rPr>
                <w:sz w:val="22"/>
                <w:szCs w:val="22"/>
              </w:rPr>
              <w:t>Pass</w:t>
            </w:r>
          </w:p>
        </w:tc>
      </w:tr>
    </w:tbl>
    <w:p w14:paraId="221387C3" w14:textId="77777777" w:rsidR="00244A6D" w:rsidRDefault="00244A6D" w:rsidP="00D20F91">
      <w:pPr>
        <w:spacing w:line="360" w:lineRule="auto"/>
        <w:rPr>
          <w:lang w:val="en-US"/>
        </w:rPr>
      </w:pPr>
    </w:p>
    <w:p w14:paraId="33A1C683" w14:textId="6E0023FB" w:rsidR="003160FE" w:rsidRDefault="00F13374" w:rsidP="00F13374">
      <w:pPr>
        <w:rPr>
          <w:i/>
          <w:iCs/>
          <w:sz w:val="22"/>
          <w:szCs w:val="22"/>
        </w:rPr>
      </w:pPr>
      <w:r w:rsidRPr="006A213F">
        <w:rPr>
          <w:i/>
          <w:iCs/>
          <w:sz w:val="22"/>
          <w:szCs w:val="22"/>
        </w:rPr>
        <w:t>Please refer to the Appendix for the screenshots.</w:t>
      </w:r>
    </w:p>
    <w:p w14:paraId="1504289C" w14:textId="77777777" w:rsidR="00F13374" w:rsidRPr="00F13374" w:rsidRDefault="00F13374" w:rsidP="00F13374">
      <w:pPr>
        <w:rPr>
          <w:i/>
          <w:iCs/>
          <w:sz w:val="22"/>
          <w:szCs w:val="22"/>
        </w:rPr>
      </w:pPr>
    </w:p>
    <w:p w14:paraId="314E69A2" w14:textId="1B500B15" w:rsidR="003B75F2" w:rsidRPr="00CA6D5B" w:rsidRDefault="00244A6D" w:rsidP="001444E3">
      <w:pPr>
        <w:pStyle w:val="Heading4"/>
      </w:pPr>
      <w:r>
        <w:t xml:space="preserve">Test Case FT-07 </w:t>
      </w:r>
      <w:r w:rsidR="00957759">
        <w:t>-</w:t>
      </w:r>
      <w:r>
        <w:t xml:space="preserve"> Admin Dashboard Analytics (FR7)</w:t>
      </w:r>
    </w:p>
    <w:p w14:paraId="501B7AC4" w14:textId="1C3619DA" w:rsidR="005E5656" w:rsidRDefault="005E5656" w:rsidP="005E5656">
      <w:pPr>
        <w:pStyle w:val="Caption"/>
        <w:keepNext/>
      </w:pPr>
      <w:bookmarkStart w:id="136" w:name="_Toc216999540"/>
      <w:r>
        <w:t xml:space="preserve">Table </w:t>
      </w:r>
      <w:r w:rsidR="00B8393F">
        <w:fldChar w:fldCharType="begin"/>
      </w:r>
      <w:r w:rsidR="00B8393F">
        <w:instrText xml:space="preserve"> SEQ Table \* ARABIC </w:instrText>
      </w:r>
      <w:r w:rsidR="00B8393F">
        <w:fldChar w:fldCharType="separate"/>
      </w:r>
      <w:r w:rsidR="00B8393F">
        <w:rPr>
          <w:noProof/>
        </w:rPr>
        <w:t>15</w:t>
      </w:r>
      <w:bookmarkEnd w:id="136"/>
      <w:r w:rsidR="00B8393F">
        <w:rPr>
          <w:noProof/>
        </w:rPr>
        <w:fldChar w:fldCharType="end"/>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rsidRPr="008C54D5"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Pr="008C54D5" w:rsidRDefault="00244A6D" w:rsidP="00D20F91">
            <w:pPr>
              <w:spacing w:line="360" w:lineRule="auto"/>
              <w:rPr>
                <w:sz w:val="22"/>
                <w:szCs w:val="22"/>
              </w:rPr>
            </w:pPr>
            <w:r w:rsidRPr="008C54D5">
              <w:rPr>
                <w:b/>
                <w:bCs/>
                <w:sz w:val="22"/>
                <w:szCs w:val="22"/>
              </w:rPr>
              <w:t>FT_07</w:t>
            </w:r>
          </w:p>
        </w:tc>
      </w:tr>
      <w:tr w:rsidR="00244A6D" w:rsidRPr="008C54D5"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Pr="008C54D5" w:rsidRDefault="00244A6D" w:rsidP="00D20F91">
            <w:pPr>
              <w:spacing w:line="360" w:lineRule="auto"/>
              <w:rPr>
                <w:sz w:val="22"/>
                <w:szCs w:val="22"/>
              </w:rPr>
            </w:pPr>
            <w:r w:rsidRPr="008C54D5">
              <w:rPr>
                <w:sz w:val="22"/>
                <w:szCs w:val="22"/>
              </w:rPr>
              <w:t>Test dashboard loading aggregated trust survey results</w:t>
            </w:r>
          </w:p>
        </w:tc>
      </w:tr>
      <w:tr w:rsidR="00244A6D" w:rsidRPr="008C54D5"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Pr="008C54D5" w:rsidRDefault="00244A6D" w:rsidP="00D20F91">
            <w:pPr>
              <w:spacing w:line="360" w:lineRule="auto"/>
              <w:rPr>
                <w:sz w:val="22"/>
                <w:szCs w:val="22"/>
              </w:rPr>
            </w:pPr>
            <w:r w:rsidRPr="008C54D5">
              <w:rPr>
                <w:sz w:val="22"/>
                <w:szCs w:val="22"/>
              </w:rPr>
              <w:t>Hansa</w:t>
            </w:r>
          </w:p>
        </w:tc>
      </w:tr>
      <w:tr w:rsidR="00244A6D" w:rsidRPr="008C54D5"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Pr="008C54D5" w:rsidRDefault="00244A6D" w:rsidP="00D20F91">
            <w:pPr>
              <w:spacing w:line="360" w:lineRule="auto"/>
              <w:rPr>
                <w:sz w:val="22"/>
                <w:szCs w:val="22"/>
              </w:rPr>
            </w:pPr>
            <w:r w:rsidRPr="008C54D5">
              <w:rPr>
                <w:sz w:val="22"/>
                <w:szCs w:val="22"/>
              </w:rPr>
              <w:t>2025/11/30</w:t>
            </w:r>
          </w:p>
        </w:tc>
      </w:tr>
      <w:tr w:rsidR="00244A6D" w:rsidRPr="008C54D5"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Pr="008C54D5" w:rsidRDefault="00244A6D" w:rsidP="00D20F91">
            <w:pPr>
              <w:spacing w:line="360" w:lineRule="auto"/>
              <w:rPr>
                <w:sz w:val="22"/>
                <w:szCs w:val="22"/>
              </w:rPr>
            </w:pPr>
            <w:r w:rsidRPr="008C54D5">
              <w:rPr>
                <w:sz w:val="22"/>
                <w:szCs w:val="22"/>
              </w:rP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515FB204" w14:textId="359ABD73" w:rsidR="00244A6D" w:rsidRDefault="00244A6D" w:rsidP="00D20F91">
      <w:pPr>
        <w:numPr>
          <w:ilvl w:val="0"/>
          <w:numId w:val="128"/>
        </w:numPr>
        <w:spacing w:before="120" w:after="120" w:line="360" w:lineRule="auto"/>
      </w:pPr>
      <w:r>
        <w:t>Admin user logged in.</w:t>
      </w:r>
    </w:p>
    <w:p w14:paraId="6CE5FA93" w14:textId="3F7B8CC7" w:rsidR="00244A6D" w:rsidRPr="00244A6D" w:rsidRDefault="00244A6D" w:rsidP="00D20F91">
      <w:pPr>
        <w:pStyle w:val="Heading5"/>
        <w:spacing w:line="360" w:lineRule="auto"/>
      </w:pPr>
      <w:r>
        <w:t>Test Data</w:t>
      </w:r>
    </w:p>
    <w:p w14:paraId="2CCD15A4" w14:textId="7DD0E9C4" w:rsidR="00244A6D" w:rsidRPr="00957759" w:rsidRDefault="00244A6D" w:rsidP="00D20F91">
      <w:pPr>
        <w:numPr>
          <w:ilvl w:val="0"/>
          <w:numId w:val="129"/>
        </w:numPr>
        <w:spacing w:before="120" w:after="120" w:line="360" w:lineRule="auto"/>
        <w:rPr>
          <w:sz w:val="22"/>
          <w:szCs w:val="22"/>
        </w:rPr>
      </w:pPr>
      <w:r w:rsidRPr="008C54D5">
        <w:rPr>
          <w:sz w:val="22"/>
          <w:szCs w:val="22"/>
        </w:rPr>
        <w:t>None</w:t>
      </w:r>
    </w:p>
    <w:p w14:paraId="6A611D1E" w14:textId="01D476C1" w:rsidR="00244A6D" w:rsidRDefault="00244A6D" w:rsidP="00D20F91">
      <w:pPr>
        <w:pStyle w:val="Heading5"/>
        <w:spacing w:line="360" w:lineRule="auto"/>
      </w:pPr>
      <w:r>
        <w:t>Steps and Results</w:t>
      </w:r>
    </w:p>
    <w:p w14:paraId="367AB3F2" w14:textId="34492BD3" w:rsidR="005E5656" w:rsidRDefault="005E5656" w:rsidP="005E5656">
      <w:pPr>
        <w:pStyle w:val="Caption"/>
        <w:keepNext/>
      </w:pPr>
      <w:bookmarkStart w:id="137" w:name="_Toc216999541"/>
      <w:r>
        <w:t xml:space="preserve">Table </w:t>
      </w:r>
      <w:r w:rsidR="00B8393F">
        <w:fldChar w:fldCharType="begin"/>
      </w:r>
      <w:r w:rsidR="00B8393F">
        <w:instrText xml:space="preserve"> SEQ Table \* ARABIC </w:instrText>
      </w:r>
      <w:r w:rsidR="00B8393F">
        <w:fldChar w:fldCharType="separate"/>
      </w:r>
      <w:r w:rsidR="00B8393F">
        <w:rPr>
          <w:noProof/>
        </w:rPr>
        <w:t>16</w:t>
      </w:r>
      <w:bookmarkEnd w:id="137"/>
      <w:r w:rsidR="00B8393F">
        <w:rPr>
          <w:noProof/>
        </w:rPr>
        <w:fldChar w:fldCharType="end"/>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3"/>
        <w:gridCol w:w="2256"/>
        <w:gridCol w:w="1889"/>
        <w:gridCol w:w="1862"/>
        <w:gridCol w:w="1810"/>
      </w:tblGrid>
      <w:tr w:rsidR="00244A6D" w:rsidRPr="008C54D5"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Pr="008C54D5" w:rsidRDefault="00244A6D" w:rsidP="00D20F91">
            <w:pPr>
              <w:spacing w:line="360" w:lineRule="auto"/>
              <w:rPr>
                <w:sz w:val="22"/>
                <w:szCs w:val="22"/>
              </w:rPr>
            </w:pPr>
            <w:r w:rsidRPr="008C54D5">
              <w:rPr>
                <w:sz w:val="22"/>
                <w:szCs w:val="22"/>
              </w:rP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Pr="008C54D5" w:rsidRDefault="00244A6D" w:rsidP="00D20F91">
            <w:pPr>
              <w:spacing w:line="360" w:lineRule="auto"/>
              <w:rPr>
                <w:sz w:val="22"/>
                <w:szCs w:val="22"/>
              </w:rPr>
            </w:pPr>
            <w:r w:rsidRPr="008C54D5">
              <w:rPr>
                <w:sz w:val="22"/>
                <w:szCs w:val="22"/>
              </w:rP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Pr="008C54D5" w:rsidRDefault="00244A6D" w:rsidP="00D20F91">
            <w:pPr>
              <w:spacing w:line="360" w:lineRule="auto"/>
              <w:rPr>
                <w:sz w:val="22"/>
                <w:szCs w:val="22"/>
              </w:rPr>
            </w:pPr>
            <w:r w:rsidRPr="008C54D5">
              <w:rPr>
                <w:sz w:val="22"/>
                <w:szCs w:val="22"/>
              </w:rP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Pr="008C54D5" w:rsidRDefault="00244A6D" w:rsidP="00D20F91">
            <w:pPr>
              <w:spacing w:line="360" w:lineRule="auto"/>
              <w:rPr>
                <w:sz w:val="22"/>
                <w:szCs w:val="22"/>
              </w:rPr>
            </w:pPr>
            <w:r w:rsidRPr="008C54D5">
              <w:rPr>
                <w:sz w:val="22"/>
                <w:szCs w:val="22"/>
              </w:rP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Pr="008C54D5" w:rsidRDefault="00244A6D" w:rsidP="00D20F91">
            <w:pPr>
              <w:spacing w:line="360" w:lineRule="auto"/>
              <w:rPr>
                <w:sz w:val="22"/>
                <w:szCs w:val="22"/>
              </w:rPr>
            </w:pPr>
            <w:r w:rsidRPr="008C54D5">
              <w:rPr>
                <w:sz w:val="22"/>
                <w:szCs w:val="22"/>
              </w:rP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Pr="008C54D5" w:rsidRDefault="00244A6D" w:rsidP="00D20F91">
            <w:pPr>
              <w:spacing w:line="360" w:lineRule="auto"/>
              <w:rPr>
                <w:sz w:val="22"/>
                <w:szCs w:val="22"/>
              </w:rPr>
            </w:pPr>
            <w:r w:rsidRPr="008C54D5">
              <w:rPr>
                <w:sz w:val="22"/>
                <w:szCs w:val="22"/>
              </w:rP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Pr="008C54D5" w:rsidRDefault="00244A6D" w:rsidP="00D20F91">
            <w:pPr>
              <w:spacing w:line="360" w:lineRule="auto"/>
              <w:rPr>
                <w:sz w:val="22"/>
                <w:szCs w:val="22"/>
              </w:rPr>
            </w:pPr>
            <w:r w:rsidRPr="008C54D5">
              <w:rPr>
                <w:sz w:val="22"/>
                <w:szCs w:val="22"/>
              </w:rPr>
              <w:t>Pass</w:t>
            </w:r>
          </w:p>
        </w:tc>
      </w:tr>
    </w:tbl>
    <w:p w14:paraId="62D2376E" w14:textId="77777777" w:rsidR="00244A6D" w:rsidRDefault="00244A6D" w:rsidP="00D20F91">
      <w:pPr>
        <w:spacing w:line="360" w:lineRule="auto"/>
      </w:pPr>
    </w:p>
    <w:p w14:paraId="247E58FD" w14:textId="77777777" w:rsidR="00957759" w:rsidRDefault="00957759" w:rsidP="00957759">
      <w:pPr>
        <w:rPr>
          <w:i/>
          <w:iCs/>
          <w:sz w:val="22"/>
          <w:szCs w:val="22"/>
        </w:rPr>
      </w:pPr>
      <w:r w:rsidRPr="006A213F">
        <w:rPr>
          <w:i/>
          <w:iCs/>
          <w:sz w:val="22"/>
          <w:szCs w:val="22"/>
        </w:rPr>
        <w:t>Please refer to the Appendix for the screenshots.</w:t>
      </w:r>
    </w:p>
    <w:p w14:paraId="18AB55FB" w14:textId="7781E9D2" w:rsidR="00244A6D" w:rsidRDefault="00244A6D" w:rsidP="001444E3">
      <w:pPr>
        <w:spacing w:line="360" w:lineRule="auto"/>
      </w:pP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p w14:paraId="54F6E446" w14:textId="01CB6488" w:rsidR="005E5656" w:rsidRDefault="005E5656" w:rsidP="005E5656">
      <w:pPr>
        <w:pStyle w:val="Caption"/>
        <w:keepNext/>
      </w:pPr>
      <w:bookmarkStart w:id="138" w:name="_Toc216999542"/>
      <w:r>
        <w:t xml:space="preserve">Table </w:t>
      </w:r>
      <w:r w:rsidR="00B8393F">
        <w:fldChar w:fldCharType="begin"/>
      </w:r>
      <w:r w:rsidR="00B8393F">
        <w:instrText xml:space="preserve"> SEQ Table \* ARABIC </w:instrText>
      </w:r>
      <w:r w:rsidR="00B8393F">
        <w:fldChar w:fldCharType="separate"/>
      </w:r>
      <w:r w:rsidR="00B8393F">
        <w:rPr>
          <w:noProof/>
        </w:rPr>
        <w:t>17</w:t>
      </w:r>
      <w:bookmarkEnd w:id="138"/>
      <w:r w:rsidR="00B8393F">
        <w:rPr>
          <w:noProof/>
        </w:rPr>
        <w:fldChar w:fldCharType="end"/>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Pr="008C54D5" w:rsidRDefault="006A2DBE" w:rsidP="00D20F91">
            <w:pPr>
              <w:spacing w:line="360" w:lineRule="auto"/>
              <w:rPr>
                <w:sz w:val="22"/>
                <w:szCs w:val="22"/>
              </w:rPr>
            </w:pPr>
            <w:r w:rsidRPr="008C54D5">
              <w:rPr>
                <w:b/>
                <w:bCs/>
                <w:sz w:val="22"/>
                <w:szCs w:val="22"/>
              </w:rPr>
              <w:t>FT_08</w:t>
            </w:r>
          </w:p>
        </w:tc>
      </w:tr>
      <w:tr w:rsidR="006A2DBE" w:rsidRPr="008C54D5"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Pr="008C54D5" w:rsidRDefault="006A2DBE" w:rsidP="00D20F91">
            <w:pPr>
              <w:spacing w:line="360" w:lineRule="auto"/>
              <w:rPr>
                <w:sz w:val="22"/>
                <w:szCs w:val="22"/>
              </w:rPr>
            </w:pPr>
            <w:r w:rsidRPr="008C54D5">
              <w:rPr>
                <w:sz w:val="22"/>
                <w:szCs w:val="22"/>
              </w:rPr>
              <w:t>Test admin’s ability to switch user mode</w:t>
            </w:r>
          </w:p>
        </w:tc>
      </w:tr>
      <w:tr w:rsidR="006A2DBE" w:rsidRPr="008C54D5"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Pr="008C54D5" w:rsidRDefault="006A2DBE" w:rsidP="00D20F91">
            <w:pPr>
              <w:spacing w:line="360" w:lineRule="auto"/>
              <w:rPr>
                <w:sz w:val="22"/>
                <w:szCs w:val="22"/>
              </w:rPr>
            </w:pPr>
            <w:r w:rsidRPr="008C54D5">
              <w:rPr>
                <w:sz w:val="22"/>
                <w:szCs w:val="22"/>
              </w:rPr>
              <w:t>Pass</w:t>
            </w:r>
          </w:p>
        </w:tc>
      </w:tr>
    </w:tbl>
    <w:p w14:paraId="43C9D122" w14:textId="77777777" w:rsidR="006A2DBE" w:rsidRPr="008C54D5" w:rsidRDefault="006A2DBE" w:rsidP="00D20F91">
      <w:pPr>
        <w:spacing w:line="360" w:lineRule="auto"/>
        <w:rPr>
          <w:b/>
          <w:bCs/>
          <w:sz w:val="22"/>
          <w:szCs w:val="22"/>
        </w:rPr>
      </w:pPr>
    </w:p>
    <w:p w14:paraId="4CD79EAC" w14:textId="5BDD1AE9" w:rsidR="006A2DBE" w:rsidRPr="006A2DBE" w:rsidRDefault="006A2DBE" w:rsidP="00D20F91">
      <w:pPr>
        <w:pStyle w:val="Heading5"/>
        <w:spacing w:line="360" w:lineRule="auto"/>
      </w:pPr>
      <w:r>
        <w:t>Prerequisites</w:t>
      </w:r>
    </w:p>
    <w:p w14:paraId="6630DA36"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dmin logged in</w:t>
      </w:r>
    </w:p>
    <w:p w14:paraId="063C5296" w14:textId="4F96DCB3" w:rsidR="006A2DBE" w:rsidRPr="00A37640" w:rsidRDefault="006A2DBE" w:rsidP="00D20F91">
      <w:pPr>
        <w:numPr>
          <w:ilvl w:val="0"/>
          <w:numId w:val="130"/>
        </w:numPr>
        <w:spacing w:before="120" w:after="120" w:line="360" w:lineRule="auto"/>
        <w:rPr>
          <w:sz w:val="22"/>
          <w:szCs w:val="22"/>
        </w:rPr>
      </w:pPr>
      <w:r w:rsidRPr="008C54D5">
        <w:rPr>
          <w:sz w:val="22"/>
          <w:szCs w:val="22"/>
        </w:rPr>
        <w:t>Access to the user mode in the top right-hand settings panel.</w:t>
      </w:r>
    </w:p>
    <w:p w14:paraId="37280F5A" w14:textId="4C5E3D87" w:rsidR="006A2DBE" w:rsidRPr="006A2DBE" w:rsidRDefault="006A2DBE" w:rsidP="00D20F91">
      <w:pPr>
        <w:pStyle w:val="Heading5"/>
        <w:spacing w:line="360" w:lineRule="auto"/>
      </w:pPr>
      <w:r>
        <w:t>Test Data</w:t>
      </w:r>
    </w:p>
    <w:p w14:paraId="3A1C82D0" w14:textId="25932F88" w:rsidR="006A2DBE" w:rsidRPr="00A37640" w:rsidRDefault="006A2DBE" w:rsidP="00D20F91">
      <w:pPr>
        <w:numPr>
          <w:ilvl w:val="0"/>
          <w:numId w:val="131"/>
        </w:numPr>
        <w:spacing w:before="120" w:after="120" w:line="360" w:lineRule="auto"/>
        <w:rPr>
          <w:sz w:val="22"/>
          <w:szCs w:val="22"/>
        </w:rPr>
      </w:pPr>
      <w:r w:rsidRPr="008C54D5">
        <w:rPr>
          <w:sz w:val="22"/>
          <w:szCs w:val="22"/>
        </w:rPr>
        <w:t>None</w:t>
      </w:r>
    </w:p>
    <w:p w14:paraId="6CC717EB" w14:textId="5CCE9F15" w:rsidR="006A2DBE" w:rsidRDefault="006A2DBE" w:rsidP="00D20F91">
      <w:pPr>
        <w:pStyle w:val="Heading5"/>
        <w:spacing w:line="360" w:lineRule="auto"/>
      </w:pPr>
      <w:r>
        <w:t>Steps and</w:t>
      </w:r>
      <w:r w:rsidR="00CA6D5B">
        <w:t xml:space="preserve"> </w:t>
      </w:r>
      <w:r>
        <w:t>Results</w:t>
      </w:r>
    </w:p>
    <w:p w14:paraId="3F5E4E05" w14:textId="617DE9EA" w:rsidR="005E5656" w:rsidRDefault="005E5656" w:rsidP="005E5656">
      <w:pPr>
        <w:pStyle w:val="Caption"/>
        <w:keepNext/>
      </w:pPr>
      <w:bookmarkStart w:id="139" w:name="_Toc216999543"/>
      <w:r>
        <w:t xml:space="preserve">Table </w:t>
      </w:r>
      <w:r w:rsidR="00B8393F">
        <w:fldChar w:fldCharType="begin"/>
      </w:r>
      <w:r w:rsidR="00B8393F">
        <w:instrText xml:space="preserve"> SEQ Table \* ARABIC </w:instrText>
      </w:r>
      <w:r w:rsidR="00B8393F">
        <w:fldChar w:fldCharType="separate"/>
      </w:r>
      <w:r w:rsidR="00B8393F">
        <w:rPr>
          <w:noProof/>
        </w:rPr>
        <w:t>18</w:t>
      </w:r>
      <w:bookmarkEnd w:id="139"/>
      <w:r w:rsidR="00B8393F">
        <w:rPr>
          <w:noProof/>
        </w:rPr>
        <w:fldChar w:fldCharType="end"/>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89"/>
        <w:gridCol w:w="1704"/>
        <w:gridCol w:w="3258"/>
        <w:gridCol w:w="1575"/>
        <w:gridCol w:w="1484"/>
      </w:tblGrid>
      <w:tr w:rsidR="006A2DBE" w:rsidRPr="008C54D5"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Pr="008C54D5" w:rsidRDefault="006A2DBE" w:rsidP="00D20F91">
            <w:pPr>
              <w:spacing w:line="360" w:lineRule="auto"/>
              <w:rPr>
                <w:sz w:val="22"/>
                <w:szCs w:val="22"/>
              </w:rPr>
            </w:pPr>
            <w:r w:rsidRPr="008C54D5">
              <w:rPr>
                <w:sz w:val="22"/>
                <w:szCs w:val="22"/>
              </w:rP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Pr="008C54D5" w:rsidRDefault="006A2DBE" w:rsidP="00D20F91">
            <w:pPr>
              <w:spacing w:line="360" w:lineRule="auto"/>
              <w:rPr>
                <w:sz w:val="22"/>
                <w:szCs w:val="22"/>
              </w:rPr>
            </w:pPr>
            <w:r w:rsidRPr="008C54D5">
              <w:rPr>
                <w:sz w:val="22"/>
                <w:szCs w:val="22"/>
              </w:rP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Pr="008C54D5" w:rsidRDefault="006A2DBE" w:rsidP="00D20F91">
            <w:pPr>
              <w:spacing w:line="360" w:lineRule="auto"/>
              <w:rPr>
                <w:sz w:val="22"/>
                <w:szCs w:val="22"/>
              </w:rPr>
            </w:pPr>
            <w:r w:rsidRPr="008C54D5">
              <w:rPr>
                <w:sz w:val="22"/>
                <w:szCs w:val="22"/>
              </w:rP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Pr="008C54D5" w:rsidRDefault="006A2DBE" w:rsidP="00D20F91">
            <w:pPr>
              <w:spacing w:line="360" w:lineRule="auto"/>
              <w:rPr>
                <w:sz w:val="22"/>
                <w:szCs w:val="22"/>
              </w:rPr>
            </w:pPr>
            <w:r w:rsidRPr="008C54D5">
              <w:rPr>
                <w:sz w:val="22"/>
                <w:szCs w:val="22"/>
              </w:rP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Pr="008C54D5" w:rsidRDefault="006A2DBE" w:rsidP="00D20F91">
            <w:pPr>
              <w:spacing w:line="360" w:lineRule="auto"/>
              <w:rPr>
                <w:sz w:val="22"/>
                <w:szCs w:val="22"/>
              </w:rPr>
            </w:pPr>
            <w:r w:rsidRPr="008C54D5">
              <w:rPr>
                <w:sz w:val="22"/>
                <w:szCs w:val="22"/>
              </w:rPr>
              <w:t>Pass</w:t>
            </w:r>
          </w:p>
        </w:tc>
      </w:tr>
    </w:tbl>
    <w:p w14:paraId="38859AFF" w14:textId="77777777" w:rsidR="00244A6D" w:rsidRDefault="00244A6D" w:rsidP="00D20F91">
      <w:pPr>
        <w:spacing w:line="360" w:lineRule="auto"/>
        <w:rPr>
          <w:lang w:val="en-US"/>
        </w:rPr>
      </w:pPr>
    </w:p>
    <w:p w14:paraId="69E1A513" w14:textId="4CFB7238" w:rsidR="00CA6D5B" w:rsidRDefault="00063CBB" w:rsidP="00063CBB">
      <w:r w:rsidRPr="006A213F">
        <w:rPr>
          <w:i/>
          <w:iCs/>
          <w:sz w:val="22"/>
          <w:szCs w:val="22"/>
        </w:rPr>
        <w:t>Please refer to the Appendix for the screenshots.</w:t>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p w14:paraId="27F2422B" w14:textId="41FC2800" w:rsidR="005E5656" w:rsidRDefault="005E5656" w:rsidP="005E5656">
      <w:pPr>
        <w:pStyle w:val="Caption"/>
        <w:keepNext/>
      </w:pPr>
      <w:bookmarkStart w:id="140" w:name="_Toc216999544"/>
      <w:r>
        <w:t xml:space="preserve">Table </w:t>
      </w:r>
      <w:r w:rsidR="00B8393F">
        <w:fldChar w:fldCharType="begin"/>
      </w:r>
      <w:r w:rsidR="00B8393F">
        <w:instrText xml:space="preserve"> SEQ Table \* ARABIC </w:instrText>
      </w:r>
      <w:r w:rsidR="00B8393F">
        <w:fldChar w:fldCharType="separate"/>
      </w:r>
      <w:r w:rsidR="00B8393F">
        <w:rPr>
          <w:noProof/>
        </w:rPr>
        <w:t>19</w:t>
      </w:r>
      <w:bookmarkEnd w:id="140"/>
      <w:r w:rsidR="00B8393F">
        <w:rPr>
          <w:noProof/>
        </w:rPr>
        <w:fldChar w:fldCharType="end"/>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Pr="008C54D5" w:rsidRDefault="006A2DBE" w:rsidP="00D20F91">
            <w:pPr>
              <w:spacing w:line="360" w:lineRule="auto"/>
              <w:rPr>
                <w:sz w:val="22"/>
                <w:szCs w:val="22"/>
              </w:rPr>
            </w:pPr>
            <w:r w:rsidRPr="008C54D5">
              <w:rPr>
                <w:b/>
                <w:bCs/>
                <w:sz w:val="22"/>
                <w:szCs w:val="22"/>
              </w:rPr>
              <w:t>FT_09</w:t>
            </w:r>
          </w:p>
        </w:tc>
      </w:tr>
      <w:tr w:rsidR="006A2DBE" w:rsidRPr="008C54D5"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Pr="008C54D5" w:rsidRDefault="006A2DBE" w:rsidP="00D20F91">
            <w:pPr>
              <w:spacing w:line="360" w:lineRule="auto"/>
              <w:rPr>
                <w:sz w:val="22"/>
                <w:szCs w:val="22"/>
              </w:rPr>
            </w:pPr>
            <w:r w:rsidRPr="008C54D5">
              <w:rPr>
                <w:b/>
                <w:bCs/>
                <w:sz w:val="22"/>
                <w:szCs w:val="22"/>
              </w:rPr>
              <w:lastRenderedPageBreak/>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Pr="008C54D5" w:rsidRDefault="006A2DBE" w:rsidP="00D20F91">
            <w:pPr>
              <w:spacing w:line="360" w:lineRule="auto"/>
              <w:rPr>
                <w:sz w:val="22"/>
                <w:szCs w:val="22"/>
              </w:rPr>
            </w:pPr>
            <w:r w:rsidRPr="008C54D5">
              <w:rPr>
                <w:sz w:val="22"/>
                <w:szCs w:val="22"/>
              </w:rPr>
              <w:t>Test loading of privacy policy page</w:t>
            </w:r>
          </w:p>
        </w:tc>
      </w:tr>
      <w:tr w:rsidR="006A2DBE" w:rsidRPr="008C54D5"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Pr="008C54D5" w:rsidRDefault="006A2DBE" w:rsidP="00D20F91">
            <w:pPr>
              <w:spacing w:line="360" w:lineRule="auto"/>
              <w:rPr>
                <w:sz w:val="22"/>
                <w:szCs w:val="22"/>
              </w:rPr>
            </w:pPr>
            <w:r w:rsidRPr="008C54D5">
              <w:rPr>
                <w:sz w:val="22"/>
                <w:szCs w:val="22"/>
              </w:rP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05F8E047" w14:textId="517A9A1C" w:rsidR="006A2DBE" w:rsidRPr="008C54D5" w:rsidRDefault="006A2DBE" w:rsidP="00D20F91">
      <w:pPr>
        <w:numPr>
          <w:ilvl w:val="0"/>
          <w:numId w:val="132"/>
        </w:numPr>
        <w:spacing w:before="120" w:after="120" w:line="360" w:lineRule="auto"/>
        <w:rPr>
          <w:sz w:val="22"/>
          <w:szCs w:val="22"/>
        </w:rPr>
      </w:pPr>
      <w:r w:rsidRPr="008C54D5">
        <w:rPr>
          <w:sz w:val="22"/>
          <w:szCs w:val="22"/>
        </w:rPr>
        <w:t>User logged in</w:t>
      </w:r>
    </w:p>
    <w:p w14:paraId="446FF89F" w14:textId="331FAA6E" w:rsidR="006A2DBE" w:rsidRPr="006A2DBE" w:rsidRDefault="006A2DBE" w:rsidP="00D20F91">
      <w:pPr>
        <w:pStyle w:val="Heading5"/>
        <w:spacing w:line="360" w:lineRule="auto"/>
      </w:pPr>
      <w:r>
        <w:t>Test Data</w:t>
      </w:r>
    </w:p>
    <w:p w14:paraId="346A631B" w14:textId="16DFF443" w:rsidR="006A2DBE" w:rsidRPr="008C54D5" w:rsidRDefault="006A2DBE" w:rsidP="00D20F91">
      <w:pPr>
        <w:numPr>
          <w:ilvl w:val="0"/>
          <w:numId w:val="133"/>
        </w:numPr>
        <w:spacing w:before="120" w:after="120" w:line="360" w:lineRule="auto"/>
        <w:rPr>
          <w:sz w:val="22"/>
          <w:szCs w:val="22"/>
        </w:rPr>
      </w:pPr>
      <w:r w:rsidRPr="008C54D5">
        <w:rPr>
          <w:sz w:val="22"/>
          <w:szCs w:val="22"/>
        </w:rPr>
        <w:t>None</w:t>
      </w:r>
    </w:p>
    <w:p w14:paraId="564EE051" w14:textId="60DA1134" w:rsidR="006A2DBE" w:rsidRDefault="006A2DBE" w:rsidP="00D20F91">
      <w:pPr>
        <w:pStyle w:val="Heading5"/>
        <w:spacing w:line="360" w:lineRule="auto"/>
      </w:pPr>
      <w:r>
        <w:t>Steps and Results</w:t>
      </w:r>
    </w:p>
    <w:p w14:paraId="34F4680B" w14:textId="1E9E1415" w:rsidR="005E5656" w:rsidRDefault="005E5656" w:rsidP="005E5656">
      <w:pPr>
        <w:pStyle w:val="Caption"/>
        <w:keepNext/>
      </w:pPr>
      <w:bookmarkStart w:id="141" w:name="_Toc216999545"/>
      <w:r>
        <w:t xml:space="preserve">Table </w:t>
      </w:r>
      <w:r w:rsidR="00B8393F">
        <w:fldChar w:fldCharType="begin"/>
      </w:r>
      <w:r w:rsidR="00B8393F">
        <w:instrText xml:space="preserve"> SEQ Table \* ARABIC </w:instrText>
      </w:r>
      <w:r w:rsidR="00B8393F">
        <w:fldChar w:fldCharType="separate"/>
      </w:r>
      <w:r w:rsidR="00B8393F">
        <w:rPr>
          <w:noProof/>
        </w:rPr>
        <w:t>20</w:t>
      </w:r>
      <w:bookmarkEnd w:id="141"/>
      <w:r w:rsidR="00B8393F">
        <w:rPr>
          <w:noProof/>
        </w:rPr>
        <w:fldChar w:fldCharType="end"/>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46"/>
        <w:gridCol w:w="1955"/>
        <w:gridCol w:w="1979"/>
        <w:gridCol w:w="1936"/>
        <w:gridCol w:w="1894"/>
      </w:tblGrid>
      <w:tr w:rsidR="006A2DBE" w:rsidRPr="008C54D5"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Pr="008C54D5" w:rsidRDefault="006A2DBE" w:rsidP="00D20F91">
            <w:pPr>
              <w:spacing w:line="360" w:lineRule="auto"/>
              <w:rPr>
                <w:sz w:val="22"/>
                <w:szCs w:val="22"/>
              </w:rPr>
            </w:pPr>
            <w:r w:rsidRPr="008C54D5">
              <w:rPr>
                <w:sz w:val="22"/>
                <w:szCs w:val="22"/>
              </w:rP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Pr="008C54D5" w:rsidRDefault="006A2DBE" w:rsidP="00D20F91">
            <w:pPr>
              <w:spacing w:line="360" w:lineRule="auto"/>
              <w:rPr>
                <w:sz w:val="22"/>
                <w:szCs w:val="22"/>
              </w:rPr>
            </w:pPr>
            <w:r w:rsidRPr="008C54D5">
              <w:rPr>
                <w:sz w:val="22"/>
                <w:szCs w:val="22"/>
              </w:rP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Pr="008C54D5" w:rsidRDefault="006A2DBE" w:rsidP="00D20F91">
            <w:pPr>
              <w:spacing w:line="360" w:lineRule="auto"/>
              <w:rPr>
                <w:sz w:val="22"/>
                <w:szCs w:val="22"/>
              </w:rPr>
            </w:pPr>
            <w:r w:rsidRPr="008C54D5">
              <w:rPr>
                <w:sz w:val="22"/>
                <w:szCs w:val="22"/>
              </w:rP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Pr="008C54D5" w:rsidRDefault="006A2DBE" w:rsidP="00D20F91">
            <w:pPr>
              <w:spacing w:line="360" w:lineRule="auto"/>
              <w:rPr>
                <w:sz w:val="22"/>
                <w:szCs w:val="22"/>
              </w:rPr>
            </w:pPr>
            <w:r w:rsidRPr="008C54D5">
              <w:rPr>
                <w:sz w:val="22"/>
                <w:szCs w:val="22"/>
              </w:rP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Pr="008C54D5" w:rsidRDefault="006A2DBE"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Pr="008C54D5" w:rsidRDefault="006A2DBE" w:rsidP="00D20F91">
            <w:pPr>
              <w:spacing w:line="360" w:lineRule="auto"/>
              <w:rPr>
                <w:sz w:val="22"/>
                <w:szCs w:val="22"/>
              </w:rPr>
            </w:pPr>
            <w:r w:rsidRPr="008C54D5">
              <w:rPr>
                <w:sz w:val="22"/>
                <w:szCs w:val="22"/>
              </w:rP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Pr="008C54D5" w:rsidRDefault="006A2DBE" w:rsidP="00D20F91">
            <w:pPr>
              <w:spacing w:line="360" w:lineRule="auto"/>
              <w:rPr>
                <w:sz w:val="22"/>
                <w:szCs w:val="22"/>
              </w:rPr>
            </w:pPr>
            <w:r w:rsidRPr="008C54D5">
              <w:rPr>
                <w:sz w:val="22"/>
                <w:szCs w:val="22"/>
              </w:rP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Pr="008C54D5" w:rsidRDefault="006A2DBE" w:rsidP="00D20F91">
            <w:pPr>
              <w:spacing w:line="360" w:lineRule="auto"/>
              <w:rPr>
                <w:sz w:val="22"/>
                <w:szCs w:val="22"/>
              </w:rPr>
            </w:pPr>
            <w:r w:rsidRPr="008C54D5">
              <w:rPr>
                <w:sz w:val="22"/>
                <w:szCs w:val="22"/>
              </w:rPr>
              <w:t>Pass</w:t>
            </w:r>
          </w:p>
        </w:tc>
      </w:tr>
    </w:tbl>
    <w:p w14:paraId="129B28F2" w14:textId="77777777" w:rsidR="003B75F2" w:rsidRDefault="003B75F2" w:rsidP="00D20F91">
      <w:pPr>
        <w:spacing w:line="360" w:lineRule="auto"/>
        <w:rPr>
          <w:lang w:val="en-US"/>
        </w:rPr>
      </w:pPr>
    </w:p>
    <w:p w14:paraId="165D8B2E" w14:textId="133A6BFC" w:rsidR="006C424B" w:rsidRDefault="00063CBB" w:rsidP="00063CBB">
      <w:pPr>
        <w:rPr>
          <w:i/>
          <w:iCs/>
          <w:sz w:val="22"/>
          <w:szCs w:val="22"/>
        </w:rPr>
      </w:pPr>
      <w:r w:rsidRPr="006A213F">
        <w:rPr>
          <w:i/>
          <w:iCs/>
          <w:sz w:val="22"/>
          <w:szCs w:val="22"/>
        </w:rPr>
        <w:t>Please refer to the Appendix for the screenshots.</w:t>
      </w:r>
    </w:p>
    <w:p w14:paraId="0CE38813" w14:textId="77777777" w:rsidR="00063CBB" w:rsidRDefault="00063CBB" w:rsidP="00063CBB"/>
    <w:p w14:paraId="797F82B0" w14:textId="28AA5E5F" w:rsidR="003B75F2" w:rsidRDefault="006A2DBE" w:rsidP="008C54D5">
      <w:pPr>
        <w:pStyle w:val="Heading3"/>
        <w:spacing w:line="360" w:lineRule="auto"/>
        <w:rPr>
          <w:lang w:val="en-US"/>
        </w:rPr>
      </w:pPr>
      <w:bookmarkStart w:id="142" w:name="_Toc217004278"/>
      <w:r>
        <w:t>7.2.2 Non-Functional Requirement Testing</w:t>
      </w:r>
      <w:bookmarkEnd w:id="142"/>
    </w:p>
    <w:p w14:paraId="56F665FB" w14:textId="294E51E8" w:rsidR="003B75F2" w:rsidRPr="008107AD" w:rsidRDefault="00EC7C41" w:rsidP="00D20F91">
      <w:pPr>
        <w:pStyle w:val="Heading4"/>
        <w:spacing w:line="360" w:lineRule="auto"/>
      </w:pPr>
      <w:r>
        <w:t>Non-Functional Test - 01 – Trust (NFR 1)</w:t>
      </w:r>
    </w:p>
    <w:p w14:paraId="3AF0F99E" w14:textId="2874AE08" w:rsidR="004852B2" w:rsidRDefault="008B2145" w:rsidP="004852B2">
      <w:pPr>
        <w:spacing w:line="360" w:lineRule="auto"/>
        <w:rPr>
          <w:sz w:val="22"/>
          <w:szCs w:val="22"/>
        </w:rPr>
      </w:pPr>
      <w:r w:rsidRPr="008C54D5">
        <w:rPr>
          <w:sz w:val="22"/>
          <w:szCs w:val="22"/>
        </w:rPr>
        <w:t xml:space="preserve">This non-functional test focuses on testing the non-functional requirement 1, which is Trust. </w:t>
      </w:r>
      <w:r w:rsidR="004852B2">
        <w:rPr>
          <w:sz w:val="22"/>
          <w:szCs w:val="22"/>
        </w:rPr>
        <w:t>In the study trust is operationalised as a measurable contruct which will be derived from user survey responses. Trust is simply measured via a structures questionanaier base on a five-point Likkert scale. The survey captures user perceptions across three related factors. These factors include confidence in the decision, clarity of the explanation, and overrall trust in the output of the chatbot.</w:t>
      </w:r>
    </w:p>
    <w:p w14:paraId="7494E668" w14:textId="77777777" w:rsidR="004852B2" w:rsidRDefault="004852B2" w:rsidP="00D20F91">
      <w:pPr>
        <w:spacing w:line="360" w:lineRule="auto"/>
        <w:rPr>
          <w:sz w:val="22"/>
          <w:szCs w:val="22"/>
        </w:rPr>
      </w:pPr>
    </w:p>
    <w:p w14:paraId="60617A6C" w14:textId="2B4F4806" w:rsidR="008B2145" w:rsidRPr="008C54D5" w:rsidRDefault="008B2145" w:rsidP="00D20F91">
      <w:pPr>
        <w:spacing w:line="360" w:lineRule="auto"/>
        <w:rPr>
          <w:sz w:val="22"/>
          <w:szCs w:val="22"/>
        </w:rPr>
      </w:pPr>
      <w:r w:rsidRPr="008C54D5">
        <w:rPr>
          <w:sz w:val="22"/>
          <w:szCs w:val="22"/>
        </w:rPr>
        <w:t>The average Trust Index for the XAI group shall be higher than the average Trust Index for the Baseline group during evaluation.</w:t>
      </w:r>
    </w:p>
    <w:p w14:paraId="16A25A41" w14:textId="77777777" w:rsidR="008B2145" w:rsidRPr="008C54D5" w:rsidRDefault="008B2145" w:rsidP="00D20F91">
      <w:pPr>
        <w:spacing w:line="360" w:lineRule="auto"/>
        <w:rPr>
          <w:sz w:val="22"/>
          <w:szCs w:val="22"/>
        </w:rPr>
      </w:pPr>
    </w:p>
    <w:p w14:paraId="6D6D1AFF" w14:textId="77777777" w:rsidR="008B2145" w:rsidRPr="008C54D5" w:rsidRDefault="008B2145" w:rsidP="00D20F91">
      <w:pPr>
        <w:spacing w:line="360" w:lineRule="auto"/>
        <w:rPr>
          <w:sz w:val="22"/>
          <w:szCs w:val="22"/>
        </w:rPr>
      </w:pPr>
      <w:r w:rsidRPr="008C54D5">
        <w:rPr>
          <w:sz w:val="22"/>
          <w:szCs w:val="22"/>
        </w:rPr>
        <w:lastRenderedPageBreak/>
        <w:t xml:space="preserve">This evaluation examines whether users actually </w:t>
      </w:r>
      <w:r w:rsidRPr="008C54D5">
        <w:rPr>
          <w:b/>
          <w:bCs/>
          <w:sz w:val="22"/>
          <w:szCs w:val="22"/>
        </w:rPr>
        <w:t xml:space="preserve">trust the chatbot more when explanations are shown. </w:t>
      </w:r>
      <w:r w:rsidRPr="008C54D5">
        <w:rPr>
          <w:sz w:val="22"/>
          <w:szCs w:val="22"/>
        </w:rP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Pr="008C54D5" w:rsidRDefault="008B2145" w:rsidP="00D20F91">
      <w:pPr>
        <w:spacing w:line="360" w:lineRule="auto"/>
        <w:rPr>
          <w:sz w:val="22"/>
          <w:szCs w:val="22"/>
        </w:rPr>
      </w:pPr>
    </w:p>
    <w:p w14:paraId="6EE168BD" w14:textId="77777777" w:rsidR="008B2145" w:rsidRPr="008C54D5" w:rsidRDefault="008B2145" w:rsidP="00D20F91">
      <w:pPr>
        <w:spacing w:line="360" w:lineRule="auto"/>
        <w:rPr>
          <w:sz w:val="22"/>
          <w:szCs w:val="22"/>
        </w:rPr>
      </w:pPr>
      <w:r w:rsidRPr="008C54D5">
        <w:rPr>
          <w:sz w:val="22"/>
          <w:szCs w:val="22"/>
        </w:rPr>
        <w:t xml:space="preserve">The test, therefore, compares </w:t>
      </w:r>
      <w:r w:rsidRPr="008C54D5">
        <w:rPr>
          <w:b/>
          <w:bCs/>
          <w:sz w:val="22"/>
          <w:szCs w:val="22"/>
        </w:rPr>
        <w:t xml:space="preserve">two groups </w:t>
      </w:r>
      <w:r w:rsidRPr="008C54D5">
        <w:rPr>
          <w:sz w:val="22"/>
          <w:szCs w:val="22"/>
        </w:rPr>
        <w:t>such as</w:t>
      </w:r>
    </w:p>
    <w:p w14:paraId="587C0D26"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XAI mode</w:t>
      </w:r>
      <w:r w:rsidRPr="008C54D5">
        <w:rPr>
          <w:sz w:val="22"/>
          <w:szCs w:val="22"/>
        </w:rPr>
        <w:t xml:space="preserve"> → users receive SHAP-based natural language explanations</w:t>
      </w:r>
    </w:p>
    <w:p w14:paraId="2A1159A0"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Baseline mode</w:t>
      </w:r>
      <w:r w:rsidRPr="008C54D5">
        <w:rPr>
          <w:sz w:val="22"/>
          <w:szCs w:val="22"/>
        </w:rPr>
        <w:t xml:space="preserve"> → users receive only the final decision</w:t>
      </w:r>
    </w:p>
    <w:p w14:paraId="76A81B66" w14:textId="77777777" w:rsidR="008B2145" w:rsidRPr="008C54D5" w:rsidRDefault="008B2145" w:rsidP="00D20F91">
      <w:pPr>
        <w:spacing w:line="360" w:lineRule="auto"/>
        <w:rPr>
          <w:sz w:val="22"/>
          <w:szCs w:val="22"/>
        </w:rPr>
      </w:pPr>
    </w:p>
    <w:p w14:paraId="2A3014D0" w14:textId="77777777" w:rsidR="008B2145" w:rsidRPr="008C54D5" w:rsidRDefault="008B2145" w:rsidP="00D20F91">
      <w:pPr>
        <w:spacing w:line="360" w:lineRule="auto"/>
        <w:rPr>
          <w:sz w:val="22"/>
          <w:szCs w:val="22"/>
        </w:rPr>
      </w:pPr>
      <w:r w:rsidRPr="008C54D5">
        <w:rPr>
          <w:sz w:val="22"/>
          <w:szCs w:val="22"/>
        </w:rP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03F6ACA9" w14:textId="2AF3268C" w:rsidR="003B75F2" w:rsidRPr="008C54D5" w:rsidRDefault="008B2145" w:rsidP="00D20F91">
      <w:pPr>
        <w:spacing w:line="360" w:lineRule="auto"/>
        <w:rPr>
          <w:sz w:val="22"/>
          <w:szCs w:val="22"/>
        </w:rPr>
      </w:pPr>
      <w:r w:rsidRPr="008C54D5">
        <w:rPr>
          <w:sz w:val="22"/>
          <w:szCs w:val="22"/>
        </w:rPr>
        <w:t xml:space="preserve">Each user completes a short, goal-oriented survey after receiving a loan decision. It contains </w:t>
      </w:r>
      <w:r w:rsidRPr="008C54D5">
        <w:rPr>
          <w:b/>
          <w:bCs/>
          <w:sz w:val="22"/>
          <w:szCs w:val="22"/>
        </w:rPr>
        <w:t xml:space="preserve">six questions, </w:t>
      </w:r>
      <w:r w:rsidRPr="008C54D5">
        <w:rPr>
          <w:sz w:val="22"/>
          <w:szCs w:val="22"/>
        </w:rPr>
        <w:t xml:space="preserve">each answered on a </w:t>
      </w:r>
      <w:r w:rsidRPr="008C54D5">
        <w:rPr>
          <w:b/>
          <w:bCs/>
          <w:sz w:val="22"/>
          <w:szCs w:val="22"/>
        </w:rPr>
        <w:t>1-5 Likert scale.</w:t>
      </w:r>
    </w:p>
    <w:p w14:paraId="424E74FC" w14:textId="31E13AB0" w:rsidR="005E5656" w:rsidRDefault="005E5656" w:rsidP="005E5656">
      <w:pPr>
        <w:pStyle w:val="Caption"/>
        <w:keepNext/>
      </w:pPr>
      <w:bookmarkStart w:id="143" w:name="_Toc216999546"/>
      <w:r>
        <w:t xml:space="preserve">Table </w:t>
      </w:r>
      <w:r w:rsidR="00B8393F">
        <w:fldChar w:fldCharType="begin"/>
      </w:r>
      <w:r w:rsidR="00B8393F">
        <w:instrText xml:space="preserve"> SEQ Table \* ARABIC </w:instrText>
      </w:r>
      <w:r w:rsidR="00B8393F">
        <w:fldChar w:fldCharType="separate"/>
      </w:r>
      <w:r w:rsidR="00B8393F">
        <w:rPr>
          <w:noProof/>
        </w:rPr>
        <w:t>21</w:t>
      </w:r>
      <w:bookmarkEnd w:id="143"/>
      <w:r w:rsidR="00B8393F">
        <w:rPr>
          <w:noProof/>
        </w:rPr>
        <w:fldChar w:fldCharType="end"/>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867"/>
        <w:gridCol w:w="5143"/>
      </w:tblGrid>
      <w:tr w:rsidR="00E40BCA" w:rsidRPr="008C54D5"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Pr="008C54D5" w:rsidRDefault="00E40BCA" w:rsidP="00D20F91">
            <w:pPr>
              <w:spacing w:line="360" w:lineRule="auto"/>
              <w:rPr>
                <w:sz w:val="22"/>
                <w:szCs w:val="22"/>
              </w:rPr>
            </w:pPr>
            <w:r w:rsidRPr="008C54D5">
              <w:rPr>
                <w:b/>
                <w:bCs/>
                <w:sz w:val="22"/>
                <w:szCs w:val="22"/>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Pr="008C54D5" w:rsidRDefault="00E40BCA" w:rsidP="00D20F91">
            <w:pPr>
              <w:spacing w:line="360" w:lineRule="auto"/>
              <w:rPr>
                <w:sz w:val="22"/>
                <w:szCs w:val="22"/>
              </w:rPr>
            </w:pPr>
            <w:r w:rsidRPr="008C54D5">
              <w:rPr>
                <w:b/>
                <w:bCs/>
                <w:sz w:val="22"/>
                <w:szCs w:val="22"/>
              </w:rPr>
              <w:t>Survey Question</w:t>
            </w:r>
          </w:p>
        </w:tc>
      </w:tr>
      <w:tr w:rsidR="00E40BCA" w:rsidRPr="008C54D5"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Pr="008C54D5" w:rsidRDefault="00E40BCA" w:rsidP="00D20F91">
            <w:pPr>
              <w:spacing w:line="360" w:lineRule="auto"/>
              <w:rPr>
                <w:sz w:val="22"/>
                <w:szCs w:val="22"/>
              </w:rPr>
            </w:pPr>
            <w:r w:rsidRPr="008C54D5">
              <w:rPr>
                <w:sz w:val="22"/>
                <w:szCs w:val="22"/>
              </w:rP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Pr="008C54D5" w:rsidRDefault="00E40BCA" w:rsidP="00D20F91">
            <w:pPr>
              <w:spacing w:line="360" w:lineRule="auto"/>
              <w:rPr>
                <w:sz w:val="22"/>
                <w:szCs w:val="22"/>
              </w:rPr>
            </w:pPr>
            <w:r w:rsidRPr="008C54D5">
              <w:rPr>
                <w:sz w:val="22"/>
                <w:szCs w:val="22"/>
              </w:rPr>
              <w:t>I trust the loan decision provided by the chatbot.</w:t>
            </w:r>
          </w:p>
        </w:tc>
      </w:tr>
      <w:tr w:rsidR="00E40BCA" w:rsidRPr="008C54D5"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Pr="008C54D5" w:rsidRDefault="00E40BCA" w:rsidP="00D20F91">
            <w:pPr>
              <w:spacing w:line="360" w:lineRule="auto"/>
              <w:rPr>
                <w:sz w:val="22"/>
                <w:szCs w:val="22"/>
              </w:rPr>
            </w:pPr>
            <w:r w:rsidRPr="008C54D5">
              <w:rPr>
                <w:sz w:val="22"/>
                <w:szCs w:val="22"/>
              </w:rP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Pr="008C54D5" w:rsidRDefault="00E40BCA" w:rsidP="00D20F91">
            <w:pPr>
              <w:spacing w:line="360" w:lineRule="auto"/>
              <w:rPr>
                <w:sz w:val="22"/>
                <w:szCs w:val="22"/>
              </w:rPr>
            </w:pPr>
            <w:r w:rsidRPr="008C54D5">
              <w:rPr>
                <w:sz w:val="22"/>
                <w:szCs w:val="22"/>
              </w:rPr>
              <w:t>The chatbot's reasoning or explanation increased my confidence in the decision.</w:t>
            </w:r>
          </w:p>
        </w:tc>
      </w:tr>
      <w:tr w:rsidR="00E40BCA" w:rsidRPr="008C54D5"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Pr="008C54D5" w:rsidRDefault="00E40BCA" w:rsidP="00D20F91">
            <w:pPr>
              <w:spacing w:line="360" w:lineRule="auto"/>
              <w:rPr>
                <w:sz w:val="22"/>
                <w:szCs w:val="22"/>
              </w:rPr>
            </w:pPr>
            <w:r w:rsidRPr="008C54D5">
              <w:rPr>
                <w:sz w:val="22"/>
                <w:szCs w:val="22"/>
              </w:rP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Pr="008C54D5" w:rsidRDefault="00E40BCA" w:rsidP="00D20F91">
            <w:pPr>
              <w:spacing w:line="360" w:lineRule="auto"/>
              <w:rPr>
                <w:sz w:val="22"/>
                <w:szCs w:val="22"/>
              </w:rPr>
            </w:pPr>
            <w:r w:rsidRPr="008C54D5">
              <w:rPr>
                <w:sz w:val="22"/>
                <w:szCs w:val="22"/>
              </w:rPr>
              <w:t>The chatbot's answer felt accurate and reliable.</w:t>
            </w:r>
          </w:p>
        </w:tc>
      </w:tr>
      <w:tr w:rsidR="00E40BCA" w:rsidRPr="008C54D5"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Pr="008C54D5" w:rsidRDefault="00E40BCA" w:rsidP="00D20F91">
            <w:pPr>
              <w:spacing w:line="360" w:lineRule="auto"/>
              <w:rPr>
                <w:sz w:val="22"/>
                <w:szCs w:val="22"/>
              </w:rPr>
            </w:pPr>
            <w:r w:rsidRPr="008C54D5">
              <w:rPr>
                <w:sz w:val="22"/>
                <w:szCs w:val="22"/>
              </w:rP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Pr="008C54D5" w:rsidRDefault="00E40BCA" w:rsidP="00D20F91">
            <w:pPr>
              <w:spacing w:line="360" w:lineRule="auto"/>
              <w:rPr>
                <w:sz w:val="22"/>
                <w:szCs w:val="22"/>
              </w:rPr>
            </w:pPr>
            <w:r w:rsidRPr="008C54D5">
              <w:rPr>
                <w:sz w:val="22"/>
                <w:szCs w:val="22"/>
              </w:rPr>
              <w:t>I understood how the system arrived at the decision.</w:t>
            </w:r>
          </w:p>
        </w:tc>
      </w:tr>
      <w:tr w:rsidR="00E40BCA" w:rsidRPr="008C54D5"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Pr="008C54D5" w:rsidRDefault="00E40BCA" w:rsidP="00D20F91">
            <w:pPr>
              <w:spacing w:line="360" w:lineRule="auto"/>
              <w:rPr>
                <w:sz w:val="22"/>
                <w:szCs w:val="22"/>
              </w:rPr>
            </w:pPr>
            <w:r w:rsidRPr="008C54D5">
              <w:rPr>
                <w:sz w:val="22"/>
                <w:szCs w:val="22"/>
              </w:rP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Pr="008C54D5" w:rsidRDefault="00E40BCA" w:rsidP="00D20F91">
            <w:pPr>
              <w:spacing w:line="360" w:lineRule="auto"/>
              <w:rPr>
                <w:sz w:val="22"/>
                <w:szCs w:val="22"/>
              </w:rPr>
            </w:pPr>
            <w:r w:rsidRPr="008C54D5">
              <w:rPr>
                <w:sz w:val="22"/>
                <w:szCs w:val="22"/>
              </w:rPr>
              <w:t>I would rely on this chatbot for similar financial decisions in the future.</w:t>
            </w:r>
          </w:p>
        </w:tc>
      </w:tr>
      <w:tr w:rsidR="00E40BCA" w:rsidRPr="008C54D5"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Pr="008C54D5" w:rsidRDefault="00E40BCA" w:rsidP="00D20F91">
            <w:pPr>
              <w:spacing w:line="360" w:lineRule="auto"/>
              <w:rPr>
                <w:sz w:val="22"/>
                <w:szCs w:val="22"/>
              </w:rPr>
            </w:pPr>
            <w:r w:rsidRPr="008C54D5">
              <w:rPr>
                <w:sz w:val="22"/>
                <w:szCs w:val="22"/>
              </w:rP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Pr="008C54D5" w:rsidRDefault="00E40BCA" w:rsidP="00D20F91">
            <w:pPr>
              <w:spacing w:line="360" w:lineRule="auto"/>
              <w:rPr>
                <w:sz w:val="22"/>
                <w:szCs w:val="22"/>
              </w:rPr>
            </w:pPr>
            <w:r w:rsidRPr="008C54D5">
              <w:rPr>
                <w:sz w:val="22"/>
                <w:szCs w:val="22"/>
              </w:rPr>
              <w:t>I felt comfortable receiving a financial decision from an AI system.</w:t>
            </w:r>
          </w:p>
        </w:tc>
      </w:tr>
    </w:tbl>
    <w:p w14:paraId="6BDBCE3D" w14:textId="77777777" w:rsidR="00E40BCA" w:rsidRPr="008C54D5" w:rsidRDefault="00E40BCA" w:rsidP="00D20F91">
      <w:pPr>
        <w:spacing w:line="360" w:lineRule="auto"/>
        <w:rPr>
          <w:sz w:val="22"/>
          <w:szCs w:val="22"/>
          <w:lang w:val="en-US"/>
        </w:rPr>
      </w:pPr>
    </w:p>
    <w:p w14:paraId="7405AC5D" w14:textId="6849700E" w:rsidR="003174D8" w:rsidRPr="008C54D5" w:rsidRDefault="003174D8" w:rsidP="00D20F91">
      <w:pPr>
        <w:spacing w:line="360" w:lineRule="auto"/>
        <w:rPr>
          <w:sz w:val="22"/>
          <w:szCs w:val="22"/>
        </w:rPr>
      </w:pPr>
      <w:r w:rsidRPr="008C54D5">
        <w:rPr>
          <w:sz w:val="22"/>
          <w:szCs w:val="22"/>
        </w:rPr>
        <w:t xml:space="preserve">Each question targeted a specific dimension of trust, such as confidence, clarity, acceptance, and emotional comfort. The </w:t>
      </w:r>
      <w:r w:rsidRPr="008C54D5">
        <w:rPr>
          <w:b/>
          <w:bCs/>
          <w:sz w:val="22"/>
          <w:szCs w:val="22"/>
        </w:rPr>
        <w:t xml:space="preserve">Trust Index </w:t>
      </w:r>
      <w:r w:rsidRPr="008C54D5">
        <w:rPr>
          <w:sz w:val="22"/>
          <w:szCs w:val="22"/>
        </w:rPr>
        <w:t>for a single user is computed as below.</w:t>
      </w:r>
    </w:p>
    <w:p w14:paraId="3436E470" w14:textId="77777777" w:rsidR="003174D8" w:rsidRPr="008C54D5" w:rsidRDefault="003174D8" w:rsidP="00D20F91">
      <w:pPr>
        <w:spacing w:line="360" w:lineRule="auto"/>
        <w:rPr>
          <w:sz w:val="22"/>
          <w:szCs w:val="22"/>
          <w:lang w:val="en-US"/>
        </w:rPr>
      </w:pPr>
      <w:r w:rsidRPr="008C54D5">
        <w:rPr>
          <w:sz w:val="22"/>
          <w:szCs w:val="22"/>
          <w:lang w:val="en-US"/>
        </w:rPr>
        <w:t xml:space="preserve"> </w:t>
      </w:r>
    </w:p>
    <w:p w14:paraId="2860AFA5" w14:textId="0733362B" w:rsidR="003B75F2" w:rsidRPr="008C54D5" w:rsidRDefault="003174D8" w:rsidP="00D20F91">
      <w:pPr>
        <w:spacing w:line="360" w:lineRule="auto"/>
        <w:rPr>
          <w:sz w:val="22"/>
          <w:szCs w:val="22"/>
          <w:lang w:val="en-US"/>
        </w:rPr>
      </w:pPr>
      <m:oMathPara>
        <m:oMathParaPr>
          <m:jc m:val="center"/>
        </m:oMathParaPr>
        <m:oMath>
          <m:r>
            <m:rPr>
              <m:nor/>
            </m:rPr>
            <w:rPr>
              <w:sz w:val="22"/>
              <w:szCs w:val="22"/>
              <w:lang w:val="en-US"/>
            </w:rPr>
            <w:lastRenderedPageBreak/>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30248AD3" w14:textId="77777777" w:rsidR="003B75F2" w:rsidRPr="008C54D5" w:rsidRDefault="003B75F2" w:rsidP="00D20F91">
      <w:pPr>
        <w:spacing w:line="360" w:lineRule="auto"/>
        <w:rPr>
          <w:sz w:val="22"/>
          <w:szCs w:val="22"/>
          <w:lang w:val="en-US"/>
        </w:rPr>
      </w:pPr>
    </w:p>
    <w:p w14:paraId="074BF91D" w14:textId="22C398DF" w:rsidR="001D5B5D" w:rsidRPr="008C54D5" w:rsidRDefault="001D5B5D" w:rsidP="00D20F91">
      <w:pPr>
        <w:spacing w:line="360" w:lineRule="auto"/>
        <w:rPr>
          <w:sz w:val="22"/>
          <w:szCs w:val="22"/>
        </w:rPr>
      </w:pPr>
      <w:r w:rsidRPr="008C54D5">
        <w:rPr>
          <w:sz w:val="22"/>
          <w:szCs w:val="22"/>
        </w:rPr>
        <w:t>Each score ranges from 1 to 5. Therefore, the Trust Index also falls between 1.0 and 5.0. This approach treats trust as a combination of below factors,</w:t>
      </w:r>
    </w:p>
    <w:p w14:paraId="08A092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Overall trust in  the system’s decision-making</w:t>
      </w:r>
    </w:p>
    <w:p w14:paraId="1328833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Confidence derived specifically from explanations (XAI factor)</w:t>
      </w:r>
    </w:p>
    <w:p w14:paraId="143FAD6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Perceived accuracy of the AI model</w:t>
      </w:r>
    </w:p>
    <w:p w14:paraId="69ED0882"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Decision clarity and user understanding</w:t>
      </w:r>
    </w:p>
    <w:p w14:paraId="456C623B"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User acceptance and willingness to rely on the system</w:t>
      </w:r>
    </w:p>
    <w:p w14:paraId="6A0146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Pr="008C54D5" w:rsidRDefault="003F44B9" w:rsidP="00D20F91">
      <w:pPr>
        <w:pStyle w:val="ListParagraph"/>
        <w:numPr>
          <w:ilvl w:val="0"/>
          <w:numId w:val="137"/>
        </w:numPr>
        <w:spacing w:line="360" w:lineRule="auto"/>
        <w:rPr>
          <w:sz w:val="22"/>
          <w:szCs w:val="22"/>
        </w:rPr>
      </w:pPr>
      <w:r w:rsidRPr="008C54D5">
        <w:rPr>
          <w:sz w:val="22"/>
          <w:szCs w:val="22"/>
        </w:rPr>
        <w:t>Step 1 - Compute Trust Index for each survey response</w:t>
      </w:r>
    </w:p>
    <w:p w14:paraId="7F49703B" w14:textId="4570702F" w:rsidR="001D1B09" w:rsidRPr="008C54D5" w:rsidRDefault="003F44B9" w:rsidP="00D20F91">
      <w:pPr>
        <w:pStyle w:val="ListParagraph"/>
        <w:spacing w:line="360" w:lineRule="auto"/>
        <w:rPr>
          <w:sz w:val="22"/>
          <w:szCs w:val="22"/>
        </w:rPr>
      </w:pPr>
      <w:r w:rsidRPr="008C54D5">
        <w:rPr>
          <w:sz w:val="22"/>
          <w:szCs w:val="22"/>
        </w:rPr>
        <w:t>Every trust survey entry is converted into a Trust Index using the formula.</w:t>
      </w:r>
    </w:p>
    <w:p w14:paraId="23AB0507" w14:textId="2DC20E36" w:rsidR="00966235" w:rsidRPr="003B12AE" w:rsidRDefault="00966235" w:rsidP="00D20F91">
      <w:pPr>
        <w:spacing w:line="360" w:lineRule="auto"/>
        <w:rPr>
          <w:sz w:val="22"/>
          <w:szCs w:val="22"/>
          <w:lang w:val="en-US"/>
        </w:rPr>
      </w:pPr>
      <m:oMathPara>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0774E6ED" w14:textId="0539C609" w:rsidR="00CB4CE5" w:rsidRPr="008C54D5" w:rsidRDefault="00CB4CE5" w:rsidP="00D20F91">
      <w:pPr>
        <w:pStyle w:val="ListParagraph"/>
        <w:numPr>
          <w:ilvl w:val="0"/>
          <w:numId w:val="137"/>
        </w:numPr>
        <w:spacing w:line="360" w:lineRule="auto"/>
        <w:rPr>
          <w:sz w:val="22"/>
          <w:szCs w:val="22"/>
        </w:rPr>
      </w:pPr>
      <w:r w:rsidRPr="008C54D5">
        <w:rPr>
          <w:b/>
          <w:bCs/>
          <w:sz w:val="22"/>
          <w:szCs w:val="22"/>
        </w:rPr>
        <w:t>Step 2 - Group responses by variant</w:t>
      </w:r>
    </w:p>
    <w:p w14:paraId="021019AE" w14:textId="4B9CC930"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A → </w:t>
      </w:r>
      <w:r w:rsidRPr="008C54D5">
        <w:rPr>
          <w:b/>
          <w:bCs/>
          <w:sz w:val="22"/>
          <w:szCs w:val="22"/>
        </w:rPr>
        <w:t>Baseline</w:t>
      </w:r>
    </w:p>
    <w:p w14:paraId="51D329BA" w14:textId="1ED35DCC" w:rsidR="003F44B9" w:rsidRPr="003B12AE" w:rsidRDefault="003F44B9" w:rsidP="00D20F91">
      <w:pPr>
        <w:numPr>
          <w:ilvl w:val="0"/>
          <w:numId w:val="136"/>
        </w:numPr>
        <w:spacing w:before="120" w:after="120" w:line="360" w:lineRule="auto"/>
        <w:rPr>
          <w:sz w:val="22"/>
          <w:szCs w:val="22"/>
        </w:rPr>
      </w:pPr>
      <w:r w:rsidRPr="008C54D5">
        <w:rPr>
          <w:sz w:val="22"/>
          <w:szCs w:val="22"/>
        </w:rPr>
        <w:t xml:space="preserve">Group B → </w:t>
      </w:r>
      <w:r w:rsidRPr="008C54D5">
        <w:rPr>
          <w:b/>
          <w:bCs/>
          <w:sz w:val="22"/>
          <w:szCs w:val="22"/>
        </w:rPr>
        <w:t>XAI</w:t>
      </w:r>
    </w:p>
    <w:p w14:paraId="420E958E" w14:textId="5D89745F" w:rsidR="003F44B9" w:rsidRPr="008C54D5" w:rsidRDefault="006A6FE7" w:rsidP="00D20F91">
      <w:pPr>
        <w:pStyle w:val="ListParagraph"/>
        <w:numPr>
          <w:ilvl w:val="0"/>
          <w:numId w:val="137"/>
        </w:numPr>
        <w:spacing w:line="360" w:lineRule="auto"/>
        <w:rPr>
          <w:sz w:val="22"/>
          <w:szCs w:val="22"/>
        </w:rPr>
      </w:pPr>
      <w:r w:rsidRPr="008C54D5">
        <w:rPr>
          <w:sz w:val="22"/>
          <w:szCs w:val="22"/>
        </w:rPr>
        <w:t>Step 3 - Compute the average Trust Index for each group</w:t>
      </w:r>
    </w:p>
    <w:p w14:paraId="2E7B1947" w14:textId="6C098CEE" w:rsidR="00AB2EEB" w:rsidRPr="008C54D5" w:rsidRDefault="00AB2EEB" w:rsidP="00D20F91">
      <w:pPr>
        <w:pStyle w:val="ListParagraph"/>
        <w:numPr>
          <w:ilvl w:val="0"/>
          <w:numId w:val="136"/>
        </w:numPr>
        <w:spacing w:before="120" w:after="120" w:line="360" w:lineRule="auto"/>
        <w:rPr>
          <w:sz w:val="22"/>
          <w:szCs w:val="22"/>
        </w:rPr>
      </w:pPr>
      <w:r w:rsidRPr="008C54D5">
        <w:rPr>
          <w:sz w:val="22"/>
          <w:szCs w:val="22"/>
        </w:rPr>
        <w:t>Average trust index for XAI users</w:t>
      </w:r>
      <w:r w:rsidR="007C0F1A" w:rsidRPr="008C54D5">
        <w:rPr>
          <w:sz w:val="22"/>
          <w:szCs w:val="22"/>
        </w:rPr>
        <w:t xml:space="preserve"> calculated as below,</w:t>
      </w:r>
    </w:p>
    <w:p w14:paraId="57844C7C" w14:textId="146F02C4" w:rsidR="0016552D" w:rsidRPr="008C54D5" w:rsidRDefault="007B745E" w:rsidP="00D20F91">
      <w:pPr>
        <w:spacing w:before="120" w:after="120" w:line="360" w:lineRule="auto"/>
        <w:rPr>
          <w:sz w:val="22"/>
          <w:szCs w:val="22"/>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w:rPr>
              <w:rFonts w:ascii="Cambria Math" w:hAnsi="Cambria Math"/>
              <w:sz w:val="22"/>
              <w:szCs w:val="22"/>
            </w:rPr>
            <m:t>=</m:t>
          </m:r>
          <m:f>
            <m:fPr>
              <m:ctrlPr>
                <w:rPr>
                  <w:rFonts w:ascii="Cambria Math" w:hAnsi="Cambria Math"/>
                  <w:sz w:val="22"/>
                  <w:szCs w:val="22"/>
                </w:rPr>
              </m:ctrlPr>
            </m:fPr>
            <m:num>
              <m:nary>
                <m:naryPr>
                  <m:chr m:val="∑"/>
                  <m:subHide m:val="1"/>
                  <m:supHide m:val="1"/>
                  <m:ctrlPr>
                    <w:rPr>
                      <w:rFonts w:ascii="Cambria Math" w:hAnsi="Cambria Math"/>
                      <w:sz w:val="22"/>
                      <w:szCs w:val="22"/>
                    </w:rPr>
                  </m:ctrlPr>
                </m:naryPr>
                <m:sub>
                  <m:ctrlPr>
                    <w:rPr>
                      <w:rFonts w:ascii="Cambria Math" w:hAnsi="Cambria Math"/>
                      <w:i/>
                      <w:sz w:val="22"/>
                      <w:szCs w:val="22"/>
                    </w:rPr>
                  </m:ctrlPr>
                </m:sub>
                <m:sup>
                  <m:ctrlPr>
                    <w:rPr>
                      <w:rFonts w:ascii="Cambria Math" w:hAnsi="Cambria Math"/>
                      <w:i/>
                      <w:sz w:val="22"/>
                      <w:szCs w:val="22"/>
                    </w:rPr>
                  </m:ctrlPr>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ai</m:t>
                      </m:r>
                    </m:sub>
                  </m:sSub>
                  <m:ctrlPr>
                    <w:rPr>
                      <w:rFonts w:ascii="Cambria Math" w:hAnsi="Cambria Math"/>
                      <w:i/>
                      <w:sz w:val="22"/>
                      <w:szCs w:val="22"/>
                    </w:rPr>
                  </m:ctrlPr>
                </m:e>
              </m:nary>
              <m:ctrlPr>
                <w:rPr>
                  <w:rFonts w:ascii="Cambria Math" w:hAnsi="Cambria Math"/>
                  <w:i/>
                  <w:sz w:val="22"/>
                  <w:szCs w:val="22"/>
                </w:rPr>
              </m:ctrlPr>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xai</m:t>
                  </m:r>
                </m:sub>
              </m:sSub>
              <m:ctrlPr>
                <w:rPr>
                  <w:rFonts w:ascii="Cambria Math" w:hAnsi="Cambria Math"/>
                  <w:i/>
                  <w:sz w:val="22"/>
                  <w:szCs w:val="22"/>
                </w:rPr>
              </m:ctrlPr>
            </m:den>
          </m:f>
        </m:oMath>
      </m:oMathPara>
    </w:p>
    <w:p w14:paraId="5762E99D" w14:textId="28EC3C40" w:rsidR="00587E25" w:rsidRPr="008C54D5" w:rsidRDefault="00000000" w:rsidP="00D20F91">
      <w:pPr>
        <w:spacing w:line="360" w:lineRule="auto"/>
        <w:rPr>
          <w:rFonts w:ascii="Cambria Math" w:hAnsi="Cambria Math"/>
          <w:sz w:val="22"/>
          <w:szCs w:val="22"/>
          <w:lang w:val="en-US"/>
          <w:oMath/>
        </w:rPr>
      </w:pPr>
      <m:oMathPara>
        <m:oMathParaPr>
          <m:jc m:val="center"/>
        </m:oMathParaPr>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xai</m:t>
              </m:r>
              <m:r>
                <m:rPr>
                  <m:nor/>
                </m:rPr>
                <w:rPr>
                  <w:sz w:val="22"/>
                  <w:szCs w:val="22"/>
                  <w:lang w:val="en-US"/>
                </w:rPr>
                <m:t>: Average trust index (XAI)</m:t>
              </m:r>
            </m:sub>
          </m:sSub>
          <m:r>
            <w:rPr>
              <w:rFonts w:ascii="Cambria Math" w:hAnsi="Cambria Math"/>
              <w:sz w:val="22"/>
              <w:szCs w:val="22"/>
              <w:lang w:val="en-US"/>
            </w:rPr>
            <m:t> </m:t>
          </m:r>
        </m:oMath>
      </m:oMathPara>
    </w:p>
    <w:p w14:paraId="08A910E4" w14:textId="4D8FC9C6" w:rsidR="00587E25" w:rsidRPr="008C54D5" w:rsidRDefault="00587E25" w:rsidP="00D20F91">
      <w:pPr>
        <w:spacing w:line="360" w:lineRule="auto"/>
        <w:rPr>
          <w:rFonts w:ascii="Cambria Math" w:hAnsi="Cambria Math"/>
          <w:sz w:val="22"/>
          <w:szCs w:val="22"/>
          <w:lang w:val="en-US"/>
          <w:oMath/>
        </w:rPr>
      </w:pPr>
      <m:oMathPara>
        <m:oMathParaPr>
          <m:jc m:val="center"/>
        </m:oMathParaPr>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xai</m:t>
              </m:r>
              <m:r>
                <m:rPr>
                  <m:nor/>
                </m:rPr>
                <w:rPr>
                  <w:sz w:val="22"/>
                  <w:szCs w:val="22"/>
                  <w:lang w:val="en-US"/>
                </w:rPr>
                <m:t>: Trust index score for XAI users</m:t>
              </m:r>
            </m:sub>
          </m:sSub>
        </m:oMath>
      </m:oMathPara>
    </w:p>
    <w:p w14:paraId="704BF14B" w14:textId="44CC6300" w:rsidR="008107AD"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xai</m:t>
              </m:r>
              <m:r>
                <m:rPr>
                  <m:nor/>
                </m:rPr>
                <w:rPr>
                  <w:sz w:val="22"/>
                  <w:szCs w:val="22"/>
                  <w:lang w:val="en-US"/>
                </w:rPr>
                <m:t>: Sample size for XAI</m:t>
              </m:r>
            </m:sub>
          </m:sSub>
        </m:oMath>
      </m:oMathPara>
    </w:p>
    <w:p w14:paraId="2CCBCC5A" w14:textId="099A01DB" w:rsidR="003B75F2" w:rsidRPr="008C54D5" w:rsidRDefault="00223C60" w:rsidP="00D20F91">
      <w:pPr>
        <w:pStyle w:val="ListParagraph"/>
        <w:numPr>
          <w:ilvl w:val="0"/>
          <w:numId w:val="136"/>
        </w:numPr>
        <w:spacing w:before="120" w:after="120" w:line="360" w:lineRule="auto"/>
        <w:rPr>
          <w:sz w:val="22"/>
          <w:szCs w:val="22"/>
        </w:rPr>
      </w:pPr>
      <w:r w:rsidRPr="008C54D5">
        <w:rPr>
          <w:sz w:val="22"/>
          <w:szCs w:val="22"/>
        </w:rPr>
        <w:t>Average trust index for Baseline users calculated as below,</w:t>
      </w:r>
    </w:p>
    <w:p w14:paraId="5D5A1F73" w14:textId="01C9D53A" w:rsidR="00223C60" w:rsidRPr="008C54D5" w:rsidRDefault="00223C60" w:rsidP="00D20F91">
      <w:pPr>
        <w:spacing w:line="360" w:lineRule="auto"/>
        <w:rPr>
          <w:sz w:val="22"/>
          <w:szCs w:val="22"/>
          <w:lang w:val="en-US"/>
        </w:rPr>
      </w:pPr>
      <m:oMathPara>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r>
            <w:rPr>
              <w:rFonts w:ascii="Cambria Math" w:hAnsi="Cambria Math"/>
              <w:sz w:val="22"/>
              <w:szCs w:val="22"/>
              <w:lang w:val="en-US"/>
            </w:rPr>
            <m:t>=</m:t>
          </m:r>
          <m:f>
            <m:fPr>
              <m:ctrlPr>
                <w:rPr>
                  <w:rFonts w:ascii="Cambria Math" w:hAnsi="Cambria Math"/>
                  <w:sz w:val="22"/>
                  <w:szCs w:val="22"/>
                  <w:lang w:val="en-US"/>
                </w:rPr>
              </m:ctrlPr>
            </m:fPr>
            <m:num>
              <m:nary>
                <m:naryPr>
                  <m:chr m:val="∑"/>
                  <m:subHide m:val="1"/>
                  <m:supHide m:val="1"/>
                  <m:ctrlPr>
                    <w:rPr>
                      <w:rFonts w:ascii="Cambria Math" w:hAnsi="Cambria Math"/>
                      <w:sz w:val="22"/>
                      <w:szCs w:val="22"/>
                      <w:lang w:val="en-US"/>
                    </w:rPr>
                  </m:ctrlPr>
                </m:naryPr>
                <m:sub>
                  <m:ctrlPr>
                    <w:rPr>
                      <w:rFonts w:ascii="Cambria Math" w:hAnsi="Cambria Math"/>
                      <w:i/>
                      <w:sz w:val="22"/>
                      <w:szCs w:val="22"/>
                      <w:lang w:val="en-US"/>
                    </w:rPr>
                  </m:ctrlPr>
                </m:sub>
                <m:sup>
                  <m:ctrlPr>
                    <w:rPr>
                      <w:rFonts w:ascii="Cambria Math" w:hAnsi="Cambria Math"/>
                      <w:i/>
                      <w:sz w:val="22"/>
                      <w:szCs w:val="22"/>
                      <w:lang w:val="en-US"/>
                    </w:rPr>
                  </m:ctrlPr>
                </m:sup>
                <m:e>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sub>
                  </m:sSub>
                  <m:ctrlPr>
                    <w:rPr>
                      <w:rFonts w:ascii="Cambria Math" w:hAnsi="Cambria Math"/>
                      <w:i/>
                      <w:sz w:val="22"/>
                      <w:szCs w:val="22"/>
                      <w:lang w:val="en-US"/>
                    </w:rPr>
                  </m:ctrlPr>
                </m:e>
              </m:nary>
              <m:ctrlPr>
                <w:rPr>
                  <w:rFonts w:ascii="Cambria Math" w:hAnsi="Cambria Math"/>
                  <w:i/>
                  <w:sz w:val="22"/>
                  <w:szCs w:val="22"/>
                  <w:lang w:val="en-US"/>
                </w:rPr>
              </m:ctrlPr>
            </m:num>
            <m:den>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sub>
              </m:sSub>
              <m:ctrlPr>
                <w:rPr>
                  <w:rFonts w:ascii="Cambria Math" w:hAnsi="Cambria Math"/>
                  <w:i/>
                  <w:sz w:val="22"/>
                  <w:szCs w:val="22"/>
                  <w:lang w:val="en-US"/>
                </w:rPr>
              </m:ctrlPr>
            </m:den>
          </m:f>
          <m:r>
            <w:rPr>
              <w:rFonts w:ascii="Cambria Math" w:hAnsi="Cambria Math"/>
              <w:sz w:val="22"/>
              <w:szCs w:val="22"/>
              <w:lang w:val="en-US"/>
            </w:rPr>
            <m:t>,</m:t>
          </m:r>
        </m:oMath>
      </m:oMathPara>
    </w:p>
    <w:p w14:paraId="1D5E07C1" w14:textId="44A47852" w:rsidR="00223C60" w:rsidRPr="008C54D5" w:rsidRDefault="00000000" w:rsidP="00D20F91">
      <w:pPr>
        <w:spacing w:line="360" w:lineRule="auto"/>
        <w:rPr>
          <w:rFonts w:ascii="Cambria Math" w:hAnsi="Cambria Math"/>
          <w:sz w:val="22"/>
          <w:szCs w:val="22"/>
          <w:lang w:val="en-US"/>
          <w:oMath/>
        </w:rPr>
      </w:pPr>
      <m:oMathPara>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base</m:t>
              </m:r>
              <m:r>
                <m:rPr>
                  <m:nor/>
                </m:rPr>
                <w:rPr>
                  <w:sz w:val="22"/>
                  <w:szCs w:val="22"/>
                  <w:lang w:val="en-US"/>
                </w:rPr>
                <m:t>: Average trust index (baseline)</m:t>
              </m:r>
            </m:sub>
          </m:sSub>
          <m:r>
            <w:rPr>
              <w:rFonts w:ascii="Cambria Math" w:hAnsi="Cambria Math"/>
              <w:sz w:val="22"/>
              <w:szCs w:val="22"/>
              <w:lang w:val="en-US"/>
            </w:rPr>
            <m:t> </m:t>
          </m:r>
        </m:oMath>
      </m:oMathPara>
    </w:p>
    <w:p w14:paraId="3B5C4A6F" w14:textId="16D60861" w:rsidR="00223C60" w:rsidRPr="008C54D5" w:rsidRDefault="00223C60" w:rsidP="00D20F91">
      <w:pPr>
        <w:spacing w:line="360" w:lineRule="auto"/>
        <w:rPr>
          <w:rFonts w:ascii="Cambria Math" w:hAnsi="Cambria Math"/>
          <w:sz w:val="22"/>
          <w:szCs w:val="22"/>
          <w:lang w:val="en-US"/>
          <w:oMath/>
        </w:rPr>
      </w:pPr>
      <m:oMathPara>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r>
                <m:rPr>
                  <m:nor/>
                </m:rPr>
                <w:rPr>
                  <w:sz w:val="22"/>
                  <w:szCs w:val="22"/>
                  <w:lang w:val="en-US"/>
                </w:rPr>
                <m:t>: Trust index score baseline users</m:t>
              </m:r>
            </m:sub>
          </m:sSub>
          <m:r>
            <w:rPr>
              <w:rFonts w:ascii="Cambria Math" w:hAnsi="Cambria Math"/>
              <w:sz w:val="22"/>
              <w:szCs w:val="22"/>
              <w:lang w:val="en-US"/>
            </w:rPr>
            <m:t> </m:t>
          </m:r>
        </m:oMath>
      </m:oMathPara>
    </w:p>
    <w:p w14:paraId="2D5B99E4" w14:textId="624D0B30"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r>
                <m:rPr>
                  <m:nor/>
                </m:rPr>
                <w:rPr>
                  <w:sz w:val="22"/>
                  <w:szCs w:val="22"/>
                  <w:lang w:val="en-US"/>
                </w:rPr>
                <m:t>: sample size for baseline</m:t>
              </m:r>
            </m:sub>
          </m:sSub>
        </m:oMath>
      </m:oMathPara>
    </w:p>
    <w:p w14:paraId="47E3923A" w14:textId="77777777" w:rsidR="003B75F2" w:rsidRPr="008C54D5" w:rsidRDefault="003B75F2" w:rsidP="00D20F91">
      <w:pPr>
        <w:spacing w:line="360" w:lineRule="auto"/>
        <w:rPr>
          <w:sz w:val="22"/>
          <w:szCs w:val="22"/>
          <w:lang w:val="en-US"/>
        </w:rPr>
      </w:pPr>
    </w:p>
    <w:p w14:paraId="71056E58" w14:textId="6CA6E556" w:rsidR="00C42EA0" w:rsidRPr="008C54D5" w:rsidRDefault="00C42EA0" w:rsidP="00D20F91">
      <w:pPr>
        <w:pStyle w:val="ListParagraph"/>
        <w:numPr>
          <w:ilvl w:val="0"/>
          <w:numId w:val="137"/>
        </w:numPr>
        <w:spacing w:line="360" w:lineRule="auto"/>
        <w:rPr>
          <w:sz w:val="22"/>
          <w:szCs w:val="22"/>
        </w:rPr>
      </w:pPr>
      <w:r w:rsidRPr="008C54D5">
        <w:rPr>
          <w:sz w:val="22"/>
          <w:szCs w:val="22"/>
        </w:rPr>
        <w:t>Step 4 – Compare the trut between two modes,</w:t>
      </w:r>
    </w:p>
    <w:p w14:paraId="7E331629" w14:textId="79D9F95D" w:rsidR="00C42EA0" w:rsidRPr="008C54D5" w:rsidRDefault="00C42EA0" w:rsidP="00D20F91">
      <w:pPr>
        <w:spacing w:line="360" w:lineRule="auto"/>
        <w:rPr>
          <w:sz w:val="22"/>
          <w:szCs w:val="22"/>
        </w:rPr>
      </w:pPr>
      <m:oMathPara>
        <m:oMath>
          <m:r>
            <m:rPr>
              <m:sty m:val="p"/>
            </m:rPr>
            <w:rPr>
              <w:rFonts w:ascii="Cambria Math" w:hAnsi="Cambria Math"/>
              <w:sz w:val="22"/>
              <w:szCs w:val="22"/>
            </w:rPr>
            <m:t>Δ</m:t>
          </m:r>
          <m:r>
            <m:rPr>
              <m:nor/>
            </m:rPr>
            <w:rPr>
              <w:sz w:val="22"/>
              <w:szCs w:val="22"/>
            </w:rPr>
            <m:t>Trust</m:t>
          </m:r>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m:t>
              </m:r>
            </m:sub>
          </m:sSub>
        </m:oMath>
      </m:oMathPara>
    </w:p>
    <w:p w14:paraId="1D78F6E5" w14:textId="77777777" w:rsidR="00C42EA0" w:rsidRPr="008C54D5" w:rsidRDefault="00C42EA0" w:rsidP="00D20F91">
      <w:pPr>
        <w:spacing w:line="360" w:lineRule="auto"/>
        <w:rPr>
          <w:sz w:val="22"/>
          <w:szCs w:val="22"/>
        </w:rPr>
      </w:pPr>
    </w:p>
    <w:p w14:paraId="08E6159D" w14:textId="50039319" w:rsidR="00C42EA0" w:rsidRPr="008C54D5" w:rsidRDefault="00C42EA0" w:rsidP="00D20F91">
      <w:pPr>
        <w:spacing w:line="360" w:lineRule="auto"/>
        <w:rPr>
          <w:rFonts w:ascii="Cambria Math" w:hAnsi="Cambria Math"/>
          <w:sz w:val="22"/>
          <w:szCs w:val="22"/>
          <w:oMath/>
        </w:rPr>
      </w:pPr>
      <m:oMathPara>
        <m:oMath>
          <m:r>
            <m:rPr>
              <m:sty m:val="p"/>
            </m:rPr>
            <w:rPr>
              <w:rFonts w:ascii="Cambria Math" w:hAnsi="Cambria Math"/>
              <w:sz w:val="22"/>
              <w:szCs w:val="22"/>
            </w:rPr>
            <m:t>Δ</m:t>
          </m:r>
          <m:r>
            <m:rPr>
              <m:nor/>
            </m:rPr>
            <w:rPr>
              <w:sz w:val="22"/>
              <w:szCs w:val="22"/>
            </w:rPr>
            <m:t>Trust: change in trust</m:t>
          </m:r>
          <m:r>
            <m:rPr>
              <m:sty m:val="p"/>
            </m:rPr>
            <w:rPr>
              <w:rFonts w:ascii="Cambria Math" w:hAnsi="Cambria Math"/>
              <w:sz w:val="22"/>
              <w:szCs w:val="22"/>
            </w:rPr>
            <m:t>, </m:t>
          </m:r>
        </m:oMath>
      </m:oMathPara>
    </w:p>
    <w:p w14:paraId="7DD7DF1B" w14:textId="74A8C66A" w:rsidR="00C42EA0" w:rsidRPr="008C54D5" w:rsidRDefault="00C42EA0" w:rsidP="00D20F91">
      <w:pPr>
        <w:spacing w:line="360" w:lineRule="auto"/>
        <w:rPr>
          <w:rFonts w:ascii="Cambria Math" w:hAnsi="Cambria Math"/>
          <w:sz w:val="22"/>
          <w:szCs w:val="22"/>
          <w:oMath/>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 average trust index (XAI)</m:t>
              </m:r>
            </m:sub>
          </m:sSub>
          <m:r>
            <m:rPr>
              <m:sty m:val="p"/>
            </m:rPr>
            <w:rPr>
              <w:rFonts w:ascii="Cambria Math" w:hAnsi="Cambria Math"/>
              <w:sz w:val="22"/>
              <w:szCs w:val="22"/>
            </w:rPr>
            <m:t> </m:t>
          </m:r>
        </m:oMath>
      </m:oMathPara>
    </w:p>
    <w:p w14:paraId="26C260ED" w14:textId="08A802D0" w:rsidR="003B75F2" w:rsidRPr="008C54D5" w:rsidRDefault="00C42EA0" w:rsidP="00D20F91">
      <w:pPr>
        <w:spacing w:line="360" w:lineRule="auto"/>
        <w:rPr>
          <w:sz w:val="22"/>
          <w:szCs w:val="22"/>
          <w:lang w:val="en-US"/>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 average trust index (baseline)</m:t>
              </m:r>
            </m:sub>
          </m:sSub>
        </m:oMath>
      </m:oMathPara>
    </w:p>
    <w:p w14:paraId="7576141D" w14:textId="01CE9860" w:rsidR="00E66B6C" w:rsidRPr="008C54D5" w:rsidRDefault="00E66B6C" w:rsidP="00D20F91">
      <w:pPr>
        <w:pStyle w:val="ListParagraph"/>
        <w:numPr>
          <w:ilvl w:val="0"/>
          <w:numId w:val="137"/>
        </w:numPr>
        <w:spacing w:line="360" w:lineRule="auto"/>
        <w:rPr>
          <w:sz w:val="22"/>
          <w:szCs w:val="22"/>
        </w:rPr>
      </w:pPr>
      <w:r w:rsidRPr="008C54D5">
        <w:rPr>
          <w:sz w:val="22"/>
          <w:szCs w:val="22"/>
        </w:rPr>
        <w:t>Define the Pass Condition</w:t>
      </w:r>
    </w:p>
    <w:p w14:paraId="73C8F77E" w14:textId="120F7D16" w:rsidR="00261C19" w:rsidRPr="008C54D5" w:rsidRDefault="00AB1D5C" w:rsidP="00D20F91">
      <w:pPr>
        <w:spacing w:line="360" w:lineRule="auto"/>
        <w:rPr>
          <w:sz w:val="22"/>
          <w:szCs w:val="22"/>
        </w:rPr>
      </w:pPr>
      <w:r w:rsidRPr="008C54D5">
        <w:rPr>
          <w:sz w:val="22"/>
          <w:szCs w:val="22"/>
          <w:lang w:val="en-US"/>
        </w:rPr>
        <w:t>Non-functional</w:t>
      </w:r>
      <w:r w:rsidR="00C23489" w:rsidRPr="008C54D5">
        <w:rPr>
          <w:sz w:val="22"/>
          <w:szCs w:val="22"/>
          <w:lang w:val="en-US"/>
        </w:rPr>
        <w:t xml:space="preserve"> </w:t>
      </w:r>
      <w:r w:rsidRPr="008C54D5">
        <w:rPr>
          <w:sz w:val="22"/>
          <w:szCs w:val="22"/>
          <w:lang w:val="en-US"/>
        </w:rPr>
        <w:t>requirement</w:t>
      </w:r>
      <w:r w:rsidR="00C23489" w:rsidRPr="008C54D5">
        <w:rPr>
          <w:sz w:val="22"/>
          <w:szCs w:val="22"/>
          <w:lang w:val="en-US"/>
        </w:rPr>
        <w:t xml:space="preserve"> 1 which is trust</w:t>
      </w:r>
      <w:r w:rsidRPr="008C54D5">
        <w:rPr>
          <w:sz w:val="22"/>
          <w:szCs w:val="22"/>
          <w:lang w:val="en-US"/>
        </w:rPr>
        <w:t xml:space="preserve"> is satisfied if, </w:t>
      </w:r>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xai</m:t>
            </m:r>
          </m:sub>
        </m:sSub>
        <m:r>
          <w:rPr>
            <w:rFonts w:ascii="Cambria Math" w:hAnsi="Cambria Math"/>
            <w:sz w:val="22"/>
            <w:szCs w:val="22"/>
            <w:lang w:val="en-US"/>
          </w:rPr>
          <m:t>&gt;</m:t>
        </m:r>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oMath>
      <w:r w:rsidR="00261C19" w:rsidRPr="008C54D5">
        <w:rPr>
          <w:sz w:val="22"/>
          <w:szCs w:val="22"/>
          <w:lang w:val="en-US"/>
        </w:rPr>
        <w:t xml:space="preserve">. </w:t>
      </w:r>
      <w:r w:rsidR="00261C19" w:rsidRPr="008C54D5">
        <w:rPr>
          <w:sz w:val="22"/>
          <w:szCs w:val="22"/>
        </w:rPr>
        <w:t xml:space="preserve">If the gap of around </w:t>
      </w:r>
      <w:r w:rsidR="00261C19" w:rsidRPr="008C54D5">
        <w:rPr>
          <w:b/>
          <w:bCs/>
          <w:sz w:val="22"/>
          <w:szCs w:val="22"/>
        </w:rPr>
        <w:t>0.5 points or more</w:t>
      </w:r>
      <w:r w:rsidR="00261B0B" w:rsidRPr="008C54D5">
        <w:rPr>
          <w:b/>
          <w:bCs/>
          <w:sz w:val="22"/>
          <w:szCs w:val="22"/>
        </w:rPr>
        <w:t>,</w:t>
      </w:r>
      <w:r w:rsidR="00261C19" w:rsidRPr="008C54D5">
        <w:rPr>
          <w:b/>
          <w:bCs/>
          <w:sz w:val="22"/>
          <w:szCs w:val="22"/>
        </w:rPr>
        <w:t xml:space="preserve"> </w:t>
      </w:r>
      <w:r w:rsidR="00261B0B" w:rsidRPr="008C54D5">
        <w:rPr>
          <w:sz w:val="22"/>
          <w:szCs w:val="22"/>
        </w:rPr>
        <w:t>it will</w:t>
      </w:r>
      <w:r w:rsidR="00261C19" w:rsidRPr="008C54D5">
        <w:rPr>
          <w:sz w:val="22"/>
          <w:szCs w:val="22"/>
        </w:rPr>
        <w:t xml:space="preserve"> meaningful for behavioural trust.</w:t>
      </w:r>
    </w:p>
    <w:p w14:paraId="009101FC" w14:textId="7FCBA524" w:rsidR="00E66B6C" w:rsidRDefault="00E66B6C" w:rsidP="00D20F91">
      <w:pPr>
        <w:spacing w:line="360" w:lineRule="auto"/>
        <w:rPr>
          <w:lang w:val="en-US"/>
        </w:rPr>
      </w:pPr>
    </w:p>
    <w:p w14:paraId="2E8F3ED5" w14:textId="64131848" w:rsidR="00D907E9" w:rsidRDefault="00261B0B" w:rsidP="00367F75">
      <w:pPr>
        <w:pStyle w:val="Heading5"/>
        <w:spacing w:line="360" w:lineRule="auto"/>
      </w:pPr>
      <w:r>
        <w:t>Results Summary</w:t>
      </w:r>
    </w:p>
    <w:p w14:paraId="0B782ADA" w14:textId="77777777" w:rsidR="005E5656" w:rsidRDefault="00367F75" w:rsidP="005E5656">
      <w:pPr>
        <w:keepNext/>
        <w:spacing w:line="360" w:lineRule="auto"/>
        <w:jc w:val="center"/>
      </w:pPr>
      <w:r>
        <w:rPr>
          <w:noProof/>
          <w:lang w:val="en-US"/>
          <w14:ligatures w14:val="standardContextual"/>
        </w:rPr>
        <w:drawing>
          <wp:inline distT="0" distB="0" distL="0" distR="0" wp14:anchorId="6CC641C7" wp14:editId="7DB8ED3E">
            <wp:extent cx="3276600" cy="540534"/>
            <wp:effectExtent l="0" t="0" r="0" b="5715"/>
            <wp:docPr id="1186482528" name="Picture 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82528" name="Picture 5" descr="A screenshot of a phone&#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74707" cy="556718"/>
                    </a:xfrm>
                    <a:prstGeom prst="rect">
                      <a:avLst/>
                    </a:prstGeom>
                  </pic:spPr>
                </pic:pic>
              </a:graphicData>
            </a:graphic>
          </wp:inline>
        </w:drawing>
      </w:r>
    </w:p>
    <w:p w14:paraId="36730FDD" w14:textId="47B28B03" w:rsidR="003B75F2" w:rsidRDefault="005E5656" w:rsidP="005E5656">
      <w:pPr>
        <w:pStyle w:val="Caption"/>
        <w:jc w:val="center"/>
        <w:rPr>
          <w:lang w:val="en-US"/>
        </w:rPr>
      </w:pPr>
      <w:bookmarkStart w:id="144" w:name="_Toc216999445"/>
      <w:r>
        <w:t xml:space="preserve">Figure </w:t>
      </w:r>
      <w:r w:rsidR="00384C96">
        <w:fldChar w:fldCharType="begin"/>
      </w:r>
      <w:r w:rsidR="00384C96">
        <w:instrText xml:space="preserve"> SEQ Figure \* ARABIC </w:instrText>
      </w:r>
      <w:r w:rsidR="00384C96">
        <w:fldChar w:fldCharType="separate"/>
      </w:r>
      <w:r w:rsidR="00384C96">
        <w:rPr>
          <w:noProof/>
        </w:rPr>
        <w:t>17</w:t>
      </w:r>
      <w:bookmarkEnd w:id="144"/>
      <w:r w:rsidR="00384C96">
        <w:rPr>
          <w:noProof/>
        </w:rPr>
        <w:fldChar w:fldCharType="end"/>
      </w:r>
    </w:p>
    <w:p w14:paraId="2F34A567" w14:textId="6DB8AF0C" w:rsidR="00D907E9" w:rsidRPr="00367F75" w:rsidRDefault="00D907E9" w:rsidP="00D20F91">
      <w:pPr>
        <w:spacing w:line="360" w:lineRule="auto"/>
        <w:rPr>
          <w:sz w:val="22"/>
          <w:szCs w:val="22"/>
        </w:rPr>
      </w:pPr>
      <w:r w:rsidRPr="00367F75">
        <w:rPr>
          <w:sz w:val="22"/>
          <w:szCs w:val="22"/>
        </w:rPr>
        <w:t>A total of 5</w:t>
      </w:r>
      <w:r w:rsidR="00367F75" w:rsidRPr="00367F75">
        <w:rPr>
          <w:sz w:val="22"/>
          <w:szCs w:val="22"/>
        </w:rPr>
        <w:t>5</w:t>
      </w:r>
      <w:r w:rsidRPr="00367F75">
        <w:rPr>
          <w:sz w:val="22"/>
          <w:szCs w:val="22"/>
        </w:rPr>
        <w:t xml:space="preserve"> users participated in the trust survey. 2</w:t>
      </w:r>
      <w:r w:rsidR="00367F75" w:rsidRPr="00367F75">
        <w:rPr>
          <w:sz w:val="22"/>
          <w:szCs w:val="22"/>
        </w:rPr>
        <w:t>7</w:t>
      </w:r>
      <w:r w:rsidRPr="00367F75">
        <w:rPr>
          <w:sz w:val="22"/>
          <w:szCs w:val="22"/>
        </w:rPr>
        <w:t xml:space="preserve"> users were Baseline, while 2</w:t>
      </w:r>
      <w:r w:rsidR="00367F75" w:rsidRPr="00367F75">
        <w:rPr>
          <w:sz w:val="22"/>
          <w:szCs w:val="22"/>
        </w:rPr>
        <w:t>8</w:t>
      </w:r>
      <w:r w:rsidRPr="00367F75">
        <w:rPr>
          <w:sz w:val="22"/>
          <w:szCs w:val="22"/>
        </w:rPr>
        <w:t xml:space="preserve"> users were XAI users. Out of those users, these were the average trust index calculated for each group.</w:t>
      </w:r>
    </w:p>
    <w:p w14:paraId="11BA1E63" w14:textId="77777777" w:rsidR="00D907E9" w:rsidRDefault="00D907E9" w:rsidP="00D20F91">
      <w:pPr>
        <w:spacing w:line="360" w:lineRule="auto"/>
      </w:pPr>
    </w:p>
    <w:p w14:paraId="293135FA" w14:textId="77777777" w:rsidR="005E5656" w:rsidRDefault="00D907E9" w:rsidP="005E5656">
      <w:pPr>
        <w:keepNext/>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2B26773B">
            <wp:extent cx="3994150" cy="2320554"/>
            <wp:effectExtent l="0" t="0" r="0" b="381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27886" cy="2340154"/>
                    </a:xfrm>
                    <a:prstGeom prst="rect">
                      <a:avLst/>
                    </a:prstGeom>
                    <a:noFill/>
                    <a:ln>
                      <a:noFill/>
                    </a:ln>
                  </pic:spPr>
                </pic:pic>
              </a:graphicData>
            </a:graphic>
          </wp:inline>
        </w:drawing>
      </w:r>
      <w:r>
        <w:fldChar w:fldCharType="end"/>
      </w:r>
    </w:p>
    <w:p w14:paraId="307A423F" w14:textId="571263FC" w:rsidR="003B75F2" w:rsidRPr="005E5656" w:rsidRDefault="005E5656" w:rsidP="005E5656">
      <w:pPr>
        <w:pStyle w:val="Caption"/>
        <w:jc w:val="center"/>
      </w:pPr>
      <w:bookmarkStart w:id="145" w:name="_Toc216999446"/>
      <w:r>
        <w:t xml:space="preserve">Figure </w:t>
      </w:r>
      <w:r w:rsidR="00384C96">
        <w:fldChar w:fldCharType="begin"/>
      </w:r>
      <w:r w:rsidR="00384C96">
        <w:instrText xml:space="preserve"> SEQ Figure \* ARABIC </w:instrText>
      </w:r>
      <w:r w:rsidR="00384C96">
        <w:fldChar w:fldCharType="separate"/>
      </w:r>
      <w:r w:rsidR="00384C96">
        <w:rPr>
          <w:noProof/>
        </w:rPr>
        <w:t>18</w:t>
      </w:r>
      <w:bookmarkEnd w:id="145"/>
      <w:r w:rsidR="00384C96">
        <w:rPr>
          <w:noProof/>
        </w:rPr>
        <w:fldChar w:fldCharType="end"/>
      </w:r>
    </w:p>
    <w:p w14:paraId="518DE9E6" w14:textId="0CAD0105" w:rsidR="003B75F2" w:rsidRPr="00CD665B" w:rsidRDefault="00FA54B6" w:rsidP="00D20F91">
      <w:pPr>
        <w:pStyle w:val="Heading5"/>
        <w:spacing w:line="360" w:lineRule="auto"/>
      </w:pPr>
      <w:r>
        <w:t>Interpretation</w:t>
      </w:r>
    </w:p>
    <w:p w14:paraId="23D75F7B"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Baseline user group, the Average Trust Index was noticeably lower</w:t>
      </w:r>
      <w:r w:rsidRPr="00367F75">
        <w:rPr>
          <w:sz w:val="22"/>
          <w:szCs w:val="22"/>
        </w:rPr>
        <w:t xml:space="preserve"> since users only saw the system decision. Therefore, the users had less confidence in the loan approval decision.</w:t>
      </w:r>
    </w:p>
    <w:p w14:paraId="1876B6D8"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lastRenderedPageBreak/>
        <w:t xml:space="preserve">For the </w:t>
      </w:r>
      <w:r w:rsidRPr="00367F75">
        <w:rPr>
          <w:b/>
          <w:bCs/>
          <w:sz w:val="22"/>
          <w:szCs w:val="22"/>
        </w:rPr>
        <w:t>XAI user group, the Average Trust Index was noticeably higher</w:t>
      </w:r>
      <w:r w:rsidRPr="00367F75">
        <w:rPr>
          <w:sz w:val="22"/>
          <w:szCs w:val="22"/>
        </w:rP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Pr="00367F75" w:rsidRDefault="00D1426A" w:rsidP="00D20F91">
      <w:pPr>
        <w:spacing w:line="360" w:lineRule="auto"/>
        <w:rPr>
          <w:sz w:val="22"/>
          <w:szCs w:val="22"/>
        </w:rPr>
      </w:pPr>
      <w:r w:rsidRPr="00367F75">
        <w:rPr>
          <w:sz w:val="22"/>
          <w:szCs w:val="22"/>
        </w:rPr>
        <w:t xml:space="preserve">As for the calculated Trust Index value and interpretation above, in conclusion, </w:t>
      </w:r>
      <w:r w:rsidRPr="00367F75">
        <w:rPr>
          <w:b/>
          <w:bCs/>
          <w:sz w:val="22"/>
          <w:szCs w:val="22"/>
        </w:rPr>
        <w:t>NFR 1 (Trust) is satisfied</w:t>
      </w:r>
      <w:r w:rsidRPr="00367F75">
        <w:rPr>
          <w:sz w:val="22"/>
          <w:szCs w:val="22"/>
        </w:rP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Pr="00367F75" w:rsidRDefault="00D1426A" w:rsidP="00D20F91">
      <w:pPr>
        <w:spacing w:line="360" w:lineRule="auto"/>
        <w:rPr>
          <w:sz w:val="22"/>
          <w:szCs w:val="22"/>
        </w:rPr>
      </w:pPr>
      <w:r w:rsidRPr="00367F75">
        <w:rPr>
          <w:sz w:val="22"/>
          <w:szCs w:val="22"/>
        </w:rP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t>Requirement</w:t>
      </w:r>
    </w:p>
    <w:p w14:paraId="1377B4B1" w14:textId="766D0B7E" w:rsidR="00D1426A" w:rsidRPr="003B12AE" w:rsidRDefault="00D1426A" w:rsidP="00D20F91">
      <w:pPr>
        <w:numPr>
          <w:ilvl w:val="0"/>
          <w:numId w:val="138"/>
        </w:numPr>
        <w:spacing w:before="120" w:after="120" w:line="360" w:lineRule="auto"/>
        <w:rPr>
          <w:sz w:val="22"/>
          <w:szCs w:val="22"/>
        </w:rPr>
      </w:pPr>
      <w:r w:rsidRPr="00367F75">
        <w:rPr>
          <w:sz w:val="22"/>
          <w:szCs w:val="22"/>
        </w:rPr>
        <w:t>API keys should be in environment variables.</w:t>
      </w:r>
    </w:p>
    <w:p w14:paraId="4F8D8930" w14:textId="650B62AF" w:rsidR="00D1426A" w:rsidRPr="00D1426A" w:rsidRDefault="00D1426A" w:rsidP="00D20F91">
      <w:pPr>
        <w:pStyle w:val="Heading5"/>
        <w:spacing w:line="360" w:lineRule="auto"/>
      </w:pPr>
      <w:r>
        <w:t>Metrics &amp; Acceptance</w:t>
      </w:r>
    </w:p>
    <w:p w14:paraId="3FA9AE00"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ne of the secrets are uploaded to github repository.</w:t>
      </w:r>
    </w:p>
    <w:p w14:paraId="69DD46DD" w14:textId="15DAE454" w:rsidR="00D1426A" w:rsidRPr="003B12AE" w:rsidRDefault="00D1426A" w:rsidP="00D20F91">
      <w:pPr>
        <w:numPr>
          <w:ilvl w:val="0"/>
          <w:numId w:val="139"/>
        </w:numPr>
        <w:spacing w:before="120" w:after="120" w:line="360" w:lineRule="auto"/>
        <w:rPr>
          <w:sz w:val="22"/>
          <w:szCs w:val="22"/>
        </w:rPr>
      </w:pPr>
      <w:r w:rsidRPr="00367F75">
        <w:rPr>
          <w:sz w:val="22"/>
          <w:szCs w:val="22"/>
        </w:rPr>
        <w:t>No hard-coded API Keys or Secrets found in repo.</w:t>
      </w:r>
    </w:p>
    <w:p w14:paraId="17F07254" w14:textId="00D5D2F5" w:rsidR="00D1426A" w:rsidRPr="00D1426A" w:rsidRDefault="00D1426A" w:rsidP="00D20F91">
      <w:pPr>
        <w:pStyle w:val="Heading5"/>
        <w:spacing w:line="360" w:lineRule="auto"/>
      </w:pPr>
      <w:r>
        <w:t>Results</w:t>
      </w:r>
    </w:p>
    <w:p w14:paraId="051B12FD" w14:textId="09763AD8" w:rsidR="00D1426A" w:rsidRDefault="00D1426A" w:rsidP="00D20F91">
      <w:pPr>
        <w:numPr>
          <w:ilvl w:val="0"/>
          <w:numId w:val="140"/>
        </w:numPr>
        <w:spacing w:before="120" w:after="120" w:line="360" w:lineRule="auto"/>
        <w:rPr>
          <w:sz w:val="22"/>
          <w:szCs w:val="22"/>
        </w:rPr>
      </w:pPr>
      <w:r w:rsidRPr="00367F75">
        <w:rPr>
          <w:sz w:val="22"/>
          <w:szCs w:val="22"/>
        </w:rPr>
        <w:t>The .gitignore file contains .env files. Therefore, none of the .env files that contain secret keys will be uploaded to the GitHub repository.</w:t>
      </w:r>
      <w:r w:rsidR="003B12AE">
        <w:rPr>
          <w:sz w:val="22"/>
          <w:szCs w:val="22"/>
        </w:rPr>
        <w:t xml:space="preserve"> </w:t>
      </w:r>
    </w:p>
    <w:p w14:paraId="4F88F9D9" w14:textId="77777777" w:rsidR="005E5656" w:rsidRDefault="003B12AE" w:rsidP="005E5656">
      <w:pPr>
        <w:keepNext/>
        <w:spacing w:before="120" w:after="120" w:line="360" w:lineRule="auto"/>
        <w:ind w:left="360"/>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6911F970" wp14:editId="673F0A00">
            <wp:extent cx="1727200" cy="1294348"/>
            <wp:effectExtent l="0" t="0" r="0" b="1270"/>
            <wp:docPr id="972918137"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918137" name="Picture 24"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749390" cy="1310977"/>
                    </a:xfrm>
                    <a:prstGeom prst="rect">
                      <a:avLst/>
                    </a:prstGeom>
                    <a:noFill/>
                    <a:ln>
                      <a:noFill/>
                    </a:ln>
                  </pic:spPr>
                </pic:pic>
              </a:graphicData>
            </a:graphic>
          </wp:inline>
        </w:drawing>
      </w:r>
      <w:r>
        <w:fldChar w:fldCharType="end"/>
      </w:r>
    </w:p>
    <w:p w14:paraId="371C3DE6" w14:textId="79D17E6F" w:rsidR="003B12AE" w:rsidRPr="003B12AE" w:rsidRDefault="005E5656" w:rsidP="005E5656">
      <w:pPr>
        <w:pStyle w:val="Caption"/>
        <w:jc w:val="center"/>
        <w:rPr>
          <w:sz w:val="22"/>
          <w:szCs w:val="22"/>
        </w:rPr>
      </w:pPr>
      <w:bookmarkStart w:id="146" w:name="_Toc216999447"/>
      <w:r>
        <w:t xml:space="preserve">Figure </w:t>
      </w:r>
      <w:r w:rsidR="00384C96">
        <w:fldChar w:fldCharType="begin"/>
      </w:r>
      <w:r w:rsidR="00384C96">
        <w:instrText xml:space="preserve"> SEQ Figure \* ARABIC </w:instrText>
      </w:r>
      <w:r w:rsidR="00384C96">
        <w:fldChar w:fldCharType="separate"/>
      </w:r>
      <w:r w:rsidR="00384C96">
        <w:rPr>
          <w:noProof/>
        </w:rPr>
        <w:t>19</w:t>
      </w:r>
      <w:bookmarkEnd w:id="146"/>
      <w:r w:rsidR="00384C96">
        <w:rPr>
          <w:noProof/>
        </w:rPr>
        <w:fldChar w:fldCharType="end"/>
      </w:r>
    </w:p>
    <w:p w14:paraId="20D89472" w14:textId="495759C9" w:rsidR="00DC2EC8" w:rsidRPr="00367F75" w:rsidRDefault="00DC2EC8" w:rsidP="00D20F91">
      <w:pPr>
        <w:numPr>
          <w:ilvl w:val="0"/>
          <w:numId w:val="141"/>
        </w:numPr>
        <w:spacing w:before="120" w:after="120" w:line="360" w:lineRule="auto"/>
        <w:rPr>
          <w:sz w:val="22"/>
          <w:szCs w:val="22"/>
        </w:rPr>
      </w:pPr>
      <w:r w:rsidRPr="00367F75">
        <w:rPr>
          <w:sz w:val="22"/>
          <w:szCs w:val="22"/>
        </w:rPr>
        <w:t>Keys are not hard-coded anywhere in the project.</w:t>
      </w:r>
    </w:p>
    <w:p w14:paraId="0EE33350"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k-"</w:t>
      </w:r>
    </w:p>
    <w:p w14:paraId="3D344C12"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API_KEY"</w:t>
      </w:r>
    </w:p>
    <w:p w14:paraId="1A57175F"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OPENAI"</w:t>
      </w:r>
    </w:p>
    <w:p w14:paraId="1A286045"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UPABASE"</w:t>
      </w:r>
    </w:p>
    <w:p w14:paraId="2332E56F" w14:textId="77777777" w:rsidR="003B75F2" w:rsidRPr="00367F75" w:rsidRDefault="003B75F2" w:rsidP="00D20F91">
      <w:pPr>
        <w:spacing w:line="360" w:lineRule="auto"/>
        <w:rPr>
          <w:sz w:val="22"/>
          <w:szCs w:val="22"/>
          <w:lang w:val="en-US"/>
        </w:rPr>
      </w:pPr>
    </w:p>
    <w:p w14:paraId="1F7559A9" w14:textId="77777777" w:rsidR="006F1751" w:rsidRDefault="006F1751" w:rsidP="00D20F91">
      <w:pPr>
        <w:spacing w:line="360" w:lineRule="auto"/>
        <w:rPr>
          <w:sz w:val="22"/>
          <w:szCs w:val="22"/>
        </w:rPr>
      </w:pPr>
      <w:r w:rsidRPr="00367F75">
        <w:rPr>
          <w:sz w:val="22"/>
          <w:szCs w:val="22"/>
        </w:rPr>
        <w:t>These commands find if there are any secrets hard-coded in the codebase. Running these commands gives empty results. That means no hard-coded keys are found in the codebase.</w:t>
      </w:r>
    </w:p>
    <w:p w14:paraId="0275734E" w14:textId="77777777" w:rsidR="005E5656" w:rsidRDefault="003B12AE" w:rsidP="005E5656">
      <w:pPr>
        <w:keepNext/>
        <w:spacing w:line="360" w:lineRule="auto"/>
        <w:jc w:val="center"/>
      </w:pPr>
      <w:r>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5A6E124D" wp14:editId="4E8BE0E1">
            <wp:extent cx="1752600" cy="1046589"/>
            <wp:effectExtent l="0" t="0" r="0" b="0"/>
            <wp:docPr id="1145672897" name="Picture 25" descr="A black screen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672897" name="Picture 25" descr="A black screen with a black background&#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69389" cy="1056615"/>
                    </a:xfrm>
                    <a:prstGeom prst="rect">
                      <a:avLst/>
                    </a:prstGeom>
                    <a:noFill/>
                    <a:ln>
                      <a:noFill/>
                    </a:ln>
                  </pic:spPr>
                </pic:pic>
              </a:graphicData>
            </a:graphic>
          </wp:inline>
        </w:drawing>
      </w:r>
      <w:r>
        <w:fldChar w:fldCharType="end"/>
      </w:r>
    </w:p>
    <w:p w14:paraId="65775E98" w14:textId="3CAF204B" w:rsidR="003B75F2" w:rsidRDefault="005E5656" w:rsidP="005E5656">
      <w:pPr>
        <w:pStyle w:val="Caption"/>
        <w:jc w:val="center"/>
        <w:rPr>
          <w:lang w:val="en-US"/>
        </w:rPr>
      </w:pPr>
      <w:bookmarkStart w:id="147" w:name="_Toc216999448"/>
      <w:r>
        <w:t xml:space="preserve">Figure </w:t>
      </w:r>
      <w:r w:rsidR="00384C96">
        <w:fldChar w:fldCharType="begin"/>
      </w:r>
      <w:r w:rsidR="00384C96">
        <w:instrText xml:space="preserve"> SEQ Figure \* ARABIC </w:instrText>
      </w:r>
      <w:r w:rsidR="00384C96">
        <w:fldChar w:fldCharType="separate"/>
      </w:r>
      <w:r w:rsidR="00384C96">
        <w:rPr>
          <w:noProof/>
        </w:rPr>
        <w:t>20</w:t>
      </w:r>
      <w:bookmarkEnd w:id="147"/>
      <w:r w:rsidR="00384C96">
        <w:rPr>
          <w:noProof/>
        </w:rPr>
        <w:fldChar w:fldCharType="end"/>
      </w:r>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Pr="00367F75" w:rsidRDefault="006F1751" w:rsidP="00D20F91">
      <w:pPr>
        <w:spacing w:line="360" w:lineRule="auto"/>
        <w:rPr>
          <w:sz w:val="22"/>
          <w:szCs w:val="22"/>
        </w:rPr>
      </w:pPr>
      <w:r w:rsidRPr="00367F75">
        <w:rPr>
          <w:sz w:val="22"/>
          <w:szCs w:val="22"/>
        </w:rP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access the admin dashboard.</w:t>
      </w:r>
    </w:p>
    <w:p w14:paraId="0E94010C" w14:textId="4773E1B7" w:rsidR="006F1751" w:rsidRPr="003B12AE" w:rsidRDefault="006F1751" w:rsidP="00D20F91">
      <w:pPr>
        <w:numPr>
          <w:ilvl w:val="0"/>
          <w:numId w:val="142"/>
        </w:numPr>
        <w:spacing w:before="120" w:after="120" w:line="360" w:lineRule="auto"/>
        <w:rPr>
          <w:sz w:val="22"/>
          <w:szCs w:val="22"/>
        </w:rPr>
      </w:pPr>
      <w:r w:rsidRPr="00367F75">
        <w:rPr>
          <w:sz w:val="22"/>
          <w:szCs w:val="22"/>
        </w:rPr>
        <w:t>Only admins can toggle their user mode.</w:t>
      </w:r>
    </w:p>
    <w:p w14:paraId="6BD22E1F" w14:textId="48C4D29E" w:rsidR="0072261F" w:rsidRPr="0072261F" w:rsidRDefault="006F1751" w:rsidP="00D20F91">
      <w:pPr>
        <w:pStyle w:val="Heading5"/>
        <w:spacing w:line="360" w:lineRule="auto"/>
      </w:pPr>
      <w:r>
        <w:t>Metrics &amp; Acceptance</w:t>
      </w:r>
    </w:p>
    <w:p w14:paraId="0B093D41"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Admin Panel</w:t>
      </w:r>
      <w:r w:rsidRPr="00367F75">
        <w:rPr>
          <w:sz w:val="22"/>
          <w:szCs w:val="22"/>
        </w:rPr>
        <w:t xml:space="preserve"> in the menu.</w:t>
      </w:r>
    </w:p>
    <w:p w14:paraId="490D3615" w14:textId="3A52278B" w:rsidR="006F1751" w:rsidRPr="003B12AE"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Toggle Mode</w:t>
      </w:r>
      <w:r w:rsidRPr="00367F75">
        <w:rPr>
          <w:sz w:val="22"/>
          <w:szCs w:val="22"/>
        </w:rPr>
        <w:t xml:space="preserve">  in the menu.</w:t>
      </w:r>
    </w:p>
    <w:p w14:paraId="0F6C2DD9" w14:textId="41D0D31C" w:rsidR="0072261F" w:rsidRPr="0072261F" w:rsidRDefault="006F1751" w:rsidP="00D20F91">
      <w:pPr>
        <w:pStyle w:val="Heading5"/>
        <w:spacing w:line="360" w:lineRule="auto"/>
      </w:pPr>
      <w:r>
        <w:t>Results</w:t>
      </w:r>
    </w:p>
    <w:p w14:paraId="38A67801" w14:textId="77777777" w:rsidR="006F1751" w:rsidRPr="00367F75" w:rsidRDefault="006F1751" w:rsidP="00D20F91">
      <w:pPr>
        <w:numPr>
          <w:ilvl w:val="0"/>
          <w:numId w:val="144"/>
        </w:numPr>
        <w:spacing w:before="120" w:after="120" w:line="360" w:lineRule="auto"/>
        <w:rPr>
          <w:sz w:val="22"/>
          <w:szCs w:val="22"/>
        </w:rPr>
      </w:pPr>
      <w:r w:rsidRPr="00367F75">
        <w:rPr>
          <w:sz w:val="22"/>
          <w:szCs w:val="22"/>
        </w:rPr>
        <w:t xml:space="preserve">Admin user sees the </w:t>
      </w:r>
      <w:r w:rsidRPr="00367F75">
        <w:rPr>
          <w:b/>
          <w:bCs/>
          <w:sz w:val="22"/>
          <w:szCs w:val="22"/>
        </w:rPr>
        <w:t>Admin Panel</w:t>
      </w:r>
      <w:r w:rsidRPr="00367F75">
        <w:rPr>
          <w:sz w:val="22"/>
          <w:szCs w:val="22"/>
        </w:rPr>
        <w:t xml:space="preserve"> and </w:t>
      </w:r>
      <w:r w:rsidRPr="00367F75">
        <w:rPr>
          <w:b/>
          <w:bCs/>
          <w:sz w:val="22"/>
          <w:szCs w:val="22"/>
        </w:rPr>
        <w:t>Toggle Mode</w:t>
      </w:r>
    </w:p>
    <w:p w14:paraId="029A9693" w14:textId="77777777" w:rsidR="005E5656" w:rsidRDefault="006F1751" w:rsidP="005E5656">
      <w:pPr>
        <w:keepNext/>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673DC176" w:rsidR="006F1751" w:rsidRPr="005E5656" w:rsidRDefault="005E5656" w:rsidP="005E5656">
      <w:pPr>
        <w:pStyle w:val="Caption"/>
        <w:jc w:val="center"/>
      </w:pPr>
      <w:bookmarkStart w:id="148" w:name="_Toc216999449"/>
      <w:r>
        <w:t xml:space="preserve">Figure </w:t>
      </w:r>
      <w:r w:rsidR="00384C96">
        <w:fldChar w:fldCharType="begin"/>
      </w:r>
      <w:r w:rsidR="00384C96">
        <w:instrText xml:space="preserve"> SEQ Figure \* ARABIC </w:instrText>
      </w:r>
      <w:r w:rsidR="00384C96">
        <w:fldChar w:fldCharType="separate"/>
      </w:r>
      <w:r w:rsidR="00384C96">
        <w:rPr>
          <w:noProof/>
        </w:rPr>
        <w:t>21</w:t>
      </w:r>
      <w:bookmarkEnd w:id="148"/>
      <w:r w:rsidR="00384C96">
        <w:rPr>
          <w:noProof/>
        </w:rPr>
        <w:fldChar w:fldCharType="end"/>
      </w:r>
    </w:p>
    <w:p w14:paraId="1E4CAC82" w14:textId="77777777" w:rsidR="006F1751" w:rsidRPr="00367F75" w:rsidRDefault="006F1751" w:rsidP="00D20F91">
      <w:pPr>
        <w:numPr>
          <w:ilvl w:val="0"/>
          <w:numId w:val="145"/>
        </w:numPr>
        <w:spacing w:before="120" w:after="120" w:line="360" w:lineRule="auto"/>
        <w:rPr>
          <w:sz w:val="22"/>
          <w:szCs w:val="22"/>
        </w:rPr>
      </w:pPr>
      <w:r w:rsidRPr="00367F75">
        <w:rPr>
          <w:sz w:val="22"/>
          <w:szCs w:val="22"/>
        </w:rPr>
        <w:t xml:space="preserve">A normal user does not see the </w:t>
      </w:r>
      <w:r w:rsidRPr="00367F75">
        <w:rPr>
          <w:b/>
          <w:bCs/>
          <w:sz w:val="22"/>
          <w:szCs w:val="22"/>
        </w:rPr>
        <w:t>Admin Panel</w:t>
      </w:r>
      <w:r w:rsidRPr="00367F75">
        <w:rPr>
          <w:sz w:val="22"/>
          <w:szCs w:val="22"/>
        </w:rPr>
        <w:t xml:space="preserve"> and </w:t>
      </w:r>
      <w:r w:rsidRPr="00367F75">
        <w:rPr>
          <w:b/>
          <w:bCs/>
          <w:sz w:val="22"/>
          <w:szCs w:val="22"/>
        </w:rPr>
        <w:t>Toggle Mode</w:t>
      </w:r>
      <w:r w:rsidRPr="00367F75">
        <w:rPr>
          <w:sz w:val="22"/>
          <w:szCs w:val="22"/>
        </w:rPr>
        <w:t xml:space="preserve"> options.</w:t>
      </w:r>
    </w:p>
    <w:p w14:paraId="5B9AC7BE" w14:textId="77777777" w:rsidR="005E5656" w:rsidRDefault="002F392C" w:rsidP="005E5656">
      <w:pPr>
        <w:keepNext/>
        <w:spacing w:line="360" w:lineRule="auto"/>
        <w:ind w:left="360"/>
        <w:jc w:val="center"/>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24E9174A" w:rsidR="003B75F2" w:rsidRPr="003B12AE" w:rsidRDefault="005E5656" w:rsidP="005E5656">
      <w:pPr>
        <w:pStyle w:val="Caption"/>
        <w:jc w:val="center"/>
      </w:pPr>
      <w:bookmarkStart w:id="149" w:name="_Toc216999450"/>
      <w:r>
        <w:t xml:space="preserve">Figure </w:t>
      </w:r>
      <w:r w:rsidR="00384C96">
        <w:fldChar w:fldCharType="begin"/>
      </w:r>
      <w:r w:rsidR="00384C96">
        <w:instrText xml:space="preserve"> SEQ Figure \* ARABIC </w:instrText>
      </w:r>
      <w:r w:rsidR="00384C96">
        <w:fldChar w:fldCharType="separate"/>
      </w:r>
      <w:r w:rsidR="00384C96">
        <w:rPr>
          <w:noProof/>
        </w:rPr>
        <w:t>22</w:t>
      </w:r>
      <w:bookmarkEnd w:id="149"/>
      <w:r w:rsidR="00384C96">
        <w:rPr>
          <w:noProof/>
        </w:rPr>
        <w:fldChar w:fldCharType="end"/>
      </w:r>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Pr="002647FE" w:rsidRDefault="00695FBB" w:rsidP="00D20F91">
      <w:pPr>
        <w:spacing w:line="360" w:lineRule="auto"/>
        <w:rPr>
          <w:sz w:val="22"/>
          <w:szCs w:val="22"/>
        </w:rPr>
      </w:pPr>
      <w:r w:rsidRPr="002647FE">
        <w:rPr>
          <w:sz w:val="22"/>
          <w:szCs w:val="22"/>
        </w:rPr>
        <w:t>This test focuses on Non-functional requirement 2, which is Security.</w:t>
      </w:r>
    </w:p>
    <w:p w14:paraId="434ABD18" w14:textId="16C4220B" w:rsidR="00695FBB" w:rsidRPr="00695FBB" w:rsidRDefault="00695FBB" w:rsidP="00D20F91">
      <w:pPr>
        <w:pStyle w:val="Heading5"/>
        <w:spacing w:line="360" w:lineRule="auto"/>
      </w:pPr>
      <w:r>
        <w:lastRenderedPageBreak/>
        <w:br/>
        <w:t>Requirement</w:t>
      </w:r>
    </w:p>
    <w:p w14:paraId="1EA449E2" w14:textId="331CBDBB" w:rsidR="00695FBB" w:rsidRPr="002647FE" w:rsidRDefault="00695FBB" w:rsidP="00D20F91">
      <w:pPr>
        <w:numPr>
          <w:ilvl w:val="0"/>
          <w:numId w:val="146"/>
        </w:numPr>
        <w:spacing w:before="120" w:after="120" w:line="360" w:lineRule="auto"/>
        <w:rPr>
          <w:sz w:val="22"/>
          <w:szCs w:val="22"/>
        </w:rPr>
      </w:pPr>
      <w:r w:rsidRPr="002647FE">
        <w:rPr>
          <w:sz w:val="22"/>
          <w:szCs w:val="22"/>
        </w:rPr>
        <w:t>All users must be authenticated before system access.</w:t>
      </w:r>
    </w:p>
    <w:p w14:paraId="6989743D" w14:textId="2E597E12" w:rsidR="00695FBB" w:rsidRPr="00695FBB" w:rsidRDefault="00695FBB" w:rsidP="00D20F91">
      <w:pPr>
        <w:pStyle w:val="Heading5"/>
        <w:spacing w:line="360" w:lineRule="auto"/>
      </w:pPr>
      <w:r>
        <w:t>Metrics &amp; Acceptance</w:t>
      </w:r>
    </w:p>
    <w:p w14:paraId="509E5FF9" w14:textId="0D4CBF09" w:rsidR="00695FBB" w:rsidRPr="002647FE" w:rsidRDefault="00695FBB" w:rsidP="00D20F91">
      <w:pPr>
        <w:numPr>
          <w:ilvl w:val="0"/>
          <w:numId w:val="147"/>
        </w:numPr>
        <w:spacing w:before="120" w:after="120" w:line="360" w:lineRule="auto"/>
        <w:rPr>
          <w:sz w:val="22"/>
          <w:szCs w:val="22"/>
        </w:rPr>
      </w:pPr>
      <w:r w:rsidRPr="002647FE">
        <w:rPr>
          <w:sz w:val="22"/>
          <w:szCs w:val="22"/>
        </w:rPr>
        <w:t>Only authenticated users are able to access the chat screen.</w:t>
      </w:r>
    </w:p>
    <w:p w14:paraId="19BB66C3" w14:textId="3A4648F0" w:rsidR="00695FBB" w:rsidRPr="00695FBB" w:rsidRDefault="00695FBB" w:rsidP="00D20F91">
      <w:pPr>
        <w:pStyle w:val="Heading5"/>
        <w:spacing w:line="360" w:lineRule="auto"/>
      </w:pPr>
      <w:r>
        <w:t>Results</w:t>
      </w:r>
    </w:p>
    <w:p w14:paraId="0B61A7BF" w14:textId="77777777" w:rsidR="00695FBB" w:rsidRPr="002647FE" w:rsidRDefault="00695FBB" w:rsidP="00D20F91">
      <w:pPr>
        <w:numPr>
          <w:ilvl w:val="0"/>
          <w:numId w:val="148"/>
        </w:numPr>
        <w:spacing w:before="120" w:after="120" w:line="360" w:lineRule="auto"/>
        <w:rPr>
          <w:sz w:val="22"/>
          <w:szCs w:val="22"/>
        </w:rPr>
      </w:pPr>
      <w:r w:rsidRPr="002647FE">
        <w:rPr>
          <w:sz w:val="22"/>
          <w:szCs w:val="22"/>
        </w:rPr>
        <w:t>A non-authenticated user will only see the login screen.</w:t>
      </w:r>
    </w:p>
    <w:p w14:paraId="64E43B85" w14:textId="77777777" w:rsidR="005E5656" w:rsidRDefault="00695FBB" w:rsidP="005E5656">
      <w:pPr>
        <w:keepNext/>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371BC38">
            <wp:extent cx="2063750" cy="1217992"/>
            <wp:effectExtent l="0" t="0" r="0" b="127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83611" cy="1229714"/>
                    </a:xfrm>
                    <a:prstGeom prst="rect">
                      <a:avLst/>
                    </a:prstGeom>
                    <a:noFill/>
                    <a:ln>
                      <a:noFill/>
                    </a:ln>
                  </pic:spPr>
                </pic:pic>
              </a:graphicData>
            </a:graphic>
          </wp:inline>
        </w:drawing>
      </w:r>
      <w:r>
        <w:fldChar w:fldCharType="end"/>
      </w:r>
    </w:p>
    <w:p w14:paraId="55C848BE" w14:textId="39775B57" w:rsidR="00695FBB" w:rsidRDefault="005E5656" w:rsidP="005E5656">
      <w:pPr>
        <w:pStyle w:val="Caption"/>
        <w:jc w:val="center"/>
      </w:pPr>
      <w:bookmarkStart w:id="150" w:name="_Toc216999451"/>
      <w:r>
        <w:t xml:space="preserve">Figure </w:t>
      </w:r>
      <w:r w:rsidR="00384C96">
        <w:fldChar w:fldCharType="begin"/>
      </w:r>
      <w:r w:rsidR="00384C96">
        <w:instrText xml:space="preserve"> SEQ Figure \* ARABIC </w:instrText>
      </w:r>
      <w:r w:rsidR="00384C96">
        <w:fldChar w:fldCharType="separate"/>
      </w:r>
      <w:r w:rsidR="00384C96">
        <w:rPr>
          <w:noProof/>
        </w:rPr>
        <w:t>23</w:t>
      </w:r>
      <w:bookmarkEnd w:id="150"/>
      <w:r w:rsidR="00384C96">
        <w:rPr>
          <w:noProof/>
        </w:rPr>
        <w:fldChar w:fldCharType="end"/>
      </w:r>
    </w:p>
    <w:p w14:paraId="00F3EA5D" w14:textId="77777777" w:rsidR="003B75F2" w:rsidRDefault="003B75F2" w:rsidP="00D20F91">
      <w:pPr>
        <w:spacing w:line="360" w:lineRule="auto"/>
        <w:rPr>
          <w:lang w:val="en-US"/>
        </w:rPr>
      </w:pPr>
    </w:p>
    <w:p w14:paraId="3999EB50" w14:textId="77777777" w:rsidR="00695FBB" w:rsidRPr="002647FE" w:rsidRDefault="00695FBB" w:rsidP="00D20F91">
      <w:pPr>
        <w:numPr>
          <w:ilvl w:val="0"/>
          <w:numId w:val="149"/>
        </w:numPr>
        <w:spacing w:before="120" w:after="120" w:line="360" w:lineRule="auto"/>
        <w:rPr>
          <w:sz w:val="22"/>
          <w:szCs w:val="22"/>
        </w:rPr>
      </w:pPr>
      <w:r w:rsidRPr="002647FE">
        <w:rPr>
          <w:sz w:val="22"/>
          <w:szCs w:val="22"/>
        </w:rPr>
        <w:t>Only an authenticated user will see the chat screen.</w:t>
      </w:r>
    </w:p>
    <w:p w14:paraId="57D8EF61" w14:textId="77777777" w:rsidR="005E5656" w:rsidRDefault="00E46DAB" w:rsidP="005E5656">
      <w:pPr>
        <w:keepNext/>
        <w:spacing w:line="360" w:lineRule="auto"/>
        <w:ind w:left="360"/>
        <w:jc w:val="center"/>
      </w:pPr>
      <w:r>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0DA17C0A" wp14:editId="52E8AE40">
            <wp:extent cx="1658620" cy="1678834"/>
            <wp:effectExtent l="0" t="0" r="508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676317" cy="1696747"/>
                    </a:xfrm>
                    <a:prstGeom prst="rect">
                      <a:avLst/>
                    </a:prstGeom>
                    <a:noFill/>
                    <a:ln>
                      <a:noFill/>
                    </a:ln>
                  </pic:spPr>
                </pic:pic>
              </a:graphicData>
            </a:graphic>
          </wp:inline>
        </w:drawing>
      </w:r>
      <w:r>
        <w:fldChar w:fldCharType="end"/>
      </w:r>
    </w:p>
    <w:p w14:paraId="503258E9" w14:textId="66274BCE" w:rsidR="003B75F2" w:rsidRPr="005E5656" w:rsidRDefault="005E5656" w:rsidP="005E5656">
      <w:pPr>
        <w:pStyle w:val="Caption"/>
        <w:jc w:val="center"/>
      </w:pPr>
      <w:bookmarkStart w:id="151" w:name="_Toc216999452"/>
      <w:r>
        <w:t xml:space="preserve">Figure </w:t>
      </w:r>
      <w:r w:rsidR="00384C96">
        <w:fldChar w:fldCharType="begin"/>
      </w:r>
      <w:r w:rsidR="00384C96">
        <w:instrText xml:space="preserve"> SEQ Figure \* ARABIC </w:instrText>
      </w:r>
      <w:r w:rsidR="00384C96">
        <w:fldChar w:fldCharType="separate"/>
      </w:r>
      <w:r w:rsidR="00384C96">
        <w:rPr>
          <w:noProof/>
        </w:rPr>
        <w:t>24</w:t>
      </w:r>
      <w:bookmarkEnd w:id="151"/>
      <w:r w:rsidR="00384C96">
        <w:rPr>
          <w:noProof/>
        </w:rPr>
        <w:fldChar w:fldCharType="end"/>
      </w:r>
    </w:p>
    <w:p w14:paraId="49541D8B" w14:textId="6044CA91" w:rsidR="00695FBB" w:rsidRPr="00695FBB" w:rsidRDefault="00695FBB" w:rsidP="00D20F91">
      <w:pPr>
        <w:pStyle w:val="Heading4"/>
        <w:spacing w:line="360" w:lineRule="auto"/>
      </w:pPr>
      <w:r>
        <w:t>Non-Functional Test - 05 - Performance (NFR3)</w:t>
      </w:r>
    </w:p>
    <w:p w14:paraId="53E31C92" w14:textId="185768B5" w:rsidR="00695FBB" w:rsidRPr="002647FE" w:rsidRDefault="00695FBB" w:rsidP="00D20F91">
      <w:pPr>
        <w:spacing w:line="360" w:lineRule="auto"/>
        <w:rPr>
          <w:sz w:val="22"/>
          <w:szCs w:val="22"/>
        </w:rPr>
      </w:pPr>
      <w:r w:rsidRPr="002647FE">
        <w:rPr>
          <w:sz w:val="22"/>
          <w:szCs w:val="22"/>
        </w:rPr>
        <w:t>This test focuses on Non-functional requirement 3, which is Performance.</w:t>
      </w:r>
    </w:p>
    <w:p w14:paraId="3EE72BB6" w14:textId="4A1BFF0E" w:rsidR="00695FBB" w:rsidRPr="00695FBB" w:rsidRDefault="00695FBB" w:rsidP="00D20F91">
      <w:pPr>
        <w:pStyle w:val="Heading5"/>
        <w:spacing w:line="360" w:lineRule="auto"/>
      </w:pPr>
      <w:r>
        <w:t>Requirement</w:t>
      </w:r>
    </w:p>
    <w:p w14:paraId="7B215F0D" w14:textId="63859FFC" w:rsidR="00695FBB" w:rsidRPr="002647FE" w:rsidRDefault="00695FBB" w:rsidP="00D20F91">
      <w:pPr>
        <w:spacing w:line="360" w:lineRule="auto"/>
        <w:rPr>
          <w:sz w:val="22"/>
          <w:szCs w:val="22"/>
        </w:rPr>
      </w:pPr>
      <w:r w:rsidRPr="002647FE">
        <w:rPr>
          <w:sz w:val="22"/>
          <w:szCs w:val="22"/>
        </w:rPr>
        <w:t xml:space="preserve">Each </w:t>
      </w:r>
      <w:r w:rsidRPr="002647FE">
        <w:rPr>
          <w:b/>
          <w:bCs/>
          <w:sz w:val="22"/>
          <w:szCs w:val="22"/>
        </w:rPr>
        <w:t>prediction</w:t>
      </w:r>
      <w:r w:rsidRPr="002647FE">
        <w:rPr>
          <w:sz w:val="22"/>
          <w:szCs w:val="22"/>
        </w:rPr>
        <w:t xml:space="preserve"> request should respond within </w:t>
      </w:r>
      <w:r w:rsidR="00B84DA1" w:rsidRPr="002647FE">
        <w:rPr>
          <w:b/>
          <w:bCs/>
          <w:sz w:val="22"/>
          <w:szCs w:val="22"/>
        </w:rPr>
        <w:t>5</w:t>
      </w:r>
      <w:r w:rsidRPr="002647FE">
        <w:rPr>
          <w:b/>
          <w:bCs/>
          <w:sz w:val="22"/>
          <w:szCs w:val="22"/>
        </w:rPr>
        <w:t xml:space="preserve"> seconds</w:t>
      </w:r>
      <w:r w:rsidRPr="002647FE">
        <w:rPr>
          <w:sz w:val="22"/>
          <w:szCs w:val="22"/>
        </w:rPr>
        <w:t xml:space="preserve"> under normal load.</w:t>
      </w:r>
    </w:p>
    <w:p w14:paraId="45323E47" w14:textId="2F14A8E2" w:rsidR="00695FBB" w:rsidRPr="00695FBB" w:rsidRDefault="00695FBB" w:rsidP="00D20F91">
      <w:pPr>
        <w:pStyle w:val="Heading5"/>
        <w:spacing w:line="360" w:lineRule="auto"/>
      </w:pPr>
      <w:r>
        <w:t>Metric &amp; Acceptance</w:t>
      </w:r>
    </w:p>
    <w:p w14:paraId="5748A935" w14:textId="77777777"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Endpoint </w:t>
      </w:r>
      <w:r w:rsidRPr="002647FE">
        <w:rPr>
          <w:b/>
          <w:bCs/>
          <w:sz w:val="22"/>
          <w:szCs w:val="22"/>
        </w:rPr>
        <w:t>/api/v1/loan/approval?variant=xai</w:t>
      </w:r>
      <w:r w:rsidRPr="002647FE">
        <w:rPr>
          <w:sz w:val="22"/>
          <w:szCs w:val="22"/>
        </w:rPr>
        <w:t xml:space="preserve"> should be tested.</w:t>
      </w:r>
    </w:p>
    <w:p w14:paraId="1990405B" w14:textId="634C6F2E"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p95 latency (end-to-end, /loan/approval) ≤ </w:t>
      </w:r>
      <w:r w:rsidR="00B84DA1" w:rsidRPr="002647FE">
        <w:rPr>
          <w:b/>
          <w:bCs/>
          <w:sz w:val="22"/>
          <w:szCs w:val="22"/>
        </w:rPr>
        <w:t>5</w:t>
      </w:r>
      <w:r w:rsidRPr="002647FE">
        <w:rPr>
          <w:b/>
          <w:bCs/>
          <w:sz w:val="22"/>
          <w:szCs w:val="22"/>
        </w:rPr>
        <w:t>000 ms</w:t>
      </w:r>
      <w:r w:rsidRPr="002647FE">
        <w:rPr>
          <w:sz w:val="22"/>
          <w:szCs w:val="22"/>
        </w:rPr>
        <w:t>.</w:t>
      </w:r>
    </w:p>
    <w:p w14:paraId="4E019E54" w14:textId="3DD6DD38"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Also report: p50, p90, p99, error rate. Accept if </w:t>
      </w:r>
      <w:r w:rsidRPr="002647FE">
        <w:rPr>
          <w:b/>
          <w:bCs/>
          <w:sz w:val="22"/>
          <w:szCs w:val="22"/>
        </w:rPr>
        <w:t xml:space="preserve">p95 ≤ </w:t>
      </w:r>
      <w:r w:rsidR="00B84DA1" w:rsidRPr="002647FE">
        <w:rPr>
          <w:b/>
          <w:bCs/>
          <w:sz w:val="22"/>
          <w:szCs w:val="22"/>
        </w:rPr>
        <w:t>5</w:t>
      </w:r>
      <w:r w:rsidRPr="002647FE">
        <w:rPr>
          <w:b/>
          <w:bCs/>
          <w:sz w:val="22"/>
          <w:szCs w:val="22"/>
        </w:rPr>
        <w:t>s</w:t>
      </w:r>
      <w:r w:rsidRPr="002647FE">
        <w:rPr>
          <w:sz w:val="22"/>
          <w:szCs w:val="22"/>
        </w:rPr>
        <w:t xml:space="preserve"> and </w:t>
      </w:r>
      <w:r w:rsidRPr="002647FE">
        <w:rPr>
          <w:b/>
          <w:bCs/>
          <w:sz w:val="22"/>
          <w:szCs w:val="22"/>
        </w:rPr>
        <w:t>error rate &lt; 1%</w:t>
      </w:r>
      <w:r w:rsidRPr="002647FE">
        <w:rPr>
          <w:sz w:val="22"/>
          <w:szCs w:val="22"/>
        </w:rP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Pr="00B76C07" w:rsidRDefault="00695FBB" w:rsidP="00D20F91">
      <w:pPr>
        <w:spacing w:line="360" w:lineRule="auto"/>
        <w:rPr>
          <w:sz w:val="22"/>
          <w:szCs w:val="22"/>
        </w:rPr>
      </w:pPr>
      <w:r w:rsidRPr="00B76C07">
        <w:rPr>
          <w:sz w:val="22"/>
          <w:szCs w:val="22"/>
        </w:rPr>
        <w:t>k6 is used to test the performance of the prediction endpoint.</w:t>
      </w:r>
    </w:p>
    <w:p w14:paraId="6D2F2E2B" w14:textId="77777777" w:rsidR="00695FBB" w:rsidRPr="00B76C07" w:rsidRDefault="00695FBB" w:rsidP="00D20F91">
      <w:pPr>
        <w:pStyle w:val="ListParagraph"/>
        <w:spacing w:line="360" w:lineRule="auto"/>
        <w:jc w:val="both"/>
        <w:rPr>
          <w:sz w:val="22"/>
          <w:szCs w:val="22"/>
          <w:lang w:val="en-US"/>
        </w:rPr>
      </w:pPr>
    </w:p>
    <w:p w14:paraId="4308EEFF" w14:textId="77777777" w:rsidR="006A3754" w:rsidRPr="00B76C07" w:rsidRDefault="006A3754" w:rsidP="00D20F91">
      <w:pPr>
        <w:shd w:val="clear" w:color="auto" w:fill="140E1A"/>
        <w:spacing w:line="360" w:lineRule="auto"/>
        <w:rPr>
          <w:color w:val="EDECEE"/>
          <w:sz w:val="22"/>
          <w:szCs w:val="22"/>
        </w:rPr>
      </w:pPr>
      <w:r w:rsidRPr="00B76C07">
        <w:rPr>
          <w:color w:val="F694FF"/>
          <w:sz w:val="22"/>
          <w:szCs w:val="22"/>
        </w:rPr>
        <w:t>export</w:t>
      </w:r>
      <w:r w:rsidRPr="00B76C07">
        <w:rPr>
          <w:color w:val="EDECEE"/>
          <w:sz w:val="22"/>
          <w:szCs w:val="22"/>
        </w:rPr>
        <w:t xml:space="preserve"> </w:t>
      </w:r>
      <w:r w:rsidRPr="00B76C07">
        <w:rPr>
          <w:color w:val="A277FF"/>
          <w:sz w:val="22"/>
          <w:szCs w:val="22"/>
        </w:rPr>
        <w:t>const</w:t>
      </w:r>
      <w:r w:rsidRPr="00B76C07">
        <w:rPr>
          <w:color w:val="EDECEE"/>
          <w:sz w:val="22"/>
          <w:szCs w:val="22"/>
        </w:rPr>
        <w:t xml:space="preserve"> options </w:t>
      </w:r>
      <w:r w:rsidRPr="00B76C07">
        <w:rPr>
          <w:color w:val="A277FF"/>
          <w:sz w:val="22"/>
          <w:szCs w:val="22"/>
        </w:rPr>
        <w:t>=</w:t>
      </w:r>
      <w:r w:rsidRPr="00B76C07">
        <w:rPr>
          <w:color w:val="EDECEE"/>
          <w:sz w:val="22"/>
          <w:szCs w:val="22"/>
        </w:rPr>
        <w:t xml:space="preserve"> {</w:t>
      </w:r>
    </w:p>
    <w:p w14:paraId="48C5765E"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vus:</w:t>
      </w:r>
      <w:r w:rsidRPr="00B76C07">
        <w:rPr>
          <w:color w:val="EDECEE"/>
          <w:sz w:val="22"/>
          <w:szCs w:val="22"/>
        </w:rPr>
        <w:t xml:space="preserve"> </w:t>
      </w:r>
      <w:r w:rsidRPr="00B76C07">
        <w:rPr>
          <w:color w:val="61FFCA"/>
          <w:sz w:val="22"/>
          <w:szCs w:val="22"/>
        </w:rPr>
        <w:t>15</w:t>
      </w:r>
      <w:r w:rsidRPr="00B76C07">
        <w:rPr>
          <w:color w:val="F694FF"/>
          <w:sz w:val="22"/>
          <w:szCs w:val="22"/>
        </w:rPr>
        <w:t>,</w:t>
      </w:r>
    </w:p>
    <w:p w14:paraId="5A5AC3CC"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duration:</w:t>
      </w:r>
      <w:r w:rsidRPr="00B76C07">
        <w:rPr>
          <w:color w:val="EDECEE"/>
          <w:sz w:val="22"/>
          <w:szCs w:val="22"/>
        </w:rPr>
        <w:t xml:space="preserve"> </w:t>
      </w:r>
      <w:r w:rsidRPr="00B76C07">
        <w:rPr>
          <w:color w:val="61FFCA"/>
          <w:sz w:val="22"/>
          <w:szCs w:val="22"/>
        </w:rPr>
        <w:t>"2m"</w:t>
      </w:r>
      <w:r w:rsidRPr="00B76C07">
        <w:rPr>
          <w:color w:val="F694FF"/>
          <w:sz w:val="22"/>
          <w:szCs w:val="22"/>
        </w:rPr>
        <w:t>,</w:t>
      </w:r>
    </w:p>
    <w:p w14:paraId="6716462B"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thresholds:</w:t>
      </w:r>
      <w:r w:rsidRPr="00B76C07">
        <w:rPr>
          <w:color w:val="EDECEE"/>
          <w:sz w:val="22"/>
          <w:szCs w:val="22"/>
        </w:rPr>
        <w:t xml:space="preserve"> {</w:t>
      </w:r>
    </w:p>
    <w:p w14:paraId="5C8ED063" w14:textId="0302EBC8"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failed:</w:t>
      </w:r>
      <w:r w:rsidRPr="00B76C07">
        <w:rPr>
          <w:color w:val="EDECEE"/>
          <w:sz w:val="22"/>
          <w:szCs w:val="22"/>
        </w:rPr>
        <w:t xml:space="preserve"> [</w:t>
      </w:r>
      <w:r w:rsidRPr="00B76C07">
        <w:rPr>
          <w:color w:val="61FFCA"/>
          <w:sz w:val="22"/>
          <w:szCs w:val="22"/>
        </w:rPr>
        <w:t>"rate&lt;0.01"</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lt;1% errors</w:t>
      </w:r>
      <w:r w:rsidR="00A327FE">
        <w:rPr>
          <w:i/>
          <w:iCs/>
          <w:color w:val="64548E"/>
          <w:sz w:val="22"/>
          <w:szCs w:val="22"/>
        </w:rPr>
        <w:t>A</w:t>
      </w:r>
    </w:p>
    <w:p w14:paraId="6DDD4DF6" w14:textId="4795457D"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duration:</w:t>
      </w:r>
      <w:r w:rsidRPr="00B76C07">
        <w:rPr>
          <w:color w:val="EDECEE"/>
          <w:sz w:val="22"/>
          <w:szCs w:val="22"/>
        </w:rPr>
        <w:t xml:space="preserve"> [</w:t>
      </w:r>
      <w:r w:rsidRPr="00B76C07">
        <w:rPr>
          <w:color w:val="61FFCA"/>
          <w:sz w:val="22"/>
          <w:szCs w:val="22"/>
        </w:rPr>
        <w:t>"p(95)&lt;</w:t>
      </w:r>
      <w:r w:rsidR="008D6B46" w:rsidRPr="00B76C07">
        <w:rPr>
          <w:color w:val="61FFCA"/>
          <w:sz w:val="22"/>
          <w:szCs w:val="22"/>
        </w:rPr>
        <w:t>5</w:t>
      </w:r>
      <w:r w:rsidRPr="00B76C07">
        <w:rPr>
          <w:color w:val="61FFCA"/>
          <w:sz w:val="22"/>
          <w:szCs w:val="22"/>
        </w:rPr>
        <w:t>000"</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xml:space="preserve">// p95 &lt; </w:t>
      </w:r>
      <w:r w:rsidR="008D6B46" w:rsidRPr="00B76C07">
        <w:rPr>
          <w:i/>
          <w:iCs/>
          <w:color w:val="64548E"/>
          <w:sz w:val="22"/>
          <w:szCs w:val="22"/>
        </w:rPr>
        <w:t>5</w:t>
      </w:r>
      <w:r w:rsidRPr="00B76C07">
        <w:rPr>
          <w:i/>
          <w:iCs/>
          <w:color w:val="64548E"/>
          <w:sz w:val="22"/>
          <w:szCs w:val="22"/>
        </w:rPr>
        <w:t>s</w:t>
      </w:r>
    </w:p>
    <w:p w14:paraId="5E04DB10"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w:t>
      </w:r>
    </w:p>
    <w:p w14:paraId="2EB089F5" w14:textId="61D0500A" w:rsidR="006A3754" w:rsidRPr="00B76C07" w:rsidRDefault="006A3754" w:rsidP="002647FE">
      <w:pPr>
        <w:shd w:val="clear" w:color="auto" w:fill="140E1A"/>
        <w:spacing w:line="360" w:lineRule="auto"/>
        <w:rPr>
          <w:color w:val="EDECEE"/>
          <w:sz w:val="22"/>
          <w:szCs w:val="22"/>
        </w:rPr>
      </w:pPr>
      <w:r w:rsidRPr="00B76C07">
        <w:rPr>
          <w:color w:val="EDECEE"/>
          <w:sz w:val="22"/>
          <w:szCs w:val="22"/>
        </w:rPr>
        <w:t>};</w:t>
      </w:r>
    </w:p>
    <w:p w14:paraId="3034E5E2" w14:textId="32F8026F" w:rsidR="00BC742E" w:rsidRDefault="00BC742E" w:rsidP="00D20F91">
      <w:pPr>
        <w:pStyle w:val="Heading5"/>
        <w:spacing w:line="360" w:lineRule="auto"/>
      </w:pPr>
      <w:r>
        <w:t>Results</w:t>
      </w:r>
    </w:p>
    <w:p w14:paraId="3720FF9F" w14:textId="77777777" w:rsidR="00783A69" w:rsidRPr="00783A69" w:rsidRDefault="00783A69" w:rsidP="00783A69">
      <w:pPr>
        <w:rPr>
          <w:sz w:val="22"/>
          <w:szCs w:val="22"/>
        </w:rPr>
      </w:pPr>
      <w:r w:rsidRPr="00783A69">
        <w:rPr>
          <w:i/>
          <w:iCs/>
          <w:sz w:val="22"/>
          <w:szCs w:val="22"/>
        </w:rPr>
        <w:t>Please refer to the Appendix for the screenshot.</w:t>
      </w:r>
    </w:p>
    <w:p w14:paraId="7F6AF1D8" w14:textId="77777777" w:rsidR="00695FBB" w:rsidRDefault="00695FBB" w:rsidP="00D20F91">
      <w:pPr>
        <w:spacing w:line="360" w:lineRule="auto"/>
        <w:rPr>
          <w:lang w:val="en-US"/>
        </w:rPr>
      </w:pPr>
    </w:p>
    <w:p w14:paraId="7B7AE544" w14:textId="77777777" w:rsidR="00BC742E" w:rsidRPr="00B76C07" w:rsidRDefault="00BC742E" w:rsidP="00D20F91">
      <w:pPr>
        <w:spacing w:line="360" w:lineRule="auto"/>
        <w:rPr>
          <w:sz w:val="22"/>
          <w:szCs w:val="22"/>
        </w:rPr>
      </w:pPr>
      <w:r w:rsidRPr="00B76C07">
        <w:rPr>
          <w:sz w:val="22"/>
          <w:szCs w:val="22"/>
        </w:rPr>
        <w:t>The results are as follows,</w:t>
      </w:r>
    </w:p>
    <w:p w14:paraId="01FDBD98" w14:textId="0396768C" w:rsidR="005E5656" w:rsidRDefault="005E5656" w:rsidP="005E5656">
      <w:pPr>
        <w:pStyle w:val="Caption"/>
        <w:keepNext/>
      </w:pPr>
      <w:bookmarkStart w:id="152" w:name="_Toc216999547"/>
      <w:r>
        <w:t xml:space="preserve">Table </w:t>
      </w:r>
      <w:r w:rsidR="00B8393F">
        <w:fldChar w:fldCharType="begin"/>
      </w:r>
      <w:r w:rsidR="00B8393F">
        <w:instrText xml:space="preserve"> SEQ Table \* ARABIC </w:instrText>
      </w:r>
      <w:r w:rsidR="00B8393F">
        <w:fldChar w:fldCharType="separate"/>
      </w:r>
      <w:r w:rsidR="00B8393F">
        <w:rPr>
          <w:noProof/>
        </w:rPr>
        <w:t>22</w:t>
      </w:r>
      <w:bookmarkEnd w:id="152"/>
      <w:r w:rsidR="00B8393F">
        <w:rPr>
          <w:noProof/>
        </w:rPr>
        <w:fldChar w:fldCharType="end"/>
      </w:r>
    </w:p>
    <w:tbl>
      <w:tblPr>
        <w:tblStyle w:val="TableGrid"/>
        <w:tblW w:w="0" w:type="auto"/>
        <w:tblLook w:val="04A0" w:firstRow="1" w:lastRow="0" w:firstColumn="1" w:lastColumn="0" w:noHBand="0" w:noVBand="1"/>
      </w:tblPr>
      <w:tblGrid>
        <w:gridCol w:w="2405"/>
        <w:gridCol w:w="1276"/>
        <w:gridCol w:w="5335"/>
      </w:tblGrid>
      <w:tr w:rsidR="009258F8" w:rsidRPr="00B76C07" w14:paraId="79385CD8" w14:textId="77777777" w:rsidTr="009258F8">
        <w:tc>
          <w:tcPr>
            <w:tcW w:w="2405" w:type="dxa"/>
          </w:tcPr>
          <w:p w14:paraId="0E786B71" w14:textId="3C74CA2C" w:rsidR="009258F8" w:rsidRPr="00B76C07" w:rsidRDefault="009258F8" w:rsidP="00D20F91">
            <w:pPr>
              <w:spacing w:line="360" w:lineRule="auto"/>
              <w:rPr>
                <w:sz w:val="22"/>
                <w:szCs w:val="22"/>
              </w:rPr>
            </w:pPr>
            <w:r w:rsidRPr="00B76C07">
              <w:rPr>
                <w:sz w:val="22"/>
                <w:szCs w:val="22"/>
              </w:rPr>
              <w:t>Metric</w:t>
            </w:r>
          </w:p>
        </w:tc>
        <w:tc>
          <w:tcPr>
            <w:tcW w:w="1276" w:type="dxa"/>
          </w:tcPr>
          <w:p w14:paraId="3CBE935C" w14:textId="621858E8" w:rsidR="009258F8" w:rsidRPr="00B76C07" w:rsidRDefault="009258F8" w:rsidP="00D20F91">
            <w:pPr>
              <w:spacing w:line="360" w:lineRule="auto"/>
              <w:rPr>
                <w:sz w:val="22"/>
                <w:szCs w:val="22"/>
              </w:rPr>
            </w:pPr>
            <w:r w:rsidRPr="00B76C07">
              <w:rPr>
                <w:sz w:val="22"/>
                <w:szCs w:val="22"/>
              </w:rPr>
              <w:t>Vaue</w:t>
            </w:r>
          </w:p>
        </w:tc>
        <w:tc>
          <w:tcPr>
            <w:tcW w:w="5335" w:type="dxa"/>
          </w:tcPr>
          <w:p w14:paraId="76280AEF" w14:textId="77777777" w:rsidR="009258F8" w:rsidRPr="00B76C07" w:rsidRDefault="009258F8" w:rsidP="00D20F91">
            <w:pPr>
              <w:spacing w:line="360" w:lineRule="auto"/>
              <w:rPr>
                <w:sz w:val="22"/>
                <w:szCs w:val="22"/>
              </w:rPr>
            </w:pPr>
          </w:p>
        </w:tc>
      </w:tr>
      <w:tr w:rsidR="009258F8" w:rsidRPr="00B76C07" w14:paraId="21ABD44A" w14:textId="77777777" w:rsidTr="009258F8">
        <w:tc>
          <w:tcPr>
            <w:tcW w:w="2405" w:type="dxa"/>
          </w:tcPr>
          <w:p w14:paraId="024ECB93" w14:textId="6D0297C9" w:rsidR="009258F8" w:rsidRPr="00B76C07" w:rsidRDefault="009258F8" w:rsidP="00D20F91">
            <w:pPr>
              <w:spacing w:line="360" w:lineRule="auto"/>
              <w:rPr>
                <w:sz w:val="22"/>
                <w:szCs w:val="22"/>
              </w:rPr>
            </w:pPr>
            <w:r w:rsidRPr="00B76C07">
              <w:rPr>
                <w:b/>
                <w:bCs/>
                <w:sz w:val="22"/>
                <w:szCs w:val="22"/>
              </w:rPr>
              <w:t>Average latency</w:t>
            </w:r>
            <w:r w:rsidRPr="00B76C07">
              <w:rPr>
                <w:sz w:val="22"/>
                <w:szCs w:val="22"/>
              </w:rPr>
              <w:t xml:space="preserve"> i</w:t>
            </w:r>
          </w:p>
        </w:tc>
        <w:tc>
          <w:tcPr>
            <w:tcW w:w="1276" w:type="dxa"/>
          </w:tcPr>
          <w:p w14:paraId="23E478AE" w14:textId="31F8929F" w:rsidR="009258F8" w:rsidRPr="00B76C07" w:rsidRDefault="009258F8" w:rsidP="00D20F91">
            <w:pPr>
              <w:spacing w:line="360" w:lineRule="auto"/>
              <w:rPr>
                <w:sz w:val="22"/>
                <w:szCs w:val="22"/>
              </w:rPr>
            </w:pPr>
            <w:r w:rsidRPr="00B76C07">
              <w:rPr>
                <w:b/>
                <w:bCs/>
                <w:sz w:val="22"/>
                <w:szCs w:val="22"/>
              </w:rPr>
              <w:t>2.18s</w:t>
            </w:r>
          </w:p>
        </w:tc>
        <w:tc>
          <w:tcPr>
            <w:tcW w:w="5335" w:type="dxa"/>
          </w:tcPr>
          <w:p w14:paraId="0EF6807C" w14:textId="2ACFC3EB" w:rsidR="009258F8" w:rsidRPr="00B76C07" w:rsidRDefault="009258F8" w:rsidP="00D20F91">
            <w:pPr>
              <w:spacing w:line="360" w:lineRule="auto"/>
              <w:rPr>
                <w:sz w:val="22"/>
                <w:szCs w:val="22"/>
              </w:rPr>
            </w:pPr>
            <w:r w:rsidRPr="00B76C07">
              <w:rPr>
                <w:sz w:val="22"/>
                <w:szCs w:val="22"/>
              </w:rPr>
              <w:t>Responds within the expected time on average. Most users get the results in under 5 seconds.</w:t>
            </w:r>
          </w:p>
        </w:tc>
      </w:tr>
      <w:tr w:rsidR="009258F8" w:rsidRPr="00B76C07" w14:paraId="2FA5031B" w14:textId="77777777" w:rsidTr="009258F8">
        <w:tc>
          <w:tcPr>
            <w:tcW w:w="2405" w:type="dxa"/>
          </w:tcPr>
          <w:p w14:paraId="57FBDA0C" w14:textId="2B9BEE4A" w:rsidR="009258F8" w:rsidRPr="00B76C07" w:rsidRDefault="009258F8" w:rsidP="00D20F91">
            <w:pPr>
              <w:spacing w:line="360" w:lineRule="auto"/>
              <w:rPr>
                <w:sz w:val="22"/>
                <w:szCs w:val="22"/>
              </w:rPr>
            </w:pPr>
            <w:r w:rsidRPr="00B76C07">
              <w:rPr>
                <w:b/>
                <w:bCs/>
                <w:sz w:val="22"/>
                <w:szCs w:val="22"/>
              </w:rPr>
              <w:t>Median (p50)</w:t>
            </w:r>
          </w:p>
        </w:tc>
        <w:tc>
          <w:tcPr>
            <w:tcW w:w="1276" w:type="dxa"/>
          </w:tcPr>
          <w:p w14:paraId="73E8DCEB" w14:textId="45ADB6D4" w:rsidR="009258F8" w:rsidRPr="00B76C07" w:rsidRDefault="009258F8" w:rsidP="00D20F91">
            <w:pPr>
              <w:spacing w:line="360" w:lineRule="auto"/>
              <w:rPr>
                <w:sz w:val="22"/>
                <w:szCs w:val="22"/>
              </w:rPr>
            </w:pPr>
            <w:r w:rsidRPr="00B76C07">
              <w:rPr>
                <w:b/>
                <w:bCs/>
                <w:sz w:val="22"/>
                <w:szCs w:val="22"/>
              </w:rPr>
              <w:t>2.09s</w:t>
            </w:r>
          </w:p>
        </w:tc>
        <w:tc>
          <w:tcPr>
            <w:tcW w:w="5335" w:type="dxa"/>
          </w:tcPr>
          <w:p w14:paraId="4770060D" w14:textId="1FF0C86C" w:rsidR="009258F8" w:rsidRPr="00B76C07" w:rsidRDefault="009258F8" w:rsidP="00D20F91">
            <w:pPr>
              <w:spacing w:line="360" w:lineRule="auto"/>
              <w:rPr>
                <w:sz w:val="22"/>
                <w:szCs w:val="22"/>
              </w:rPr>
            </w:pPr>
            <w:r w:rsidRPr="00B76C07">
              <w:rPr>
                <w:sz w:val="22"/>
                <w:szCs w:val="22"/>
              </w:rPr>
              <w:t>Half of the users got their response within 2.09 seconds. Shows stable and consistent performance.</w:t>
            </w:r>
          </w:p>
        </w:tc>
      </w:tr>
      <w:tr w:rsidR="009258F8" w:rsidRPr="00B76C07" w14:paraId="7474B653" w14:textId="77777777" w:rsidTr="009258F8">
        <w:tc>
          <w:tcPr>
            <w:tcW w:w="2405" w:type="dxa"/>
          </w:tcPr>
          <w:p w14:paraId="6874E93D" w14:textId="2C6EDBC8" w:rsidR="009258F8" w:rsidRPr="00B76C07" w:rsidRDefault="009258F8" w:rsidP="00D20F91">
            <w:pPr>
              <w:spacing w:line="360" w:lineRule="auto"/>
              <w:rPr>
                <w:sz w:val="22"/>
                <w:szCs w:val="22"/>
              </w:rPr>
            </w:pPr>
            <w:r w:rsidRPr="00B76C07">
              <w:rPr>
                <w:b/>
                <w:bCs/>
                <w:sz w:val="22"/>
                <w:szCs w:val="22"/>
              </w:rPr>
              <w:t>p90</w:t>
            </w:r>
          </w:p>
        </w:tc>
        <w:tc>
          <w:tcPr>
            <w:tcW w:w="1276" w:type="dxa"/>
          </w:tcPr>
          <w:p w14:paraId="6824BF78" w14:textId="5A02E4FB" w:rsidR="009258F8" w:rsidRPr="00B76C07" w:rsidRDefault="009258F8" w:rsidP="00D20F91">
            <w:pPr>
              <w:spacing w:line="360" w:lineRule="auto"/>
              <w:rPr>
                <w:sz w:val="22"/>
                <w:szCs w:val="22"/>
              </w:rPr>
            </w:pPr>
            <w:r w:rsidRPr="00B76C07">
              <w:rPr>
                <w:b/>
                <w:bCs/>
                <w:sz w:val="22"/>
                <w:szCs w:val="22"/>
              </w:rPr>
              <w:t>2.51s</w:t>
            </w:r>
          </w:p>
        </w:tc>
        <w:tc>
          <w:tcPr>
            <w:tcW w:w="5335" w:type="dxa"/>
          </w:tcPr>
          <w:p w14:paraId="64D25787" w14:textId="198B6FCC" w:rsidR="009258F8" w:rsidRPr="00B76C07" w:rsidRDefault="009258F8" w:rsidP="00D20F91">
            <w:pPr>
              <w:spacing w:line="360" w:lineRule="auto"/>
              <w:rPr>
                <w:sz w:val="22"/>
                <w:szCs w:val="22"/>
              </w:rPr>
            </w:pPr>
            <w:r w:rsidRPr="00B76C07">
              <w:rPr>
                <w:sz w:val="22"/>
                <w:szCs w:val="22"/>
              </w:rPr>
              <w:t>90% of requests complete within just over 2.51 seconds.</w:t>
            </w:r>
          </w:p>
        </w:tc>
      </w:tr>
      <w:tr w:rsidR="009258F8" w:rsidRPr="00B76C07" w14:paraId="7DA42DF0" w14:textId="77777777" w:rsidTr="009258F8">
        <w:tc>
          <w:tcPr>
            <w:tcW w:w="2405" w:type="dxa"/>
          </w:tcPr>
          <w:p w14:paraId="3C8377A7" w14:textId="30A57300" w:rsidR="009258F8" w:rsidRPr="00B76C07" w:rsidRDefault="009258F8" w:rsidP="00D20F91">
            <w:pPr>
              <w:spacing w:line="360" w:lineRule="auto"/>
              <w:rPr>
                <w:sz w:val="22"/>
                <w:szCs w:val="22"/>
              </w:rPr>
            </w:pPr>
            <w:r w:rsidRPr="00B76C07">
              <w:rPr>
                <w:b/>
                <w:bCs/>
                <w:sz w:val="22"/>
                <w:szCs w:val="22"/>
              </w:rPr>
              <w:t>p95</w:t>
            </w:r>
          </w:p>
        </w:tc>
        <w:tc>
          <w:tcPr>
            <w:tcW w:w="1276" w:type="dxa"/>
          </w:tcPr>
          <w:p w14:paraId="1A9211EB" w14:textId="37EDEAF9" w:rsidR="009258F8" w:rsidRPr="00B76C07" w:rsidRDefault="009258F8" w:rsidP="00D20F91">
            <w:pPr>
              <w:spacing w:line="360" w:lineRule="auto"/>
              <w:rPr>
                <w:sz w:val="22"/>
                <w:szCs w:val="22"/>
              </w:rPr>
            </w:pPr>
            <w:r w:rsidRPr="00B76C07">
              <w:rPr>
                <w:b/>
                <w:bCs/>
                <w:sz w:val="22"/>
                <w:szCs w:val="22"/>
              </w:rPr>
              <w:t>2.93s</w:t>
            </w:r>
          </w:p>
        </w:tc>
        <w:tc>
          <w:tcPr>
            <w:tcW w:w="5335" w:type="dxa"/>
          </w:tcPr>
          <w:p w14:paraId="70C62C73" w14:textId="10E7415A" w:rsidR="009258F8" w:rsidRPr="00B76C07" w:rsidRDefault="009258F8" w:rsidP="00D20F91">
            <w:pPr>
              <w:spacing w:line="360" w:lineRule="auto"/>
              <w:rPr>
                <w:sz w:val="22"/>
                <w:szCs w:val="22"/>
              </w:rPr>
            </w:pPr>
            <w:r w:rsidRPr="00B76C07">
              <w:rPr>
                <w:sz w:val="22"/>
                <w:szCs w:val="22"/>
              </w:rPr>
              <w:t>Requests completed within just over 2.93 seconds</w:t>
            </w:r>
          </w:p>
        </w:tc>
      </w:tr>
      <w:tr w:rsidR="009258F8" w:rsidRPr="00B76C07" w14:paraId="442DFE44" w14:textId="77777777" w:rsidTr="009258F8">
        <w:tc>
          <w:tcPr>
            <w:tcW w:w="2405" w:type="dxa"/>
          </w:tcPr>
          <w:p w14:paraId="1E833B43" w14:textId="3917081D" w:rsidR="009258F8" w:rsidRPr="00B76C07" w:rsidRDefault="009258F8" w:rsidP="00D20F91">
            <w:pPr>
              <w:pStyle w:val="p1"/>
              <w:spacing w:line="360" w:lineRule="auto"/>
              <w:rPr>
                <w:sz w:val="22"/>
                <w:szCs w:val="22"/>
              </w:rPr>
            </w:pPr>
            <w:r w:rsidRPr="00B76C07">
              <w:rPr>
                <w:sz w:val="22"/>
                <w:szCs w:val="22"/>
              </w:rPr>
              <w:t>Maximum latency</w:t>
            </w:r>
          </w:p>
        </w:tc>
        <w:tc>
          <w:tcPr>
            <w:tcW w:w="1276" w:type="dxa"/>
          </w:tcPr>
          <w:p w14:paraId="2B85428C" w14:textId="06A33E10" w:rsidR="009258F8" w:rsidRPr="00B76C07" w:rsidRDefault="009258F8" w:rsidP="00D20F91">
            <w:pPr>
              <w:pStyle w:val="p1"/>
              <w:spacing w:line="360" w:lineRule="auto"/>
              <w:rPr>
                <w:sz w:val="22"/>
                <w:szCs w:val="22"/>
              </w:rPr>
            </w:pPr>
            <w:r w:rsidRPr="00B76C07">
              <w:rPr>
                <w:sz w:val="22"/>
                <w:szCs w:val="22"/>
              </w:rPr>
              <w:t>4.15s</w:t>
            </w:r>
          </w:p>
        </w:tc>
        <w:tc>
          <w:tcPr>
            <w:tcW w:w="5335" w:type="dxa"/>
          </w:tcPr>
          <w:p w14:paraId="3256BA18" w14:textId="5B055740" w:rsidR="009258F8" w:rsidRPr="00B76C07" w:rsidRDefault="009258F8" w:rsidP="00D20F91">
            <w:pPr>
              <w:spacing w:line="360" w:lineRule="auto"/>
              <w:rPr>
                <w:sz w:val="22"/>
                <w:szCs w:val="22"/>
              </w:rPr>
            </w:pPr>
            <w:r w:rsidRPr="00B76C07">
              <w:rPr>
                <w:sz w:val="22"/>
                <w:szCs w:val="22"/>
              </w:rPr>
              <w:t>Even the slowest request stays below threshold</w:t>
            </w:r>
          </w:p>
        </w:tc>
      </w:tr>
      <w:tr w:rsidR="009258F8" w:rsidRPr="00B76C07" w14:paraId="6254E572" w14:textId="77777777" w:rsidTr="009258F8">
        <w:tc>
          <w:tcPr>
            <w:tcW w:w="2405" w:type="dxa"/>
          </w:tcPr>
          <w:p w14:paraId="33803E7C" w14:textId="59D6F5FB" w:rsidR="009258F8" w:rsidRPr="00B76C07" w:rsidRDefault="009258F8" w:rsidP="00D20F91">
            <w:pPr>
              <w:spacing w:line="360" w:lineRule="auto"/>
              <w:rPr>
                <w:sz w:val="22"/>
                <w:szCs w:val="22"/>
              </w:rPr>
            </w:pPr>
            <w:r w:rsidRPr="00B76C07">
              <w:rPr>
                <w:b/>
                <w:bCs/>
                <w:sz w:val="22"/>
                <w:szCs w:val="22"/>
              </w:rPr>
              <w:t>Error rate</w:t>
            </w:r>
          </w:p>
        </w:tc>
        <w:tc>
          <w:tcPr>
            <w:tcW w:w="1276" w:type="dxa"/>
          </w:tcPr>
          <w:p w14:paraId="59E9F556" w14:textId="49C70587" w:rsidR="009258F8" w:rsidRPr="00B76C07" w:rsidRDefault="009258F8" w:rsidP="00D20F91">
            <w:pPr>
              <w:pStyle w:val="p1"/>
              <w:spacing w:line="360" w:lineRule="auto"/>
              <w:rPr>
                <w:sz w:val="22"/>
                <w:szCs w:val="22"/>
              </w:rPr>
            </w:pPr>
            <w:r w:rsidRPr="00B76C07">
              <w:rPr>
                <w:sz w:val="22"/>
                <w:szCs w:val="22"/>
              </w:rPr>
              <w:t>0.35%</w:t>
            </w:r>
          </w:p>
        </w:tc>
        <w:tc>
          <w:tcPr>
            <w:tcW w:w="5335" w:type="dxa"/>
          </w:tcPr>
          <w:p w14:paraId="7F75B95B" w14:textId="04CEF677" w:rsidR="009258F8" w:rsidRPr="00B76C07" w:rsidRDefault="009258F8" w:rsidP="00D20F91">
            <w:pPr>
              <w:spacing w:line="360" w:lineRule="auto"/>
              <w:rPr>
                <w:sz w:val="22"/>
                <w:szCs w:val="22"/>
              </w:rPr>
            </w:pPr>
            <w:r w:rsidRPr="00B76C07">
              <w:rPr>
                <w:sz w:val="22"/>
                <w:szCs w:val="22"/>
              </w:rPr>
              <w:t>Very small number of requests failed.</w:t>
            </w:r>
          </w:p>
        </w:tc>
      </w:tr>
    </w:tbl>
    <w:p w14:paraId="410BD800" w14:textId="77777777" w:rsidR="00780FFA" w:rsidRPr="00B76C07" w:rsidRDefault="00780FFA" w:rsidP="00D20F91">
      <w:pPr>
        <w:spacing w:line="360" w:lineRule="auto"/>
        <w:rPr>
          <w:sz w:val="22"/>
          <w:szCs w:val="22"/>
        </w:rPr>
      </w:pPr>
    </w:p>
    <w:p w14:paraId="01A597D3" w14:textId="7F2210B0" w:rsidR="00695FBB" w:rsidRPr="00B76C07" w:rsidRDefault="00780FFA" w:rsidP="00D20F91">
      <w:pPr>
        <w:spacing w:line="360" w:lineRule="auto"/>
        <w:rPr>
          <w:sz w:val="22"/>
          <w:szCs w:val="22"/>
        </w:rPr>
      </w:pPr>
      <w:r w:rsidRPr="00B76C07">
        <w:rPr>
          <w:sz w:val="22"/>
          <w:szCs w:val="22"/>
        </w:rPr>
        <w:t xml:space="preserve">All of the metric pass the threshold. All the requests were completed within </w:t>
      </w:r>
      <w:r w:rsidR="006D283E" w:rsidRPr="00B76C07">
        <w:rPr>
          <w:sz w:val="22"/>
          <w:szCs w:val="22"/>
        </w:rPr>
        <w:t>3</w:t>
      </w:r>
      <w:r w:rsidRPr="00B76C07">
        <w:rPr>
          <w:sz w:val="22"/>
          <w:szCs w:val="22"/>
        </w:rPr>
        <w:t xml:space="preserve"> seconds. Therefore the latecy of less that </w:t>
      </w:r>
      <w:r w:rsidR="006D283E" w:rsidRPr="00B76C07">
        <w:rPr>
          <w:sz w:val="22"/>
          <w:szCs w:val="22"/>
        </w:rPr>
        <w:t>5</w:t>
      </w:r>
      <w:r w:rsidRPr="00B76C07">
        <w:rPr>
          <w:sz w:val="22"/>
          <w:szCs w:val="22"/>
        </w:rPr>
        <w:t xml:space="preserve"> seconds was achieved. </w:t>
      </w:r>
      <w:r w:rsidR="009258F8" w:rsidRPr="00B76C07">
        <w:rPr>
          <w:sz w:val="22"/>
          <w:szCs w:val="22"/>
        </w:rPr>
        <w:t xml:space="preserve">And a very small number of requests failed. That is below the 1% limit and acceptable in this test. </w:t>
      </w:r>
      <w:r w:rsidRPr="00B76C07">
        <w:rPr>
          <w:sz w:val="22"/>
          <w:szCs w:val="22"/>
        </w:rP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Pr="009D2669" w:rsidRDefault="00764B2B" w:rsidP="00D20F91">
      <w:pPr>
        <w:spacing w:line="360" w:lineRule="auto"/>
        <w:rPr>
          <w:sz w:val="22"/>
          <w:szCs w:val="22"/>
        </w:rPr>
      </w:pPr>
      <w:r w:rsidRPr="009D2669">
        <w:rPr>
          <w:sz w:val="22"/>
          <w:szCs w:val="22"/>
        </w:rP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lastRenderedPageBreak/>
        <w:t>Requirement</w:t>
      </w:r>
    </w:p>
    <w:p w14:paraId="4943D2FC" w14:textId="388BBB69" w:rsidR="00764B2B" w:rsidRPr="009D2669" w:rsidRDefault="00764B2B" w:rsidP="00D20F91">
      <w:pPr>
        <w:spacing w:line="360" w:lineRule="auto"/>
        <w:rPr>
          <w:sz w:val="22"/>
          <w:szCs w:val="22"/>
        </w:rPr>
      </w:pPr>
      <w:r w:rsidRPr="009D2669">
        <w:rPr>
          <w:sz w:val="22"/>
          <w:szCs w:val="22"/>
        </w:rPr>
        <w:t xml:space="preserve">The system shall require </w:t>
      </w:r>
      <w:r w:rsidRPr="009D2669">
        <w:rPr>
          <w:b/>
          <w:bCs/>
          <w:sz w:val="22"/>
          <w:szCs w:val="22"/>
        </w:rPr>
        <w:t>no more than one click from login to the loan form</w:t>
      </w:r>
      <w:r w:rsidRPr="009D2669">
        <w:rPr>
          <w:sz w:val="22"/>
          <w:szCs w:val="22"/>
        </w:rPr>
        <w:t>.</w:t>
      </w:r>
    </w:p>
    <w:p w14:paraId="558AAD4F" w14:textId="36D75A54" w:rsidR="00764B2B" w:rsidRPr="00764B2B" w:rsidRDefault="00764B2B" w:rsidP="00D20F91">
      <w:pPr>
        <w:pStyle w:val="Heading5"/>
        <w:spacing w:line="360" w:lineRule="auto"/>
      </w:pPr>
      <w:r>
        <w:t>Metric &amp; Acceptance</w:t>
      </w:r>
    </w:p>
    <w:p w14:paraId="491AB121" w14:textId="13D4EBE0" w:rsidR="00764B2B" w:rsidRPr="009D2669" w:rsidRDefault="00764B2B" w:rsidP="00D20F91">
      <w:pPr>
        <w:numPr>
          <w:ilvl w:val="0"/>
          <w:numId w:val="151"/>
        </w:numPr>
        <w:spacing w:before="120" w:after="120" w:line="360" w:lineRule="auto"/>
        <w:rPr>
          <w:sz w:val="22"/>
          <w:szCs w:val="22"/>
        </w:rPr>
      </w:pPr>
      <w:r w:rsidRPr="009D2669">
        <w:rPr>
          <w:b/>
          <w:bCs/>
          <w:sz w:val="22"/>
          <w:szCs w:val="22"/>
        </w:rPr>
        <w:t>Click count</w:t>
      </w:r>
      <w:r w:rsidRPr="009D2669">
        <w:rPr>
          <w:sz w:val="22"/>
          <w:szCs w:val="22"/>
        </w:rPr>
        <w:t xml:space="preserve"> from the moment authentication completes to the Loan Form visible: </w:t>
      </w:r>
      <w:r w:rsidRPr="009D2669">
        <w:rPr>
          <w:b/>
          <w:bCs/>
          <w:sz w:val="22"/>
          <w:szCs w:val="22"/>
        </w:rPr>
        <w:t>≤ 1</w:t>
      </w:r>
      <w:r w:rsidRPr="009D2669">
        <w:rPr>
          <w:sz w:val="22"/>
          <w:szCs w:val="22"/>
        </w:rPr>
        <w:t>.</w:t>
      </w:r>
    </w:p>
    <w:p w14:paraId="50284C21" w14:textId="7EB10A73" w:rsidR="00764B2B" w:rsidRPr="00764B2B" w:rsidRDefault="00764B2B" w:rsidP="00D20F91">
      <w:pPr>
        <w:pStyle w:val="Heading5"/>
        <w:spacing w:line="360" w:lineRule="auto"/>
      </w:pPr>
      <w:r>
        <w:t>Execution Steps</w:t>
      </w:r>
    </w:p>
    <w:p w14:paraId="3E3F1080"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Log in with Google or any other social sign-in method.</w:t>
      </w:r>
    </w:p>
    <w:p w14:paraId="1468C4DC"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On redirect to Chat, click </w:t>
      </w:r>
      <w:r w:rsidRPr="009D2669">
        <w:rPr>
          <w:b/>
          <w:bCs/>
          <w:sz w:val="22"/>
          <w:szCs w:val="22"/>
        </w:rPr>
        <w:t>Loan Form</w:t>
      </w:r>
      <w:r w:rsidRPr="009D2669">
        <w:rPr>
          <w:sz w:val="22"/>
          <w:szCs w:val="22"/>
        </w:rPr>
        <w:t>.</w:t>
      </w:r>
    </w:p>
    <w:p w14:paraId="6044189C" w14:textId="1628D290"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Count clicks calculated like this. </w:t>
      </w:r>
    </w:p>
    <w:p w14:paraId="2F70F895" w14:textId="77777777" w:rsidR="00764B2B" w:rsidRDefault="00764B2B" w:rsidP="00D20F91">
      <w:pPr>
        <w:numPr>
          <w:ilvl w:val="1"/>
          <w:numId w:val="152"/>
        </w:numPr>
        <w:spacing w:before="120" w:after="120" w:line="360" w:lineRule="auto"/>
        <w:rPr>
          <w:sz w:val="22"/>
          <w:szCs w:val="22"/>
        </w:rPr>
      </w:pPr>
      <w:r w:rsidRPr="009D2669">
        <w:rPr>
          <w:sz w:val="22"/>
          <w:szCs w:val="22"/>
        </w:rPr>
        <w:t xml:space="preserve">If the user must click a visible button once, the click count will be </w:t>
      </w:r>
      <w:r w:rsidRPr="009D2669">
        <w:rPr>
          <w:b/>
          <w:bCs/>
          <w:sz w:val="22"/>
          <w:szCs w:val="22"/>
        </w:rPr>
        <w:t>1</w:t>
      </w:r>
      <w:r w:rsidRPr="009D2669">
        <w:rPr>
          <w:sz w:val="22"/>
          <w:szCs w:val="22"/>
        </w:rPr>
        <w:t>.</w:t>
      </w:r>
    </w:p>
    <w:p w14:paraId="3B218103" w14:textId="516FE428" w:rsidR="00764B2B" w:rsidRPr="005E5656" w:rsidRDefault="00783A69" w:rsidP="005E5656">
      <w:pPr>
        <w:pStyle w:val="ListParagraph"/>
        <w:numPr>
          <w:ilvl w:val="1"/>
          <w:numId w:val="151"/>
        </w:numPr>
        <w:rPr>
          <w:sz w:val="22"/>
          <w:szCs w:val="22"/>
        </w:rPr>
      </w:pPr>
      <w:r w:rsidRPr="00783A69">
        <w:rPr>
          <w:i/>
          <w:iCs/>
          <w:sz w:val="22"/>
          <w:szCs w:val="22"/>
        </w:rPr>
        <w:t>Please refer to the Appendix for the screenshot.</w:t>
      </w:r>
    </w:p>
    <w:p w14:paraId="71C55744" w14:textId="77777777" w:rsidR="00287DB5" w:rsidRDefault="00287DB5" w:rsidP="00D20F91">
      <w:pPr>
        <w:spacing w:line="360" w:lineRule="auto"/>
        <w:rPr>
          <w:lang w:val="en-US"/>
        </w:rPr>
      </w:pPr>
    </w:p>
    <w:p w14:paraId="2DC4FB2E" w14:textId="6A69BE86" w:rsidR="00764B2B" w:rsidRPr="009D2669" w:rsidRDefault="00764B2B" w:rsidP="00D20F91">
      <w:pPr>
        <w:spacing w:line="360" w:lineRule="auto"/>
        <w:rPr>
          <w:sz w:val="22"/>
          <w:szCs w:val="22"/>
        </w:rPr>
      </w:pPr>
      <w:r w:rsidRPr="009D2669">
        <w:rPr>
          <w:sz w:val="22"/>
          <w:szCs w:val="22"/>
        </w:rPr>
        <w:t>As in the screenshot, after the login, the user has to click just one button (”Apply for a loan”) to navigate to the loan form screen.</w:t>
      </w:r>
    </w:p>
    <w:p w14:paraId="52EFA83C" w14:textId="77777777" w:rsidR="00764B2B" w:rsidRDefault="00764B2B" w:rsidP="00D20F91">
      <w:pPr>
        <w:pStyle w:val="Heading5"/>
        <w:spacing w:line="360" w:lineRule="auto"/>
      </w:pPr>
      <w:r>
        <w:t>Result</w:t>
      </w:r>
    </w:p>
    <w:p w14:paraId="3D1696FF" w14:textId="6B4CC3EB" w:rsidR="00764B2B" w:rsidRDefault="00764B2B" w:rsidP="00D20F91">
      <w:pPr>
        <w:numPr>
          <w:ilvl w:val="0"/>
          <w:numId w:val="153"/>
        </w:numPr>
        <w:spacing w:before="120" w:after="120" w:line="360" w:lineRule="auto"/>
        <w:rPr>
          <w:sz w:val="22"/>
          <w:szCs w:val="22"/>
        </w:rPr>
      </w:pPr>
      <w:r w:rsidRPr="009D2669">
        <w:rPr>
          <w:sz w:val="22"/>
          <w:szCs w:val="22"/>
        </w:rPr>
        <w:t xml:space="preserve">Observed clicks: </w:t>
      </w:r>
      <w:r w:rsidRPr="009D2669">
        <w:rPr>
          <w:b/>
          <w:bCs/>
          <w:sz w:val="22"/>
          <w:szCs w:val="22"/>
        </w:rPr>
        <w:t>1</w:t>
      </w:r>
      <w:r w:rsidRPr="009D2669">
        <w:rPr>
          <w:sz w:val="22"/>
          <w:szCs w:val="22"/>
        </w:rPr>
        <w:t xml:space="preserve"> (Chat → Loan Form). → </w:t>
      </w:r>
      <w:r w:rsidRPr="009D2669">
        <w:rPr>
          <w:b/>
          <w:bCs/>
          <w:sz w:val="22"/>
          <w:szCs w:val="22"/>
        </w:rPr>
        <w:t>Pass</w:t>
      </w:r>
      <w:r w:rsidRPr="009D2669">
        <w:rPr>
          <w:sz w:val="22"/>
          <w:szCs w:val="22"/>
        </w:rPr>
        <w:t>.</w:t>
      </w:r>
    </w:p>
    <w:p w14:paraId="0AA87F30" w14:textId="77777777" w:rsidR="00783A69" w:rsidRPr="00783A69" w:rsidRDefault="00783A69" w:rsidP="00783A69">
      <w:pPr>
        <w:spacing w:before="120" w:after="120" w:line="360" w:lineRule="auto"/>
        <w:rPr>
          <w:sz w:val="22"/>
          <w:szCs w:val="22"/>
        </w:rPr>
      </w:pPr>
    </w:p>
    <w:p w14:paraId="205A3AEA" w14:textId="7CF5F2E0" w:rsidR="00764B2B" w:rsidRDefault="00764B2B" w:rsidP="00D20F91">
      <w:pPr>
        <w:pStyle w:val="Heading4"/>
        <w:spacing w:line="360" w:lineRule="auto"/>
      </w:pPr>
      <w:r>
        <w:t>Non-Functional Test - 07 - Reliability (NFR5)</w:t>
      </w:r>
    </w:p>
    <w:p w14:paraId="29432800" w14:textId="77777777" w:rsidR="00764B2B" w:rsidRPr="009D2669" w:rsidRDefault="00764B2B" w:rsidP="00D20F91">
      <w:pPr>
        <w:spacing w:line="360" w:lineRule="auto"/>
        <w:rPr>
          <w:sz w:val="22"/>
          <w:szCs w:val="22"/>
        </w:rPr>
      </w:pPr>
      <w:r w:rsidRPr="009D2669">
        <w:rPr>
          <w:sz w:val="22"/>
          <w:szCs w:val="22"/>
        </w:rP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2507B379" w14:textId="75BF05D3" w:rsidR="00764B2B" w:rsidRPr="009D2669" w:rsidRDefault="00764B2B" w:rsidP="00D20F91">
      <w:pPr>
        <w:spacing w:line="360" w:lineRule="auto"/>
        <w:rPr>
          <w:sz w:val="22"/>
          <w:szCs w:val="22"/>
        </w:rPr>
      </w:pPr>
      <w:r w:rsidRPr="009D2669">
        <w:rPr>
          <w:sz w:val="22"/>
          <w:szCs w:val="22"/>
        </w:rPr>
        <w:t xml:space="preserve">Maintain </w:t>
      </w:r>
      <w:r w:rsidRPr="009D2669">
        <w:rPr>
          <w:b/>
          <w:bCs/>
          <w:sz w:val="22"/>
          <w:szCs w:val="22"/>
        </w:rPr>
        <w:t>95% uptime</w:t>
      </w:r>
      <w:r w:rsidRPr="009D2669">
        <w:rPr>
          <w:sz w:val="22"/>
          <w:szCs w:val="22"/>
        </w:rPr>
        <w:t xml:space="preserve"> during the testing window.</w:t>
      </w:r>
    </w:p>
    <w:p w14:paraId="16F6E884" w14:textId="21870377" w:rsidR="00764B2B" w:rsidRPr="00764B2B" w:rsidRDefault="00764B2B" w:rsidP="00D20F91">
      <w:pPr>
        <w:pStyle w:val="Heading5"/>
        <w:spacing w:line="360" w:lineRule="auto"/>
      </w:pPr>
      <w:r>
        <w:t>Metric &amp; Acceptance</w:t>
      </w:r>
    </w:p>
    <w:p w14:paraId="5D0C675A"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The test should run for at least 24 hours.</w:t>
      </w:r>
    </w:p>
    <w:p w14:paraId="3FE5BF23"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Uptime should be 95% or more.</w:t>
      </w:r>
    </w:p>
    <w:p w14:paraId="6A8569F0" w14:textId="1946C86C" w:rsidR="00764B2B" w:rsidRPr="009D2669" w:rsidRDefault="00764B2B" w:rsidP="00D20F91">
      <w:pPr>
        <w:numPr>
          <w:ilvl w:val="0"/>
          <w:numId w:val="154"/>
        </w:numPr>
        <w:spacing w:before="120" w:after="120" w:line="360" w:lineRule="auto"/>
        <w:rPr>
          <w:sz w:val="22"/>
          <w:szCs w:val="22"/>
        </w:rPr>
      </w:pPr>
      <w:r w:rsidRPr="009D2669">
        <w:rPr>
          <w:sz w:val="22"/>
          <w:szCs w:val="22"/>
        </w:rPr>
        <w:t>Endpoint /api/v1/users should be tested</w:t>
      </w:r>
    </w:p>
    <w:p w14:paraId="0D349820" w14:textId="539CB5A9" w:rsidR="00764B2B" w:rsidRPr="00764B2B" w:rsidRDefault="00764B2B" w:rsidP="00D20F91">
      <w:pPr>
        <w:pStyle w:val="Heading5"/>
        <w:spacing w:line="360" w:lineRule="auto"/>
      </w:pPr>
      <w:r>
        <w:t>Tool Used</w:t>
      </w:r>
    </w:p>
    <w:p w14:paraId="1555EA25" w14:textId="6B154942" w:rsidR="00764B2B" w:rsidRPr="009D2669" w:rsidRDefault="00764B2B" w:rsidP="00D20F91">
      <w:pPr>
        <w:numPr>
          <w:ilvl w:val="0"/>
          <w:numId w:val="155"/>
        </w:numPr>
        <w:spacing w:before="120" w:after="120" w:line="360" w:lineRule="auto"/>
        <w:rPr>
          <w:sz w:val="22"/>
          <w:szCs w:val="22"/>
        </w:rPr>
      </w:pPr>
      <w:r w:rsidRPr="009D2669">
        <w:rPr>
          <w:sz w:val="22"/>
          <w:szCs w:val="22"/>
        </w:rPr>
        <w:t>Better Uptime was used to check the system availability.</w:t>
      </w:r>
    </w:p>
    <w:p w14:paraId="520D4A8C" w14:textId="3DF20589" w:rsidR="00A52199" w:rsidRDefault="00A52199" w:rsidP="00D20F91">
      <w:pPr>
        <w:pStyle w:val="Heading5"/>
        <w:spacing w:line="360" w:lineRule="auto"/>
      </w:pPr>
      <w:r>
        <w:t>Results</w:t>
      </w:r>
    </w:p>
    <w:p w14:paraId="1DDC79FB" w14:textId="77777777" w:rsidR="00C27FC3" w:rsidRPr="00555AC8" w:rsidRDefault="00C27FC3" w:rsidP="00C27FC3">
      <w:pPr>
        <w:rPr>
          <w:i/>
          <w:iCs/>
          <w:sz w:val="22"/>
          <w:szCs w:val="22"/>
        </w:rPr>
      </w:pPr>
      <w:r w:rsidRPr="00555AC8">
        <w:rPr>
          <w:i/>
          <w:iCs/>
          <w:sz w:val="22"/>
          <w:szCs w:val="22"/>
        </w:rPr>
        <w:t>Please refer to the Appendix for the screenshot.</w:t>
      </w:r>
    </w:p>
    <w:p w14:paraId="4437ACC1" w14:textId="77777777" w:rsidR="00695FBB" w:rsidRDefault="00695FBB" w:rsidP="00D20F91">
      <w:pPr>
        <w:spacing w:line="360" w:lineRule="auto"/>
        <w:rPr>
          <w:lang w:val="en-US"/>
        </w:rPr>
      </w:pPr>
    </w:p>
    <w:p w14:paraId="2ABB3A66" w14:textId="3C52E268" w:rsidR="00695FBB" w:rsidRPr="009D2669" w:rsidRDefault="00FE20DF" w:rsidP="00D20F91">
      <w:pPr>
        <w:spacing w:line="360" w:lineRule="auto"/>
        <w:rPr>
          <w:sz w:val="22"/>
          <w:szCs w:val="22"/>
          <w:lang w:val="en-US"/>
        </w:rPr>
      </w:pPr>
      <w:r w:rsidRPr="009D2669">
        <w:rPr>
          <w:sz w:val="22"/>
          <w:szCs w:val="22"/>
          <w:lang w:val="en-US"/>
        </w:rPr>
        <w:lastRenderedPageBreak/>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6065E77D" w14:textId="5DF32BA4" w:rsidR="00B62210" w:rsidRPr="00F5761F" w:rsidRDefault="00A64C4F" w:rsidP="00F5761F">
      <w:pPr>
        <w:spacing w:line="360" w:lineRule="auto"/>
        <w:rPr>
          <w:lang w:val="en-US"/>
        </w:rPr>
      </w:pPr>
      <w:r w:rsidRPr="00A64C4F">
        <w:rPr>
          <w:noProof/>
          <w14:ligatures w14:val="standardContextual"/>
        </w:rPr>
        <w:pict w14:anchorId="76A83ECA">
          <v:rect id="_x0000_i1028" alt="" style="width:451.3pt;height:.05pt;mso-width-percent:0;mso-height-percent:0;mso-width-percent:0;mso-height-percent:0" o:hralign="center" o:hrstd="t" o:hr="t" fillcolor="#a0a0a0" stroked="f"/>
        </w:pict>
      </w:r>
    </w:p>
    <w:p w14:paraId="4A7592A2" w14:textId="4C90C685" w:rsidR="00F74DDE" w:rsidRDefault="00F74DDE" w:rsidP="005E5656">
      <w:pPr>
        <w:pStyle w:val="Heading2"/>
        <w:spacing w:line="360" w:lineRule="auto"/>
      </w:pPr>
      <w:bookmarkStart w:id="153" w:name="_Toc217004279"/>
      <w:r w:rsidRPr="00F74DDE">
        <w:t>Chapter 8</w:t>
      </w:r>
      <w:r>
        <w:t xml:space="preserve"> </w:t>
      </w:r>
      <w:r w:rsidR="009428A7">
        <w:t>-</w:t>
      </w:r>
      <w:r>
        <w:t xml:space="preserve"> Evaluation</w:t>
      </w:r>
      <w:bookmarkEnd w:id="153"/>
    </w:p>
    <w:p w14:paraId="2EBF3478" w14:textId="72EF9425" w:rsidR="00F74DDE" w:rsidRDefault="00307D61" w:rsidP="00D20F91">
      <w:pPr>
        <w:pStyle w:val="Heading3"/>
        <w:spacing w:line="360" w:lineRule="auto"/>
      </w:pPr>
      <w:bookmarkStart w:id="154" w:name="_Toc217004280"/>
      <w:r>
        <w:t>8. 1 Quantitative Evaluation</w:t>
      </w:r>
      <w:bookmarkEnd w:id="154"/>
    </w:p>
    <w:p w14:paraId="3E8E1E82" w14:textId="77777777" w:rsidR="00307D61" w:rsidRPr="009D2669" w:rsidRDefault="00307D61" w:rsidP="00D20F91">
      <w:pPr>
        <w:spacing w:line="360" w:lineRule="auto"/>
        <w:rPr>
          <w:sz w:val="22"/>
          <w:szCs w:val="22"/>
        </w:rPr>
      </w:pPr>
      <w:r w:rsidRPr="009D2669">
        <w:rPr>
          <w:sz w:val="22"/>
          <w:szCs w:val="22"/>
        </w:rP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Pr="009D2669" w:rsidRDefault="00307D61" w:rsidP="00D20F91">
      <w:pPr>
        <w:spacing w:line="360" w:lineRule="auto"/>
        <w:rPr>
          <w:sz w:val="22"/>
          <w:szCs w:val="22"/>
        </w:rPr>
      </w:pPr>
    </w:p>
    <w:p w14:paraId="2FD41994" w14:textId="7860E730" w:rsidR="00307D61" w:rsidRPr="009D2669" w:rsidRDefault="00307D61" w:rsidP="00D20F91">
      <w:pPr>
        <w:spacing w:line="360" w:lineRule="auto"/>
        <w:rPr>
          <w:sz w:val="22"/>
          <w:szCs w:val="22"/>
        </w:rPr>
      </w:pPr>
      <w:r w:rsidRPr="009D2669">
        <w:rPr>
          <w:sz w:val="22"/>
          <w:szCs w:val="22"/>
        </w:rPr>
        <w:t xml:space="preserve">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w:t>
      </w:r>
      <w:r w:rsidR="00080A3B">
        <w:rPr>
          <w:sz w:val="22"/>
          <w:szCs w:val="22"/>
        </w:rPr>
        <w:t>Please refer the Table 1 for results</w:t>
      </w:r>
      <w:r w:rsidRPr="009D2669">
        <w:rPr>
          <w:sz w:val="22"/>
          <w:szCs w:val="22"/>
        </w:rPr>
        <w:t>.</w:t>
      </w:r>
    </w:p>
    <w:p w14:paraId="60C89E8A" w14:textId="77777777" w:rsidR="00307D61" w:rsidRPr="009D2669" w:rsidRDefault="00307D61" w:rsidP="00D20F91">
      <w:pPr>
        <w:spacing w:line="360" w:lineRule="auto"/>
        <w:rPr>
          <w:sz w:val="22"/>
          <w:szCs w:val="22"/>
        </w:rPr>
      </w:pPr>
    </w:p>
    <w:p w14:paraId="1BCA226C" w14:textId="41F3FF49" w:rsidR="00307D61" w:rsidRPr="009D2669" w:rsidRDefault="00307D61" w:rsidP="00D20F91">
      <w:pPr>
        <w:spacing w:line="360" w:lineRule="auto"/>
        <w:rPr>
          <w:sz w:val="22"/>
          <w:szCs w:val="22"/>
        </w:rPr>
      </w:pPr>
      <w:r w:rsidRPr="009D2669">
        <w:rPr>
          <w:sz w:val="22"/>
          <w:szCs w:val="22"/>
        </w:rPr>
        <w:t xml:space="preserve">At first, the results appear almost perfect, but that requires caution. The confusion matrix analysis results are shown </w:t>
      </w:r>
      <w:r w:rsidR="00080A3B">
        <w:rPr>
          <w:sz w:val="22"/>
          <w:szCs w:val="22"/>
        </w:rPr>
        <w:t>in Table 2, please refer it.</w:t>
      </w:r>
    </w:p>
    <w:p w14:paraId="04586238" w14:textId="77777777" w:rsidR="00307D61" w:rsidRPr="009D2669" w:rsidRDefault="00307D61" w:rsidP="00D20F91">
      <w:pPr>
        <w:spacing w:line="360" w:lineRule="auto"/>
        <w:rPr>
          <w:sz w:val="22"/>
          <w:szCs w:val="22"/>
        </w:rPr>
      </w:pPr>
    </w:p>
    <w:p w14:paraId="68968DBC" w14:textId="48957873" w:rsidR="00307D61" w:rsidRPr="009D2669" w:rsidRDefault="00307D61" w:rsidP="00D20F91">
      <w:pPr>
        <w:spacing w:line="360" w:lineRule="auto"/>
        <w:rPr>
          <w:sz w:val="22"/>
          <w:szCs w:val="22"/>
        </w:rPr>
      </w:pPr>
      <w:r w:rsidRPr="009D2669">
        <w:rPr>
          <w:sz w:val="22"/>
          <w:szCs w:val="22"/>
        </w:rPr>
        <w:t>From the results shown, several conclusions emerged.</w:t>
      </w:r>
    </w:p>
    <w:p w14:paraId="0A1651C4" w14:textId="37D0F03B" w:rsidR="00307D61" w:rsidRPr="009D2669" w:rsidRDefault="00307D61" w:rsidP="00D20F91">
      <w:pPr>
        <w:numPr>
          <w:ilvl w:val="0"/>
          <w:numId w:val="157"/>
        </w:numPr>
        <w:spacing w:before="120" w:after="120" w:line="360" w:lineRule="auto"/>
        <w:rPr>
          <w:sz w:val="22"/>
          <w:szCs w:val="22"/>
        </w:rPr>
      </w:pPr>
      <w:r w:rsidRPr="009D2669">
        <w:rPr>
          <w:b/>
          <w:bCs/>
          <w:sz w:val="22"/>
          <w:szCs w:val="22"/>
        </w:rPr>
        <w:t>Strong dataset structure.</w:t>
      </w:r>
    </w:p>
    <w:p w14:paraId="154B81EE" w14:textId="77777777" w:rsidR="00307D61" w:rsidRPr="009D2669" w:rsidRDefault="00307D61" w:rsidP="00D20F91">
      <w:pPr>
        <w:spacing w:line="360" w:lineRule="auto"/>
        <w:rPr>
          <w:sz w:val="22"/>
          <w:szCs w:val="22"/>
        </w:rPr>
      </w:pPr>
      <w:r w:rsidRPr="009D2669">
        <w:rPr>
          <w:sz w:val="22"/>
          <w:szCs w:val="22"/>
        </w:rPr>
        <w:t>Most of the models perform well without struggle and show acceptable accuracy and other metrics. Therefore, it is safe to say that the dataset contains clear patterns.</w:t>
      </w:r>
    </w:p>
    <w:p w14:paraId="0CC44402" w14:textId="77777777" w:rsidR="00307D61" w:rsidRPr="009D2669" w:rsidRDefault="00307D61" w:rsidP="00D20F91">
      <w:pPr>
        <w:spacing w:line="360" w:lineRule="auto"/>
        <w:rPr>
          <w:sz w:val="22"/>
          <w:szCs w:val="22"/>
        </w:rPr>
      </w:pPr>
    </w:p>
    <w:p w14:paraId="03C21016" w14:textId="2D82EA62" w:rsidR="00307D61" w:rsidRPr="009D2669" w:rsidRDefault="00307D61" w:rsidP="00D20F91">
      <w:pPr>
        <w:numPr>
          <w:ilvl w:val="0"/>
          <w:numId w:val="158"/>
        </w:numPr>
        <w:spacing w:before="120" w:after="120" w:line="360" w:lineRule="auto"/>
        <w:rPr>
          <w:sz w:val="22"/>
          <w:szCs w:val="22"/>
        </w:rPr>
      </w:pPr>
      <w:r w:rsidRPr="009D2669">
        <w:rPr>
          <w:b/>
          <w:bCs/>
          <w:sz w:val="22"/>
          <w:szCs w:val="22"/>
        </w:rPr>
        <w:t>Perfect scores can be due to overfitting.</w:t>
      </w:r>
    </w:p>
    <w:p w14:paraId="46EFCAD3" w14:textId="77777777" w:rsidR="00307D61" w:rsidRPr="009D2669" w:rsidRDefault="00307D61" w:rsidP="00D20F91">
      <w:pPr>
        <w:spacing w:line="360" w:lineRule="auto"/>
        <w:rPr>
          <w:sz w:val="22"/>
          <w:szCs w:val="22"/>
        </w:rPr>
      </w:pPr>
      <w:r w:rsidRPr="009D2669">
        <w:rPr>
          <w:sz w:val="22"/>
          <w:szCs w:val="22"/>
        </w:rPr>
        <w:t>Random Forest and Gradient Boosting achieved almost perfect results. Such results often indicate overfitting, especially in structured datasets.</w:t>
      </w:r>
    </w:p>
    <w:p w14:paraId="7844C848" w14:textId="77777777" w:rsidR="00307D61" w:rsidRPr="009D2669" w:rsidRDefault="00307D61" w:rsidP="00D20F91">
      <w:pPr>
        <w:spacing w:line="360" w:lineRule="auto"/>
        <w:rPr>
          <w:sz w:val="22"/>
          <w:szCs w:val="22"/>
        </w:rPr>
      </w:pPr>
    </w:p>
    <w:p w14:paraId="665E9C72" w14:textId="051503A9" w:rsidR="00307D61" w:rsidRPr="009D2669" w:rsidRDefault="00307D61" w:rsidP="00D20F91">
      <w:pPr>
        <w:numPr>
          <w:ilvl w:val="0"/>
          <w:numId w:val="159"/>
        </w:numPr>
        <w:spacing w:before="120" w:after="120" w:line="360" w:lineRule="auto"/>
        <w:rPr>
          <w:sz w:val="22"/>
          <w:szCs w:val="22"/>
        </w:rPr>
      </w:pPr>
      <w:r w:rsidRPr="009D2669">
        <w:rPr>
          <w:b/>
          <w:bCs/>
          <w:sz w:val="22"/>
          <w:szCs w:val="22"/>
        </w:rPr>
        <w:t>Logistic Regression has balanced performance and clarity.</w:t>
      </w:r>
    </w:p>
    <w:p w14:paraId="56A4AEA9" w14:textId="77777777" w:rsidR="00307D61" w:rsidRPr="009D2669" w:rsidRDefault="00307D61" w:rsidP="00D20F91">
      <w:pPr>
        <w:spacing w:line="360" w:lineRule="auto"/>
        <w:rPr>
          <w:sz w:val="22"/>
          <w:szCs w:val="22"/>
        </w:rPr>
      </w:pPr>
      <w:r w:rsidRPr="009D2669">
        <w:rPr>
          <w:sz w:val="22"/>
          <w:szCs w:val="22"/>
        </w:rPr>
        <w:t>Logistic Regression did not achieve perfect scores, but it performed consistently well. And also, it provides a clear feature influence.</w:t>
      </w:r>
    </w:p>
    <w:p w14:paraId="06CD73CC" w14:textId="77777777" w:rsidR="00307D61" w:rsidRPr="009D2669" w:rsidRDefault="00307D61" w:rsidP="00D20F91">
      <w:pPr>
        <w:spacing w:line="360" w:lineRule="auto"/>
        <w:rPr>
          <w:sz w:val="22"/>
          <w:szCs w:val="22"/>
        </w:rPr>
      </w:pPr>
    </w:p>
    <w:p w14:paraId="37E82CD2" w14:textId="387662CB" w:rsidR="00307D61" w:rsidRPr="009D2669" w:rsidRDefault="00307D61" w:rsidP="00D20F91">
      <w:pPr>
        <w:numPr>
          <w:ilvl w:val="0"/>
          <w:numId w:val="160"/>
        </w:numPr>
        <w:spacing w:before="120" w:after="120" w:line="360" w:lineRule="auto"/>
        <w:rPr>
          <w:sz w:val="22"/>
          <w:szCs w:val="22"/>
        </w:rPr>
      </w:pPr>
      <w:r w:rsidRPr="009D2669">
        <w:rPr>
          <w:b/>
          <w:bCs/>
          <w:sz w:val="22"/>
          <w:szCs w:val="22"/>
        </w:rPr>
        <w:lastRenderedPageBreak/>
        <w:t>SVM confirms non-linear patterns.</w:t>
      </w:r>
    </w:p>
    <w:p w14:paraId="610C4895" w14:textId="77777777" w:rsidR="00307D61" w:rsidRPr="009D2669" w:rsidRDefault="00307D61" w:rsidP="00D20F91">
      <w:pPr>
        <w:spacing w:line="360" w:lineRule="auto"/>
        <w:rPr>
          <w:sz w:val="22"/>
          <w:szCs w:val="22"/>
        </w:rPr>
      </w:pPr>
      <w:r w:rsidRPr="009D2669">
        <w:rPr>
          <w:sz w:val="22"/>
          <w:szCs w:val="22"/>
        </w:rPr>
        <w:t xml:space="preserve">SVM performed a little bit lower than Random Forest, even though it does not show any overfitting issues. It identified that the dataset contains non-linear relationships. </w:t>
      </w:r>
    </w:p>
    <w:p w14:paraId="2F49633B" w14:textId="77777777" w:rsidR="00307D61" w:rsidRPr="009D2669" w:rsidRDefault="00307D61" w:rsidP="00D20F91">
      <w:pPr>
        <w:spacing w:line="360" w:lineRule="auto"/>
        <w:rPr>
          <w:sz w:val="22"/>
          <w:szCs w:val="22"/>
        </w:rPr>
      </w:pPr>
    </w:p>
    <w:p w14:paraId="6D647CB0" w14:textId="3124A34F" w:rsidR="00307D61" w:rsidRDefault="00307D61" w:rsidP="00D20F91">
      <w:pPr>
        <w:spacing w:line="360" w:lineRule="auto"/>
        <w:rPr>
          <w:sz w:val="22"/>
          <w:szCs w:val="22"/>
        </w:rPr>
      </w:pPr>
      <w:r w:rsidRPr="009D2669">
        <w:rPr>
          <w:sz w:val="22"/>
          <w:szCs w:val="22"/>
        </w:rPr>
        <w:t>Because of these reasons, Random Forest was chosen as it achieved good scores without overfitting issues while being easier to explain, which helps this study, as XAI techniques need to be integrated into these models.</w:t>
      </w:r>
    </w:p>
    <w:p w14:paraId="7A293717" w14:textId="77777777" w:rsidR="00D51083" w:rsidRPr="009D2669" w:rsidRDefault="00D51083" w:rsidP="00D20F91">
      <w:pPr>
        <w:spacing w:line="360" w:lineRule="auto"/>
        <w:rPr>
          <w:sz w:val="22"/>
          <w:szCs w:val="22"/>
        </w:rPr>
      </w:pPr>
    </w:p>
    <w:p w14:paraId="1BCEF3BD" w14:textId="2F2F0897" w:rsidR="00CB196E" w:rsidRDefault="00F64190" w:rsidP="00F64190">
      <w:pPr>
        <w:pStyle w:val="Heading3"/>
        <w:spacing w:line="360" w:lineRule="auto"/>
      </w:pPr>
      <w:bookmarkStart w:id="155" w:name="_Toc217004281"/>
      <w:r>
        <w:t xml:space="preserve">8.2 </w:t>
      </w:r>
      <w:r w:rsidR="00CB196E">
        <w:t>Qualitative Evaluation</w:t>
      </w:r>
      <w:bookmarkEnd w:id="155"/>
    </w:p>
    <w:p w14:paraId="595299FD" w14:textId="77777777" w:rsidR="00CB196E" w:rsidRPr="009D2669" w:rsidRDefault="00CB196E" w:rsidP="00D20F91">
      <w:pPr>
        <w:spacing w:line="360" w:lineRule="auto"/>
        <w:rPr>
          <w:sz w:val="22"/>
          <w:szCs w:val="22"/>
        </w:rPr>
      </w:pPr>
      <w:r w:rsidRPr="009D2669">
        <w:rPr>
          <w:sz w:val="22"/>
          <w:szCs w:val="22"/>
        </w:rP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Pr="009D2669" w:rsidRDefault="00CB196E" w:rsidP="00D20F91">
      <w:pPr>
        <w:spacing w:line="360" w:lineRule="auto"/>
        <w:rPr>
          <w:sz w:val="22"/>
          <w:szCs w:val="22"/>
        </w:rPr>
      </w:pPr>
    </w:p>
    <w:p w14:paraId="497E0DDF" w14:textId="77777777" w:rsidR="00CB196E" w:rsidRPr="009D2669" w:rsidRDefault="00CB196E" w:rsidP="00D20F91">
      <w:pPr>
        <w:spacing w:line="360" w:lineRule="auto"/>
        <w:rPr>
          <w:sz w:val="22"/>
          <w:szCs w:val="22"/>
        </w:rPr>
      </w:pPr>
      <w:r w:rsidRPr="009D2669">
        <w:rPr>
          <w:sz w:val="22"/>
          <w:szCs w:val="22"/>
        </w:rP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Pr="009D2669" w:rsidRDefault="00CB196E" w:rsidP="00D20F91">
      <w:pPr>
        <w:spacing w:line="360" w:lineRule="auto"/>
        <w:rPr>
          <w:sz w:val="22"/>
          <w:szCs w:val="22"/>
        </w:rPr>
      </w:pPr>
    </w:p>
    <w:p w14:paraId="27A81FE2" w14:textId="7564F99E" w:rsidR="008A2D56" w:rsidRPr="009D2669" w:rsidRDefault="00CB196E" w:rsidP="00D20F91">
      <w:pPr>
        <w:spacing w:line="360" w:lineRule="auto"/>
        <w:rPr>
          <w:sz w:val="22"/>
          <w:szCs w:val="22"/>
        </w:rPr>
      </w:pPr>
      <w:r w:rsidRPr="009D2669">
        <w:rPr>
          <w:sz w:val="22"/>
          <w:szCs w:val="22"/>
        </w:rPr>
        <w:t>Not all users put a comment on the survey, as it is  optional. However, some users put some comments, and these comments can be qualitatively evaluated. These are the comments received for the chatbot system.</w:t>
      </w:r>
    </w:p>
    <w:p w14:paraId="7F859CCE" w14:textId="77777777" w:rsidR="00384C96" w:rsidRDefault="008A2D56" w:rsidP="00384C96">
      <w:pPr>
        <w:keepNext/>
        <w:spacing w:line="360" w:lineRule="auto"/>
        <w:jc w:val="center"/>
      </w:pPr>
      <w:r w:rsidRPr="009D2669">
        <w:rPr>
          <w:sz w:val="22"/>
          <w:szCs w:val="22"/>
        </w:rPr>
        <w:fldChar w:fldCharType="begin"/>
      </w:r>
      <w:r w:rsidRPr="009D2669">
        <w:rPr>
          <w:sz w:val="22"/>
          <w:szCs w:val="22"/>
        </w:rP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rsidRPr="009D2669">
        <w:rPr>
          <w:sz w:val="22"/>
          <w:szCs w:val="22"/>
        </w:rPr>
        <w:fldChar w:fldCharType="separate"/>
      </w:r>
      <w:r w:rsidRPr="009D2669">
        <w:rPr>
          <w:noProof/>
          <w:sz w:val="22"/>
          <w:szCs w:val="22"/>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rsidRPr="009D2669">
        <w:rPr>
          <w:sz w:val="22"/>
          <w:szCs w:val="22"/>
        </w:rPr>
        <w:fldChar w:fldCharType="end"/>
      </w:r>
    </w:p>
    <w:p w14:paraId="49A4AA59" w14:textId="1CC2B9F7" w:rsidR="008A2D56" w:rsidRPr="009D2669" w:rsidRDefault="00384C96" w:rsidP="00384C96">
      <w:pPr>
        <w:pStyle w:val="Caption"/>
        <w:jc w:val="center"/>
        <w:rPr>
          <w:sz w:val="22"/>
          <w:szCs w:val="22"/>
        </w:rPr>
      </w:pPr>
      <w:bookmarkStart w:id="156" w:name="_Toc216999453"/>
      <w:r>
        <w:t xml:space="preserve">Figure </w:t>
      </w:r>
      <w:r>
        <w:fldChar w:fldCharType="begin"/>
      </w:r>
      <w:r>
        <w:instrText xml:space="preserve"> SEQ Figure \* ARABIC </w:instrText>
      </w:r>
      <w:r>
        <w:fldChar w:fldCharType="separate"/>
      </w:r>
      <w:r>
        <w:rPr>
          <w:noProof/>
        </w:rPr>
        <w:t>25</w:t>
      </w:r>
      <w:bookmarkEnd w:id="156"/>
      <w:r>
        <w:rPr>
          <w:noProof/>
        </w:rPr>
        <w:fldChar w:fldCharType="end"/>
      </w:r>
    </w:p>
    <w:p w14:paraId="2808D6C1" w14:textId="77777777" w:rsidR="008A2D56" w:rsidRPr="009D2669" w:rsidRDefault="008A2D56" w:rsidP="00D20F91">
      <w:pPr>
        <w:spacing w:line="360" w:lineRule="auto"/>
        <w:rPr>
          <w:sz w:val="22"/>
          <w:szCs w:val="22"/>
        </w:rPr>
      </w:pPr>
      <w:r w:rsidRPr="009D2669">
        <w:rPr>
          <w:sz w:val="22"/>
          <w:szCs w:val="22"/>
        </w:rPr>
        <w:lastRenderedPageBreak/>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Pr="009D2669" w:rsidRDefault="008A2D56" w:rsidP="00D20F91">
      <w:pPr>
        <w:spacing w:line="360" w:lineRule="auto"/>
        <w:rPr>
          <w:sz w:val="22"/>
          <w:szCs w:val="22"/>
        </w:rPr>
      </w:pPr>
    </w:p>
    <w:p w14:paraId="4A7045FC" w14:textId="77777777" w:rsidR="008A2D56" w:rsidRPr="009D2669" w:rsidRDefault="008A2D56" w:rsidP="00D20F91">
      <w:pPr>
        <w:spacing w:line="360" w:lineRule="auto"/>
        <w:rPr>
          <w:sz w:val="22"/>
          <w:szCs w:val="22"/>
        </w:rPr>
      </w:pPr>
      <w:r w:rsidRPr="009D2669">
        <w:rPr>
          <w:sz w:val="22"/>
          <w:szCs w:val="22"/>
        </w:rP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Pr="009D2669" w:rsidRDefault="008A2D56" w:rsidP="00D20F91">
      <w:pPr>
        <w:spacing w:line="360" w:lineRule="auto"/>
        <w:rPr>
          <w:sz w:val="22"/>
          <w:szCs w:val="22"/>
        </w:rPr>
      </w:pPr>
    </w:p>
    <w:p w14:paraId="52DABB7E" w14:textId="77777777" w:rsidR="008A2D56" w:rsidRPr="009D2669" w:rsidRDefault="008A2D56" w:rsidP="00D20F91">
      <w:pPr>
        <w:spacing w:line="360" w:lineRule="auto"/>
        <w:rPr>
          <w:sz w:val="22"/>
          <w:szCs w:val="22"/>
        </w:rPr>
      </w:pPr>
      <w:r w:rsidRPr="009D2669">
        <w:rPr>
          <w:sz w:val="22"/>
          <w:szCs w:val="22"/>
        </w:rP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57" w:name="_Toc217004282"/>
      <w:r>
        <w:t>8.3 Evaluation of the Achievement of Functional Requirements</w:t>
      </w:r>
      <w:bookmarkEnd w:id="157"/>
    </w:p>
    <w:p w14:paraId="716F6996" w14:textId="77777777" w:rsidR="003C6872" w:rsidRDefault="003C6872" w:rsidP="00D20F91">
      <w:pPr>
        <w:spacing w:line="360" w:lineRule="auto"/>
      </w:pPr>
      <w:r w:rsidRPr="009D2669">
        <w:rPr>
          <w:sz w:val="22"/>
          <w:szCs w:val="22"/>
        </w:rPr>
        <w:t>This section evaluates how well the implemented prototype satisfies the functional requirements (defined in the software requirement specification SRS). Below are the functional requirements which were defined in the SRS and how each is satisfied</w:t>
      </w:r>
      <w:r>
        <w:t>.</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Pr="009D2669" w:rsidRDefault="003C6872" w:rsidP="00D20F91">
      <w:pPr>
        <w:spacing w:line="360" w:lineRule="auto"/>
        <w:rPr>
          <w:sz w:val="22"/>
          <w:szCs w:val="22"/>
        </w:rPr>
      </w:pPr>
      <w:r w:rsidRPr="009D2669">
        <w:rPr>
          <w:sz w:val="22"/>
          <w:szCs w:val="22"/>
        </w:rP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Pr="009D2669" w:rsidRDefault="003C6872" w:rsidP="00D20F91">
      <w:pPr>
        <w:spacing w:line="360" w:lineRule="auto"/>
        <w:rPr>
          <w:sz w:val="22"/>
          <w:szCs w:val="22"/>
        </w:rPr>
      </w:pPr>
      <w:r w:rsidRPr="009D2669">
        <w:rPr>
          <w:sz w:val="22"/>
          <w:szCs w:val="22"/>
        </w:rP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Pr="009D2669" w:rsidRDefault="003C6872" w:rsidP="00D20F91">
      <w:pPr>
        <w:spacing w:line="360" w:lineRule="auto"/>
        <w:rPr>
          <w:sz w:val="22"/>
          <w:szCs w:val="22"/>
        </w:rPr>
      </w:pPr>
    </w:p>
    <w:p w14:paraId="5BFC5A28" w14:textId="77777777" w:rsidR="003C6872" w:rsidRPr="009D2669" w:rsidRDefault="003C6872" w:rsidP="00D20F91">
      <w:pPr>
        <w:spacing w:line="360" w:lineRule="auto"/>
        <w:rPr>
          <w:sz w:val="22"/>
          <w:szCs w:val="22"/>
        </w:rPr>
      </w:pPr>
      <w:r w:rsidRPr="009D2669">
        <w:rPr>
          <w:sz w:val="22"/>
          <w:szCs w:val="22"/>
        </w:rPr>
        <w:t>Authentication also enables role-based access. Only admin users can access the admin dashboard and related features. Normal users will only be able to access features available to them.</w:t>
      </w:r>
    </w:p>
    <w:p w14:paraId="7B1B91DC" w14:textId="77777777" w:rsidR="003C6872" w:rsidRPr="009D2669" w:rsidRDefault="003C6872" w:rsidP="00D20F91">
      <w:pPr>
        <w:spacing w:line="360" w:lineRule="auto"/>
        <w:rPr>
          <w:sz w:val="22"/>
          <w:szCs w:val="22"/>
        </w:rPr>
      </w:pPr>
    </w:p>
    <w:p w14:paraId="6BB7A340" w14:textId="2AE041DA" w:rsidR="003C6872" w:rsidRPr="009D2669" w:rsidRDefault="003C6872" w:rsidP="00D20F91">
      <w:pPr>
        <w:spacing w:line="360" w:lineRule="auto"/>
        <w:rPr>
          <w:sz w:val="22"/>
          <w:szCs w:val="22"/>
        </w:rPr>
      </w:pPr>
      <w:r w:rsidRPr="009D2669">
        <w:rPr>
          <w:b/>
          <w:bCs/>
          <w:sz w:val="22"/>
          <w:szCs w:val="22"/>
        </w:rPr>
        <w:t xml:space="preserve">Achievement Level: </w:t>
      </w:r>
      <w:r w:rsidRPr="009D2669">
        <w:rPr>
          <w:sz w:val="22"/>
          <w:szCs w:val="22"/>
        </w:rP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Pr="009D2669" w:rsidRDefault="003C6872" w:rsidP="00D20F91">
      <w:pPr>
        <w:spacing w:line="360" w:lineRule="auto"/>
        <w:rPr>
          <w:sz w:val="22"/>
          <w:szCs w:val="22"/>
        </w:rPr>
      </w:pPr>
      <w:r w:rsidRPr="009D2669">
        <w:rPr>
          <w:sz w:val="22"/>
          <w:szCs w:val="22"/>
        </w:rP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Pr="009D2669" w:rsidRDefault="003C6872" w:rsidP="00D20F91">
      <w:pPr>
        <w:spacing w:line="360" w:lineRule="auto"/>
        <w:rPr>
          <w:sz w:val="22"/>
          <w:szCs w:val="22"/>
        </w:rPr>
      </w:pPr>
      <w:r w:rsidRPr="009D2669">
        <w:rPr>
          <w:sz w:val="22"/>
          <w:szCs w:val="22"/>
        </w:rPr>
        <w:t>The chatbot system provides a loan approval form where users are able to input their information and submit it. This information will be validated through the form before passing it into the backend service.</w:t>
      </w:r>
    </w:p>
    <w:p w14:paraId="2A2EBAB3" w14:textId="77777777" w:rsidR="003C6872" w:rsidRPr="009D2669" w:rsidRDefault="003C6872" w:rsidP="00D20F91">
      <w:pPr>
        <w:spacing w:line="360" w:lineRule="auto"/>
        <w:rPr>
          <w:sz w:val="22"/>
          <w:szCs w:val="22"/>
        </w:rPr>
      </w:pPr>
    </w:p>
    <w:p w14:paraId="5DBD1DE5" w14:textId="77777777" w:rsidR="003C6872" w:rsidRPr="009D2669" w:rsidRDefault="003C6872" w:rsidP="00D20F91">
      <w:pPr>
        <w:spacing w:line="360" w:lineRule="auto"/>
        <w:rPr>
          <w:sz w:val="22"/>
          <w:szCs w:val="22"/>
        </w:rPr>
      </w:pPr>
      <w:r w:rsidRPr="009D2669">
        <w:rPr>
          <w:sz w:val="22"/>
          <w:szCs w:val="22"/>
        </w:rP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Pr="009D2669" w:rsidRDefault="003C6872" w:rsidP="00D20F91">
      <w:pPr>
        <w:spacing w:line="360" w:lineRule="auto"/>
        <w:rPr>
          <w:sz w:val="22"/>
          <w:szCs w:val="22"/>
        </w:rPr>
      </w:pPr>
    </w:p>
    <w:p w14:paraId="11CD0CB9" w14:textId="2AA851CE"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Pr="009D2669" w:rsidRDefault="003C6872" w:rsidP="00D20F91">
      <w:pPr>
        <w:spacing w:line="360" w:lineRule="auto"/>
        <w:rPr>
          <w:sz w:val="22"/>
          <w:szCs w:val="22"/>
        </w:rPr>
      </w:pPr>
      <w:r w:rsidRPr="009D2669">
        <w:rPr>
          <w:sz w:val="22"/>
          <w:szCs w:val="22"/>
        </w:rP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Pr="009D2669" w:rsidRDefault="003C6872" w:rsidP="00D20F91">
      <w:pPr>
        <w:spacing w:line="360" w:lineRule="auto"/>
        <w:rPr>
          <w:sz w:val="22"/>
          <w:szCs w:val="22"/>
        </w:rPr>
      </w:pPr>
      <w:r w:rsidRPr="009D2669">
        <w:rPr>
          <w:sz w:val="22"/>
          <w:szCs w:val="22"/>
        </w:rP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Pr="009D2669" w:rsidRDefault="003C6872" w:rsidP="00D20F91">
      <w:pPr>
        <w:spacing w:line="360" w:lineRule="auto"/>
        <w:rPr>
          <w:sz w:val="22"/>
          <w:szCs w:val="22"/>
        </w:rPr>
      </w:pPr>
      <w:r w:rsidRPr="009D2669">
        <w:rPr>
          <w:sz w:val="22"/>
          <w:szCs w:val="22"/>
        </w:rP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Pr="009D2669" w:rsidRDefault="003C6872" w:rsidP="00D20F91">
      <w:pPr>
        <w:spacing w:line="360" w:lineRule="auto"/>
        <w:rPr>
          <w:sz w:val="22"/>
          <w:szCs w:val="22"/>
        </w:rPr>
      </w:pPr>
      <w:r w:rsidRPr="009D2669">
        <w:rPr>
          <w:sz w:val="22"/>
          <w:szCs w:val="22"/>
        </w:rP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Pr="009D2669" w:rsidRDefault="00D929B6" w:rsidP="00D20F91">
      <w:pPr>
        <w:spacing w:line="360" w:lineRule="auto"/>
        <w:rPr>
          <w:sz w:val="22"/>
          <w:szCs w:val="22"/>
        </w:rPr>
      </w:pPr>
    </w:p>
    <w:p w14:paraId="39BD0261"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t>Requriement</w:t>
      </w:r>
    </w:p>
    <w:p w14:paraId="7BE05EB3" w14:textId="77777777" w:rsidR="003C6872" w:rsidRPr="009D2669" w:rsidRDefault="003C6872" w:rsidP="00D20F91">
      <w:pPr>
        <w:spacing w:line="360" w:lineRule="auto"/>
        <w:rPr>
          <w:sz w:val="22"/>
          <w:szCs w:val="22"/>
        </w:rPr>
      </w:pPr>
      <w:r w:rsidRPr="009D2669">
        <w:rPr>
          <w:sz w:val="22"/>
          <w:szCs w:val="22"/>
        </w:rP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Pr="009D2669" w:rsidRDefault="003C6872" w:rsidP="00D20F91">
      <w:pPr>
        <w:spacing w:line="360" w:lineRule="auto"/>
        <w:rPr>
          <w:sz w:val="22"/>
          <w:szCs w:val="22"/>
        </w:rPr>
      </w:pPr>
      <w:r w:rsidRPr="009D2669">
        <w:rPr>
          <w:sz w:val="22"/>
          <w:szCs w:val="22"/>
        </w:rP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Pr="009D2669" w:rsidRDefault="00D53C42" w:rsidP="00D20F91">
      <w:pPr>
        <w:spacing w:line="360" w:lineRule="auto"/>
        <w:rPr>
          <w:sz w:val="22"/>
          <w:szCs w:val="22"/>
        </w:rPr>
      </w:pPr>
    </w:p>
    <w:p w14:paraId="7E01E84D"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Pr="009D2669" w:rsidRDefault="003C6872" w:rsidP="00D20F91">
      <w:pPr>
        <w:spacing w:line="360" w:lineRule="auto"/>
        <w:rPr>
          <w:sz w:val="22"/>
          <w:szCs w:val="22"/>
        </w:rPr>
      </w:pPr>
      <w:r w:rsidRPr="009D2669">
        <w:rPr>
          <w:sz w:val="22"/>
          <w:szCs w:val="22"/>
        </w:rP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Pr="009D2669" w:rsidRDefault="003C6872" w:rsidP="00D20F91">
      <w:pPr>
        <w:spacing w:line="360" w:lineRule="auto"/>
        <w:rPr>
          <w:sz w:val="22"/>
          <w:szCs w:val="22"/>
        </w:rPr>
      </w:pPr>
      <w:r w:rsidRPr="009D2669">
        <w:rPr>
          <w:sz w:val="22"/>
          <w:szCs w:val="22"/>
        </w:rP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Pr="009D2669" w:rsidRDefault="004E442A" w:rsidP="00D20F91">
      <w:pPr>
        <w:spacing w:line="360" w:lineRule="auto"/>
        <w:rPr>
          <w:sz w:val="22"/>
          <w:szCs w:val="22"/>
        </w:rPr>
      </w:pPr>
    </w:p>
    <w:p w14:paraId="5114ABCA"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lastRenderedPageBreak/>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Pr="00BB180F" w:rsidRDefault="003C6872" w:rsidP="00D20F91">
      <w:pPr>
        <w:spacing w:line="360" w:lineRule="auto"/>
        <w:rPr>
          <w:sz w:val="22"/>
          <w:szCs w:val="22"/>
        </w:rPr>
      </w:pPr>
      <w:r w:rsidRPr="00BB180F">
        <w:rPr>
          <w:sz w:val="22"/>
          <w:szCs w:val="22"/>
        </w:rP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Pr="00BB180F" w:rsidRDefault="003C6872" w:rsidP="00D20F91">
      <w:pPr>
        <w:spacing w:line="360" w:lineRule="auto"/>
        <w:rPr>
          <w:sz w:val="22"/>
          <w:szCs w:val="22"/>
        </w:rPr>
      </w:pPr>
      <w:r w:rsidRPr="00BB180F">
        <w:rPr>
          <w:sz w:val="22"/>
          <w:szCs w:val="22"/>
        </w:rP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Pr="00BB180F" w:rsidRDefault="0042035F" w:rsidP="00D20F91">
      <w:pPr>
        <w:spacing w:line="360" w:lineRule="auto"/>
        <w:rPr>
          <w:sz w:val="22"/>
          <w:szCs w:val="22"/>
        </w:rPr>
      </w:pPr>
    </w:p>
    <w:p w14:paraId="7B71718C"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Pr="00BB180F" w:rsidRDefault="003C6872" w:rsidP="00D20F91">
      <w:pPr>
        <w:spacing w:line="360" w:lineRule="auto"/>
        <w:rPr>
          <w:sz w:val="22"/>
          <w:szCs w:val="22"/>
        </w:rPr>
      </w:pPr>
      <w:r w:rsidRPr="00BB180F">
        <w:rPr>
          <w:sz w:val="22"/>
          <w:szCs w:val="22"/>
        </w:rP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Pr="00BB180F" w:rsidRDefault="003C6872" w:rsidP="00D20F91">
      <w:pPr>
        <w:spacing w:line="360" w:lineRule="auto"/>
        <w:rPr>
          <w:sz w:val="22"/>
          <w:szCs w:val="22"/>
        </w:rPr>
      </w:pPr>
      <w:r w:rsidRPr="00BB180F">
        <w:rPr>
          <w:sz w:val="22"/>
          <w:szCs w:val="22"/>
        </w:rPr>
        <w:t>This requirement is fully met. Only admin users have an option in the dropdown menu to switch their user mode between XAI and baseline modes. Normal users do not have this privilege.</w:t>
      </w:r>
    </w:p>
    <w:p w14:paraId="2C327C85" w14:textId="77777777" w:rsidR="0042035F" w:rsidRPr="00BB180F" w:rsidRDefault="0042035F" w:rsidP="00D20F91">
      <w:pPr>
        <w:spacing w:line="360" w:lineRule="auto"/>
        <w:rPr>
          <w:sz w:val="22"/>
          <w:szCs w:val="22"/>
        </w:rPr>
      </w:pPr>
    </w:p>
    <w:p w14:paraId="0985C274" w14:textId="33136676"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Pr="00BB180F" w:rsidRDefault="003C6872" w:rsidP="00D20F91">
      <w:pPr>
        <w:spacing w:line="360" w:lineRule="auto"/>
        <w:rPr>
          <w:sz w:val="22"/>
          <w:szCs w:val="22"/>
        </w:rPr>
      </w:pPr>
      <w:r w:rsidRPr="00BB180F">
        <w:rPr>
          <w:sz w:val="22"/>
          <w:szCs w:val="22"/>
        </w:rP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Pr="00BB180F" w:rsidRDefault="003C6872" w:rsidP="00D20F91">
      <w:pPr>
        <w:spacing w:line="360" w:lineRule="auto"/>
        <w:rPr>
          <w:sz w:val="22"/>
          <w:szCs w:val="22"/>
        </w:rPr>
      </w:pPr>
      <w:r w:rsidRPr="00BB180F">
        <w:rPr>
          <w:sz w:val="22"/>
          <w:szCs w:val="22"/>
        </w:rPr>
        <w:t>This requirement is fully met. All users are able to view a privacy policy screen where all the privacy-related things are mentioned. Users are able to view how the information is handled, stored, and used.</w:t>
      </w:r>
    </w:p>
    <w:p w14:paraId="7FFEC449" w14:textId="77777777" w:rsidR="0042035F" w:rsidRPr="00BB180F" w:rsidRDefault="0042035F" w:rsidP="00D20F91">
      <w:pPr>
        <w:spacing w:line="360" w:lineRule="auto"/>
        <w:rPr>
          <w:sz w:val="22"/>
          <w:szCs w:val="22"/>
        </w:rPr>
      </w:pPr>
    </w:p>
    <w:p w14:paraId="7868D247" w14:textId="77777777" w:rsidR="003C6872" w:rsidRPr="00BB180F" w:rsidRDefault="003C6872" w:rsidP="00D20F91">
      <w:pPr>
        <w:spacing w:line="360" w:lineRule="auto"/>
        <w:rPr>
          <w:sz w:val="22"/>
          <w:szCs w:val="22"/>
        </w:rPr>
      </w:pPr>
      <w:r w:rsidRPr="00BB180F">
        <w:rPr>
          <w:b/>
          <w:bCs/>
          <w:sz w:val="22"/>
          <w:szCs w:val="22"/>
        </w:rPr>
        <w:lastRenderedPageBreak/>
        <w:t>Achievement Level:</w:t>
      </w:r>
      <w:r w:rsidRPr="00BB180F">
        <w:rPr>
          <w:sz w:val="22"/>
          <w:szCs w:val="22"/>
        </w:rP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Pr="00BB180F" w:rsidRDefault="003C6872" w:rsidP="00D20F91">
      <w:pPr>
        <w:spacing w:line="360" w:lineRule="auto"/>
        <w:rPr>
          <w:sz w:val="22"/>
          <w:szCs w:val="22"/>
        </w:rPr>
      </w:pPr>
      <w:r w:rsidRPr="00BB180F">
        <w:rPr>
          <w:sz w:val="22"/>
          <w:szCs w:val="22"/>
        </w:rP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58" w:name="_Toc217004283"/>
      <w:r>
        <w:t>8.4 Evaluation of the Achievement of Non-Functional Requirements</w:t>
      </w:r>
      <w:bookmarkEnd w:id="158"/>
    </w:p>
    <w:p w14:paraId="2E90AA31" w14:textId="77777777" w:rsidR="00033A33" w:rsidRPr="00BB180F" w:rsidRDefault="00033A33" w:rsidP="00D20F91">
      <w:pPr>
        <w:spacing w:line="360" w:lineRule="auto"/>
        <w:rPr>
          <w:sz w:val="22"/>
          <w:szCs w:val="22"/>
        </w:rPr>
      </w:pPr>
      <w:r w:rsidRPr="00BB180F">
        <w:rPr>
          <w:sz w:val="22"/>
          <w:szCs w:val="22"/>
        </w:rP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33D22788" w14:textId="430A275E" w:rsidR="007E3B4A" w:rsidRPr="007E3B4A" w:rsidRDefault="00033A33" w:rsidP="007E3B4A">
      <w:pPr>
        <w:pStyle w:val="Heading4"/>
        <w:spacing w:line="360" w:lineRule="auto"/>
      </w:pPr>
      <w:r>
        <w:t>NFR1 - Trust</w:t>
      </w:r>
    </w:p>
    <w:p w14:paraId="6D630230" w14:textId="281474D0" w:rsidR="00033A33" w:rsidRPr="00BB180F" w:rsidRDefault="00033A33" w:rsidP="00D20F91">
      <w:pPr>
        <w:spacing w:line="360" w:lineRule="auto"/>
        <w:rPr>
          <w:sz w:val="22"/>
          <w:szCs w:val="22"/>
        </w:rPr>
      </w:pPr>
      <w:r w:rsidRPr="00BB180F">
        <w:rPr>
          <w:sz w:val="22"/>
          <w:szCs w:val="22"/>
        </w:rPr>
        <w:t>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Pr="00BB180F" w:rsidRDefault="00033A33" w:rsidP="00D20F91">
      <w:pPr>
        <w:spacing w:line="360" w:lineRule="auto"/>
        <w:rPr>
          <w:sz w:val="22"/>
          <w:szCs w:val="22"/>
        </w:rPr>
      </w:pPr>
    </w:p>
    <w:p w14:paraId="67CA1D69" w14:textId="77777777" w:rsidR="00033A33" w:rsidRPr="00BB180F" w:rsidRDefault="00033A33" w:rsidP="00D20F91">
      <w:pPr>
        <w:spacing w:line="360" w:lineRule="auto"/>
        <w:rPr>
          <w:sz w:val="22"/>
          <w:szCs w:val="22"/>
        </w:rPr>
      </w:pPr>
      <w:r w:rsidRPr="00BB180F">
        <w:rPr>
          <w:sz w:val="22"/>
          <w:szCs w:val="22"/>
        </w:rP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sidRPr="00BB180F">
        <w:rPr>
          <w:b/>
          <w:bCs/>
          <w:sz w:val="22"/>
          <w:szCs w:val="22"/>
        </w:rPr>
        <w:t>Average Trust Index</w:t>
      </w:r>
      <w:r w:rsidRPr="00BB180F">
        <w:rPr>
          <w:sz w:val="22"/>
          <w:szCs w:val="22"/>
        </w:rPr>
        <w:t xml:space="preserve"> compared to the Baseline group.</w:t>
      </w:r>
    </w:p>
    <w:p w14:paraId="4FD745B9" w14:textId="77777777" w:rsidR="00033A33" w:rsidRPr="00BB180F" w:rsidRDefault="00033A33" w:rsidP="00D20F91">
      <w:pPr>
        <w:spacing w:line="360" w:lineRule="auto"/>
        <w:rPr>
          <w:sz w:val="22"/>
          <w:szCs w:val="22"/>
        </w:rPr>
      </w:pPr>
    </w:p>
    <w:p w14:paraId="109A985C" w14:textId="77777777" w:rsidR="00033A33" w:rsidRPr="00BB180F" w:rsidRDefault="00033A33" w:rsidP="00D20F91">
      <w:pPr>
        <w:spacing w:line="360" w:lineRule="auto"/>
        <w:rPr>
          <w:sz w:val="22"/>
          <w:szCs w:val="22"/>
        </w:rPr>
      </w:pPr>
      <w:r w:rsidRPr="00BB180F">
        <w:rPr>
          <w:sz w:val="22"/>
          <w:szCs w:val="22"/>
        </w:rP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Pr="00BB180F" w:rsidRDefault="00033A33" w:rsidP="00D20F91">
      <w:pPr>
        <w:spacing w:line="360" w:lineRule="auto"/>
        <w:rPr>
          <w:sz w:val="22"/>
          <w:szCs w:val="22"/>
        </w:rPr>
      </w:pPr>
      <w:r w:rsidRPr="00BB180F">
        <w:rPr>
          <w:sz w:val="22"/>
          <w:szCs w:val="22"/>
        </w:rPr>
        <w:t xml:space="preserve">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w:t>
      </w:r>
      <w:r w:rsidRPr="00BB180F">
        <w:rPr>
          <w:sz w:val="22"/>
          <w:szCs w:val="22"/>
        </w:rPr>
        <w:lastRenderedPageBreak/>
        <w:t>used. Therefore, non-authenticated users can not access the database tables. That is the database-level protection for user data.</w:t>
      </w:r>
    </w:p>
    <w:p w14:paraId="3AD5DEB6" w14:textId="77777777" w:rsidR="00033A33" w:rsidRPr="00BB180F" w:rsidRDefault="00033A33" w:rsidP="00D20F91">
      <w:pPr>
        <w:spacing w:line="360" w:lineRule="auto"/>
        <w:rPr>
          <w:sz w:val="22"/>
          <w:szCs w:val="22"/>
        </w:rPr>
      </w:pPr>
    </w:p>
    <w:p w14:paraId="39CDB553" w14:textId="77777777" w:rsidR="00033A33" w:rsidRPr="00BB180F" w:rsidRDefault="00033A33" w:rsidP="00D20F91">
      <w:pPr>
        <w:spacing w:line="360" w:lineRule="auto"/>
        <w:rPr>
          <w:sz w:val="22"/>
          <w:szCs w:val="22"/>
        </w:rPr>
      </w:pPr>
      <w:r w:rsidRPr="00BB180F">
        <w:rPr>
          <w:sz w:val="22"/>
          <w:szCs w:val="22"/>
        </w:rP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Pr="00BB180F" w:rsidRDefault="00033A33" w:rsidP="00D20F91">
      <w:pPr>
        <w:spacing w:line="360" w:lineRule="auto"/>
        <w:rPr>
          <w:sz w:val="22"/>
          <w:szCs w:val="22"/>
        </w:rPr>
      </w:pPr>
    </w:p>
    <w:p w14:paraId="7D460782"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t>NFR3 - Performance</w:t>
      </w:r>
    </w:p>
    <w:p w14:paraId="5A0CE1E2" w14:textId="77777777" w:rsidR="00033A33" w:rsidRPr="00BB180F" w:rsidRDefault="00033A33" w:rsidP="00D20F91">
      <w:pPr>
        <w:spacing w:line="360" w:lineRule="auto"/>
        <w:rPr>
          <w:sz w:val="22"/>
          <w:szCs w:val="22"/>
        </w:rPr>
      </w:pPr>
      <w:r w:rsidRPr="00BB180F">
        <w:rPr>
          <w:sz w:val="22"/>
          <w:szCs w:val="22"/>
        </w:rP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Pr="00BB180F" w:rsidRDefault="00033A33" w:rsidP="00D20F91">
      <w:pPr>
        <w:spacing w:line="360" w:lineRule="auto"/>
        <w:rPr>
          <w:sz w:val="22"/>
          <w:szCs w:val="22"/>
        </w:rPr>
      </w:pPr>
    </w:p>
    <w:p w14:paraId="0289B0D3" w14:textId="77777777" w:rsidR="00033A33" w:rsidRPr="00BB180F" w:rsidRDefault="00033A33" w:rsidP="00D20F91">
      <w:pPr>
        <w:spacing w:line="360" w:lineRule="auto"/>
        <w:rPr>
          <w:sz w:val="22"/>
          <w:szCs w:val="22"/>
        </w:rPr>
      </w:pPr>
      <w:r w:rsidRPr="00BB180F">
        <w:rPr>
          <w:sz w:val="22"/>
          <w:szCs w:val="22"/>
        </w:rP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Pr="00BB180F" w:rsidRDefault="00033A33" w:rsidP="00D20F91">
      <w:pPr>
        <w:spacing w:line="360" w:lineRule="auto"/>
        <w:rPr>
          <w:sz w:val="22"/>
          <w:szCs w:val="22"/>
        </w:rPr>
      </w:pPr>
    </w:p>
    <w:p w14:paraId="05C42240"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Pr="00BB180F" w:rsidRDefault="00033A33" w:rsidP="00D20F91">
      <w:pPr>
        <w:spacing w:line="360" w:lineRule="auto"/>
        <w:rPr>
          <w:sz w:val="22"/>
          <w:szCs w:val="22"/>
        </w:rPr>
      </w:pPr>
      <w:r w:rsidRPr="00BB180F">
        <w:rPr>
          <w:sz w:val="22"/>
          <w:szCs w:val="22"/>
        </w:rP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Pr="00BB180F" w:rsidRDefault="00033A33" w:rsidP="00D20F91">
      <w:pPr>
        <w:spacing w:line="360" w:lineRule="auto"/>
        <w:rPr>
          <w:sz w:val="22"/>
          <w:szCs w:val="22"/>
        </w:rPr>
      </w:pPr>
    </w:p>
    <w:p w14:paraId="32033FF2" w14:textId="77777777" w:rsidR="00033A33" w:rsidRPr="00BB180F" w:rsidRDefault="00033A33" w:rsidP="00D20F91">
      <w:pPr>
        <w:spacing w:line="360" w:lineRule="auto"/>
        <w:rPr>
          <w:sz w:val="22"/>
          <w:szCs w:val="22"/>
        </w:rPr>
      </w:pPr>
      <w:r w:rsidRPr="00BB180F">
        <w:rPr>
          <w:sz w:val="22"/>
          <w:szCs w:val="22"/>
        </w:rP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lastRenderedPageBreak/>
        <w:t>NFR5 - Reliability</w:t>
      </w:r>
    </w:p>
    <w:p w14:paraId="5AA388FE" w14:textId="77777777" w:rsidR="00033A33" w:rsidRPr="00BB180F" w:rsidRDefault="00033A33" w:rsidP="00D20F91">
      <w:pPr>
        <w:spacing w:line="360" w:lineRule="auto"/>
        <w:rPr>
          <w:sz w:val="22"/>
          <w:szCs w:val="22"/>
        </w:rPr>
      </w:pPr>
      <w:r w:rsidRPr="00BB180F">
        <w:rPr>
          <w:sz w:val="22"/>
          <w:szCs w:val="22"/>
        </w:rP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Pr="00BB180F" w:rsidRDefault="00033A33" w:rsidP="00D20F91">
      <w:pPr>
        <w:spacing w:line="360" w:lineRule="auto"/>
        <w:rPr>
          <w:sz w:val="22"/>
          <w:szCs w:val="22"/>
        </w:rPr>
      </w:pPr>
    </w:p>
    <w:p w14:paraId="699B4E63" w14:textId="77777777" w:rsidR="00033A33" w:rsidRPr="00BB180F" w:rsidRDefault="00033A33" w:rsidP="00D20F91">
      <w:pPr>
        <w:spacing w:line="360" w:lineRule="auto"/>
        <w:rPr>
          <w:sz w:val="22"/>
          <w:szCs w:val="22"/>
        </w:rPr>
      </w:pPr>
      <w:r w:rsidRPr="00BB180F">
        <w:rPr>
          <w:sz w:val="22"/>
          <w:szCs w:val="22"/>
        </w:rP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Pr="00BB180F" w:rsidRDefault="00033A33" w:rsidP="00D20F91">
      <w:pPr>
        <w:spacing w:line="360" w:lineRule="auto"/>
        <w:rPr>
          <w:sz w:val="22"/>
          <w:szCs w:val="22"/>
        </w:rPr>
      </w:pPr>
    </w:p>
    <w:p w14:paraId="569D974A" w14:textId="77777777" w:rsidR="00033A33" w:rsidRPr="00BB180F" w:rsidRDefault="00033A33" w:rsidP="00D20F91">
      <w:pPr>
        <w:spacing w:line="360" w:lineRule="auto"/>
        <w:rPr>
          <w:sz w:val="22"/>
          <w:szCs w:val="22"/>
        </w:rPr>
      </w:pPr>
      <w:r w:rsidRPr="00BB180F">
        <w:rPr>
          <w:sz w:val="22"/>
          <w:szCs w:val="22"/>
        </w:rP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59" w:name="_Toc217004284"/>
      <w:r>
        <w:t>8.5 Evaluation of the Achievement of Aim</w:t>
      </w:r>
      <w:bookmarkEnd w:id="159"/>
      <w:r>
        <w:t xml:space="preserve"> </w:t>
      </w:r>
    </w:p>
    <w:p w14:paraId="054595B1" w14:textId="6FCAC568" w:rsidR="00A90928" w:rsidRPr="00276096" w:rsidRDefault="00A90928" w:rsidP="00D20F91">
      <w:pPr>
        <w:spacing w:line="360" w:lineRule="auto"/>
        <w:rPr>
          <w:color w:val="0E0E0E"/>
          <w:sz w:val="22"/>
          <w:szCs w:val="22"/>
        </w:rPr>
      </w:pPr>
      <w:r w:rsidRPr="00276096">
        <w:rPr>
          <w:sz w:val="22"/>
          <w:szCs w:val="22"/>
        </w:rPr>
        <w:t>The main aim of this research is to</w:t>
      </w:r>
      <w:r w:rsidR="00276096" w:rsidRPr="00276096">
        <w:rPr>
          <w:sz w:val="22"/>
          <w:szCs w:val="22"/>
        </w:rPr>
        <w:t xml:space="preserve"> </w:t>
      </w:r>
      <w:r w:rsidR="00276096" w:rsidRPr="00276096">
        <w:rPr>
          <w:color w:val="0E0E0E"/>
          <w:sz w:val="22"/>
          <w:szCs w:val="22"/>
        </w:rPr>
        <w:t>evaluate whether SHAP-based explanations, presented through a GPT-4 powered chatbot, improve user trust in financial decision support systems.</w:t>
      </w:r>
    </w:p>
    <w:p w14:paraId="598C4C50" w14:textId="77777777" w:rsidR="00A90928" w:rsidRPr="00BB180F" w:rsidRDefault="00A90928" w:rsidP="00D20F91">
      <w:pPr>
        <w:spacing w:line="360" w:lineRule="auto"/>
        <w:rPr>
          <w:sz w:val="22"/>
          <w:szCs w:val="22"/>
        </w:rPr>
      </w:pPr>
    </w:p>
    <w:p w14:paraId="76588EEC" w14:textId="77777777" w:rsidR="00A90928" w:rsidRPr="00BB180F" w:rsidRDefault="00A90928" w:rsidP="00D20F91">
      <w:pPr>
        <w:spacing w:line="360" w:lineRule="auto"/>
        <w:rPr>
          <w:sz w:val="22"/>
          <w:szCs w:val="22"/>
        </w:rPr>
      </w:pPr>
      <w:r w:rsidRPr="00BB180F">
        <w:rPr>
          <w:sz w:val="22"/>
          <w:szCs w:val="22"/>
        </w:rP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Pr="00BB180F" w:rsidRDefault="00A90928" w:rsidP="00D20F91">
      <w:pPr>
        <w:spacing w:line="360" w:lineRule="auto"/>
        <w:rPr>
          <w:sz w:val="22"/>
          <w:szCs w:val="22"/>
        </w:rPr>
      </w:pPr>
    </w:p>
    <w:p w14:paraId="6653025A" w14:textId="77777777" w:rsidR="00A90928" w:rsidRPr="00BB180F" w:rsidRDefault="00A90928" w:rsidP="00D20F91">
      <w:pPr>
        <w:spacing w:line="360" w:lineRule="auto"/>
        <w:rPr>
          <w:sz w:val="22"/>
          <w:szCs w:val="22"/>
        </w:rPr>
      </w:pPr>
      <w:r w:rsidRPr="00BB180F">
        <w:rPr>
          <w:sz w:val="22"/>
          <w:szCs w:val="22"/>
        </w:rP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Pr="00BB180F" w:rsidRDefault="00A90928" w:rsidP="00D20F91">
      <w:pPr>
        <w:spacing w:line="360" w:lineRule="auto"/>
        <w:rPr>
          <w:sz w:val="22"/>
          <w:szCs w:val="22"/>
        </w:rPr>
      </w:pPr>
    </w:p>
    <w:p w14:paraId="7C1FB24A" w14:textId="77777777" w:rsidR="00A90928" w:rsidRPr="00BB180F" w:rsidRDefault="00A90928" w:rsidP="00D20F91">
      <w:pPr>
        <w:spacing w:line="360" w:lineRule="auto"/>
        <w:rPr>
          <w:sz w:val="22"/>
          <w:szCs w:val="22"/>
        </w:rPr>
      </w:pPr>
      <w:r w:rsidRPr="00BB180F">
        <w:rPr>
          <w:sz w:val="22"/>
          <w:szCs w:val="22"/>
        </w:rP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60" w:name="_Toc217004285"/>
      <w:r>
        <w:t>8.6 Answer for the research questions</w:t>
      </w:r>
      <w:bookmarkEnd w:id="160"/>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Pr="00BB180F" w:rsidRDefault="000417E1" w:rsidP="00D20F91">
      <w:pPr>
        <w:spacing w:line="360" w:lineRule="auto"/>
        <w:rPr>
          <w:sz w:val="22"/>
          <w:szCs w:val="22"/>
        </w:rPr>
      </w:pPr>
      <w:r w:rsidRPr="00BB180F">
        <w:rPr>
          <w:sz w:val="22"/>
          <w:szCs w:val="22"/>
        </w:rPr>
        <w:t>As for the results received from the trust survey responses, SHAP explanations with ChatGPT integration lead to a clear increase in user trust.</w:t>
      </w:r>
    </w:p>
    <w:p w14:paraId="6A74D875" w14:textId="77777777" w:rsidR="000417E1" w:rsidRPr="00BB180F" w:rsidRDefault="000417E1" w:rsidP="00D20F91">
      <w:pPr>
        <w:spacing w:line="360" w:lineRule="auto"/>
        <w:rPr>
          <w:sz w:val="22"/>
          <w:szCs w:val="22"/>
        </w:rPr>
      </w:pPr>
    </w:p>
    <w:p w14:paraId="1FA0E8CE" w14:textId="77777777" w:rsidR="000417E1" w:rsidRPr="00BB180F" w:rsidRDefault="000417E1" w:rsidP="00D20F91">
      <w:pPr>
        <w:spacing w:line="360" w:lineRule="auto"/>
        <w:rPr>
          <w:sz w:val="22"/>
          <w:szCs w:val="22"/>
        </w:rPr>
      </w:pPr>
      <w:r w:rsidRPr="00BB180F">
        <w:rPr>
          <w:sz w:val="22"/>
          <w:szCs w:val="22"/>
        </w:rP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Pr="00BB180F" w:rsidRDefault="000417E1" w:rsidP="00D20F91">
      <w:pPr>
        <w:spacing w:line="360" w:lineRule="auto"/>
        <w:rPr>
          <w:sz w:val="22"/>
          <w:szCs w:val="22"/>
        </w:rPr>
      </w:pPr>
    </w:p>
    <w:p w14:paraId="2F10C8DE" w14:textId="77777777" w:rsidR="000417E1" w:rsidRPr="00BB180F" w:rsidRDefault="000417E1" w:rsidP="00D20F91">
      <w:pPr>
        <w:spacing w:line="360" w:lineRule="auto"/>
        <w:rPr>
          <w:sz w:val="22"/>
          <w:szCs w:val="22"/>
        </w:rPr>
      </w:pPr>
      <w:r w:rsidRPr="00BB180F">
        <w:rPr>
          <w:sz w:val="22"/>
          <w:szCs w:val="22"/>
        </w:rP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Pr="00BB180F" w:rsidRDefault="000417E1" w:rsidP="00D20F91">
      <w:pPr>
        <w:spacing w:line="360" w:lineRule="auto"/>
        <w:rPr>
          <w:sz w:val="22"/>
          <w:szCs w:val="22"/>
        </w:rPr>
      </w:pPr>
      <w:r w:rsidRPr="00BB180F">
        <w:rPr>
          <w:sz w:val="22"/>
          <w:szCs w:val="22"/>
        </w:rP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Pr="00BB180F" w:rsidRDefault="000417E1" w:rsidP="00D20F91">
      <w:pPr>
        <w:spacing w:line="360" w:lineRule="auto"/>
        <w:rPr>
          <w:sz w:val="22"/>
          <w:szCs w:val="22"/>
        </w:rPr>
      </w:pPr>
      <w:r w:rsidRPr="00BB180F">
        <w:rPr>
          <w:sz w:val="22"/>
          <w:szCs w:val="22"/>
        </w:rP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Pr="00BB180F" w:rsidRDefault="000417E1" w:rsidP="00D20F91">
      <w:pPr>
        <w:spacing w:line="360" w:lineRule="auto"/>
        <w:rPr>
          <w:sz w:val="22"/>
          <w:szCs w:val="22"/>
        </w:rPr>
      </w:pPr>
    </w:p>
    <w:p w14:paraId="481FF3DD" w14:textId="77777777" w:rsidR="000417E1" w:rsidRPr="00BB180F" w:rsidRDefault="000417E1" w:rsidP="00D20F91">
      <w:pPr>
        <w:spacing w:line="360" w:lineRule="auto"/>
        <w:rPr>
          <w:sz w:val="22"/>
          <w:szCs w:val="22"/>
        </w:rPr>
      </w:pPr>
      <w:r w:rsidRPr="00BB180F">
        <w:rPr>
          <w:sz w:val="22"/>
          <w:szCs w:val="22"/>
        </w:rP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7B5EE180" w14:textId="35215651" w:rsidR="00BB180F" w:rsidRDefault="00DA5C5A" w:rsidP="0087433D">
      <w:pPr>
        <w:pStyle w:val="Heading3"/>
        <w:spacing w:line="360" w:lineRule="auto"/>
      </w:pPr>
      <w:bookmarkStart w:id="161" w:name="_Toc217004286"/>
      <w:r>
        <w:t>8.7 Evaluation of the Achievement of Research Objectives</w:t>
      </w:r>
      <w:bookmarkEnd w:id="161"/>
    </w:p>
    <w:p w14:paraId="23611409" w14:textId="77777777" w:rsidR="0087433D" w:rsidRPr="0087433D" w:rsidRDefault="0087433D" w:rsidP="0087433D"/>
    <w:p w14:paraId="5D22DB13" w14:textId="77777777" w:rsidR="000A728D" w:rsidRDefault="000A728D" w:rsidP="000A728D">
      <w:pPr>
        <w:pStyle w:val="Heading4"/>
      </w:pPr>
      <w:r>
        <w:t xml:space="preserve">Research Objective 1: </w:t>
      </w:r>
      <w:r w:rsidRPr="000A728D">
        <w:t>To design and implement two versions of a financial chatbot: a baseline version without explanations and an XAI version using SHAP-based explanations generated through GPT-4</w:t>
      </w:r>
    </w:p>
    <w:p w14:paraId="611BD399" w14:textId="77777777" w:rsidR="000A728D" w:rsidRDefault="000A728D" w:rsidP="000A728D"/>
    <w:p w14:paraId="6521DF11" w14:textId="77777777" w:rsidR="000A728D" w:rsidRPr="000A728D" w:rsidRDefault="000A728D" w:rsidP="00C277AB">
      <w:pPr>
        <w:spacing w:line="360" w:lineRule="auto"/>
        <w:rPr>
          <w:sz w:val="22"/>
          <w:szCs w:val="22"/>
        </w:rPr>
      </w:pPr>
      <w:r w:rsidRPr="000A728D">
        <w:rPr>
          <w:sz w:val="22"/>
          <w:szCs w:val="22"/>
        </w:rPr>
        <w:lastRenderedPageBreak/>
        <w:t>This research objective is achieved. The chatbot is designed and implemented with two distinct chatbot modes. The baseline version provides loan decisions without explanation. The XAI version has an explanation layer built using SHAP and GPT-4</w:t>
      </w:r>
    </w:p>
    <w:p w14:paraId="7673938D" w14:textId="77777777" w:rsidR="000A728D" w:rsidRPr="000A728D" w:rsidRDefault="000A728D" w:rsidP="00C277AB">
      <w:pPr>
        <w:spacing w:line="360" w:lineRule="auto"/>
        <w:rPr>
          <w:sz w:val="22"/>
          <w:szCs w:val="22"/>
        </w:rPr>
      </w:pPr>
    </w:p>
    <w:p w14:paraId="5F7781BD" w14:textId="77777777" w:rsidR="000A728D" w:rsidRPr="000A728D" w:rsidRDefault="000A728D" w:rsidP="00C277AB">
      <w:pPr>
        <w:spacing w:line="360" w:lineRule="auto"/>
        <w:rPr>
          <w:sz w:val="22"/>
          <w:szCs w:val="22"/>
        </w:rPr>
      </w:pPr>
      <w:r w:rsidRPr="000A728D">
        <w:rPr>
          <w:sz w:val="22"/>
          <w:szCs w:val="22"/>
        </w:rPr>
        <w:t>The system architecture separates prediction and explanations clearly. A machine learning model predicts loan approval decisions. SHAP then explains this prediction by identifying the contribution of each input feature. GPT-4 does not make predictions. It converts SHAP’s numeric outputs into clear, human-readable messages (explanations) for users.</w:t>
      </w:r>
    </w:p>
    <w:p w14:paraId="098345C7" w14:textId="77777777" w:rsidR="000A728D" w:rsidRPr="000A728D" w:rsidRDefault="000A728D" w:rsidP="00C277AB">
      <w:pPr>
        <w:spacing w:line="360" w:lineRule="auto"/>
        <w:rPr>
          <w:sz w:val="22"/>
          <w:szCs w:val="22"/>
        </w:rPr>
      </w:pPr>
    </w:p>
    <w:p w14:paraId="06B92574" w14:textId="77777777" w:rsidR="000A728D" w:rsidRPr="000A728D" w:rsidRDefault="000A728D" w:rsidP="00C277AB">
      <w:pPr>
        <w:spacing w:line="360" w:lineRule="auto"/>
        <w:rPr>
          <w:sz w:val="22"/>
          <w:szCs w:val="22"/>
        </w:rPr>
      </w:pPr>
      <w:r w:rsidRPr="000A728D">
        <w:rPr>
          <w:sz w:val="22"/>
          <w:szCs w:val="22"/>
        </w:rPr>
        <w:t>Both modes use the same prediction model and user interface. The only difference is having explanations or not. This controlled setup allows a fair comparison between the two chatbot modes. As a result, the system shows that SHAP-based explanations can be integrated successfully into GPT-4-powered financial chatbots practically.</w:t>
      </w:r>
    </w:p>
    <w:p w14:paraId="41776DFC" w14:textId="77777777" w:rsidR="000A728D" w:rsidRPr="000A728D" w:rsidRDefault="000A728D" w:rsidP="000A728D"/>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79383ED1" w14:textId="77777777" w:rsidR="00F74DDE" w:rsidRDefault="00F74DDE" w:rsidP="00D20F91">
      <w:pPr>
        <w:spacing w:line="360" w:lineRule="auto"/>
        <w:rPr>
          <w:sz w:val="22"/>
          <w:szCs w:val="22"/>
        </w:rPr>
      </w:pPr>
    </w:p>
    <w:p w14:paraId="4CA9DB60" w14:textId="77777777" w:rsidR="00C277AB" w:rsidRPr="00C277AB" w:rsidRDefault="00C277AB" w:rsidP="00C277AB">
      <w:pPr>
        <w:spacing w:line="360" w:lineRule="auto"/>
        <w:rPr>
          <w:sz w:val="22"/>
          <w:szCs w:val="22"/>
        </w:rPr>
      </w:pPr>
      <w:r w:rsidRPr="00C277AB">
        <w:rPr>
          <w:sz w:val="22"/>
          <w:szCs w:val="22"/>
        </w:rPr>
        <w:t>This objective is achieved through a structured trust survey performed after users interact with the chatbot. The survey has a five-point Likert scale. The questions focus on user confidence in the decision, clarity of information, and overall trust in the system.</w:t>
      </w:r>
    </w:p>
    <w:p w14:paraId="2B51D1B6" w14:textId="77777777" w:rsidR="00C277AB" w:rsidRPr="00C277AB" w:rsidRDefault="00C277AB" w:rsidP="00C277AB">
      <w:pPr>
        <w:spacing w:line="360" w:lineRule="auto"/>
        <w:rPr>
          <w:sz w:val="22"/>
          <w:szCs w:val="22"/>
        </w:rPr>
      </w:pPr>
    </w:p>
    <w:p w14:paraId="7CE6F2CE" w14:textId="77777777" w:rsidR="00C277AB" w:rsidRPr="00C277AB" w:rsidRDefault="00C277AB" w:rsidP="00C277AB">
      <w:pPr>
        <w:spacing w:line="360" w:lineRule="auto"/>
        <w:rPr>
          <w:sz w:val="22"/>
          <w:szCs w:val="22"/>
        </w:rPr>
      </w:pPr>
      <w:r w:rsidRPr="00C277AB">
        <w:rPr>
          <w:sz w:val="22"/>
          <w:szCs w:val="22"/>
        </w:rPr>
        <w:t>Users are randomly assigned to either the baseline or the XAI-enabled chatbot modes. This random assignment reduces bias and enables that differences in trust scores are connected to the presence of explanations rather than any other external factors.</w:t>
      </w:r>
    </w:p>
    <w:p w14:paraId="42FDB1D0" w14:textId="77777777" w:rsidR="00C277AB" w:rsidRPr="00C277AB" w:rsidRDefault="00C277AB" w:rsidP="00C277AB">
      <w:pPr>
        <w:spacing w:line="360" w:lineRule="auto"/>
        <w:rPr>
          <w:sz w:val="22"/>
          <w:szCs w:val="22"/>
        </w:rPr>
      </w:pPr>
    </w:p>
    <w:p w14:paraId="1392E6E8" w14:textId="6DA4898C" w:rsidR="00C277AB" w:rsidRDefault="00C277AB" w:rsidP="00C277AB">
      <w:pPr>
        <w:spacing w:line="360" w:lineRule="auto"/>
        <w:rPr>
          <w:sz w:val="22"/>
          <w:szCs w:val="22"/>
        </w:rPr>
      </w:pPr>
      <w:r w:rsidRPr="00C277AB">
        <w:rPr>
          <w:sz w:val="22"/>
          <w:szCs w:val="22"/>
        </w:rPr>
        <w:t>The collected trust survey responses are used to calculate a composite trust score for each participant. The final results show that users interacting with the XAI version of the chatbot report higher trust scores compared to those using the baseline version. This confirms that the survey method successfully grabs user trust, and also explanations have a positive effect on user perception.</w:t>
      </w:r>
    </w:p>
    <w:p w14:paraId="66BB2CA8" w14:textId="77777777" w:rsidR="00250B55" w:rsidRDefault="00250B55" w:rsidP="00C277AB">
      <w:pPr>
        <w:spacing w:line="360" w:lineRule="auto"/>
        <w:rPr>
          <w:sz w:val="22"/>
          <w:szCs w:val="22"/>
        </w:rPr>
      </w:pPr>
    </w:p>
    <w:p w14:paraId="249ABCC8" w14:textId="77777777" w:rsidR="00250B55" w:rsidRDefault="00250B55" w:rsidP="00250B55">
      <w:pPr>
        <w:pStyle w:val="Heading4"/>
      </w:pPr>
      <w:r>
        <w:t>Research Objective 3: To compare trust scores between the baseline and XAI chatbot to determine the impact of explanations</w:t>
      </w:r>
    </w:p>
    <w:p w14:paraId="4CEBCD4C" w14:textId="77777777" w:rsidR="00250B55" w:rsidRDefault="00250B55" w:rsidP="00C277AB">
      <w:pPr>
        <w:spacing w:line="360" w:lineRule="auto"/>
        <w:rPr>
          <w:sz w:val="22"/>
          <w:szCs w:val="22"/>
        </w:rPr>
      </w:pPr>
    </w:p>
    <w:p w14:paraId="35FC53F2" w14:textId="77777777" w:rsidR="00250B55" w:rsidRPr="00250B55" w:rsidRDefault="00250B55" w:rsidP="00A7475A">
      <w:pPr>
        <w:spacing w:line="360" w:lineRule="auto"/>
        <w:rPr>
          <w:sz w:val="22"/>
          <w:szCs w:val="22"/>
        </w:rPr>
      </w:pPr>
      <w:r w:rsidRPr="00250B55">
        <w:rPr>
          <w:sz w:val="22"/>
          <w:szCs w:val="22"/>
        </w:rPr>
        <w:t>This objective is achieved. The study used a statistical comparison of trust scores between the two user groups. The baseline group serves as the control condition, and the XAI group represents the experimental condition.</w:t>
      </w:r>
    </w:p>
    <w:p w14:paraId="2C2D3DC9" w14:textId="77777777" w:rsidR="00250B55" w:rsidRPr="00250B55" w:rsidRDefault="00250B55" w:rsidP="00A7475A">
      <w:pPr>
        <w:spacing w:line="360" w:lineRule="auto"/>
        <w:rPr>
          <w:sz w:val="22"/>
          <w:szCs w:val="22"/>
        </w:rPr>
      </w:pPr>
    </w:p>
    <w:p w14:paraId="5EA81DD0" w14:textId="77777777" w:rsidR="00250B55" w:rsidRPr="00250B55" w:rsidRDefault="00250B55" w:rsidP="00A7475A">
      <w:pPr>
        <w:spacing w:line="360" w:lineRule="auto"/>
        <w:rPr>
          <w:sz w:val="22"/>
          <w:szCs w:val="22"/>
        </w:rPr>
      </w:pPr>
      <w:r w:rsidRPr="00250B55">
        <w:rPr>
          <w:sz w:val="22"/>
          <w:szCs w:val="22"/>
        </w:rPr>
        <w:lastRenderedPageBreak/>
        <w:t>The comparison shows a clear increase in average trust scores for the XAI version of the chatbot. This shows that SHAP-based explanations, when simplified through GPT-4, improve user trust compared to providing no explanation at all.</w:t>
      </w:r>
    </w:p>
    <w:p w14:paraId="728C8D93" w14:textId="77777777" w:rsidR="00250B55" w:rsidRPr="00250B55" w:rsidRDefault="00250B55" w:rsidP="00A7475A">
      <w:pPr>
        <w:spacing w:line="360" w:lineRule="auto"/>
        <w:rPr>
          <w:sz w:val="22"/>
          <w:szCs w:val="22"/>
        </w:rPr>
      </w:pPr>
    </w:p>
    <w:p w14:paraId="15203884" w14:textId="77777777" w:rsidR="00250B55" w:rsidRPr="00250B55" w:rsidRDefault="00250B55" w:rsidP="00A7475A">
      <w:pPr>
        <w:spacing w:line="360" w:lineRule="auto"/>
        <w:rPr>
          <w:sz w:val="22"/>
          <w:szCs w:val="22"/>
        </w:rPr>
      </w:pPr>
      <w:r w:rsidRPr="00250B55">
        <w:rPr>
          <w:sz w:val="22"/>
          <w:szCs w:val="22"/>
        </w:rPr>
        <w:t>So the study successfully evaluates the impact of explanations and confirms that explainable AI outputs play an important role in improving trust in financial chatbots.</w:t>
      </w:r>
    </w:p>
    <w:p w14:paraId="47F837D1" w14:textId="77777777" w:rsidR="00C277AB" w:rsidRDefault="00C277AB" w:rsidP="00C277AB"/>
    <w:p w14:paraId="7DC4BA65" w14:textId="248D1104" w:rsidR="0054291F" w:rsidRDefault="0054291F" w:rsidP="00D20F91">
      <w:pPr>
        <w:pStyle w:val="Heading3"/>
        <w:spacing w:line="360" w:lineRule="auto"/>
      </w:pPr>
      <w:bookmarkStart w:id="162" w:name="_Toc217004287"/>
      <w:r>
        <w:t>8.8 Evaluation of the Achievement of Operational Objectives</w:t>
      </w:r>
      <w:bookmarkEnd w:id="162"/>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Pr="00BB180F" w:rsidRDefault="0054291F" w:rsidP="00D20F91">
      <w:pPr>
        <w:spacing w:line="360" w:lineRule="auto"/>
        <w:rPr>
          <w:sz w:val="22"/>
          <w:szCs w:val="22"/>
        </w:rPr>
      </w:pPr>
      <w:r w:rsidRPr="00BB180F">
        <w:rPr>
          <w:sz w:val="22"/>
          <w:szCs w:val="22"/>
        </w:rPr>
        <w:t xml:space="preserve">This object is fully achieved. The chatbots contain two modes. </w:t>
      </w:r>
    </w:p>
    <w:p w14:paraId="442C34FC"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 baseline version without explanations.</w:t>
      </w:r>
    </w:p>
    <w:p w14:paraId="6EF990F8"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n XAI version with SHAP-based explanation translated by GPT-4.</w:t>
      </w:r>
    </w:p>
    <w:p w14:paraId="773B69BC" w14:textId="77777777" w:rsidR="0054291F" w:rsidRPr="00BB180F" w:rsidRDefault="0054291F" w:rsidP="00D20F91">
      <w:pPr>
        <w:spacing w:line="360" w:lineRule="auto"/>
        <w:rPr>
          <w:sz w:val="22"/>
          <w:szCs w:val="22"/>
        </w:rPr>
      </w:pPr>
      <w:r w:rsidRPr="00BB180F">
        <w:rPr>
          <w:sz w:val="22"/>
          <w:szCs w:val="22"/>
        </w:rP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Pr="00BB180F" w:rsidRDefault="0054291F" w:rsidP="00D20F91">
      <w:pPr>
        <w:spacing w:line="360" w:lineRule="auto"/>
        <w:rPr>
          <w:sz w:val="22"/>
          <w:szCs w:val="22"/>
        </w:rPr>
      </w:pPr>
      <w:r w:rsidRPr="00BB180F">
        <w:rPr>
          <w:sz w:val="22"/>
          <w:szCs w:val="22"/>
        </w:rP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t>Operational Objective 3:</w:t>
      </w:r>
      <w:r w:rsidR="00CC7571">
        <w:rPr>
          <w:b/>
          <w:bCs/>
        </w:rPr>
        <w:t xml:space="preserve"> </w:t>
      </w:r>
      <w:r>
        <w:t>Analyse data using statistical techniques</w:t>
      </w:r>
    </w:p>
    <w:p w14:paraId="44F12D0F" w14:textId="77777777" w:rsidR="0054291F" w:rsidRPr="00BB180F" w:rsidRDefault="0054291F" w:rsidP="00D20F91">
      <w:pPr>
        <w:spacing w:line="360" w:lineRule="auto"/>
        <w:rPr>
          <w:sz w:val="22"/>
          <w:szCs w:val="22"/>
        </w:rPr>
      </w:pPr>
      <w:r w:rsidRPr="00BB180F">
        <w:rPr>
          <w:sz w:val="22"/>
          <w:szCs w:val="22"/>
        </w:rP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63" w:name="_Toc217004288"/>
      <w:r>
        <w:t>8.9 Evaluation of the Risks</w:t>
      </w:r>
      <w:bookmarkEnd w:id="163"/>
    </w:p>
    <w:p w14:paraId="4099D78E" w14:textId="77777777" w:rsidR="00CA72A0" w:rsidRPr="00BB180F" w:rsidRDefault="00CA72A0" w:rsidP="00D20F91">
      <w:pPr>
        <w:spacing w:line="360" w:lineRule="auto"/>
        <w:rPr>
          <w:sz w:val="22"/>
          <w:szCs w:val="22"/>
        </w:rPr>
      </w:pPr>
      <w:r w:rsidRPr="00BB180F">
        <w:rPr>
          <w:sz w:val="22"/>
          <w:szCs w:val="22"/>
        </w:rP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lastRenderedPageBreak/>
        <w:t>Users misreading SHAP values</w:t>
      </w:r>
    </w:p>
    <w:p w14:paraId="6A004DD4" w14:textId="0BF35DA1" w:rsidR="00CA72A0" w:rsidRPr="00BB180F" w:rsidRDefault="00CA72A0" w:rsidP="00D20F91">
      <w:pPr>
        <w:spacing w:line="360" w:lineRule="auto"/>
        <w:rPr>
          <w:sz w:val="22"/>
          <w:szCs w:val="22"/>
        </w:rPr>
      </w:pPr>
      <w:r w:rsidRPr="00BB180F">
        <w:rPr>
          <w:sz w:val="22"/>
          <w:szCs w:val="22"/>
        </w:rP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Pr="00BB180F" w:rsidRDefault="00CA72A0" w:rsidP="00D20F91">
      <w:pPr>
        <w:spacing w:line="360" w:lineRule="auto"/>
        <w:rPr>
          <w:sz w:val="22"/>
          <w:szCs w:val="22"/>
        </w:rPr>
      </w:pPr>
    </w:p>
    <w:p w14:paraId="02F77B30" w14:textId="77777777" w:rsidR="00CA72A0" w:rsidRPr="00BB180F" w:rsidRDefault="00CA72A0" w:rsidP="00D20F91">
      <w:pPr>
        <w:spacing w:line="360" w:lineRule="auto"/>
        <w:rPr>
          <w:sz w:val="22"/>
          <w:szCs w:val="22"/>
        </w:rPr>
      </w:pPr>
      <w:r w:rsidRPr="00BB180F">
        <w:rPr>
          <w:sz w:val="22"/>
          <w:szCs w:val="22"/>
        </w:rP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Pr="00BB180F" w:rsidRDefault="00CA72A0" w:rsidP="00D20F91">
      <w:pPr>
        <w:spacing w:line="360" w:lineRule="auto"/>
        <w:rPr>
          <w:sz w:val="22"/>
          <w:szCs w:val="22"/>
        </w:rPr>
      </w:pPr>
      <w:r w:rsidRPr="00BB180F">
        <w:rPr>
          <w:sz w:val="22"/>
          <w:szCs w:val="22"/>
        </w:rPr>
        <w:t xml:space="preserve">This risk is somewhat of a human behaviour. Some users naturally trust detailed explanations. Others ignore them completely. Therefore, mitigating this risk completely is not possible. </w:t>
      </w:r>
    </w:p>
    <w:p w14:paraId="1F78AAB2" w14:textId="77777777" w:rsidR="00CA72A0" w:rsidRPr="00BB180F" w:rsidRDefault="00CA72A0" w:rsidP="00D20F91">
      <w:pPr>
        <w:spacing w:line="360" w:lineRule="auto"/>
        <w:rPr>
          <w:sz w:val="22"/>
          <w:szCs w:val="22"/>
        </w:rPr>
      </w:pPr>
    </w:p>
    <w:p w14:paraId="733932EC" w14:textId="77777777" w:rsidR="00CA72A0" w:rsidRPr="00BB180F" w:rsidRDefault="00CA72A0" w:rsidP="00D20F91">
      <w:pPr>
        <w:spacing w:line="360" w:lineRule="auto"/>
        <w:rPr>
          <w:sz w:val="22"/>
          <w:szCs w:val="22"/>
        </w:rPr>
      </w:pPr>
      <w:r w:rsidRPr="00BB180F">
        <w:rPr>
          <w:sz w:val="22"/>
          <w:szCs w:val="22"/>
        </w:rP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Pr="00BB180F" w:rsidRDefault="00CA72A0" w:rsidP="00D20F91">
      <w:pPr>
        <w:spacing w:line="360" w:lineRule="auto"/>
        <w:rPr>
          <w:sz w:val="22"/>
          <w:szCs w:val="22"/>
        </w:rPr>
      </w:pPr>
    </w:p>
    <w:p w14:paraId="265D96A6" w14:textId="77777777" w:rsidR="00CA72A0" w:rsidRPr="00BB180F" w:rsidRDefault="00CA72A0" w:rsidP="00D20F91">
      <w:pPr>
        <w:spacing w:line="360" w:lineRule="auto"/>
        <w:rPr>
          <w:sz w:val="22"/>
          <w:szCs w:val="22"/>
        </w:rPr>
      </w:pPr>
      <w:r w:rsidRPr="00BB180F">
        <w:rPr>
          <w:sz w:val="22"/>
          <w:szCs w:val="22"/>
        </w:rP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Pr="00BB180F" w:rsidRDefault="00CA72A0" w:rsidP="00D20F91">
      <w:pPr>
        <w:spacing w:line="360" w:lineRule="auto"/>
        <w:rPr>
          <w:sz w:val="22"/>
          <w:szCs w:val="22"/>
        </w:rPr>
      </w:pPr>
      <w:r w:rsidRPr="00BB180F">
        <w:rPr>
          <w:sz w:val="22"/>
          <w:szCs w:val="22"/>
        </w:rP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lastRenderedPageBreak/>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Pr="00BB180F" w:rsidRDefault="00CA72A0" w:rsidP="00D20F91">
      <w:pPr>
        <w:spacing w:line="360" w:lineRule="auto"/>
        <w:rPr>
          <w:sz w:val="22"/>
          <w:szCs w:val="22"/>
        </w:rPr>
      </w:pPr>
      <w:r w:rsidRPr="00BB180F">
        <w:rPr>
          <w:sz w:val="22"/>
          <w:szCs w:val="22"/>
        </w:rPr>
        <w:t>This risk does not occur in a disruptive way. ChatGPT-4 api access remains stable during the whole implementation and testing process. No unexpected downtime occurred during testing or survey data collection.</w:t>
      </w:r>
    </w:p>
    <w:p w14:paraId="2FE1B362" w14:textId="77777777" w:rsidR="00CA72A0" w:rsidRPr="00BB180F" w:rsidRDefault="00CA72A0" w:rsidP="00D20F91">
      <w:pPr>
        <w:spacing w:line="360" w:lineRule="auto"/>
        <w:rPr>
          <w:sz w:val="22"/>
          <w:szCs w:val="22"/>
        </w:rPr>
      </w:pPr>
    </w:p>
    <w:p w14:paraId="00AB9624" w14:textId="77777777" w:rsidR="00CA72A0" w:rsidRPr="00BB180F" w:rsidRDefault="00CA72A0" w:rsidP="00D20F91">
      <w:pPr>
        <w:spacing w:line="360" w:lineRule="auto"/>
        <w:rPr>
          <w:sz w:val="22"/>
          <w:szCs w:val="22"/>
        </w:rPr>
      </w:pPr>
      <w:r w:rsidRPr="00BB180F">
        <w:rPr>
          <w:sz w:val="22"/>
          <w:szCs w:val="22"/>
        </w:rP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Pr="00BB180F" w:rsidRDefault="00CA72A0" w:rsidP="00D20F91">
      <w:pPr>
        <w:spacing w:line="360" w:lineRule="auto"/>
        <w:rPr>
          <w:sz w:val="22"/>
          <w:szCs w:val="22"/>
        </w:rPr>
      </w:pPr>
    </w:p>
    <w:p w14:paraId="3C62D24A" w14:textId="77777777" w:rsidR="00CA72A0" w:rsidRPr="00BB180F" w:rsidRDefault="00CA72A0" w:rsidP="00D20F91">
      <w:pPr>
        <w:spacing w:line="360" w:lineRule="auto"/>
        <w:rPr>
          <w:sz w:val="22"/>
          <w:szCs w:val="22"/>
        </w:rPr>
      </w:pPr>
      <w:r w:rsidRPr="00BB180F">
        <w:rPr>
          <w:sz w:val="22"/>
          <w:szCs w:val="22"/>
        </w:rP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Pr="00BB180F" w:rsidRDefault="00CA72A0" w:rsidP="00D20F91">
      <w:pPr>
        <w:spacing w:line="360" w:lineRule="auto"/>
        <w:rPr>
          <w:sz w:val="22"/>
          <w:szCs w:val="22"/>
        </w:rPr>
      </w:pPr>
    </w:p>
    <w:p w14:paraId="0B9A6E36" w14:textId="77777777" w:rsidR="00CA72A0" w:rsidRPr="00BB180F" w:rsidRDefault="00CA72A0" w:rsidP="00D20F91">
      <w:pPr>
        <w:spacing w:line="360" w:lineRule="auto"/>
        <w:rPr>
          <w:sz w:val="22"/>
          <w:szCs w:val="22"/>
        </w:rPr>
      </w:pPr>
      <w:r w:rsidRPr="00BB180F">
        <w:rPr>
          <w:sz w:val="22"/>
          <w:szCs w:val="22"/>
        </w:rPr>
        <w:t>Finally, a smaller buffer period is built into the project timeline. It did not let some minor delays affect the final delivery. Therefore, the mitigation strategy worked effectively.</w:t>
      </w: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64" w:name="_Toc217004289"/>
      <w:r>
        <w:t>8.10 LEPSI Impact Evaluation</w:t>
      </w:r>
      <w:bookmarkEnd w:id="164"/>
    </w:p>
    <w:p w14:paraId="2B7BF53D" w14:textId="77777777" w:rsidR="004A2C85" w:rsidRPr="00BB180F" w:rsidRDefault="004A2C85" w:rsidP="00D20F91">
      <w:pPr>
        <w:spacing w:line="360" w:lineRule="auto"/>
        <w:rPr>
          <w:sz w:val="22"/>
          <w:szCs w:val="22"/>
        </w:rPr>
      </w:pPr>
      <w:r w:rsidRPr="00BB180F">
        <w:rPr>
          <w:sz w:val="22"/>
          <w:szCs w:val="22"/>
        </w:rPr>
        <w:t xml:space="preserve">This section discusses the </w:t>
      </w:r>
      <w:r w:rsidRPr="00BB180F">
        <w:rPr>
          <w:b/>
          <w:bCs/>
          <w:sz w:val="22"/>
          <w:szCs w:val="22"/>
        </w:rPr>
        <w:t xml:space="preserve">Legal, Ethical, Professional, and Social impact </w:t>
      </w:r>
      <w:r w:rsidRPr="00BB180F">
        <w:rPr>
          <w:sz w:val="22"/>
          <w:szCs w:val="22"/>
        </w:rP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Pr="00BB180F" w:rsidRDefault="004A2C85" w:rsidP="00D20F91">
      <w:pPr>
        <w:spacing w:line="360" w:lineRule="auto"/>
        <w:rPr>
          <w:sz w:val="22"/>
          <w:szCs w:val="22"/>
        </w:rPr>
      </w:pPr>
      <w:r w:rsidRPr="00BB180F">
        <w:rPr>
          <w:sz w:val="22"/>
          <w:szCs w:val="22"/>
        </w:rPr>
        <w:t xml:space="preserve">When it comes to legal impact, it is important to consider </w:t>
      </w:r>
      <w:r w:rsidRPr="00BB180F">
        <w:rPr>
          <w:b/>
          <w:bCs/>
          <w:sz w:val="22"/>
          <w:szCs w:val="22"/>
        </w:rPr>
        <w:t>data protection</w:t>
      </w:r>
      <w:r w:rsidRPr="00BB180F">
        <w:rPr>
          <w:sz w:val="22"/>
          <w:szCs w:val="22"/>
        </w:rPr>
        <w:t xml:space="preserve">, </w:t>
      </w:r>
      <w:r w:rsidRPr="00BB180F">
        <w:rPr>
          <w:b/>
          <w:bCs/>
          <w:sz w:val="22"/>
          <w:szCs w:val="22"/>
        </w:rPr>
        <w:t>transparency</w:t>
      </w:r>
      <w:r w:rsidRPr="00BB180F">
        <w:rPr>
          <w:sz w:val="22"/>
          <w:szCs w:val="22"/>
        </w:rPr>
        <w:t xml:space="preserve">, and </w:t>
      </w:r>
      <w:r w:rsidRPr="00BB180F">
        <w:rPr>
          <w:b/>
          <w:bCs/>
          <w:sz w:val="22"/>
          <w:szCs w:val="22"/>
        </w:rPr>
        <w:t>regulatory compliance</w:t>
      </w:r>
      <w:r w:rsidRPr="00BB180F">
        <w:rPr>
          <w:sz w:val="22"/>
          <w:szCs w:val="22"/>
        </w:rP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Pr="00BB180F" w:rsidRDefault="004A2C85" w:rsidP="00D20F91">
      <w:pPr>
        <w:spacing w:line="360" w:lineRule="auto"/>
        <w:rPr>
          <w:sz w:val="22"/>
          <w:szCs w:val="22"/>
        </w:rPr>
      </w:pPr>
    </w:p>
    <w:p w14:paraId="7C536D7E" w14:textId="77777777" w:rsidR="004A2C85" w:rsidRPr="00BB180F" w:rsidRDefault="004A2C85" w:rsidP="00D20F91">
      <w:pPr>
        <w:spacing w:line="360" w:lineRule="auto"/>
        <w:rPr>
          <w:sz w:val="22"/>
          <w:szCs w:val="22"/>
        </w:rPr>
      </w:pPr>
      <w:r w:rsidRPr="00BB180F">
        <w:rPr>
          <w:sz w:val="22"/>
          <w:szCs w:val="22"/>
        </w:rPr>
        <w:lastRenderedPageBreak/>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Pr="00BB180F" w:rsidRDefault="004A2C85" w:rsidP="00D20F91">
      <w:pPr>
        <w:spacing w:line="360" w:lineRule="auto"/>
        <w:rPr>
          <w:sz w:val="22"/>
          <w:szCs w:val="22"/>
        </w:rPr>
      </w:pPr>
    </w:p>
    <w:p w14:paraId="489BC047" w14:textId="21B4FD6F" w:rsidR="004A2C85" w:rsidRPr="00BB180F" w:rsidRDefault="004A2C85" w:rsidP="00D20F91">
      <w:pPr>
        <w:spacing w:line="360" w:lineRule="auto"/>
        <w:rPr>
          <w:sz w:val="22"/>
          <w:szCs w:val="22"/>
        </w:rPr>
      </w:pPr>
      <w:r w:rsidRPr="00BB180F">
        <w:rPr>
          <w:sz w:val="22"/>
          <w:szCs w:val="22"/>
        </w:rPr>
        <w:t>Explainability is another thing that supports legal compliance. Financial regulators mandate giving reasons for decisions. The XAI approach in the chatbot system directly addresses that need. These are steps that were taken in the system,</w:t>
      </w:r>
    </w:p>
    <w:p w14:paraId="1A2C38B0"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Clear AI disclosure is provided.</w:t>
      </w:r>
    </w:p>
    <w:p w14:paraId="2D878A0F"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Explanations are there to support regulatory transparency.</w:t>
      </w:r>
    </w:p>
    <w:p w14:paraId="43C83E49" w14:textId="77777777" w:rsidR="004A2C85" w:rsidRPr="00BB180F" w:rsidRDefault="004A2C85" w:rsidP="00D20F91">
      <w:pPr>
        <w:spacing w:line="360" w:lineRule="auto"/>
        <w:rPr>
          <w:sz w:val="22"/>
          <w:szCs w:val="22"/>
        </w:rPr>
      </w:pPr>
    </w:p>
    <w:p w14:paraId="740A5261" w14:textId="77777777" w:rsidR="004A2C85" w:rsidRPr="00BB180F" w:rsidRDefault="004A2C85" w:rsidP="00D20F91">
      <w:pPr>
        <w:spacing w:line="360" w:lineRule="auto"/>
        <w:rPr>
          <w:sz w:val="22"/>
          <w:szCs w:val="22"/>
        </w:rPr>
      </w:pPr>
      <w:r w:rsidRPr="00BB180F">
        <w:rPr>
          <w:sz w:val="22"/>
          <w:szCs w:val="22"/>
        </w:rP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t>Ethical Impact</w:t>
      </w:r>
    </w:p>
    <w:p w14:paraId="7DD20EA8" w14:textId="77777777" w:rsidR="004A2C85" w:rsidRPr="00BB180F" w:rsidRDefault="004A2C85" w:rsidP="00D20F91">
      <w:pPr>
        <w:spacing w:line="360" w:lineRule="auto"/>
        <w:rPr>
          <w:sz w:val="22"/>
          <w:szCs w:val="22"/>
        </w:rPr>
      </w:pPr>
      <w:r w:rsidRPr="00BB180F">
        <w:rPr>
          <w:sz w:val="22"/>
          <w:szCs w:val="22"/>
        </w:rPr>
        <w:t xml:space="preserve">Ethical concerns are really important to this study. When it comes to that, </w:t>
      </w:r>
      <w:r w:rsidRPr="00BB180F">
        <w:rPr>
          <w:b/>
          <w:bCs/>
          <w:sz w:val="22"/>
          <w:szCs w:val="22"/>
        </w:rPr>
        <w:t xml:space="preserve">fairness </w:t>
      </w:r>
      <w:r w:rsidRPr="00BB180F">
        <w:rPr>
          <w:sz w:val="22"/>
          <w:szCs w:val="22"/>
        </w:rPr>
        <w:t>is one concern. An AI system can be biased. The explanation layer shows which factors influence the decisions. This visibility helps to detect bias. It does not hide the logic behind the model’s decision.</w:t>
      </w:r>
    </w:p>
    <w:p w14:paraId="7E8948DA" w14:textId="77777777" w:rsidR="004A2C85" w:rsidRPr="00BB180F" w:rsidRDefault="004A2C85" w:rsidP="00D20F91">
      <w:pPr>
        <w:spacing w:line="360" w:lineRule="auto"/>
        <w:rPr>
          <w:sz w:val="22"/>
          <w:szCs w:val="22"/>
        </w:rPr>
      </w:pPr>
    </w:p>
    <w:p w14:paraId="73BCBCC4" w14:textId="77777777" w:rsidR="004A2C85" w:rsidRPr="00BB180F" w:rsidRDefault="004A2C85" w:rsidP="00D20F91">
      <w:pPr>
        <w:spacing w:line="360" w:lineRule="auto"/>
        <w:rPr>
          <w:sz w:val="22"/>
          <w:szCs w:val="22"/>
        </w:rPr>
      </w:pPr>
      <w:r w:rsidRPr="00BB180F">
        <w:rPr>
          <w:sz w:val="22"/>
          <w:szCs w:val="22"/>
        </w:rPr>
        <w:t xml:space="preserve">Another important concern is </w:t>
      </w:r>
      <w:r w:rsidRPr="00BB180F">
        <w:rPr>
          <w:b/>
          <w:bCs/>
          <w:sz w:val="22"/>
          <w:szCs w:val="22"/>
        </w:rPr>
        <w:t>user manipulation.</w:t>
      </w:r>
      <w:r w:rsidRPr="00BB180F">
        <w:rPr>
          <w:sz w:val="22"/>
          <w:szCs w:val="22"/>
        </w:rPr>
        <w:t xml:space="preserve"> An explanation could persuade the users unfairly. To mitigate this, the explanation remains factual. They do not contain emotional language. They focus on overservable inputs.</w:t>
      </w:r>
    </w:p>
    <w:p w14:paraId="2AA2A8DC" w14:textId="77777777" w:rsidR="004A2C85" w:rsidRPr="00BB180F" w:rsidRDefault="004A2C85" w:rsidP="00D20F91">
      <w:pPr>
        <w:spacing w:line="360" w:lineRule="auto"/>
        <w:rPr>
          <w:sz w:val="22"/>
          <w:szCs w:val="22"/>
        </w:rPr>
      </w:pPr>
    </w:p>
    <w:p w14:paraId="3D34CAED" w14:textId="77777777" w:rsidR="004A2C85" w:rsidRPr="00BB180F" w:rsidRDefault="004A2C85" w:rsidP="00D20F91">
      <w:pPr>
        <w:spacing w:line="360" w:lineRule="auto"/>
        <w:rPr>
          <w:sz w:val="22"/>
          <w:szCs w:val="22"/>
        </w:rPr>
      </w:pPr>
      <w:r w:rsidRPr="00BB180F">
        <w:rPr>
          <w:sz w:val="22"/>
          <w:szCs w:val="22"/>
        </w:rPr>
        <w:t xml:space="preserve">Another concern is </w:t>
      </w:r>
      <w:r w:rsidRPr="00BB180F">
        <w:rPr>
          <w:b/>
          <w:bCs/>
          <w:sz w:val="22"/>
          <w:szCs w:val="22"/>
        </w:rPr>
        <w:t xml:space="preserve">user trust. </w:t>
      </w:r>
      <w:r w:rsidRPr="00BB180F">
        <w:rPr>
          <w:sz w:val="22"/>
          <w:szCs w:val="22"/>
        </w:rPr>
        <w:t>Users might rely too much on AI without going into a real financial institution for this kind of financial service. The system avoids strong claims. These are the steps taken to mitigate the impact,</w:t>
      </w:r>
    </w:p>
    <w:p w14:paraId="2D59B91F" w14:textId="77777777" w:rsidR="004A2C85" w:rsidRPr="00BB180F" w:rsidRDefault="004A2C85" w:rsidP="00D20F91">
      <w:pPr>
        <w:spacing w:line="360" w:lineRule="auto"/>
        <w:rPr>
          <w:sz w:val="22"/>
          <w:szCs w:val="22"/>
        </w:rPr>
      </w:pPr>
    </w:p>
    <w:p w14:paraId="661F97A0"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Use neutral explanation language.</w:t>
      </w:r>
    </w:p>
    <w:p w14:paraId="6508CC42"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No emotional language.</w:t>
      </w:r>
    </w:p>
    <w:p w14:paraId="1D90F8D7"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System limitations are clearly shown.</w:t>
      </w:r>
    </w:p>
    <w:p w14:paraId="5DA7030E" w14:textId="77777777" w:rsidR="004A2C85" w:rsidRPr="00BB180F" w:rsidRDefault="004A2C85" w:rsidP="00D20F91">
      <w:pPr>
        <w:spacing w:line="360" w:lineRule="auto"/>
        <w:rPr>
          <w:sz w:val="22"/>
          <w:szCs w:val="22"/>
        </w:rPr>
      </w:pPr>
    </w:p>
    <w:p w14:paraId="30EF2A82" w14:textId="707E7A34" w:rsidR="004A2C85" w:rsidRPr="004A2C85" w:rsidRDefault="004A2C85" w:rsidP="00D20F91">
      <w:pPr>
        <w:pStyle w:val="Heading4"/>
        <w:spacing w:line="360" w:lineRule="auto"/>
      </w:pPr>
      <w:r>
        <w:t>Professional Impact</w:t>
      </w:r>
    </w:p>
    <w:p w14:paraId="3CD978A1" w14:textId="77777777" w:rsidR="004A2C85" w:rsidRPr="00BB180F" w:rsidRDefault="004A2C85" w:rsidP="00D20F91">
      <w:pPr>
        <w:spacing w:line="360" w:lineRule="auto"/>
        <w:rPr>
          <w:sz w:val="22"/>
          <w:szCs w:val="22"/>
        </w:rPr>
      </w:pPr>
      <w:r w:rsidRPr="00BB180F">
        <w:rPr>
          <w:sz w:val="22"/>
          <w:szCs w:val="22"/>
        </w:rP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Pr="00BB180F" w:rsidRDefault="004A2C85" w:rsidP="00D20F91">
      <w:pPr>
        <w:spacing w:line="360" w:lineRule="auto"/>
        <w:rPr>
          <w:sz w:val="22"/>
          <w:szCs w:val="22"/>
        </w:rPr>
      </w:pPr>
    </w:p>
    <w:p w14:paraId="0115DD9B" w14:textId="17F4B600" w:rsidR="004A2C85" w:rsidRPr="00BB180F" w:rsidRDefault="004A2C85" w:rsidP="00D20F91">
      <w:pPr>
        <w:spacing w:line="360" w:lineRule="auto"/>
        <w:rPr>
          <w:sz w:val="22"/>
          <w:szCs w:val="22"/>
        </w:rPr>
      </w:pPr>
      <w:r w:rsidRPr="00BB180F">
        <w:rPr>
          <w:sz w:val="22"/>
          <w:szCs w:val="22"/>
        </w:rP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3EE330B7"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Provides transparent documentation.</w:t>
      </w:r>
    </w:p>
    <w:p w14:paraId="2CD0B92B"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Pr="00BB180F" w:rsidRDefault="004A2C85" w:rsidP="00D20F91">
      <w:pPr>
        <w:spacing w:line="360" w:lineRule="auto"/>
        <w:rPr>
          <w:sz w:val="22"/>
          <w:szCs w:val="22"/>
        </w:rPr>
      </w:pPr>
      <w:r w:rsidRPr="00BB180F">
        <w:rPr>
          <w:sz w:val="22"/>
          <w:szCs w:val="22"/>
        </w:rPr>
        <w:t xml:space="preserve">When it comes to social impact, </w:t>
      </w:r>
      <w:r w:rsidRPr="00BB180F">
        <w:rPr>
          <w:b/>
          <w:bCs/>
          <w:sz w:val="22"/>
          <w:szCs w:val="22"/>
        </w:rPr>
        <w:t>access, trust, and understanding</w:t>
      </w:r>
      <w:r w:rsidRPr="00BB180F">
        <w:rPr>
          <w:sz w:val="22"/>
          <w:szCs w:val="22"/>
        </w:rPr>
        <w:t xml:space="preserve"> are important. Explainable chatbots describe their decision-making process. Therefore, users understand why outcomes appear. This support informed decision-making.</w:t>
      </w:r>
    </w:p>
    <w:p w14:paraId="13839CD3" w14:textId="77777777" w:rsidR="004A2C85" w:rsidRPr="00BB180F" w:rsidRDefault="004A2C85" w:rsidP="00D20F91">
      <w:pPr>
        <w:spacing w:line="360" w:lineRule="auto"/>
        <w:rPr>
          <w:sz w:val="22"/>
          <w:szCs w:val="22"/>
        </w:rPr>
      </w:pPr>
    </w:p>
    <w:p w14:paraId="3B23F8CF" w14:textId="77777777" w:rsidR="004A2C85" w:rsidRPr="00BB180F" w:rsidRDefault="004A2C85" w:rsidP="00D20F91">
      <w:pPr>
        <w:spacing w:line="360" w:lineRule="auto"/>
        <w:rPr>
          <w:sz w:val="22"/>
          <w:szCs w:val="22"/>
        </w:rPr>
      </w:pPr>
      <w:r w:rsidRPr="00BB180F">
        <w:rPr>
          <w:sz w:val="22"/>
          <w:szCs w:val="22"/>
        </w:rP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Pr="00BB180F" w:rsidRDefault="004A2C85" w:rsidP="00D20F91">
      <w:pPr>
        <w:spacing w:line="360" w:lineRule="auto"/>
        <w:rPr>
          <w:sz w:val="22"/>
          <w:szCs w:val="22"/>
        </w:rPr>
      </w:pPr>
    </w:p>
    <w:p w14:paraId="3373BBD9" w14:textId="215030D1" w:rsidR="004A2C85" w:rsidRPr="00BB180F" w:rsidRDefault="004A2C85" w:rsidP="00D20F91">
      <w:pPr>
        <w:spacing w:line="360" w:lineRule="auto"/>
        <w:rPr>
          <w:sz w:val="22"/>
          <w:szCs w:val="22"/>
        </w:rPr>
      </w:pPr>
      <w:r w:rsidRPr="00BB180F">
        <w:rPr>
          <w:sz w:val="22"/>
          <w:szCs w:val="22"/>
        </w:rPr>
        <w:t>However, the study also recognises risk. Some users do not trust AI. Some may feel uncomfortable with the system. Clear explanations help reduce this concern. These are the steps taken to minimise the negative social impact,</w:t>
      </w:r>
    </w:p>
    <w:p w14:paraId="79FA5371"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Providing simple language explanations.</w:t>
      </w:r>
    </w:p>
    <w:p w14:paraId="135FFE34"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Clear communication style.</w:t>
      </w:r>
    </w:p>
    <w:p w14:paraId="64A7D6CC" w14:textId="77777777" w:rsidR="004A2C85" w:rsidRPr="00BB180F" w:rsidRDefault="004A2C85" w:rsidP="00D20F91">
      <w:pPr>
        <w:spacing w:line="360" w:lineRule="auto"/>
        <w:rPr>
          <w:sz w:val="22"/>
          <w:szCs w:val="22"/>
        </w:rPr>
      </w:pPr>
    </w:p>
    <w:p w14:paraId="15E83C02" w14:textId="77777777" w:rsidR="004A2C85" w:rsidRPr="00BB180F" w:rsidRDefault="004A2C85" w:rsidP="00D20F91">
      <w:pPr>
        <w:spacing w:line="360" w:lineRule="auto"/>
        <w:rPr>
          <w:sz w:val="22"/>
          <w:szCs w:val="22"/>
        </w:rPr>
      </w:pPr>
      <w:r w:rsidRPr="00BB180F">
        <w:rPr>
          <w:sz w:val="22"/>
          <w:szCs w:val="22"/>
        </w:rPr>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t>Overall LEPSI Evaluation</w:t>
      </w:r>
    </w:p>
    <w:p w14:paraId="2C81956D" w14:textId="1C6D72EE" w:rsidR="00F74DDE" w:rsidRPr="00623CD3" w:rsidRDefault="004A2C85" w:rsidP="00D20F91">
      <w:pPr>
        <w:spacing w:line="360" w:lineRule="auto"/>
        <w:rPr>
          <w:sz w:val="22"/>
          <w:szCs w:val="22"/>
        </w:rPr>
      </w:pPr>
      <w:r w:rsidRPr="00BB180F">
        <w:rPr>
          <w:sz w:val="22"/>
          <w:szCs w:val="22"/>
        </w:rPr>
        <w:t xml:space="preserve">This study creates an impact on legal, ethical, professional, and social dimensions. There are some identified risks. They are acknowledged, and mitigation steps were taken to reduce the negative impact. </w:t>
      </w:r>
    </w:p>
    <w:p w14:paraId="60F892A7" w14:textId="21B8D085" w:rsidR="00FA629D" w:rsidRDefault="00A64C4F" w:rsidP="00F20171">
      <w:pPr>
        <w:spacing w:line="360" w:lineRule="auto"/>
      </w:pPr>
      <w:r w:rsidRPr="00A64C4F">
        <w:rPr>
          <w:noProof/>
          <w14:ligatures w14:val="standardContextual"/>
        </w:rPr>
        <w:pict w14:anchorId="349E8AD1">
          <v:rect id="_x0000_i1027" alt="" style="width:451.3pt;height:.05pt;mso-width-percent:0;mso-height-percent:0;mso-width-percent:0;mso-height-percent:0" o:hralign="center" o:hrstd="t" o:hr="t" fillcolor="#a0a0a0" stroked="f"/>
        </w:pict>
      </w:r>
    </w:p>
    <w:p w14:paraId="36DE6866" w14:textId="4A24402E" w:rsidR="00F54568" w:rsidRPr="00F54568" w:rsidRDefault="008E227D" w:rsidP="00F20171">
      <w:pPr>
        <w:pStyle w:val="Heading1"/>
        <w:spacing w:before="120" w:after="120" w:line="360" w:lineRule="auto"/>
      </w:pPr>
      <w:bookmarkStart w:id="165" w:name="_Toc217004290"/>
      <w:r>
        <w:lastRenderedPageBreak/>
        <w:t xml:space="preserve">Chapter 9 </w:t>
      </w:r>
      <w:r w:rsidR="00F54568">
        <w:t>–</w:t>
      </w:r>
      <w:r>
        <w:t xml:space="preserve"> Conclusion</w:t>
      </w:r>
      <w:bookmarkEnd w:id="165"/>
    </w:p>
    <w:p w14:paraId="6895147D" w14:textId="3B1EF6F2" w:rsidR="00F54568" w:rsidRDefault="00F54568" w:rsidP="00D20F91">
      <w:pPr>
        <w:pStyle w:val="Heading2"/>
        <w:spacing w:before="120" w:after="120" w:line="360" w:lineRule="auto"/>
      </w:pPr>
      <w:bookmarkStart w:id="166" w:name="_Toc217004291"/>
      <w:r>
        <w:t>9.1 Project Overview and Reflection</w:t>
      </w:r>
      <w:bookmarkEnd w:id="166"/>
    </w:p>
    <w:p w14:paraId="3A3FEE3B" w14:textId="77777777" w:rsidR="00F54568" w:rsidRPr="00F20171" w:rsidRDefault="00F54568" w:rsidP="00D20F91">
      <w:pPr>
        <w:spacing w:line="360" w:lineRule="auto"/>
        <w:rPr>
          <w:sz w:val="22"/>
          <w:szCs w:val="22"/>
        </w:rPr>
      </w:pPr>
      <w:r w:rsidRPr="00F20171">
        <w:rPr>
          <w:sz w:val="22"/>
          <w:szCs w:val="22"/>
        </w:rP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Pr="00F20171" w:rsidRDefault="00F54568" w:rsidP="00D20F91">
      <w:pPr>
        <w:spacing w:line="360" w:lineRule="auto"/>
        <w:rPr>
          <w:sz w:val="22"/>
          <w:szCs w:val="22"/>
        </w:rPr>
      </w:pPr>
    </w:p>
    <w:p w14:paraId="4B96A440" w14:textId="6BBEF196" w:rsidR="00F74DDE" w:rsidRPr="00F20171" w:rsidRDefault="00F54568" w:rsidP="00F20171">
      <w:pPr>
        <w:spacing w:line="360" w:lineRule="auto"/>
        <w:rPr>
          <w:sz w:val="22"/>
          <w:szCs w:val="22"/>
        </w:rPr>
      </w:pPr>
      <w:r w:rsidRPr="00F20171">
        <w:rPr>
          <w:sz w:val="22"/>
          <w:szCs w:val="22"/>
        </w:rPr>
        <w:t xml:space="preserve">The study starts from problem identification, and moves to implementation, then evaluation within a fixed timeframe. The whole process consists of research, system design, development, testing, and evaluation. </w:t>
      </w:r>
    </w:p>
    <w:p w14:paraId="17E1682C" w14:textId="2DF4796F" w:rsidR="00F54568" w:rsidRDefault="00F54568" w:rsidP="00D20F91">
      <w:pPr>
        <w:pStyle w:val="Heading2"/>
        <w:spacing w:before="120" w:after="120" w:line="360" w:lineRule="auto"/>
      </w:pPr>
      <w:bookmarkStart w:id="167" w:name="_Toc217004292"/>
      <w:r>
        <w:t>9.2 Challenges Faced During the Project</w:t>
      </w:r>
      <w:bookmarkEnd w:id="167"/>
    </w:p>
    <w:p w14:paraId="3D6629DD" w14:textId="77777777" w:rsidR="00F54568" w:rsidRPr="00F20171" w:rsidRDefault="00F54568" w:rsidP="00D20F91">
      <w:pPr>
        <w:spacing w:line="360" w:lineRule="auto"/>
        <w:rPr>
          <w:sz w:val="22"/>
          <w:szCs w:val="22"/>
        </w:rPr>
      </w:pPr>
      <w:r w:rsidRPr="00F20171">
        <w:rPr>
          <w:sz w:val="22"/>
          <w:szCs w:val="22"/>
        </w:rPr>
        <w:t>Several challenges came along during the process at all stages of it.</w:t>
      </w:r>
    </w:p>
    <w:p w14:paraId="1360E0E0" w14:textId="77777777" w:rsidR="00F54568" w:rsidRPr="00F20171" w:rsidRDefault="00F54568" w:rsidP="00D20F91">
      <w:pPr>
        <w:spacing w:line="360" w:lineRule="auto"/>
        <w:rPr>
          <w:sz w:val="22"/>
          <w:szCs w:val="22"/>
        </w:rPr>
      </w:pPr>
    </w:p>
    <w:p w14:paraId="069F9FD6" w14:textId="77777777" w:rsidR="00F54568" w:rsidRPr="00F20171" w:rsidRDefault="00F54568" w:rsidP="00D20F91">
      <w:pPr>
        <w:spacing w:line="360" w:lineRule="auto"/>
        <w:rPr>
          <w:sz w:val="22"/>
          <w:szCs w:val="22"/>
        </w:rPr>
      </w:pPr>
      <w:r w:rsidRPr="00F20171">
        <w:rPr>
          <w:sz w:val="22"/>
          <w:szCs w:val="22"/>
        </w:rP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Pr="00F20171" w:rsidRDefault="00F54568" w:rsidP="00D20F91">
      <w:pPr>
        <w:spacing w:line="360" w:lineRule="auto"/>
        <w:rPr>
          <w:sz w:val="22"/>
          <w:szCs w:val="22"/>
        </w:rPr>
      </w:pPr>
    </w:p>
    <w:p w14:paraId="4A1A375D" w14:textId="77777777" w:rsidR="00F54568" w:rsidRPr="00F20171" w:rsidRDefault="00F54568" w:rsidP="00D20F91">
      <w:pPr>
        <w:spacing w:line="360" w:lineRule="auto"/>
        <w:rPr>
          <w:sz w:val="22"/>
          <w:szCs w:val="22"/>
        </w:rPr>
      </w:pPr>
      <w:r w:rsidRPr="00F20171">
        <w:rPr>
          <w:sz w:val="22"/>
          <w:szCs w:val="22"/>
        </w:rP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Pr="00F20171" w:rsidRDefault="00F54568" w:rsidP="00D20F91">
      <w:pPr>
        <w:spacing w:line="360" w:lineRule="auto"/>
        <w:rPr>
          <w:sz w:val="22"/>
          <w:szCs w:val="22"/>
        </w:rPr>
      </w:pPr>
    </w:p>
    <w:p w14:paraId="00253CF5" w14:textId="77777777" w:rsidR="00F54568" w:rsidRPr="00F20171" w:rsidRDefault="00F54568" w:rsidP="00D20F91">
      <w:pPr>
        <w:spacing w:line="360" w:lineRule="auto"/>
        <w:rPr>
          <w:sz w:val="22"/>
          <w:szCs w:val="22"/>
        </w:rPr>
      </w:pPr>
      <w:r w:rsidRPr="00F20171">
        <w:rPr>
          <w:sz w:val="22"/>
          <w:szCs w:val="22"/>
        </w:rP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Pr="00F20171" w:rsidRDefault="00F54568" w:rsidP="00D20F91">
      <w:pPr>
        <w:spacing w:line="360" w:lineRule="auto"/>
        <w:rPr>
          <w:sz w:val="22"/>
          <w:szCs w:val="22"/>
        </w:rPr>
      </w:pPr>
    </w:p>
    <w:p w14:paraId="2E2EF730" w14:textId="77777777" w:rsidR="00F54568" w:rsidRPr="00F20171" w:rsidRDefault="00F54568" w:rsidP="00D20F91">
      <w:pPr>
        <w:spacing w:line="360" w:lineRule="auto"/>
        <w:rPr>
          <w:sz w:val="22"/>
          <w:szCs w:val="22"/>
        </w:rPr>
      </w:pPr>
      <w:r w:rsidRPr="00F20171">
        <w:rPr>
          <w:sz w:val="22"/>
          <w:szCs w:val="22"/>
        </w:rP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Pr="00F20171" w:rsidRDefault="00F54568" w:rsidP="00D20F91">
      <w:pPr>
        <w:spacing w:line="360" w:lineRule="auto"/>
        <w:rPr>
          <w:sz w:val="22"/>
          <w:szCs w:val="22"/>
        </w:rPr>
      </w:pPr>
    </w:p>
    <w:p w14:paraId="232B243E" w14:textId="77777777" w:rsidR="00F54568" w:rsidRPr="00F20171" w:rsidRDefault="00F54568" w:rsidP="00D20F91">
      <w:pPr>
        <w:spacing w:line="360" w:lineRule="auto"/>
        <w:rPr>
          <w:sz w:val="22"/>
          <w:szCs w:val="22"/>
        </w:rPr>
      </w:pPr>
      <w:r w:rsidRPr="00F20171">
        <w:rPr>
          <w:sz w:val="22"/>
          <w:szCs w:val="22"/>
        </w:rP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Pr="00F20171" w:rsidRDefault="00F54568" w:rsidP="00D20F91">
      <w:pPr>
        <w:spacing w:line="360" w:lineRule="auto"/>
        <w:rPr>
          <w:sz w:val="22"/>
          <w:szCs w:val="22"/>
        </w:rPr>
      </w:pPr>
    </w:p>
    <w:p w14:paraId="0BD4B1C6" w14:textId="77777777" w:rsidR="00F54568" w:rsidRPr="00F20171" w:rsidRDefault="00F54568" w:rsidP="00D20F91">
      <w:pPr>
        <w:spacing w:line="360" w:lineRule="auto"/>
        <w:rPr>
          <w:sz w:val="22"/>
          <w:szCs w:val="22"/>
        </w:rPr>
      </w:pPr>
      <w:r w:rsidRPr="00F20171">
        <w:rPr>
          <w:sz w:val="22"/>
          <w:szCs w:val="22"/>
        </w:rP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Pr="00F20171" w:rsidRDefault="00F54568" w:rsidP="00D20F91">
      <w:pPr>
        <w:spacing w:line="360" w:lineRule="auto"/>
        <w:rPr>
          <w:sz w:val="22"/>
          <w:szCs w:val="22"/>
        </w:rPr>
      </w:pPr>
    </w:p>
    <w:p w14:paraId="525C5C1C" w14:textId="77777777" w:rsidR="00F54568" w:rsidRPr="00F20171" w:rsidRDefault="00F54568" w:rsidP="00D20F91">
      <w:pPr>
        <w:spacing w:line="360" w:lineRule="auto"/>
        <w:rPr>
          <w:sz w:val="22"/>
          <w:szCs w:val="22"/>
        </w:rPr>
      </w:pPr>
      <w:r w:rsidRPr="00F20171">
        <w:rPr>
          <w:sz w:val="22"/>
          <w:szCs w:val="22"/>
        </w:rP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68" w:name="_Toc217004293"/>
      <w:r>
        <w:t>9.3 Evidence of Achievement of Learning Outcomes</w:t>
      </w:r>
      <w:bookmarkEnd w:id="168"/>
      <w:r>
        <w:t xml:space="preserve"> </w:t>
      </w:r>
    </w:p>
    <w:p w14:paraId="6A225A9E" w14:textId="77777777" w:rsidR="00F54568" w:rsidRPr="00F20171" w:rsidRDefault="00F54568" w:rsidP="00D20F91">
      <w:pPr>
        <w:spacing w:line="360" w:lineRule="auto"/>
        <w:rPr>
          <w:sz w:val="22"/>
          <w:szCs w:val="22"/>
        </w:rPr>
      </w:pPr>
      <w:r w:rsidRPr="00F20171">
        <w:rPr>
          <w:sz w:val="22"/>
          <w:szCs w:val="22"/>
        </w:rPr>
        <w:t>This table maps the project work to the five learning outcomes defined in the module descriptor.</w:t>
      </w:r>
    </w:p>
    <w:p w14:paraId="3ED4BC89" w14:textId="1746EF45" w:rsidR="00F54568" w:rsidRDefault="00F54568" w:rsidP="00F20171">
      <w:pPr>
        <w:pStyle w:val="Heading3"/>
        <w:spacing w:before="240" w:after="120" w:line="360" w:lineRule="auto"/>
      </w:pPr>
      <w:bookmarkStart w:id="169" w:name="_Toc217004294"/>
      <w:r>
        <w:t>Achievement of Learning Outcomes</w:t>
      </w:r>
      <w:bookmarkEnd w:id="169"/>
    </w:p>
    <w:p w14:paraId="493343F3" w14:textId="35F1929C" w:rsidR="00B8393F" w:rsidRDefault="00B8393F" w:rsidP="00B8393F">
      <w:pPr>
        <w:pStyle w:val="Caption"/>
        <w:keepNext/>
      </w:pPr>
      <w:bookmarkStart w:id="170" w:name="_Toc216999548"/>
      <w:r>
        <w:t xml:space="preserve">Table </w:t>
      </w:r>
      <w:r>
        <w:fldChar w:fldCharType="begin"/>
      </w:r>
      <w:r>
        <w:instrText xml:space="preserve"> SEQ Table \* ARABIC </w:instrText>
      </w:r>
      <w:r>
        <w:fldChar w:fldCharType="separate"/>
      </w:r>
      <w:r>
        <w:rPr>
          <w:noProof/>
        </w:rPr>
        <w:t>23</w:t>
      </w:r>
      <w:bookmarkEnd w:id="170"/>
      <w:r>
        <w:rPr>
          <w:noProof/>
        </w:rPr>
        <w:fldChar w:fldCharType="end"/>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2"/>
        <w:gridCol w:w="6468"/>
      </w:tblGrid>
      <w:tr w:rsidR="00F54568" w:rsidRPr="00F20171"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Pr="00F20171" w:rsidRDefault="00F54568" w:rsidP="00D20F91">
            <w:pPr>
              <w:spacing w:line="360" w:lineRule="auto"/>
              <w:rPr>
                <w:sz w:val="22"/>
                <w:szCs w:val="22"/>
              </w:rPr>
            </w:pPr>
            <w:r w:rsidRPr="00F20171">
              <w:rPr>
                <w:b/>
                <w:bCs/>
                <w:sz w:val="22"/>
                <w:szCs w:val="22"/>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Pr="00F20171" w:rsidRDefault="00F54568" w:rsidP="00D20F91">
            <w:pPr>
              <w:spacing w:line="360" w:lineRule="auto"/>
              <w:rPr>
                <w:sz w:val="22"/>
                <w:szCs w:val="22"/>
              </w:rPr>
            </w:pPr>
            <w:r w:rsidRPr="00F20171">
              <w:rPr>
                <w:b/>
                <w:bCs/>
                <w:sz w:val="22"/>
                <w:szCs w:val="22"/>
              </w:rPr>
              <w:t>Evidence from the Project</w:t>
            </w:r>
          </w:p>
        </w:tc>
      </w:tr>
      <w:tr w:rsidR="00F54568" w:rsidRPr="00F20171"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Pr="00F20171" w:rsidRDefault="00F54568" w:rsidP="00D20F91">
            <w:pPr>
              <w:spacing w:line="360" w:lineRule="auto"/>
              <w:rPr>
                <w:sz w:val="22"/>
                <w:szCs w:val="22"/>
              </w:rPr>
            </w:pPr>
            <w:r w:rsidRPr="00F20171">
              <w:rPr>
                <w:b/>
                <w:bCs/>
                <w:sz w:val="22"/>
                <w:szCs w:val="22"/>
              </w:rPr>
              <w:t>LO1</w:t>
            </w:r>
            <w:r w:rsidRPr="00F20171">
              <w:rPr>
                <w:sz w:val="22"/>
                <w:szCs w:val="22"/>
              </w:rP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Pr="00F20171" w:rsidRDefault="00F54568" w:rsidP="00D20F91">
            <w:pPr>
              <w:spacing w:line="360" w:lineRule="auto"/>
              <w:rPr>
                <w:sz w:val="22"/>
                <w:szCs w:val="22"/>
              </w:rPr>
            </w:pPr>
            <w:r w:rsidRPr="00F20171">
              <w:rPr>
                <w:sz w:val="22"/>
                <w:szCs w:val="22"/>
              </w:rPr>
              <w:t>The study contains a structured literature reivew. It examines XAI, trust, SHAP, LLMs, and financial chatbots. This literature review helped to indentify the research gap.</w:t>
            </w:r>
          </w:p>
        </w:tc>
      </w:tr>
      <w:tr w:rsidR="00F54568" w:rsidRPr="00F20171"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Pr="00F20171" w:rsidRDefault="00F54568" w:rsidP="00D20F91">
            <w:pPr>
              <w:spacing w:line="360" w:lineRule="auto"/>
              <w:rPr>
                <w:sz w:val="22"/>
                <w:szCs w:val="22"/>
              </w:rPr>
            </w:pPr>
            <w:r w:rsidRPr="00F20171">
              <w:rPr>
                <w:b/>
                <w:bCs/>
                <w:sz w:val="22"/>
                <w:szCs w:val="22"/>
              </w:rPr>
              <w:t>LO2</w:t>
            </w:r>
            <w:r w:rsidRPr="00F20171">
              <w:rPr>
                <w:sz w:val="22"/>
                <w:szCs w:val="22"/>
              </w:rP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Pr="00F20171" w:rsidRDefault="00F54568" w:rsidP="00D20F91">
            <w:pPr>
              <w:spacing w:line="360" w:lineRule="auto"/>
              <w:rPr>
                <w:sz w:val="22"/>
                <w:szCs w:val="22"/>
              </w:rPr>
            </w:pPr>
            <w:r w:rsidRPr="00F20171">
              <w:rPr>
                <w:sz w:val="22"/>
                <w:szCs w:val="22"/>
              </w:rPr>
              <w:t>The sutdy advanced with a formal project plan, ethical review (SPER form), LEPSI evaluation, and risk management strategy to guide the work.</w:t>
            </w:r>
          </w:p>
        </w:tc>
      </w:tr>
      <w:tr w:rsidR="00F54568" w:rsidRPr="00F20171"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Pr="00F20171" w:rsidRDefault="00F54568" w:rsidP="00D20F91">
            <w:pPr>
              <w:spacing w:line="360" w:lineRule="auto"/>
              <w:rPr>
                <w:sz w:val="22"/>
                <w:szCs w:val="22"/>
              </w:rPr>
            </w:pPr>
            <w:r w:rsidRPr="00F20171">
              <w:rPr>
                <w:b/>
                <w:bCs/>
                <w:sz w:val="22"/>
                <w:szCs w:val="22"/>
              </w:rPr>
              <w:t>LO3</w:t>
            </w:r>
            <w:r w:rsidRPr="00F20171">
              <w:rPr>
                <w:sz w:val="22"/>
                <w:szCs w:val="22"/>
              </w:rP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Pr="00F20171" w:rsidRDefault="00F54568" w:rsidP="00D20F91">
            <w:pPr>
              <w:spacing w:line="360" w:lineRule="auto"/>
              <w:rPr>
                <w:sz w:val="22"/>
                <w:szCs w:val="22"/>
              </w:rPr>
            </w:pPr>
            <w:r w:rsidRPr="00F20171">
              <w:rPr>
                <w:sz w:val="22"/>
                <w:szCs w:val="22"/>
              </w:rPr>
              <w:t>In the implementation process. multiple ML models were trained and evaluated before selecting the Logistic Regression for the prototype.</w:t>
            </w:r>
          </w:p>
        </w:tc>
      </w:tr>
      <w:tr w:rsidR="00F54568" w:rsidRPr="00F20171"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Pr="00F20171" w:rsidRDefault="00F54568" w:rsidP="00D20F91">
            <w:pPr>
              <w:spacing w:line="360" w:lineRule="auto"/>
              <w:rPr>
                <w:sz w:val="22"/>
                <w:szCs w:val="22"/>
              </w:rPr>
            </w:pPr>
            <w:r w:rsidRPr="00F20171">
              <w:rPr>
                <w:b/>
                <w:bCs/>
                <w:sz w:val="22"/>
                <w:szCs w:val="22"/>
              </w:rPr>
              <w:t>LO4</w:t>
            </w:r>
            <w:r w:rsidRPr="00F20171">
              <w:rPr>
                <w:sz w:val="22"/>
                <w:szCs w:val="22"/>
              </w:rP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Pr="00F20171" w:rsidRDefault="00F54568" w:rsidP="00D20F91">
            <w:pPr>
              <w:spacing w:line="360" w:lineRule="auto"/>
              <w:rPr>
                <w:sz w:val="22"/>
                <w:szCs w:val="22"/>
              </w:rPr>
            </w:pPr>
            <w:r w:rsidRPr="00F20171">
              <w:rPr>
                <w:sz w:val="22"/>
                <w:szCs w:val="22"/>
              </w:rPr>
              <w:t>Quantitative and qualitative evaluation have been done with a survey. And also identified future work of the current study.</w:t>
            </w:r>
          </w:p>
        </w:tc>
      </w:tr>
      <w:tr w:rsidR="00F54568" w:rsidRPr="00F20171"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Pr="00F20171" w:rsidRDefault="00F54568" w:rsidP="00D20F91">
            <w:pPr>
              <w:spacing w:line="360" w:lineRule="auto"/>
              <w:rPr>
                <w:sz w:val="22"/>
                <w:szCs w:val="22"/>
              </w:rPr>
            </w:pPr>
            <w:r w:rsidRPr="00F20171">
              <w:rPr>
                <w:b/>
                <w:bCs/>
                <w:sz w:val="22"/>
                <w:szCs w:val="22"/>
              </w:rPr>
              <w:t>LO5</w:t>
            </w:r>
            <w:r w:rsidRPr="00F20171">
              <w:rPr>
                <w:sz w:val="22"/>
                <w:szCs w:val="22"/>
              </w:rP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Pr="00F20171" w:rsidRDefault="00F54568" w:rsidP="00D20F91">
            <w:pPr>
              <w:spacing w:line="360" w:lineRule="auto"/>
              <w:rPr>
                <w:sz w:val="22"/>
                <w:szCs w:val="22"/>
              </w:rPr>
            </w:pPr>
            <w:r w:rsidRPr="00F20171">
              <w:rPr>
                <w:sz w:val="22"/>
                <w:szCs w:val="22"/>
              </w:rP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71" w:name="_Toc217004295"/>
      <w:r>
        <w:lastRenderedPageBreak/>
        <w:t>9.4 Use of Taught  Modules</w:t>
      </w:r>
      <w:bookmarkEnd w:id="171"/>
    </w:p>
    <w:p w14:paraId="2AB2725C" w14:textId="3361B9DE" w:rsidR="00F54568" w:rsidRPr="00F20171" w:rsidRDefault="00F54568" w:rsidP="00D20F91">
      <w:pPr>
        <w:spacing w:line="360" w:lineRule="auto"/>
        <w:rPr>
          <w:sz w:val="22"/>
          <w:szCs w:val="22"/>
        </w:rPr>
      </w:pPr>
      <w:r w:rsidRPr="00F20171">
        <w:rPr>
          <w:sz w:val="22"/>
          <w:szCs w:val="22"/>
        </w:rPr>
        <w:t>This study has got the help from multiple modules from the first year of the MSc program.</w:t>
      </w:r>
    </w:p>
    <w:p w14:paraId="35CF07F8" w14:textId="299F61CD" w:rsidR="00F54568" w:rsidRDefault="00F54568" w:rsidP="00F20171">
      <w:pPr>
        <w:pStyle w:val="Heading4"/>
      </w:pPr>
      <w:r>
        <w:t>Data Mining</w:t>
      </w:r>
    </w:p>
    <w:p w14:paraId="35916605" w14:textId="1755F393" w:rsidR="00F54568" w:rsidRPr="00F20171" w:rsidRDefault="00F54568" w:rsidP="00D20F91">
      <w:pPr>
        <w:spacing w:line="360" w:lineRule="auto"/>
        <w:rPr>
          <w:sz w:val="22"/>
          <w:szCs w:val="22"/>
        </w:rPr>
      </w:pPr>
      <w:r w:rsidRPr="00F20171">
        <w:rPr>
          <w:sz w:val="22"/>
          <w:szCs w:val="22"/>
        </w:rPr>
        <w:t>This module helped the study in several ways. The study involves exploratory data analysis, data cleaning, data preprocessing, model training, and model evaluation. All the activities got help from the Data Mining module.</w:t>
      </w:r>
    </w:p>
    <w:p w14:paraId="741E76E4" w14:textId="4CC87951" w:rsidR="00F54568" w:rsidRDefault="00F54568" w:rsidP="00F20171">
      <w:pPr>
        <w:pStyle w:val="Heading4"/>
      </w:pPr>
      <w:r>
        <w:t>Advance Databases</w:t>
      </w:r>
    </w:p>
    <w:p w14:paraId="2E4ACD47" w14:textId="576E0925" w:rsidR="00F54568" w:rsidRPr="00F20171" w:rsidRDefault="00F54568" w:rsidP="00D20F91">
      <w:pPr>
        <w:spacing w:line="360" w:lineRule="auto"/>
        <w:rPr>
          <w:sz w:val="22"/>
          <w:szCs w:val="22"/>
        </w:rPr>
      </w:pPr>
      <w:r w:rsidRPr="00F20171">
        <w:rPr>
          <w:sz w:val="22"/>
          <w:szCs w:val="22"/>
        </w:rPr>
        <w:t xml:space="preserve">The prototype uses a PostgreSQL database to handle data. Before implementing the database, several tasks were required, including designing an ER diagram, etc. Then the database implementation part came. The </w:t>
      </w:r>
      <w:r w:rsidRPr="00F20171">
        <w:rPr>
          <w:b/>
          <w:bCs/>
          <w:sz w:val="22"/>
          <w:szCs w:val="22"/>
        </w:rPr>
        <w:t xml:space="preserve">Advanced Databases </w:t>
      </w:r>
      <w:r w:rsidRPr="00F20171">
        <w:rPr>
          <w:sz w:val="22"/>
          <w:szCs w:val="22"/>
        </w:rPr>
        <w:t>module taught all these key factors, such as designing ER diagrams, normalizing tables, and implementing both SQL and NoSQL databases. Therefore, this module helped a lot during the study.</w:t>
      </w:r>
    </w:p>
    <w:p w14:paraId="6F954CF8" w14:textId="41E2E60D" w:rsidR="00F54568" w:rsidRDefault="00F54568" w:rsidP="00F20171">
      <w:pPr>
        <w:pStyle w:val="Heading4"/>
      </w:pPr>
      <w:r>
        <w:t>Text Analytics</w:t>
      </w:r>
    </w:p>
    <w:p w14:paraId="735BB766" w14:textId="472442EE" w:rsidR="00F54568" w:rsidRPr="00F20171" w:rsidRDefault="00F54568" w:rsidP="00D20F91">
      <w:pPr>
        <w:spacing w:line="360" w:lineRule="auto"/>
        <w:rPr>
          <w:sz w:val="22"/>
          <w:szCs w:val="22"/>
        </w:rPr>
      </w:pPr>
      <w:r w:rsidRPr="00F20171">
        <w:rPr>
          <w:sz w:val="22"/>
          <w:szCs w:val="22"/>
        </w:rP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52C395E" w14:textId="38A06175" w:rsidR="00F54568" w:rsidRDefault="00F54568" w:rsidP="00F20171">
      <w:pPr>
        <w:pStyle w:val="Heading4"/>
      </w:pPr>
      <w:r>
        <w:t>Research Methods</w:t>
      </w:r>
    </w:p>
    <w:p w14:paraId="3CA1BD0A" w14:textId="77777777" w:rsidR="00F54568" w:rsidRPr="00F20171" w:rsidRDefault="00F54568" w:rsidP="00D20F91">
      <w:pPr>
        <w:spacing w:line="360" w:lineRule="auto"/>
        <w:rPr>
          <w:sz w:val="22"/>
          <w:szCs w:val="22"/>
        </w:rPr>
      </w:pPr>
      <w:r w:rsidRPr="00F20171">
        <w:rPr>
          <w:sz w:val="22"/>
          <w:szCs w:val="22"/>
        </w:rP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72" w:name="_Toc217004296"/>
      <w:r>
        <w:t>9.5 New Skills and Knowledge Gained</w:t>
      </w:r>
      <w:bookmarkEnd w:id="172"/>
    </w:p>
    <w:p w14:paraId="424E7EC5" w14:textId="77777777" w:rsidR="00F54568" w:rsidRPr="00F20171" w:rsidRDefault="00F54568" w:rsidP="00D20F91">
      <w:pPr>
        <w:spacing w:line="360" w:lineRule="auto"/>
        <w:rPr>
          <w:sz w:val="22"/>
          <w:szCs w:val="22"/>
        </w:rPr>
      </w:pPr>
      <w:r w:rsidRPr="00F20171">
        <w:rPr>
          <w:sz w:val="22"/>
          <w:szCs w:val="22"/>
        </w:rPr>
        <w:t>Beyond the tough skills, the study develops several self-learnt skills. They include,</w:t>
      </w:r>
    </w:p>
    <w:p w14:paraId="58621359"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Using SHAP explanation in a real system.</w:t>
      </w:r>
    </w:p>
    <w:p w14:paraId="458D179F"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Load testing with k6 and interpreting results.</w:t>
      </w:r>
    </w:p>
    <w:p w14:paraId="50D003E1"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Securing database tables with policies.</w:t>
      </w:r>
    </w:p>
    <w:p w14:paraId="5731B5C3"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Maintaining multiple environments for both development and production versions of a system.</w:t>
      </w:r>
    </w:p>
    <w:p w14:paraId="2916F0AE"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Writing explainability promotion in GPT-4.</w:t>
      </w:r>
    </w:p>
    <w:p w14:paraId="701BF9D5"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Design goal-oriented surveys for requirement gathering as well as for  trust data collection.</w:t>
      </w:r>
    </w:p>
    <w:p w14:paraId="15C68C79" w14:textId="304C2624" w:rsidR="00F54568" w:rsidRPr="00B8393F" w:rsidRDefault="00F54568" w:rsidP="00D20F91">
      <w:pPr>
        <w:numPr>
          <w:ilvl w:val="0"/>
          <w:numId w:val="170"/>
        </w:numPr>
        <w:spacing w:before="120" w:after="120" w:line="360" w:lineRule="auto"/>
        <w:rPr>
          <w:sz w:val="22"/>
          <w:szCs w:val="22"/>
        </w:rPr>
      </w:pPr>
      <w:r w:rsidRPr="00F20171">
        <w:rPr>
          <w:sz w:val="22"/>
          <w:szCs w:val="22"/>
        </w:rPr>
        <w:lastRenderedPageBreak/>
        <w:t>Testing functional and non-functional requirements.</w:t>
      </w:r>
    </w:p>
    <w:p w14:paraId="7D07B5A0" w14:textId="77777777" w:rsidR="00F54568" w:rsidRPr="00F20171" w:rsidRDefault="00F54568" w:rsidP="00D20F91">
      <w:pPr>
        <w:spacing w:line="360" w:lineRule="auto"/>
        <w:rPr>
          <w:sz w:val="22"/>
          <w:szCs w:val="22"/>
        </w:rPr>
      </w:pPr>
      <w:r w:rsidRPr="00F20171">
        <w:rPr>
          <w:sz w:val="22"/>
          <w:szCs w:val="22"/>
        </w:rPr>
        <w:t>The self-tought skills combined with the skills gained from taught modules helped the study move from start to end.</w:t>
      </w:r>
    </w:p>
    <w:p w14:paraId="2BCFB9C1" w14:textId="77777777" w:rsidR="00F54568" w:rsidRDefault="00F54568" w:rsidP="00D20F91">
      <w:pPr>
        <w:spacing w:line="360" w:lineRule="auto"/>
      </w:pPr>
    </w:p>
    <w:p w14:paraId="6DF0CF76" w14:textId="46C75353" w:rsidR="00F54568" w:rsidRDefault="00F54568" w:rsidP="00F20171">
      <w:pPr>
        <w:pStyle w:val="Heading2"/>
        <w:spacing w:before="120" w:after="120" w:line="360" w:lineRule="auto"/>
      </w:pPr>
      <w:bookmarkStart w:id="173" w:name="_Toc217004297"/>
      <w:r>
        <w:t>9.6 Contribution to the Body of Knowledge</w:t>
      </w:r>
      <w:bookmarkEnd w:id="173"/>
    </w:p>
    <w:p w14:paraId="0F81D960" w14:textId="315605E1" w:rsidR="00F54568" w:rsidRDefault="00F54568" w:rsidP="00D20F91">
      <w:pPr>
        <w:pStyle w:val="Heading3"/>
        <w:spacing w:before="240" w:after="120" w:line="360" w:lineRule="auto"/>
      </w:pPr>
      <w:bookmarkStart w:id="174" w:name="_Toc217004298"/>
      <w:r>
        <w:t>9.6.1 Technical Contribution</w:t>
      </w:r>
      <w:bookmarkEnd w:id="174"/>
    </w:p>
    <w:p w14:paraId="037CEEBA" w14:textId="77777777" w:rsidR="00F54568" w:rsidRPr="00F20171" w:rsidRDefault="00F54568" w:rsidP="00D20F91">
      <w:pPr>
        <w:spacing w:line="360" w:lineRule="auto"/>
        <w:rPr>
          <w:sz w:val="22"/>
          <w:szCs w:val="22"/>
        </w:rPr>
      </w:pPr>
      <w:r w:rsidRPr="00F20171">
        <w:rPr>
          <w:sz w:val="22"/>
          <w:szCs w:val="22"/>
        </w:rPr>
        <w:t>The study delivers a working prototype that contains several components, such as</w:t>
      </w:r>
    </w:p>
    <w:p w14:paraId="6ADF078C"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 trained ML model</w:t>
      </w:r>
    </w:p>
    <w:p w14:paraId="0931659F"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SHAP explanations</w:t>
      </w:r>
    </w:p>
    <w:p w14:paraId="47143D7B"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GPT-4-based simple and human-readable reasoning</w:t>
      </w:r>
    </w:p>
    <w:p w14:paraId="5FFDB21D" w14:textId="49C0B56C" w:rsidR="00F54568" w:rsidRPr="00B8393F" w:rsidRDefault="00F54568" w:rsidP="00D20F91">
      <w:pPr>
        <w:numPr>
          <w:ilvl w:val="0"/>
          <w:numId w:val="171"/>
        </w:numPr>
        <w:spacing w:before="120" w:after="120" w:line="360" w:lineRule="auto"/>
        <w:rPr>
          <w:sz w:val="22"/>
          <w:szCs w:val="22"/>
        </w:rPr>
      </w:pPr>
      <w:r w:rsidRPr="00F20171">
        <w:rPr>
          <w:sz w:val="22"/>
          <w:szCs w:val="22"/>
        </w:rPr>
        <w:t>A/B testing between explainable and baseline modes</w:t>
      </w:r>
    </w:p>
    <w:p w14:paraId="22A6EB10" w14:textId="77777777" w:rsidR="00F54568" w:rsidRPr="00F20171" w:rsidRDefault="00F54568" w:rsidP="00D20F91">
      <w:pPr>
        <w:spacing w:line="360" w:lineRule="auto"/>
        <w:rPr>
          <w:sz w:val="22"/>
          <w:szCs w:val="22"/>
        </w:rPr>
      </w:pPr>
      <w:r w:rsidRPr="00F20171">
        <w:rPr>
          <w:sz w:val="22"/>
          <w:szCs w:val="22"/>
        </w:rP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75" w:name="_Toc217004299"/>
      <w:r>
        <w:t>9.6.2 Research Contribution</w:t>
      </w:r>
      <w:bookmarkEnd w:id="175"/>
    </w:p>
    <w:p w14:paraId="306CA23D" w14:textId="77777777" w:rsidR="00F54568" w:rsidRPr="00F20171" w:rsidRDefault="00F54568" w:rsidP="00D20F91">
      <w:pPr>
        <w:spacing w:line="360" w:lineRule="auto"/>
        <w:rPr>
          <w:sz w:val="22"/>
          <w:szCs w:val="22"/>
        </w:rPr>
      </w:pPr>
      <w:r w:rsidRPr="00F20171">
        <w:rPr>
          <w:sz w:val="22"/>
          <w:szCs w:val="22"/>
        </w:rP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176" w:name="_Toc217004300"/>
      <w:r>
        <w:t>9.6.3 Domain Contribution</w:t>
      </w:r>
      <w:bookmarkEnd w:id="176"/>
    </w:p>
    <w:p w14:paraId="46A69FD7" w14:textId="77777777" w:rsidR="00F54568" w:rsidRPr="00F20171" w:rsidRDefault="00F54568" w:rsidP="00D20F91">
      <w:pPr>
        <w:spacing w:line="360" w:lineRule="auto"/>
        <w:rPr>
          <w:sz w:val="22"/>
          <w:szCs w:val="22"/>
        </w:rPr>
      </w:pPr>
      <w:r w:rsidRPr="00F20171">
        <w:rPr>
          <w:sz w:val="22"/>
          <w:szCs w:val="22"/>
        </w:rP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177" w:name="_Toc217004301"/>
      <w:r>
        <w:t>9.7 Limitations of the Project</w:t>
      </w:r>
      <w:bookmarkEnd w:id="177"/>
    </w:p>
    <w:p w14:paraId="38BAC6D2" w14:textId="67D47AE1" w:rsidR="00B42E1C" w:rsidRDefault="00B42E1C" w:rsidP="00F20171">
      <w:pPr>
        <w:pStyle w:val="Heading4"/>
      </w:pPr>
      <w:r>
        <w:rPr>
          <w:b/>
          <w:bCs/>
        </w:rPr>
        <w:t>Limitation 1 -</w:t>
      </w:r>
      <w:r>
        <w:t xml:space="preserve"> The study relies on a secondary dataset.</w:t>
      </w:r>
    </w:p>
    <w:p w14:paraId="706A47FE" w14:textId="77777777" w:rsidR="00B42E1C" w:rsidRPr="00F20171" w:rsidRDefault="00B42E1C" w:rsidP="00D20F91">
      <w:pPr>
        <w:spacing w:line="360" w:lineRule="auto"/>
        <w:rPr>
          <w:sz w:val="22"/>
          <w:szCs w:val="22"/>
        </w:rPr>
      </w:pPr>
      <w:r w:rsidRPr="00F20171">
        <w:rPr>
          <w:sz w:val="22"/>
          <w:szCs w:val="22"/>
        </w:rPr>
        <w:t xml:space="preserve">With the regulations in the finance sector, it is prohibited to share customer information. Therefore, it is hard to get a dataset from a bank or any other financial institution. Therefore, the study relies on a </w:t>
      </w:r>
      <w:r w:rsidRPr="00F20171">
        <w:rPr>
          <w:sz w:val="22"/>
          <w:szCs w:val="22"/>
        </w:rPr>
        <w:lastRenderedPageBreak/>
        <w:t>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F20171">
      <w:pPr>
        <w:pStyle w:val="Heading4"/>
      </w:pPr>
      <w:r>
        <w:rPr>
          <w:b/>
          <w:bCs/>
        </w:rPr>
        <w:t xml:space="preserve">Limitation 2 - </w:t>
      </w:r>
      <w:r>
        <w:t>A</w:t>
      </w:r>
      <w:r>
        <w:rPr>
          <w:b/>
          <w:bCs/>
        </w:rPr>
        <w:t xml:space="preserve"> </w:t>
      </w:r>
      <w:r>
        <w:t>Single dataset was used.</w:t>
      </w:r>
    </w:p>
    <w:p w14:paraId="79BEB045" w14:textId="77777777" w:rsidR="00B42E1C" w:rsidRPr="00F20171" w:rsidRDefault="00B42E1C" w:rsidP="00D20F91">
      <w:pPr>
        <w:spacing w:line="360" w:lineRule="auto"/>
        <w:rPr>
          <w:sz w:val="22"/>
          <w:szCs w:val="22"/>
        </w:rPr>
      </w:pPr>
      <w:r w:rsidRPr="00F20171">
        <w:rPr>
          <w:sz w:val="22"/>
          <w:szCs w:val="22"/>
        </w:rP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F20171">
      <w:pPr>
        <w:pStyle w:val="Heading4"/>
      </w:pPr>
      <w:r>
        <w:rPr>
          <w:b/>
          <w:bCs/>
        </w:rPr>
        <w:t xml:space="preserve">Limitation 3 - A </w:t>
      </w:r>
      <w:r>
        <w:t>Survey-based trust measurement</w:t>
      </w:r>
    </w:p>
    <w:p w14:paraId="0AA0F21C" w14:textId="77777777" w:rsidR="00B42E1C" w:rsidRPr="00F20171" w:rsidRDefault="00B42E1C" w:rsidP="00D20F91">
      <w:pPr>
        <w:spacing w:line="360" w:lineRule="auto"/>
        <w:rPr>
          <w:sz w:val="22"/>
          <w:szCs w:val="22"/>
        </w:rPr>
      </w:pPr>
      <w:r w:rsidRPr="00F20171">
        <w:rPr>
          <w:sz w:val="22"/>
          <w:szCs w:val="22"/>
        </w:rP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F20171">
      <w:pPr>
        <w:pStyle w:val="Heading4"/>
      </w:pPr>
      <w:r>
        <w:rPr>
          <w:b/>
          <w:bCs/>
        </w:rPr>
        <w:t xml:space="preserve">Limitations 4: </w:t>
      </w:r>
      <w:r>
        <w:t>The study can not access financial databases such as CRIB.</w:t>
      </w:r>
    </w:p>
    <w:p w14:paraId="6E9B7425" w14:textId="77777777" w:rsidR="00B42E1C" w:rsidRPr="00F20171" w:rsidRDefault="00B42E1C" w:rsidP="00D20F91">
      <w:pPr>
        <w:spacing w:line="360" w:lineRule="auto"/>
        <w:rPr>
          <w:sz w:val="22"/>
          <w:szCs w:val="22"/>
        </w:rPr>
      </w:pPr>
      <w:r w:rsidRPr="00F20171">
        <w:rPr>
          <w:sz w:val="22"/>
          <w:szCs w:val="22"/>
        </w:rP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7EADC90" w14:textId="1871C2DE" w:rsidR="003F6191" w:rsidRDefault="003F6191" w:rsidP="00F20171">
      <w:pPr>
        <w:pStyle w:val="Heading2"/>
        <w:spacing w:before="120" w:after="120" w:line="360" w:lineRule="auto"/>
      </w:pPr>
      <w:bookmarkStart w:id="178" w:name="_Toc217004302"/>
      <w:r>
        <w:t>9.8 Future Enhancements</w:t>
      </w:r>
      <w:bookmarkEnd w:id="178"/>
    </w:p>
    <w:p w14:paraId="5F8260F4" w14:textId="45233153" w:rsidR="003F6191" w:rsidRDefault="003F6191" w:rsidP="00F20171">
      <w:pPr>
        <w:pStyle w:val="Heading4"/>
      </w:pPr>
      <w:r>
        <w:t>1. Real-Time Banking Integration</w:t>
      </w:r>
    </w:p>
    <w:p w14:paraId="27CE69E0" w14:textId="77777777" w:rsidR="003F6191" w:rsidRPr="00F20171" w:rsidRDefault="003F6191" w:rsidP="00D20F91">
      <w:pPr>
        <w:spacing w:line="360" w:lineRule="auto"/>
        <w:rPr>
          <w:sz w:val="22"/>
          <w:szCs w:val="22"/>
        </w:rPr>
      </w:pPr>
      <w:r w:rsidRPr="00F20171">
        <w:rPr>
          <w:sz w:val="22"/>
          <w:szCs w:val="22"/>
        </w:rP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F20171">
      <w:pPr>
        <w:pStyle w:val="Heading4"/>
      </w:pPr>
      <w:r>
        <w:t>2.Integrate multiple XAI techniques</w:t>
      </w:r>
    </w:p>
    <w:p w14:paraId="0DD719BA" w14:textId="77777777" w:rsidR="003F6191" w:rsidRPr="00F20171" w:rsidRDefault="003F6191" w:rsidP="00D20F91">
      <w:pPr>
        <w:spacing w:line="360" w:lineRule="auto"/>
        <w:rPr>
          <w:sz w:val="22"/>
          <w:szCs w:val="22"/>
        </w:rPr>
      </w:pPr>
      <w:r w:rsidRPr="00F20171">
        <w:rPr>
          <w:sz w:val="22"/>
          <w:szCs w:val="22"/>
        </w:rP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F20171">
      <w:pPr>
        <w:pStyle w:val="Heading4"/>
      </w:pPr>
      <w:r>
        <w:t>3. Integrate multi-language support</w:t>
      </w:r>
    </w:p>
    <w:p w14:paraId="12004547" w14:textId="77777777" w:rsidR="003F6191" w:rsidRPr="00F20171" w:rsidRDefault="003F6191" w:rsidP="00D20F91">
      <w:pPr>
        <w:spacing w:line="360" w:lineRule="auto"/>
        <w:rPr>
          <w:sz w:val="22"/>
          <w:szCs w:val="22"/>
        </w:rPr>
      </w:pPr>
      <w:r w:rsidRPr="00F20171">
        <w:rPr>
          <w:sz w:val="22"/>
          <w:szCs w:val="22"/>
        </w:rP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179" w:name="_Toc217004303"/>
      <w:r>
        <w:t>9.9 Final Remarks</w:t>
      </w:r>
      <w:bookmarkEnd w:id="179"/>
    </w:p>
    <w:p w14:paraId="0310DE6C" w14:textId="77777777" w:rsidR="009D31F7" w:rsidRPr="00F20171" w:rsidRDefault="009D31F7" w:rsidP="00D20F91">
      <w:pPr>
        <w:spacing w:line="360" w:lineRule="auto"/>
        <w:rPr>
          <w:sz w:val="22"/>
          <w:szCs w:val="22"/>
        </w:rPr>
      </w:pPr>
      <w:r w:rsidRPr="00F20171">
        <w:rPr>
          <w:sz w:val="22"/>
          <w:szCs w:val="22"/>
        </w:rPr>
        <w:t xml:space="preserve">The study shows that explainability is not just a technical feature for a financial chatbot. It makes the users either use it or avoids it. If the users trust it, they will use it. If not, they will avoid the whole </w:t>
      </w:r>
      <w:r w:rsidRPr="00F20171">
        <w:rPr>
          <w:sz w:val="22"/>
          <w:szCs w:val="22"/>
        </w:rPr>
        <w:lastRenderedPageBreak/>
        <w:t>system even if the system is technically sound. Therefore, user trust is one of the crucial features when it comes to financial chatbots powered by LLMs.</w:t>
      </w:r>
    </w:p>
    <w:p w14:paraId="39318E08" w14:textId="77777777" w:rsidR="009D31F7" w:rsidRPr="00F20171" w:rsidRDefault="009D31F7" w:rsidP="00D20F91">
      <w:pPr>
        <w:spacing w:line="360" w:lineRule="auto"/>
        <w:rPr>
          <w:sz w:val="22"/>
          <w:szCs w:val="22"/>
        </w:rPr>
      </w:pPr>
    </w:p>
    <w:p w14:paraId="3D22969C" w14:textId="77777777" w:rsidR="009D31F7" w:rsidRPr="00F20171" w:rsidRDefault="009D31F7" w:rsidP="00D20F91">
      <w:pPr>
        <w:spacing w:line="360" w:lineRule="auto"/>
        <w:rPr>
          <w:sz w:val="22"/>
          <w:szCs w:val="22"/>
        </w:rPr>
      </w:pPr>
      <w:r w:rsidRPr="00F20171">
        <w:rPr>
          <w:sz w:val="22"/>
          <w:szCs w:val="22"/>
        </w:rP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Pr="00F20171" w:rsidRDefault="009D31F7" w:rsidP="00D20F91">
      <w:pPr>
        <w:spacing w:line="360" w:lineRule="auto"/>
        <w:rPr>
          <w:sz w:val="22"/>
          <w:szCs w:val="22"/>
        </w:rPr>
      </w:pPr>
    </w:p>
    <w:p w14:paraId="6EA2FC15" w14:textId="4515D483" w:rsidR="00FA629D" w:rsidRPr="00F20171" w:rsidRDefault="009D31F7" w:rsidP="002B54B7">
      <w:pPr>
        <w:spacing w:line="360" w:lineRule="auto"/>
        <w:rPr>
          <w:sz w:val="22"/>
          <w:szCs w:val="22"/>
        </w:rPr>
      </w:pPr>
      <w:r w:rsidRPr="00F20171">
        <w:rPr>
          <w:sz w:val="22"/>
          <w:szCs w:val="22"/>
        </w:rPr>
        <w:t xml:space="preserve">Finally, the study achieves the research aim, and it answers the research questions. It contributes both technically and academically. </w:t>
      </w:r>
    </w:p>
    <w:p w14:paraId="495A5C90" w14:textId="71867709" w:rsidR="00152C2B" w:rsidRDefault="00A64C4F" w:rsidP="00F20171">
      <w:pPr>
        <w:spacing w:line="360" w:lineRule="auto"/>
      </w:pPr>
      <w:r w:rsidRPr="00A64C4F">
        <w:rPr>
          <w:noProof/>
          <w14:ligatures w14:val="standardContextual"/>
        </w:rPr>
        <w:pict w14:anchorId="44377A0F">
          <v:rect id="_x0000_i1026" alt="" style="width:451.3pt;height:.05pt;mso-width-percent:0;mso-height-percent:0;mso-width-percent:0;mso-height-percent:0" o:hralign="center" o:hrstd="t" o:hr="t" fillcolor="#a0a0a0" stroked="f"/>
        </w:pict>
      </w:r>
    </w:p>
    <w:p w14:paraId="267D6B18" w14:textId="6816AF92" w:rsidR="00152C2B" w:rsidRDefault="00152C2B" w:rsidP="00152C2B">
      <w:pPr>
        <w:pStyle w:val="Heading2"/>
        <w:spacing w:line="360" w:lineRule="auto"/>
      </w:pPr>
      <w:bookmarkStart w:id="180" w:name="_Toc217004304"/>
      <w:r>
        <w:t>References</w:t>
      </w:r>
      <w:bookmarkEnd w:id="180"/>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5FDAB19F" w14:textId="4E917F1E" w:rsidR="009D1649" w:rsidRDefault="00A64C4F" w:rsidP="00F20171">
      <w:pPr>
        <w:pStyle w:val="Bibliography"/>
        <w:spacing w:line="360" w:lineRule="auto"/>
      </w:pPr>
      <w:r w:rsidRPr="00A64C4F">
        <w:rPr>
          <w:noProof/>
          <w14:ligatures w14:val="standardContextual"/>
        </w:rPr>
        <w:pict w14:anchorId="6838345D">
          <v:rect id="_x0000_i1025" alt="" style="width:451.3pt;height:.05pt;mso-width-percent:0;mso-height-percent:0;mso-width-percent:0;mso-height-percent:0" o:hralign="center" o:hrstd="t" o:hr="t" fillcolor="#a0a0a0" stroked="f"/>
        </w:pict>
      </w:r>
    </w:p>
    <w:p w14:paraId="0212180B" w14:textId="2232D998" w:rsidR="00E757C0" w:rsidRDefault="009023FA" w:rsidP="00A853DB">
      <w:pPr>
        <w:pStyle w:val="Heading1"/>
        <w:jc w:val="center"/>
      </w:pPr>
      <w:bookmarkStart w:id="181" w:name="_Toc217004305"/>
      <w:r>
        <w:t>APPENDIX</w:t>
      </w:r>
      <w:bookmarkEnd w:id="181"/>
    </w:p>
    <w:p w14:paraId="69F49C40" w14:textId="77777777" w:rsidR="004D1C39" w:rsidRPr="004D1C39" w:rsidRDefault="004D1C39" w:rsidP="004D1C39"/>
    <w:p w14:paraId="5C0644C3" w14:textId="681B2F5F" w:rsidR="004D1C39" w:rsidRDefault="004D1C39" w:rsidP="004D1C39">
      <w:pPr>
        <w:pStyle w:val="Heading1"/>
        <w:spacing w:before="120" w:after="120" w:line="360" w:lineRule="auto"/>
      </w:pPr>
      <w:bookmarkStart w:id="182" w:name="_Toc217004306"/>
      <w:r>
        <w:t>Chapter 3 - Requirements Analysis</w:t>
      </w:r>
      <w:bookmarkEnd w:id="182"/>
    </w:p>
    <w:p w14:paraId="67711539" w14:textId="77777777" w:rsidR="0090681E" w:rsidRDefault="0090681E" w:rsidP="0090681E"/>
    <w:p w14:paraId="7FE9A7EE" w14:textId="07BCDE59" w:rsidR="0090681E" w:rsidRDefault="0090681E" w:rsidP="0090681E">
      <w:pPr>
        <w:pStyle w:val="Heading2"/>
      </w:pPr>
      <w:bookmarkStart w:id="183" w:name="_Toc217004307"/>
      <w:r>
        <w:t>Expert Interview Questions</w:t>
      </w:r>
      <w:bookmarkEnd w:id="183"/>
    </w:p>
    <w:p w14:paraId="76D3E21C" w14:textId="77777777" w:rsidR="0090681E" w:rsidRDefault="0090681E" w:rsidP="0090681E"/>
    <w:p w14:paraId="127F79B5" w14:textId="77777777" w:rsidR="0090681E" w:rsidRDefault="0090681E" w:rsidP="0090681E">
      <w:pPr>
        <w:pStyle w:val="Heading3"/>
        <w:spacing w:before="240" w:after="120" w:line="360" w:lineRule="auto"/>
      </w:pPr>
      <w:bookmarkStart w:id="184" w:name="_Toc217004308"/>
      <w:r>
        <w:t>Evidence Collection for Expert Feedback</w:t>
      </w:r>
      <w:bookmarkEnd w:id="184"/>
    </w:p>
    <w:p w14:paraId="535C2EE2" w14:textId="77777777" w:rsidR="0090681E" w:rsidRPr="0090681E" w:rsidRDefault="0090681E" w:rsidP="0090681E"/>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02A875EF" w14:textId="77777777" w:rsidR="00A853DB" w:rsidRDefault="00E757C0" w:rsidP="00A853DB">
      <w:pPr>
        <w:keepNext/>
        <w:jc w:val="cente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3455666F" w14:textId="6C142CF2" w:rsidR="00E757C0" w:rsidRPr="00200EA3" w:rsidRDefault="00A853DB" w:rsidP="00A853DB">
      <w:pPr>
        <w:pStyle w:val="Caption"/>
        <w:jc w:val="center"/>
        <w:rPr>
          <w:sz w:val="20"/>
          <w:szCs w:val="20"/>
        </w:rPr>
      </w:pPr>
      <w:r>
        <w:t xml:space="preserve">Appendix </w:t>
      </w:r>
      <w:r w:rsidR="00690F66">
        <w:fldChar w:fldCharType="begin"/>
      </w:r>
      <w:r w:rsidR="00690F66">
        <w:instrText xml:space="preserve"> SEQ Appendix \* ARABIC </w:instrText>
      </w:r>
      <w:r w:rsidR="00690F66">
        <w:fldChar w:fldCharType="separate"/>
      </w:r>
      <w:r w:rsidR="00690F66">
        <w:rPr>
          <w:noProof/>
        </w:rPr>
        <w:t>1</w:t>
      </w:r>
      <w:r w:rsidR="00690F66">
        <w:rPr>
          <w:noProof/>
        </w:rPr>
        <w:fldChar w:fldCharType="end"/>
      </w:r>
    </w:p>
    <w:p w14:paraId="4E303744" w14:textId="77777777" w:rsidR="00E757C0" w:rsidRPr="00200EA3" w:rsidRDefault="00E757C0" w:rsidP="00200EA3">
      <w:pPr>
        <w:rPr>
          <w:sz w:val="20"/>
          <w:szCs w:val="20"/>
          <w:lang w:val="en-US"/>
        </w:rPr>
      </w:pPr>
    </w:p>
    <w:p w14:paraId="484229CE" w14:textId="77777777" w:rsidR="00316859" w:rsidRDefault="00316859" w:rsidP="00316859">
      <w:pPr>
        <w:pStyle w:val="Heading1"/>
        <w:spacing w:before="120" w:after="120"/>
      </w:pPr>
      <w:bookmarkStart w:id="185" w:name="_Toc217004309"/>
      <w:r>
        <w:lastRenderedPageBreak/>
        <w:t>Chapter 4 – Methodology, Design Choices, Development Approach, Project Management, Risks, and Project Plan</w:t>
      </w:r>
      <w:bookmarkEnd w:id="185"/>
    </w:p>
    <w:p w14:paraId="6AC2A509" w14:textId="1CA9F0B9" w:rsidR="00316859" w:rsidRDefault="006D2EB3" w:rsidP="006D2EB3">
      <w:pPr>
        <w:pStyle w:val="Heading2"/>
        <w:spacing w:before="240" w:after="120" w:line="360" w:lineRule="auto"/>
      </w:pPr>
      <w:bookmarkStart w:id="186" w:name="_Toc217004310"/>
      <w:r>
        <w:t>4.6 Project Plan</w:t>
      </w:r>
      <w:bookmarkEnd w:id="186"/>
    </w:p>
    <w:p w14:paraId="0763050E" w14:textId="3A57B025" w:rsidR="00582594" w:rsidRPr="00BA688C" w:rsidRDefault="006D2EB3" w:rsidP="00BA688C">
      <w:pPr>
        <w:pStyle w:val="Heading3"/>
      </w:pPr>
      <w:bookmarkStart w:id="187" w:name="_Toc217004311"/>
      <w:r>
        <w:t xml:space="preserve">4.6.1 </w:t>
      </w:r>
      <w:r w:rsidR="00582594" w:rsidRPr="00BA688C">
        <w:t>Gantt Chart</w:t>
      </w:r>
      <w:bookmarkEnd w:id="187"/>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A853DB">
            <w:pPr>
              <w:keepNext/>
              <w:rPr>
                <w:sz w:val="20"/>
                <w:szCs w:val="20"/>
              </w:rPr>
            </w:pPr>
            <w:r w:rsidRPr="00200EA3">
              <w:rPr>
                <w:sz w:val="20"/>
                <w:szCs w:val="20"/>
              </w:rPr>
              <w:t>4 days</w:t>
            </w:r>
          </w:p>
        </w:tc>
      </w:tr>
    </w:tbl>
    <w:p w14:paraId="37ECFECC" w14:textId="65732743" w:rsidR="00582594" w:rsidRPr="00200EA3" w:rsidRDefault="00A853DB" w:rsidP="00A853DB">
      <w:pPr>
        <w:pStyle w:val="Caption"/>
        <w:rPr>
          <w:sz w:val="20"/>
          <w:szCs w:val="20"/>
          <w:lang w:val="en-US"/>
        </w:rPr>
      </w:pPr>
      <w:r>
        <w:t xml:space="preserve">Appendix </w:t>
      </w:r>
      <w:r w:rsidR="00690F66">
        <w:fldChar w:fldCharType="begin"/>
      </w:r>
      <w:r w:rsidR="00690F66">
        <w:instrText xml:space="preserve"> SEQ Appendix \* ARABIC </w:instrText>
      </w:r>
      <w:r w:rsidR="00690F66">
        <w:fldChar w:fldCharType="separate"/>
      </w:r>
      <w:r w:rsidR="00690F66">
        <w:rPr>
          <w:noProof/>
        </w:rPr>
        <w:t>2</w:t>
      </w:r>
      <w:r w:rsidR="00690F66">
        <w:rPr>
          <w:noProof/>
        </w:rPr>
        <w:fldChar w:fldCharType="end"/>
      </w:r>
    </w:p>
    <w:p w14:paraId="04FA4EDD" w14:textId="60CF9C10" w:rsidR="00582594" w:rsidRPr="00200EA3" w:rsidRDefault="00582594" w:rsidP="00EE4CD8">
      <w:pPr>
        <w:pStyle w:val="Heading4"/>
      </w:pPr>
      <w:r w:rsidRPr="00200EA3">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A853DB">
            <w:pPr>
              <w:keepNext/>
              <w:rPr>
                <w:sz w:val="20"/>
                <w:szCs w:val="20"/>
              </w:rPr>
            </w:pPr>
            <w:r w:rsidRPr="00200EA3">
              <w:rPr>
                <w:sz w:val="20"/>
                <w:szCs w:val="20"/>
              </w:rPr>
              <w:t>3 days</w:t>
            </w:r>
          </w:p>
        </w:tc>
      </w:tr>
    </w:tbl>
    <w:p w14:paraId="0CA40410" w14:textId="68D464EF" w:rsidR="00582594" w:rsidRPr="00200EA3" w:rsidRDefault="00A853DB" w:rsidP="00A853DB">
      <w:pPr>
        <w:pStyle w:val="Caption"/>
        <w:rPr>
          <w:sz w:val="20"/>
          <w:szCs w:val="20"/>
          <w:lang w:val="en-US"/>
        </w:rPr>
      </w:pPr>
      <w:r>
        <w:t xml:space="preserve">Appendix </w:t>
      </w:r>
      <w:r w:rsidR="00690F66">
        <w:fldChar w:fldCharType="begin"/>
      </w:r>
      <w:r w:rsidR="00690F66">
        <w:instrText xml:space="preserve"> SEQ Appendix \* ARABIC </w:instrText>
      </w:r>
      <w:r w:rsidR="00690F66">
        <w:fldChar w:fldCharType="separate"/>
      </w:r>
      <w:r w:rsidR="00690F66">
        <w:rPr>
          <w:noProof/>
        </w:rPr>
        <w:t>3</w:t>
      </w:r>
      <w:r w:rsidR="00690F66">
        <w:rPr>
          <w:noProof/>
        </w:rPr>
        <w:fldChar w:fldCharType="end"/>
      </w:r>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lastRenderedPageBreak/>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A853DB">
            <w:pPr>
              <w:keepNext/>
              <w:rPr>
                <w:sz w:val="20"/>
                <w:szCs w:val="20"/>
              </w:rPr>
            </w:pPr>
            <w:r w:rsidRPr="00200EA3">
              <w:rPr>
                <w:sz w:val="20"/>
                <w:szCs w:val="20"/>
              </w:rPr>
              <w:t>3 days</w:t>
            </w:r>
          </w:p>
        </w:tc>
      </w:tr>
    </w:tbl>
    <w:p w14:paraId="26F39883" w14:textId="751C49E0" w:rsidR="00582594" w:rsidRPr="00200EA3" w:rsidRDefault="00A853DB" w:rsidP="00A853DB">
      <w:pPr>
        <w:pStyle w:val="Caption"/>
        <w:rPr>
          <w:sz w:val="20"/>
          <w:szCs w:val="20"/>
          <w:lang w:val="en-US"/>
        </w:rPr>
      </w:pPr>
      <w:r>
        <w:t xml:space="preserve">Appendix </w:t>
      </w:r>
      <w:r w:rsidR="00690F66">
        <w:fldChar w:fldCharType="begin"/>
      </w:r>
      <w:r w:rsidR="00690F66">
        <w:instrText xml:space="preserve"> SEQ Appendix \* ARABIC </w:instrText>
      </w:r>
      <w:r w:rsidR="00690F66">
        <w:fldChar w:fldCharType="separate"/>
      </w:r>
      <w:r w:rsidR="00690F66">
        <w:rPr>
          <w:noProof/>
        </w:rPr>
        <w:t>4</w:t>
      </w:r>
      <w:r w:rsidR="00690F66">
        <w:rPr>
          <w:noProof/>
        </w:rPr>
        <w:fldChar w:fldCharType="end"/>
      </w:r>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A853DB">
            <w:pPr>
              <w:keepNext/>
              <w:rPr>
                <w:sz w:val="20"/>
                <w:szCs w:val="20"/>
              </w:rPr>
            </w:pPr>
            <w:r w:rsidRPr="00200EA3">
              <w:rPr>
                <w:sz w:val="20"/>
                <w:szCs w:val="20"/>
              </w:rPr>
              <w:t>4 days</w:t>
            </w:r>
          </w:p>
        </w:tc>
      </w:tr>
    </w:tbl>
    <w:p w14:paraId="5D3B76A0" w14:textId="69338E21" w:rsidR="009522DB" w:rsidRPr="00200EA3" w:rsidRDefault="00A853DB" w:rsidP="00A853DB">
      <w:pPr>
        <w:pStyle w:val="Caption"/>
        <w:rPr>
          <w:sz w:val="20"/>
          <w:szCs w:val="20"/>
          <w:lang w:val="en-US"/>
        </w:rPr>
      </w:pPr>
      <w:r>
        <w:t xml:space="preserve">Appendix </w:t>
      </w:r>
      <w:r w:rsidR="00690F66">
        <w:fldChar w:fldCharType="begin"/>
      </w:r>
      <w:r w:rsidR="00690F66">
        <w:instrText xml:space="preserve"> SEQ Appendix \* ARABIC </w:instrText>
      </w:r>
      <w:r w:rsidR="00690F66">
        <w:fldChar w:fldCharType="separate"/>
      </w:r>
      <w:r w:rsidR="00690F66">
        <w:rPr>
          <w:noProof/>
        </w:rPr>
        <w:t>5</w:t>
      </w:r>
      <w:r w:rsidR="00690F66">
        <w:rPr>
          <w:noProof/>
        </w:rPr>
        <w:fldChar w:fldCharType="end"/>
      </w:r>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A853DB">
            <w:pPr>
              <w:keepNext/>
              <w:rPr>
                <w:sz w:val="20"/>
                <w:szCs w:val="20"/>
              </w:rPr>
            </w:pPr>
            <w:r w:rsidRPr="00200EA3">
              <w:rPr>
                <w:sz w:val="20"/>
                <w:szCs w:val="20"/>
              </w:rPr>
              <w:t>2 days</w:t>
            </w:r>
          </w:p>
        </w:tc>
      </w:tr>
    </w:tbl>
    <w:p w14:paraId="37760548" w14:textId="596757BA" w:rsidR="00E469CC" w:rsidRPr="00200EA3" w:rsidRDefault="00A853DB" w:rsidP="00A853DB">
      <w:pPr>
        <w:pStyle w:val="Caption"/>
        <w:rPr>
          <w:sz w:val="20"/>
          <w:szCs w:val="20"/>
          <w:lang w:val="en-US"/>
        </w:rPr>
      </w:pPr>
      <w:r>
        <w:t xml:space="preserve">Appendix </w:t>
      </w:r>
      <w:r w:rsidR="00690F66">
        <w:fldChar w:fldCharType="begin"/>
      </w:r>
      <w:r w:rsidR="00690F66">
        <w:instrText xml:space="preserve"> SEQ Appendix \* ARABIC </w:instrText>
      </w:r>
      <w:r w:rsidR="00690F66">
        <w:fldChar w:fldCharType="separate"/>
      </w:r>
      <w:r w:rsidR="00690F66">
        <w:rPr>
          <w:noProof/>
        </w:rPr>
        <w:t>6</w:t>
      </w:r>
      <w:r w:rsidR="00690F66">
        <w:rPr>
          <w:noProof/>
        </w:rPr>
        <w:fldChar w:fldCharType="end"/>
      </w:r>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lastRenderedPageBreak/>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A853DB">
            <w:pPr>
              <w:keepNext/>
              <w:rPr>
                <w:sz w:val="20"/>
                <w:szCs w:val="20"/>
              </w:rPr>
            </w:pPr>
            <w:r w:rsidRPr="00200EA3">
              <w:rPr>
                <w:sz w:val="20"/>
                <w:szCs w:val="20"/>
              </w:rPr>
              <w:t>2 days</w:t>
            </w:r>
          </w:p>
        </w:tc>
      </w:tr>
    </w:tbl>
    <w:p w14:paraId="2F91F036" w14:textId="4B337853" w:rsidR="00E469CC" w:rsidRPr="00200EA3" w:rsidRDefault="00A853DB" w:rsidP="00A853DB">
      <w:pPr>
        <w:pStyle w:val="Caption"/>
        <w:rPr>
          <w:sz w:val="20"/>
          <w:szCs w:val="20"/>
          <w:lang w:val="en-US"/>
        </w:rPr>
      </w:pPr>
      <w:r>
        <w:t xml:space="preserve">Appendix </w:t>
      </w:r>
      <w:r w:rsidR="00690F66">
        <w:fldChar w:fldCharType="begin"/>
      </w:r>
      <w:r w:rsidR="00690F66">
        <w:instrText xml:space="preserve"> SEQ Appendix \* ARABIC </w:instrText>
      </w:r>
      <w:r w:rsidR="00690F66">
        <w:fldChar w:fldCharType="separate"/>
      </w:r>
      <w:r w:rsidR="00690F66">
        <w:rPr>
          <w:noProof/>
        </w:rPr>
        <w:t>7</w:t>
      </w:r>
      <w:r w:rsidR="00690F66">
        <w:rPr>
          <w:noProof/>
        </w:rPr>
        <w:fldChar w:fldCharType="end"/>
      </w:r>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A853DB">
            <w:pPr>
              <w:keepNext/>
              <w:rPr>
                <w:sz w:val="20"/>
                <w:szCs w:val="20"/>
              </w:rPr>
            </w:pPr>
            <w:r w:rsidRPr="00200EA3">
              <w:rPr>
                <w:sz w:val="20"/>
                <w:szCs w:val="20"/>
              </w:rPr>
              <w:t>2 days</w:t>
            </w:r>
          </w:p>
        </w:tc>
      </w:tr>
    </w:tbl>
    <w:p w14:paraId="51D3BB2A" w14:textId="786DFAD9" w:rsidR="00AF40ED" w:rsidRPr="00200EA3" w:rsidRDefault="00A853DB" w:rsidP="00A853DB">
      <w:pPr>
        <w:pStyle w:val="Caption"/>
        <w:rPr>
          <w:sz w:val="20"/>
          <w:szCs w:val="20"/>
          <w:lang w:val="en-US"/>
        </w:rPr>
      </w:pPr>
      <w:r>
        <w:t xml:space="preserve">Appendix </w:t>
      </w:r>
      <w:r w:rsidR="00690F66">
        <w:fldChar w:fldCharType="begin"/>
      </w:r>
      <w:r w:rsidR="00690F66">
        <w:instrText xml:space="preserve"> SEQ Appendix \* ARABIC </w:instrText>
      </w:r>
      <w:r w:rsidR="00690F66">
        <w:fldChar w:fldCharType="separate"/>
      </w:r>
      <w:r w:rsidR="00690F66">
        <w:rPr>
          <w:noProof/>
        </w:rPr>
        <w:t>8</w:t>
      </w:r>
      <w:r w:rsidR="00690F66">
        <w:rPr>
          <w:noProof/>
        </w:rPr>
        <w:fldChar w:fldCharType="end"/>
      </w:r>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A853DB">
            <w:pPr>
              <w:keepNext/>
              <w:rPr>
                <w:sz w:val="20"/>
                <w:szCs w:val="20"/>
              </w:rPr>
            </w:pPr>
            <w:r w:rsidRPr="00200EA3">
              <w:rPr>
                <w:sz w:val="20"/>
                <w:szCs w:val="20"/>
              </w:rPr>
              <w:t>4 days</w:t>
            </w:r>
          </w:p>
        </w:tc>
      </w:tr>
    </w:tbl>
    <w:p w14:paraId="2479A32B" w14:textId="47E5062B" w:rsidR="007A2B9D" w:rsidRPr="00200EA3" w:rsidRDefault="00A853DB" w:rsidP="00A853DB">
      <w:pPr>
        <w:pStyle w:val="Caption"/>
        <w:rPr>
          <w:sz w:val="20"/>
          <w:szCs w:val="20"/>
          <w:lang w:val="en-US"/>
        </w:rPr>
      </w:pPr>
      <w:r>
        <w:t xml:space="preserve">Appendix </w:t>
      </w:r>
      <w:r w:rsidR="00690F66">
        <w:fldChar w:fldCharType="begin"/>
      </w:r>
      <w:r w:rsidR="00690F66">
        <w:instrText xml:space="preserve"> SEQ Appendix \* ARABIC </w:instrText>
      </w:r>
      <w:r w:rsidR="00690F66">
        <w:fldChar w:fldCharType="separate"/>
      </w:r>
      <w:r w:rsidR="00690F66">
        <w:rPr>
          <w:noProof/>
        </w:rPr>
        <w:t>9</w:t>
      </w:r>
      <w:r w:rsidR="00690F66">
        <w:rPr>
          <w:noProof/>
        </w:rPr>
        <w:fldChar w:fldCharType="end"/>
      </w:r>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lastRenderedPageBreak/>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A853DB">
            <w:pPr>
              <w:keepNext/>
              <w:rPr>
                <w:sz w:val="20"/>
                <w:szCs w:val="20"/>
              </w:rPr>
            </w:pPr>
            <w:r w:rsidRPr="00200EA3">
              <w:rPr>
                <w:sz w:val="20"/>
                <w:szCs w:val="20"/>
              </w:rPr>
              <w:t>3 days</w:t>
            </w:r>
          </w:p>
        </w:tc>
      </w:tr>
    </w:tbl>
    <w:p w14:paraId="61415919" w14:textId="1BA93FA0" w:rsidR="005B3A7F" w:rsidRPr="00200EA3" w:rsidRDefault="00A853DB" w:rsidP="00A853DB">
      <w:pPr>
        <w:pStyle w:val="Caption"/>
        <w:rPr>
          <w:sz w:val="20"/>
          <w:szCs w:val="20"/>
          <w:lang w:val="en-US"/>
        </w:rPr>
      </w:pPr>
      <w:r>
        <w:t xml:space="preserve">Appendix </w:t>
      </w:r>
      <w:r w:rsidR="00690F66">
        <w:fldChar w:fldCharType="begin"/>
      </w:r>
      <w:r w:rsidR="00690F66">
        <w:instrText xml:space="preserve"> SEQ Appendix \* ARABIC </w:instrText>
      </w:r>
      <w:r w:rsidR="00690F66">
        <w:fldChar w:fldCharType="separate"/>
      </w:r>
      <w:r w:rsidR="00690F66">
        <w:rPr>
          <w:noProof/>
        </w:rPr>
        <w:t>10</w:t>
      </w:r>
      <w:r w:rsidR="00690F66">
        <w:rPr>
          <w:noProof/>
        </w:rPr>
        <w:fldChar w:fldCharType="end"/>
      </w:r>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A853DB">
            <w:pPr>
              <w:keepNext/>
              <w:rPr>
                <w:sz w:val="20"/>
                <w:szCs w:val="20"/>
              </w:rPr>
            </w:pPr>
            <w:r w:rsidRPr="00200EA3">
              <w:rPr>
                <w:sz w:val="20"/>
                <w:szCs w:val="20"/>
              </w:rPr>
              <w:t>3 days</w:t>
            </w:r>
          </w:p>
        </w:tc>
      </w:tr>
    </w:tbl>
    <w:p w14:paraId="0671D1C4" w14:textId="6DD32E17" w:rsidR="00696838" w:rsidRPr="00200EA3" w:rsidRDefault="00A853DB" w:rsidP="00A853DB">
      <w:pPr>
        <w:pStyle w:val="Caption"/>
        <w:rPr>
          <w:sz w:val="20"/>
          <w:szCs w:val="20"/>
          <w:lang w:val="en-US"/>
        </w:rPr>
      </w:pPr>
      <w:r>
        <w:t xml:space="preserve">Appendix </w:t>
      </w:r>
      <w:r w:rsidR="00690F66">
        <w:fldChar w:fldCharType="begin"/>
      </w:r>
      <w:r w:rsidR="00690F66">
        <w:instrText xml:space="preserve"> SEQ Appendix \* ARABIC </w:instrText>
      </w:r>
      <w:r w:rsidR="00690F66">
        <w:fldChar w:fldCharType="separate"/>
      </w:r>
      <w:r w:rsidR="00690F66">
        <w:rPr>
          <w:noProof/>
        </w:rPr>
        <w:t>11</w:t>
      </w:r>
      <w:r w:rsidR="00690F66">
        <w:rPr>
          <w:noProof/>
        </w:rPr>
        <w:fldChar w:fldCharType="end"/>
      </w:r>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A853DB">
            <w:pPr>
              <w:keepNext/>
              <w:rPr>
                <w:sz w:val="20"/>
                <w:szCs w:val="20"/>
              </w:rPr>
            </w:pPr>
            <w:r w:rsidRPr="00200EA3">
              <w:rPr>
                <w:sz w:val="20"/>
                <w:szCs w:val="20"/>
              </w:rPr>
              <w:t>2 days</w:t>
            </w:r>
          </w:p>
        </w:tc>
      </w:tr>
    </w:tbl>
    <w:p w14:paraId="47CFE8C9" w14:textId="5464C3C9" w:rsidR="00A84354" w:rsidRPr="00200EA3" w:rsidRDefault="00A853DB" w:rsidP="00A853DB">
      <w:pPr>
        <w:pStyle w:val="Caption"/>
        <w:rPr>
          <w:sz w:val="20"/>
          <w:szCs w:val="20"/>
          <w:lang w:val="en-US"/>
        </w:rPr>
      </w:pPr>
      <w:r>
        <w:t xml:space="preserve">Appendix </w:t>
      </w:r>
      <w:r w:rsidR="00690F66">
        <w:fldChar w:fldCharType="begin"/>
      </w:r>
      <w:r w:rsidR="00690F66">
        <w:instrText xml:space="preserve"> SEQ Appendix \* ARABIC </w:instrText>
      </w:r>
      <w:r w:rsidR="00690F66">
        <w:fldChar w:fldCharType="separate"/>
      </w:r>
      <w:r w:rsidR="00690F66">
        <w:rPr>
          <w:noProof/>
        </w:rPr>
        <w:t>12</w:t>
      </w:r>
      <w:r w:rsidR="00690F66">
        <w:rPr>
          <w:noProof/>
        </w:rPr>
        <w:fldChar w:fldCharType="end"/>
      </w:r>
    </w:p>
    <w:p w14:paraId="1B548590" w14:textId="1828AED8" w:rsidR="00E66C57" w:rsidRDefault="00E66C57" w:rsidP="00934C83">
      <w:pPr>
        <w:pStyle w:val="Heading2"/>
      </w:pPr>
      <w:bookmarkStart w:id="188" w:name="_Toc217004312"/>
      <w:r w:rsidRPr="00200EA3">
        <w:t xml:space="preserve">Kanban Board </w:t>
      </w:r>
      <w:r w:rsidR="001F44E9">
        <w:t>and Mapping to Gantt Chart</w:t>
      </w:r>
      <w:bookmarkEnd w:id="188"/>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56E228DD" w14:textId="77777777" w:rsidR="00A853DB" w:rsidRDefault="00E66C57" w:rsidP="00A853DB">
      <w:pPr>
        <w:keepNext/>
        <w:jc w:val="center"/>
      </w:pPr>
      <w:r w:rsidRPr="00200EA3">
        <w:rPr>
          <w:sz w:val="20"/>
          <w:szCs w:val="20"/>
        </w:rPr>
        <w:lastRenderedPageBreak/>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166C935C" w14:textId="4A1F1C69" w:rsidR="00E66C57" w:rsidRPr="00200EA3" w:rsidRDefault="00A853DB" w:rsidP="00A853DB">
      <w:pPr>
        <w:pStyle w:val="Caption"/>
        <w:jc w:val="center"/>
        <w:rPr>
          <w:sz w:val="20"/>
          <w:szCs w:val="20"/>
        </w:rPr>
      </w:pPr>
      <w:r>
        <w:t xml:space="preserve">Appendix </w:t>
      </w:r>
      <w:r w:rsidR="00690F66">
        <w:fldChar w:fldCharType="begin"/>
      </w:r>
      <w:r w:rsidR="00690F66">
        <w:instrText xml:space="preserve"> SEQ Appendix \* ARABIC </w:instrText>
      </w:r>
      <w:r w:rsidR="00690F66">
        <w:fldChar w:fldCharType="separate"/>
      </w:r>
      <w:r w:rsidR="00690F66">
        <w:rPr>
          <w:noProof/>
        </w:rPr>
        <w:t>13</w:t>
      </w:r>
      <w:r w:rsidR="00690F66">
        <w:rPr>
          <w:noProof/>
        </w:rPr>
        <w:fldChar w:fldCharType="end"/>
      </w:r>
    </w:p>
    <w:p w14:paraId="36FF3506" w14:textId="77777777" w:rsidR="00A853DB" w:rsidRDefault="00E66C57" w:rsidP="00A853DB">
      <w:pPr>
        <w:keepNext/>
        <w:jc w:val="center"/>
      </w:pPr>
      <w:r w:rsidRPr="00200EA3">
        <w:rPr>
          <w:sz w:val="20"/>
          <w:szCs w:val="20"/>
        </w:rPr>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77EA663C" w14:textId="255A5D6A" w:rsidR="00E66C57" w:rsidRPr="00200EA3" w:rsidRDefault="00A853DB" w:rsidP="00A853DB">
      <w:pPr>
        <w:pStyle w:val="Caption"/>
        <w:jc w:val="center"/>
        <w:rPr>
          <w:sz w:val="20"/>
          <w:szCs w:val="20"/>
        </w:rPr>
      </w:pPr>
      <w:r>
        <w:t xml:space="preserve">Appendix </w:t>
      </w:r>
      <w:r w:rsidR="00690F66">
        <w:fldChar w:fldCharType="begin"/>
      </w:r>
      <w:r w:rsidR="00690F66">
        <w:instrText xml:space="preserve"> SEQ Appendix \* ARABIC </w:instrText>
      </w:r>
      <w:r w:rsidR="00690F66">
        <w:fldChar w:fldCharType="separate"/>
      </w:r>
      <w:r w:rsidR="00690F66">
        <w:rPr>
          <w:noProof/>
        </w:rPr>
        <w:t>14</w:t>
      </w:r>
      <w:r w:rsidR="00690F66">
        <w:rPr>
          <w:noProof/>
        </w:rPr>
        <w:fldChar w:fldCharType="end"/>
      </w:r>
    </w:p>
    <w:p w14:paraId="74C0B578" w14:textId="77777777" w:rsidR="00A853DB" w:rsidRDefault="00E66C57" w:rsidP="00A853DB">
      <w:pPr>
        <w:keepNext/>
        <w:jc w:val="center"/>
      </w:pPr>
      <w:r w:rsidRPr="00200EA3">
        <w:rPr>
          <w:sz w:val="20"/>
          <w:szCs w:val="20"/>
        </w:rPr>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5F70E395" w14:textId="1E4ED628" w:rsidR="00E66C57" w:rsidRPr="00200EA3" w:rsidRDefault="00A853DB" w:rsidP="00A853DB">
      <w:pPr>
        <w:pStyle w:val="Caption"/>
        <w:jc w:val="center"/>
        <w:rPr>
          <w:sz w:val="20"/>
          <w:szCs w:val="20"/>
        </w:rPr>
      </w:pPr>
      <w:r>
        <w:t xml:space="preserve">Appendix </w:t>
      </w:r>
      <w:r w:rsidR="00690F66">
        <w:fldChar w:fldCharType="begin"/>
      </w:r>
      <w:r w:rsidR="00690F66">
        <w:instrText xml:space="preserve"> SEQ Appendix \* ARABIC </w:instrText>
      </w:r>
      <w:r w:rsidR="00690F66">
        <w:fldChar w:fldCharType="separate"/>
      </w:r>
      <w:r w:rsidR="00690F66">
        <w:rPr>
          <w:noProof/>
        </w:rPr>
        <w:t>15</w:t>
      </w:r>
      <w:r w:rsidR="00690F66">
        <w:rPr>
          <w:noProof/>
        </w:rPr>
        <w:fldChar w:fldCharType="end"/>
      </w:r>
    </w:p>
    <w:p w14:paraId="3688FB7D" w14:textId="08DF899D" w:rsidR="00445940"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37EFC363" w14:textId="77777777" w:rsidR="00316859" w:rsidRDefault="00316859" w:rsidP="004A56C2">
      <w:pPr>
        <w:pStyle w:val="Heading2"/>
      </w:pPr>
    </w:p>
    <w:p w14:paraId="145C788E" w14:textId="77777777" w:rsidR="00316859" w:rsidRDefault="00316859" w:rsidP="00316859">
      <w:pPr>
        <w:pStyle w:val="Heading1"/>
        <w:spacing w:before="120" w:after="120" w:line="360" w:lineRule="auto"/>
      </w:pPr>
      <w:bookmarkStart w:id="189" w:name="_Toc217004313"/>
      <w:r>
        <w:t>Chapter 5 - Design Diagrams</w:t>
      </w:r>
      <w:bookmarkEnd w:id="189"/>
    </w:p>
    <w:p w14:paraId="3A89AF03" w14:textId="77777777" w:rsidR="00316859" w:rsidRDefault="00316859" w:rsidP="00316859">
      <w:pPr>
        <w:pStyle w:val="Heading2"/>
        <w:spacing w:before="120" w:after="120" w:line="360" w:lineRule="auto"/>
      </w:pPr>
      <w:bookmarkStart w:id="190" w:name="_Toc217004314"/>
      <w:r>
        <w:t>5.8 Wireframe / Mock-up</w:t>
      </w:r>
      <w:bookmarkEnd w:id="190"/>
    </w:p>
    <w:p w14:paraId="4F0BCE3F" w14:textId="77777777" w:rsidR="00316859" w:rsidRPr="00316859" w:rsidRDefault="00316859" w:rsidP="00316859">
      <w:pPr>
        <w:pStyle w:val="Heading4"/>
      </w:pPr>
      <w:r w:rsidRPr="00316859">
        <w:t>5.8.1 Loan Form Screen (Input Screen)</w:t>
      </w:r>
    </w:p>
    <w:p w14:paraId="05E3C450" w14:textId="77777777" w:rsidR="00316859" w:rsidRDefault="00316859" w:rsidP="00316859">
      <w:pPr>
        <w:pStyle w:val="Heading5"/>
      </w:pPr>
    </w:p>
    <w:p w14:paraId="62B0A6FF" w14:textId="6AF9A2B4" w:rsidR="00316859" w:rsidRPr="006B53BD" w:rsidRDefault="00316859" w:rsidP="00316859">
      <w:pPr>
        <w:pStyle w:val="Heading5"/>
      </w:pPr>
      <w:r>
        <w:t>Step 2</w:t>
      </w:r>
    </w:p>
    <w:p w14:paraId="589466A4" w14:textId="77777777" w:rsidR="00A853DB" w:rsidRDefault="00316859" w:rsidP="00A853DB">
      <w:pPr>
        <w:keepNext/>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453BF3EC" wp14:editId="7CA3E59A">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2E036B37" w14:textId="0E6B1C16" w:rsidR="00316859" w:rsidRDefault="00A853DB" w:rsidP="00A853DB">
      <w:pPr>
        <w:pStyle w:val="Caption"/>
        <w:jc w:val="center"/>
      </w:pPr>
      <w:r>
        <w:t xml:space="preserve">Appendix </w:t>
      </w:r>
      <w:r w:rsidR="00690F66">
        <w:fldChar w:fldCharType="begin"/>
      </w:r>
      <w:r w:rsidR="00690F66">
        <w:instrText xml:space="preserve"> SEQ Appendix \* ARABIC </w:instrText>
      </w:r>
      <w:r w:rsidR="00690F66">
        <w:fldChar w:fldCharType="separate"/>
      </w:r>
      <w:r w:rsidR="00690F66">
        <w:rPr>
          <w:noProof/>
        </w:rPr>
        <w:t>16</w:t>
      </w:r>
      <w:r w:rsidR="00690F66">
        <w:rPr>
          <w:noProof/>
        </w:rPr>
        <w:fldChar w:fldCharType="end"/>
      </w:r>
    </w:p>
    <w:p w14:paraId="5434EA01" w14:textId="77777777" w:rsidR="00316859" w:rsidRDefault="00316859" w:rsidP="00316859">
      <w:pPr>
        <w:spacing w:line="360" w:lineRule="auto"/>
        <w:rPr>
          <w:lang w:val="en-US"/>
        </w:rPr>
      </w:pPr>
    </w:p>
    <w:p w14:paraId="0D021E14" w14:textId="77777777" w:rsidR="00316859" w:rsidRPr="006B53BD" w:rsidRDefault="00316859" w:rsidP="00316859">
      <w:pPr>
        <w:pStyle w:val="Heading5"/>
      </w:pPr>
      <w:r>
        <w:lastRenderedPageBreak/>
        <w:t>Step 3</w:t>
      </w:r>
    </w:p>
    <w:p w14:paraId="62F234C9" w14:textId="77777777" w:rsidR="00A853DB" w:rsidRDefault="00316859" w:rsidP="00A853DB">
      <w:pPr>
        <w:keepNext/>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0F7D00BD" wp14:editId="5C712BA3">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6F268B07" w14:textId="0E580F45" w:rsidR="00316859" w:rsidRPr="00316859" w:rsidRDefault="00A853DB" w:rsidP="00A853DB">
      <w:pPr>
        <w:pStyle w:val="Caption"/>
        <w:jc w:val="center"/>
      </w:pPr>
      <w:r>
        <w:t xml:space="preserve">Appendix </w:t>
      </w:r>
      <w:r w:rsidR="00690F66">
        <w:fldChar w:fldCharType="begin"/>
      </w:r>
      <w:r w:rsidR="00690F66">
        <w:instrText xml:space="preserve"> SEQ Appendix \* ARABIC </w:instrText>
      </w:r>
      <w:r w:rsidR="00690F66">
        <w:fldChar w:fldCharType="separate"/>
      </w:r>
      <w:r w:rsidR="00690F66">
        <w:rPr>
          <w:noProof/>
        </w:rPr>
        <w:t>17</w:t>
      </w:r>
      <w:r w:rsidR="00690F66">
        <w:rPr>
          <w:noProof/>
        </w:rPr>
        <w:fldChar w:fldCharType="end"/>
      </w:r>
    </w:p>
    <w:p w14:paraId="34B0720C" w14:textId="77777777" w:rsidR="00316859" w:rsidRPr="006B53BD" w:rsidRDefault="00316859" w:rsidP="00316859">
      <w:pPr>
        <w:pStyle w:val="Heading5"/>
      </w:pPr>
      <w:r>
        <w:t>Step 4</w:t>
      </w:r>
    </w:p>
    <w:p w14:paraId="56634695" w14:textId="77777777" w:rsidR="00A853DB" w:rsidRDefault="00316859" w:rsidP="00A853DB">
      <w:pPr>
        <w:keepNext/>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2023E64" wp14:editId="5DCB5462">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49C76857" w14:textId="6D5BDC66" w:rsidR="00316859" w:rsidRPr="00316859" w:rsidRDefault="00A853DB" w:rsidP="00A853DB">
      <w:pPr>
        <w:pStyle w:val="Caption"/>
        <w:jc w:val="center"/>
      </w:pPr>
      <w:r>
        <w:t xml:space="preserve">Appendix </w:t>
      </w:r>
      <w:r w:rsidR="00690F66">
        <w:fldChar w:fldCharType="begin"/>
      </w:r>
      <w:r w:rsidR="00690F66">
        <w:instrText xml:space="preserve"> SEQ Appendix \* ARABIC </w:instrText>
      </w:r>
      <w:r w:rsidR="00690F66">
        <w:fldChar w:fldCharType="separate"/>
      </w:r>
      <w:r w:rsidR="00690F66">
        <w:rPr>
          <w:noProof/>
        </w:rPr>
        <w:t>18</w:t>
      </w:r>
      <w:r w:rsidR="00690F66">
        <w:rPr>
          <w:noProof/>
        </w:rPr>
        <w:fldChar w:fldCharType="end"/>
      </w:r>
    </w:p>
    <w:p w14:paraId="01FAB8C9" w14:textId="77777777" w:rsidR="00316859" w:rsidRPr="006B53BD" w:rsidRDefault="00316859" w:rsidP="00316859">
      <w:pPr>
        <w:pStyle w:val="Heading5"/>
      </w:pPr>
      <w:r>
        <w:t>Step 5</w:t>
      </w:r>
    </w:p>
    <w:p w14:paraId="6CE01966" w14:textId="77777777" w:rsidR="00A853DB" w:rsidRDefault="00316859" w:rsidP="00A853DB">
      <w:pPr>
        <w:keepNext/>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0DABB24A" wp14:editId="692223FB">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5406DD67" w14:textId="2D45E8A6" w:rsidR="00316859" w:rsidRDefault="00A853DB" w:rsidP="00A853DB">
      <w:pPr>
        <w:pStyle w:val="Caption"/>
        <w:jc w:val="center"/>
      </w:pPr>
      <w:r>
        <w:t xml:space="preserve">Appendix </w:t>
      </w:r>
      <w:r w:rsidR="00690F66">
        <w:fldChar w:fldCharType="begin"/>
      </w:r>
      <w:r w:rsidR="00690F66">
        <w:instrText xml:space="preserve"> SEQ Appendix \* ARABIC </w:instrText>
      </w:r>
      <w:r w:rsidR="00690F66">
        <w:fldChar w:fldCharType="separate"/>
      </w:r>
      <w:r w:rsidR="00690F66">
        <w:rPr>
          <w:noProof/>
        </w:rPr>
        <w:t>19</w:t>
      </w:r>
      <w:r w:rsidR="00690F66">
        <w:rPr>
          <w:noProof/>
        </w:rPr>
        <w:fldChar w:fldCharType="end"/>
      </w:r>
    </w:p>
    <w:p w14:paraId="024F2FA5" w14:textId="17C4E740" w:rsidR="00BE66F7" w:rsidRDefault="00BE66F7" w:rsidP="00BE66F7">
      <w:pPr>
        <w:pStyle w:val="Heading1"/>
        <w:spacing w:line="360" w:lineRule="auto"/>
        <w:rPr>
          <w:lang w:val="en-US"/>
        </w:rPr>
      </w:pPr>
      <w:bookmarkStart w:id="191" w:name="_Toc217004315"/>
      <w:r>
        <w:rPr>
          <w:lang w:val="en-US"/>
        </w:rPr>
        <w:lastRenderedPageBreak/>
        <w:t xml:space="preserve">Chapter 6 </w:t>
      </w:r>
      <w:r w:rsidR="008C6C12">
        <w:rPr>
          <w:lang w:val="en-US"/>
        </w:rPr>
        <w:t>-</w:t>
      </w:r>
      <w:r>
        <w:rPr>
          <w:lang w:val="en-US"/>
        </w:rPr>
        <w:t xml:space="preserve"> Implementation</w:t>
      </w:r>
      <w:bookmarkEnd w:id="191"/>
    </w:p>
    <w:p w14:paraId="3593E1B3" w14:textId="77777777" w:rsidR="00907798" w:rsidRPr="00434B25" w:rsidRDefault="00907798" w:rsidP="00907798">
      <w:pPr>
        <w:pStyle w:val="Heading3"/>
        <w:spacing w:line="360" w:lineRule="auto"/>
      </w:pPr>
      <w:bookmarkStart w:id="192" w:name="_Toc217004316"/>
      <w:r w:rsidRPr="00434B25">
        <w:t>6.2.2</w:t>
      </w:r>
      <w:r>
        <w:t xml:space="preserve"> </w:t>
      </w:r>
      <w:r w:rsidRPr="00434B25">
        <w:t>Exploratory Data Analysis (EDA)</w:t>
      </w:r>
      <w:bookmarkEnd w:id="192"/>
    </w:p>
    <w:p w14:paraId="05466D18" w14:textId="77777777" w:rsidR="00907798" w:rsidRPr="00550E57" w:rsidRDefault="00907798" w:rsidP="00907798">
      <w:pPr>
        <w:spacing w:line="360" w:lineRule="auto"/>
        <w:rPr>
          <w:sz w:val="22"/>
          <w:szCs w:val="22"/>
        </w:rPr>
      </w:pPr>
      <w:r w:rsidRPr="00550E57">
        <w:rPr>
          <w:sz w:val="22"/>
          <w:szCs w:val="22"/>
        </w:rPr>
        <w:t>Various steps were carried out to perform EDA on the dataset. Findings are as follows,</w:t>
      </w:r>
    </w:p>
    <w:p w14:paraId="79D3D5C2"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The dataset contains 4,269 rows and 13 columns.</w:t>
      </w:r>
    </w:p>
    <w:p w14:paraId="4EBC5B7A"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are 10 numeric columns and 3 categorical columns.</w:t>
      </w:r>
    </w:p>
    <w:p w14:paraId="2B0E35A8"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were no missing values found, even though some columns contained zero values, such as no_of_dependents, residential_assets_value, and commercial_assets_value.</w:t>
      </w:r>
    </w:p>
    <w:p w14:paraId="5B2D3BCE"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From the statistical overview, residential_assets_value has a negative –100,000 as a minimum. This shows that it is invalid.</w:t>
      </w:r>
    </w:p>
    <w:p w14:paraId="715C3C81"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Categorical columns include “education”, “self_employed”, and “loan_status”.</w:t>
      </w:r>
    </w:p>
    <w:p w14:paraId="7A8A0590" w14:textId="77777777" w:rsidR="00907798" w:rsidRDefault="00907798" w:rsidP="00907798">
      <w:pPr>
        <w:spacing w:before="120" w:after="120" w:line="360" w:lineRule="auto"/>
      </w:pPr>
    </w:p>
    <w:p w14:paraId="1C046A50" w14:textId="77777777" w:rsidR="00907798" w:rsidRDefault="00907798" w:rsidP="00907798">
      <w:pPr>
        <w:pStyle w:val="Heading4"/>
        <w:spacing w:line="360" w:lineRule="auto"/>
      </w:pPr>
      <w:r w:rsidRPr="00434B25">
        <w:t>6.2.2</w:t>
      </w:r>
      <w:r>
        <w:t xml:space="preserve">.1 Finding from the histogram plots </w:t>
      </w:r>
    </w:p>
    <w:p w14:paraId="706F426C" w14:textId="77777777" w:rsidR="00907798" w:rsidRPr="00550E57" w:rsidRDefault="00907798" w:rsidP="00907798">
      <w:pPr>
        <w:spacing w:line="360" w:lineRule="auto"/>
        <w:rPr>
          <w:sz w:val="22"/>
          <w:szCs w:val="22"/>
        </w:rPr>
      </w:pPr>
      <w:r w:rsidRPr="00550E57">
        <w:rPr>
          <w:sz w:val="22"/>
          <w:szCs w:val="22"/>
        </w:rPr>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77540E62" w14:textId="77777777" w:rsidR="00907798" w:rsidRPr="00A62082" w:rsidRDefault="00907798" w:rsidP="00907798">
      <w:pPr>
        <w:spacing w:line="360" w:lineRule="auto"/>
      </w:pPr>
    </w:p>
    <w:p w14:paraId="6018D458" w14:textId="77777777" w:rsidR="00A853DB" w:rsidRDefault="00907798" w:rsidP="00A853DB">
      <w:pPr>
        <w:keepNext/>
        <w:spacing w:before="120" w:after="120" w:line="360" w:lineRule="auto"/>
        <w:jc w:val="center"/>
      </w:pPr>
      <w:r w:rsidRPr="00434B25">
        <w:rPr>
          <w:noProof/>
        </w:rPr>
        <w:drawing>
          <wp:inline distT="0" distB="0" distL="0" distR="0" wp14:anchorId="3DF1FE45" wp14:editId="07B47243">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53"/>
                    <a:stretch>
                      <a:fillRect/>
                    </a:stretch>
                  </pic:blipFill>
                  <pic:spPr>
                    <a:xfrm>
                      <a:off x="0" y="0"/>
                      <a:ext cx="3518310" cy="2871636"/>
                    </a:xfrm>
                    <a:prstGeom prst="rect">
                      <a:avLst/>
                    </a:prstGeom>
                  </pic:spPr>
                </pic:pic>
              </a:graphicData>
            </a:graphic>
          </wp:inline>
        </w:drawing>
      </w:r>
    </w:p>
    <w:p w14:paraId="6EB8CE0B" w14:textId="76135CBC" w:rsidR="00907798" w:rsidRDefault="00A853DB" w:rsidP="00A853DB">
      <w:pPr>
        <w:pStyle w:val="Caption"/>
        <w:jc w:val="center"/>
      </w:pPr>
      <w:r>
        <w:t xml:space="preserve">Appendix </w:t>
      </w:r>
      <w:r w:rsidR="00690F66">
        <w:fldChar w:fldCharType="begin"/>
      </w:r>
      <w:r w:rsidR="00690F66">
        <w:instrText xml:space="preserve"> SEQ Appendix \* ARABIC </w:instrText>
      </w:r>
      <w:r w:rsidR="00690F66">
        <w:fldChar w:fldCharType="separate"/>
      </w:r>
      <w:r w:rsidR="00690F66">
        <w:rPr>
          <w:noProof/>
        </w:rPr>
        <w:t>20</w:t>
      </w:r>
      <w:r w:rsidR="00690F66">
        <w:rPr>
          <w:noProof/>
        </w:rPr>
        <w:fldChar w:fldCharType="end"/>
      </w:r>
    </w:p>
    <w:p w14:paraId="42C5735B" w14:textId="77777777" w:rsidR="00907798" w:rsidRDefault="00907798" w:rsidP="00907798">
      <w:pPr>
        <w:spacing w:before="120" w:after="120" w:line="360" w:lineRule="auto"/>
      </w:pPr>
    </w:p>
    <w:p w14:paraId="2BE75189"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lastRenderedPageBreak/>
        <w:t>loan_id</w:t>
      </w:r>
    </w:p>
    <w:p w14:paraId="642FC8B0" w14:textId="77777777" w:rsidR="00907798" w:rsidRPr="00550E57" w:rsidRDefault="00907798" w:rsidP="00907798">
      <w:pPr>
        <w:spacing w:line="360" w:lineRule="auto"/>
        <w:rPr>
          <w:sz w:val="22"/>
          <w:szCs w:val="22"/>
        </w:rPr>
      </w:pPr>
      <w:r w:rsidRPr="00550E57">
        <w:rPr>
          <w:sz w:val="22"/>
          <w:szCs w:val="22"/>
        </w:rP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1832F290" w14:textId="77777777" w:rsidR="00907798" w:rsidRPr="00550E57" w:rsidRDefault="00907798" w:rsidP="00907798">
      <w:pPr>
        <w:spacing w:line="360" w:lineRule="auto"/>
        <w:rPr>
          <w:sz w:val="22"/>
          <w:szCs w:val="22"/>
        </w:rPr>
      </w:pPr>
    </w:p>
    <w:p w14:paraId="759043FE"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no_of_dependents</w:t>
      </w:r>
    </w:p>
    <w:p w14:paraId="3A8D64A1" w14:textId="77777777" w:rsidR="00907798" w:rsidRPr="00550E57" w:rsidRDefault="00907798" w:rsidP="00907798">
      <w:pPr>
        <w:spacing w:line="360" w:lineRule="auto"/>
        <w:rPr>
          <w:sz w:val="22"/>
          <w:szCs w:val="22"/>
        </w:rPr>
      </w:pPr>
      <w:r w:rsidRPr="00550E57">
        <w:rPr>
          <w:sz w:val="22"/>
          <w:szCs w:val="22"/>
        </w:rPr>
        <w:t>The values move in a simple rising pattern from 0 to 5. Every group shows up, and there are no empty stretches. It looks evenly distributed therefore, it makes the features stable enough to keep without any special treatment.</w:t>
      </w:r>
    </w:p>
    <w:p w14:paraId="5D5A49FB" w14:textId="77777777" w:rsidR="00907798" w:rsidRPr="00550E57" w:rsidRDefault="00907798" w:rsidP="00907798">
      <w:pPr>
        <w:spacing w:line="360" w:lineRule="auto"/>
        <w:rPr>
          <w:sz w:val="22"/>
          <w:szCs w:val="22"/>
        </w:rPr>
      </w:pPr>
    </w:p>
    <w:p w14:paraId="6BD505B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income_annum</w:t>
      </w:r>
    </w:p>
    <w:p w14:paraId="6648132B" w14:textId="77777777" w:rsidR="00907798" w:rsidRPr="00550E57" w:rsidRDefault="00907798" w:rsidP="00907798">
      <w:pPr>
        <w:spacing w:line="360" w:lineRule="auto"/>
        <w:rPr>
          <w:sz w:val="22"/>
          <w:szCs w:val="22"/>
        </w:rPr>
      </w:pPr>
      <w:r w:rsidRPr="00550E57">
        <w:rPr>
          <w:sz w:val="22"/>
          <w:szCs w:val="22"/>
        </w:rPr>
        <w:t>Income spreads across a wide range, but it does so without odd jumps. There are no sharp spikes or sudden cliffs. Still, the upper end grows a bit too fast, which means the model will need scaling later. The general shape, however, is not a problem.</w:t>
      </w:r>
    </w:p>
    <w:p w14:paraId="7614378D" w14:textId="77777777" w:rsidR="00907798" w:rsidRPr="00550E57" w:rsidRDefault="00907798" w:rsidP="00907798">
      <w:pPr>
        <w:spacing w:line="360" w:lineRule="auto"/>
        <w:rPr>
          <w:sz w:val="22"/>
          <w:szCs w:val="22"/>
        </w:rPr>
      </w:pPr>
    </w:p>
    <w:p w14:paraId="00A421C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amount</w:t>
      </w:r>
    </w:p>
    <w:p w14:paraId="33AF6A17" w14:textId="77777777" w:rsidR="00907798" w:rsidRPr="00550E57" w:rsidRDefault="00907798" w:rsidP="00907798">
      <w:pPr>
        <w:spacing w:line="360" w:lineRule="auto"/>
        <w:rPr>
          <w:sz w:val="22"/>
          <w:szCs w:val="22"/>
        </w:rPr>
      </w:pPr>
      <w:r w:rsidRPr="00550E57">
        <w:rPr>
          <w:sz w:val="22"/>
          <w:szCs w:val="22"/>
        </w:rPr>
        <w:t>The distribution leans to the right. Many applicants request smaller loans, while a smaller cluster reaches toward larger figures. The far edge stretches quite a bit, which could shake the model if left untouched. A log transformation will make the pattern easier to handle.</w:t>
      </w:r>
    </w:p>
    <w:p w14:paraId="6B85B5B1" w14:textId="77777777" w:rsidR="00907798" w:rsidRPr="00550E57" w:rsidRDefault="00907798" w:rsidP="00907798">
      <w:pPr>
        <w:spacing w:line="360" w:lineRule="auto"/>
        <w:rPr>
          <w:sz w:val="22"/>
          <w:szCs w:val="22"/>
        </w:rPr>
      </w:pPr>
    </w:p>
    <w:p w14:paraId="03983BA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term</w:t>
      </w:r>
    </w:p>
    <w:p w14:paraId="02345600" w14:textId="77777777" w:rsidR="00907798" w:rsidRPr="00550E57" w:rsidRDefault="00907798" w:rsidP="00907798">
      <w:pPr>
        <w:spacing w:line="360" w:lineRule="auto"/>
        <w:rPr>
          <w:sz w:val="22"/>
          <w:szCs w:val="22"/>
        </w:rPr>
      </w:pPr>
      <w:r w:rsidRPr="00550E57">
        <w:rPr>
          <w:sz w:val="22"/>
          <w:szCs w:val="22"/>
        </w:rPr>
        <w:t>Loan term sits almost flat, moving from short periods to long ones with no real imbalance. Both extremes appear often. This gives the model a full view of different repayment modes.</w:t>
      </w:r>
    </w:p>
    <w:p w14:paraId="2CD3EE8E" w14:textId="77777777" w:rsidR="00907798" w:rsidRPr="00550E57" w:rsidRDefault="00907798" w:rsidP="00907798">
      <w:pPr>
        <w:spacing w:line="360" w:lineRule="auto"/>
        <w:rPr>
          <w:sz w:val="22"/>
          <w:szCs w:val="22"/>
        </w:rPr>
      </w:pPr>
    </w:p>
    <w:p w14:paraId="59738C09" w14:textId="77777777" w:rsidR="00907798" w:rsidRPr="00550E57" w:rsidRDefault="00907798" w:rsidP="00907798">
      <w:pPr>
        <w:pStyle w:val="ListParagraph"/>
        <w:numPr>
          <w:ilvl w:val="0"/>
          <w:numId w:val="3"/>
        </w:numPr>
        <w:spacing w:line="360" w:lineRule="auto"/>
        <w:rPr>
          <w:sz w:val="22"/>
          <w:szCs w:val="22"/>
        </w:rPr>
      </w:pPr>
      <w:r w:rsidRPr="00550E57">
        <w:rPr>
          <w:b/>
          <w:bCs/>
          <w:sz w:val="22"/>
          <w:szCs w:val="22"/>
        </w:rPr>
        <w:t>cibil</w:t>
      </w:r>
      <w:r w:rsidRPr="00550E57">
        <w:rPr>
          <w:sz w:val="22"/>
          <w:szCs w:val="22"/>
        </w:rPr>
        <w:t>_score</w:t>
      </w:r>
    </w:p>
    <w:p w14:paraId="40D02CEE" w14:textId="77777777" w:rsidR="00907798" w:rsidRPr="00550E57" w:rsidRDefault="00907798" w:rsidP="00907798">
      <w:pPr>
        <w:spacing w:line="360" w:lineRule="auto"/>
        <w:rPr>
          <w:sz w:val="22"/>
          <w:szCs w:val="22"/>
        </w:rPr>
      </w:pPr>
      <w:r w:rsidRPr="00550E57">
        <w:rPr>
          <w:sz w:val="22"/>
          <w:szCs w:val="22"/>
        </w:rPr>
        <w:t>The score climbs steadily from low to high. It covers everything from poor credit to excellent credit without leaving empty pockets. Later, turning this into grouped categories will make interpretation cleaner, and SHAP behaves nicely with grouped versions.</w:t>
      </w:r>
    </w:p>
    <w:p w14:paraId="0D588360" w14:textId="77777777" w:rsidR="00907798" w:rsidRPr="00550E57" w:rsidRDefault="00907798" w:rsidP="00907798">
      <w:pPr>
        <w:spacing w:line="360" w:lineRule="auto"/>
        <w:rPr>
          <w:sz w:val="22"/>
          <w:szCs w:val="22"/>
        </w:rPr>
      </w:pPr>
    </w:p>
    <w:p w14:paraId="17B4B658"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residential_assets_value</w:t>
      </w:r>
    </w:p>
    <w:p w14:paraId="0AC417DA" w14:textId="77777777" w:rsidR="00907798" w:rsidRPr="00550E57" w:rsidRDefault="00907798" w:rsidP="00907798">
      <w:pPr>
        <w:spacing w:line="360" w:lineRule="auto"/>
        <w:rPr>
          <w:sz w:val="22"/>
          <w:szCs w:val="22"/>
        </w:rPr>
      </w:pPr>
      <w:r w:rsidRPr="00550E57">
        <w:rPr>
          <w:sz w:val="22"/>
          <w:szCs w:val="22"/>
        </w:rP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1FD3BD6B" w14:textId="77777777" w:rsidR="00907798" w:rsidRPr="00550E57" w:rsidRDefault="00907798" w:rsidP="00907798">
      <w:pPr>
        <w:spacing w:line="360" w:lineRule="auto"/>
        <w:rPr>
          <w:sz w:val="22"/>
          <w:szCs w:val="22"/>
        </w:rPr>
      </w:pPr>
    </w:p>
    <w:p w14:paraId="191686B1"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commercial_assets_value</w:t>
      </w:r>
    </w:p>
    <w:p w14:paraId="1039FF75" w14:textId="77777777" w:rsidR="00907798" w:rsidRPr="00550E57" w:rsidRDefault="00907798" w:rsidP="00907798">
      <w:pPr>
        <w:spacing w:line="360" w:lineRule="auto"/>
        <w:rPr>
          <w:sz w:val="22"/>
          <w:szCs w:val="22"/>
        </w:rPr>
      </w:pPr>
      <w:r w:rsidRPr="00550E57">
        <w:rPr>
          <w:sz w:val="22"/>
          <w:szCs w:val="22"/>
        </w:rPr>
        <w:lastRenderedPageBreak/>
        <w:t>The pattern repeats here. Lots of low values, followed by a long tail of high ones. Most applicants fall in the first third of the range, while only a few push toward the extreme. The model benefits from smoothing this out.</w:t>
      </w:r>
    </w:p>
    <w:p w14:paraId="1C09E61A" w14:textId="77777777" w:rsidR="00907798" w:rsidRPr="00550E57" w:rsidRDefault="00907798" w:rsidP="00907798">
      <w:pPr>
        <w:spacing w:line="360" w:lineRule="auto"/>
        <w:rPr>
          <w:sz w:val="22"/>
          <w:szCs w:val="22"/>
        </w:rPr>
      </w:pPr>
    </w:p>
    <w:p w14:paraId="42CD289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uxury_assets_value</w:t>
      </w:r>
    </w:p>
    <w:p w14:paraId="539A3A8F" w14:textId="77777777" w:rsidR="00907798" w:rsidRPr="00550E57" w:rsidRDefault="00907798" w:rsidP="00907798">
      <w:pPr>
        <w:spacing w:line="360" w:lineRule="auto"/>
        <w:rPr>
          <w:sz w:val="22"/>
          <w:szCs w:val="22"/>
        </w:rPr>
      </w:pPr>
      <w:r w:rsidRPr="00550E57">
        <w:rPr>
          <w:sz w:val="22"/>
          <w:szCs w:val="22"/>
        </w:rPr>
        <w:t>This one leans right as well, though not as sharply. The majority sits in moderate ranges, and only a very small group shows noticeably high luxury assets. The shape is still skewed, but not as intensely as the other asset categories.</w:t>
      </w:r>
    </w:p>
    <w:p w14:paraId="5EC571C4" w14:textId="77777777" w:rsidR="00907798" w:rsidRPr="00550E57" w:rsidRDefault="00907798" w:rsidP="00907798">
      <w:pPr>
        <w:spacing w:line="360" w:lineRule="auto"/>
        <w:rPr>
          <w:sz w:val="22"/>
          <w:szCs w:val="22"/>
        </w:rPr>
      </w:pPr>
    </w:p>
    <w:p w14:paraId="57AA42AB"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bank_asset_value</w:t>
      </w:r>
    </w:p>
    <w:p w14:paraId="39CC8B7D" w14:textId="77777777" w:rsidR="00907798" w:rsidRPr="00550E57" w:rsidRDefault="00907798" w:rsidP="00907798">
      <w:pPr>
        <w:spacing w:line="360" w:lineRule="auto"/>
        <w:rPr>
          <w:sz w:val="22"/>
          <w:szCs w:val="22"/>
        </w:rPr>
      </w:pPr>
      <w:r w:rsidRPr="00550E57">
        <w:rPr>
          <w:sz w:val="22"/>
          <w:szCs w:val="22"/>
        </w:rPr>
        <w:t>Again, the same theme. A heavy right tail and a cluster of modest balances. It fits typical wealth behaviour where only a small portion of people sit far above the median. Log scaling helps deal with these extremes.</w:t>
      </w:r>
    </w:p>
    <w:p w14:paraId="77100D6D" w14:textId="77777777" w:rsidR="00907798" w:rsidRPr="00550E57" w:rsidRDefault="00907798" w:rsidP="00907798">
      <w:pPr>
        <w:spacing w:line="360" w:lineRule="auto"/>
        <w:rPr>
          <w:sz w:val="22"/>
          <w:szCs w:val="22"/>
        </w:rPr>
      </w:pPr>
    </w:p>
    <w:p w14:paraId="3DE018B1" w14:textId="77777777" w:rsidR="00907798" w:rsidRPr="00D14AB5" w:rsidRDefault="00907798" w:rsidP="00907798">
      <w:pPr>
        <w:pStyle w:val="Heading4"/>
        <w:spacing w:line="360" w:lineRule="auto"/>
      </w:pPr>
      <w:r w:rsidRPr="00434B25">
        <w:t>6.2.2</w:t>
      </w:r>
      <w:r>
        <w:t>.2 Summary</w:t>
      </w:r>
    </w:p>
    <w:p w14:paraId="0940AD3A" w14:textId="6B4B78E4" w:rsidR="00907798" w:rsidRPr="00907798" w:rsidRDefault="00907798" w:rsidP="00907798">
      <w:pPr>
        <w:spacing w:line="360" w:lineRule="auto"/>
        <w:rPr>
          <w:sz w:val="22"/>
          <w:szCs w:val="22"/>
        </w:rPr>
      </w:pPr>
      <w:r w:rsidRPr="00550E57">
        <w:rPr>
          <w:sz w:val="22"/>
          <w:szCs w:val="22"/>
        </w:rP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5013E124" w14:textId="77777777" w:rsidR="00907798" w:rsidRPr="00907798" w:rsidRDefault="00907798" w:rsidP="00907798">
      <w:pPr>
        <w:rPr>
          <w:lang w:val="en-US"/>
        </w:rPr>
      </w:pPr>
    </w:p>
    <w:p w14:paraId="32E382BE" w14:textId="77777777" w:rsidR="00BE66F7" w:rsidRPr="00D77253" w:rsidRDefault="00BE66F7" w:rsidP="00BE66F7">
      <w:pPr>
        <w:pStyle w:val="Heading3"/>
        <w:spacing w:line="360" w:lineRule="auto"/>
      </w:pPr>
      <w:bookmarkStart w:id="193" w:name="_Toc217004317"/>
      <w:r w:rsidRPr="00434B25">
        <w:t>6.2.</w:t>
      </w:r>
      <w:r>
        <w:t>3 Data Preprocessing</w:t>
      </w:r>
      <w:bookmarkEnd w:id="193"/>
    </w:p>
    <w:p w14:paraId="5D1B7689" w14:textId="77777777" w:rsidR="00BE66F7" w:rsidRPr="00550E57" w:rsidRDefault="00BE66F7" w:rsidP="00BE66F7">
      <w:pPr>
        <w:spacing w:line="360" w:lineRule="auto"/>
        <w:rPr>
          <w:sz w:val="22"/>
          <w:szCs w:val="22"/>
        </w:rPr>
      </w:pPr>
      <w:r w:rsidRPr="00550E57">
        <w:rPr>
          <w:sz w:val="22"/>
          <w:szCs w:val="22"/>
        </w:rPr>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019F4981" w14:textId="77777777" w:rsidR="00BE66F7" w:rsidRPr="000B7DEC" w:rsidRDefault="00BE66F7" w:rsidP="00BE66F7">
      <w:pPr>
        <w:spacing w:line="360" w:lineRule="auto"/>
      </w:pPr>
    </w:p>
    <w:p w14:paraId="56D38446" w14:textId="77777777" w:rsidR="00BE66F7" w:rsidRPr="00D77253" w:rsidRDefault="00BE66F7" w:rsidP="00BE66F7">
      <w:pPr>
        <w:pStyle w:val="Heading4"/>
        <w:spacing w:line="360" w:lineRule="auto"/>
      </w:pPr>
      <w:r>
        <w:t xml:space="preserve">Step 1 - </w:t>
      </w:r>
      <w:r w:rsidRPr="000B7DEC">
        <w:t>Remove Unnecessary Columns</w:t>
      </w:r>
    </w:p>
    <w:p w14:paraId="0B8643EE" w14:textId="77777777" w:rsidR="00BE66F7" w:rsidRDefault="00BE66F7" w:rsidP="00BE66F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38E8BFE1" w14:textId="77777777" w:rsidR="00BE66F7" w:rsidRPr="000B7DEC" w:rsidRDefault="00BE66F7" w:rsidP="00BE66F7">
      <w:pPr>
        <w:spacing w:line="360" w:lineRule="auto"/>
      </w:pPr>
    </w:p>
    <w:p w14:paraId="5415D9FA" w14:textId="77777777" w:rsidR="00BE66F7" w:rsidRPr="00D77253" w:rsidRDefault="00BE66F7" w:rsidP="00BE66F7">
      <w:pPr>
        <w:pStyle w:val="Heading4"/>
        <w:spacing w:line="360" w:lineRule="auto"/>
      </w:pPr>
      <w:r>
        <w:lastRenderedPageBreak/>
        <w:t xml:space="preserve">Step 2 - </w:t>
      </w:r>
      <w:r w:rsidRPr="000B7DEC">
        <w:t>Encode Categorical Variables</w:t>
      </w:r>
    </w:p>
    <w:p w14:paraId="65583159" w14:textId="77777777" w:rsidR="00BE66F7" w:rsidRPr="00550E57" w:rsidRDefault="00BE66F7" w:rsidP="00BE66F7">
      <w:pPr>
        <w:spacing w:line="360" w:lineRule="auto"/>
        <w:rPr>
          <w:sz w:val="22"/>
          <w:szCs w:val="22"/>
        </w:rPr>
      </w:pPr>
      <w:r w:rsidRPr="00550E57">
        <w:rPr>
          <w:sz w:val="22"/>
          <w:szCs w:val="22"/>
        </w:rPr>
        <w:t>The dataset mixed both numeric and categorical columns. To prepare it for modelling, all categorical fields were encoded using straightforward numeric labels.</w:t>
      </w:r>
    </w:p>
    <w:p w14:paraId="036A01E5"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Graduate / Not Graduate</w:t>
      </w:r>
      <w:r w:rsidRPr="00550E57">
        <w:rPr>
          <w:sz w:val="22"/>
          <w:szCs w:val="22"/>
        </w:rPr>
        <w:t xml:space="preserve"> became 1 and 0.</w:t>
      </w:r>
    </w:p>
    <w:p w14:paraId="14D76A83"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Yes / No</w:t>
      </w:r>
      <w:r w:rsidRPr="00550E57">
        <w:rPr>
          <w:sz w:val="22"/>
          <w:szCs w:val="22"/>
        </w:rPr>
        <w:t xml:space="preserve"> for self-employment became 1 and 0.</w:t>
      </w:r>
    </w:p>
    <w:p w14:paraId="271DDF89"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Approved / Rejected</w:t>
      </w:r>
      <w:r w:rsidRPr="00550E57">
        <w:rPr>
          <w:sz w:val="22"/>
          <w:szCs w:val="22"/>
        </w:rPr>
        <w:t xml:space="preserve"> turned into 1 and 0 as well.</w:t>
      </w:r>
    </w:p>
    <w:p w14:paraId="40154A3C" w14:textId="77777777" w:rsidR="00BE66F7" w:rsidRDefault="00BE66F7" w:rsidP="00BE66F7">
      <w:pPr>
        <w:spacing w:line="360" w:lineRule="auto"/>
      </w:pPr>
      <w:r w:rsidRPr="00550E57">
        <w:rPr>
          <w:sz w:val="22"/>
          <w:szCs w:val="22"/>
        </w:rPr>
        <w:t>Label encoding was used to encode the categorical columns, which was necessary before scaling and later before passing them into algorithms. The new encoded frame behaved cleanly and allowed the model to treat these categories as structured inputs rather than text.</w:t>
      </w:r>
    </w:p>
    <w:p w14:paraId="0BCDB3DF" w14:textId="77777777" w:rsidR="00BE66F7" w:rsidRPr="000B7DEC" w:rsidRDefault="00BE66F7" w:rsidP="00BE66F7">
      <w:pPr>
        <w:spacing w:line="360" w:lineRule="auto"/>
      </w:pPr>
    </w:p>
    <w:p w14:paraId="6D7A1DD8" w14:textId="77777777" w:rsidR="00BE66F7" w:rsidRPr="00D77253" w:rsidRDefault="00BE66F7" w:rsidP="00BE66F7">
      <w:pPr>
        <w:pStyle w:val="Heading4"/>
        <w:spacing w:line="360" w:lineRule="auto"/>
      </w:pPr>
      <w:r>
        <w:t xml:space="preserve">Step 3 - </w:t>
      </w:r>
      <w:r w:rsidRPr="000B7DEC">
        <w:t>Handle Invalid and Zero Values</w:t>
      </w:r>
    </w:p>
    <w:p w14:paraId="00D7CB47" w14:textId="77777777" w:rsidR="00BE66F7" w:rsidRPr="00550E57" w:rsidRDefault="00BE66F7" w:rsidP="00BE66F7">
      <w:pPr>
        <w:spacing w:line="360" w:lineRule="auto"/>
        <w:rPr>
          <w:sz w:val="22"/>
          <w:szCs w:val="22"/>
        </w:rPr>
      </w:pPr>
      <w:r w:rsidRPr="00550E57">
        <w:rPr>
          <w:sz w:val="22"/>
          <w:szCs w:val="22"/>
        </w:rPr>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719E142B" w14:textId="77777777" w:rsidR="00BE66F7" w:rsidRPr="00550E57" w:rsidRDefault="00BE66F7" w:rsidP="00BE66F7">
      <w:pPr>
        <w:spacing w:line="360" w:lineRule="auto"/>
        <w:rPr>
          <w:sz w:val="22"/>
          <w:szCs w:val="22"/>
        </w:rPr>
      </w:pPr>
    </w:p>
    <w:p w14:paraId="5878AA5C" w14:textId="77777777" w:rsidR="00BE66F7" w:rsidRPr="00550E57" w:rsidRDefault="00BE66F7" w:rsidP="00BE66F7">
      <w:pPr>
        <w:spacing w:line="360" w:lineRule="auto"/>
        <w:rPr>
          <w:sz w:val="22"/>
          <w:szCs w:val="22"/>
        </w:rPr>
      </w:pPr>
      <w:r w:rsidRPr="00550E57">
        <w:rPr>
          <w:sz w:val="22"/>
          <w:szCs w:val="22"/>
        </w:rPr>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282C70A7" w14:textId="77777777" w:rsidR="00BE66F7" w:rsidRPr="00550E57" w:rsidRDefault="00BE66F7" w:rsidP="00BE66F7">
      <w:pPr>
        <w:spacing w:line="360" w:lineRule="auto"/>
        <w:rPr>
          <w:sz w:val="22"/>
          <w:szCs w:val="22"/>
        </w:rPr>
      </w:pPr>
    </w:p>
    <w:p w14:paraId="4BEA795B" w14:textId="77777777" w:rsidR="00BE66F7" w:rsidRPr="00550E57" w:rsidRDefault="00BE66F7" w:rsidP="00BE66F7">
      <w:pPr>
        <w:spacing w:line="360" w:lineRule="auto"/>
        <w:rPr>
          <w:sz w:val="22"/>
          <w:szCs w:val="22"/>
        </w:rPr>
      </w:pPr>
      <w:r w:rsidRPr="00550E57">
        <w:rPr>
          <w:sz w:val="22"/>
          <w:szCs w:val="22"/>
        </w:rPr>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7D3E64DB" w14:textId="77777777" w:rsidR="00BE66F7" w:rsidRPr="000B7DEC" w:rsidRDefault="00BE66F7" w:rsidP="00BE66F7">
      <w:pPr>
        <w:spacing w:line="360" w:lineRule="auto"/>
      </w:pPr>
    </w:p>
    <w:p w14:paraId="5DB02CBA" w14:textId="77777777" w:rsidR="00BE66F7" w:rsidRPr="00D77253" w:rsidRDefault="00BE66F7" w:rsidP="00BE66F7">
      <w:pPr>
        <w:pStyle w:val="Heading4"/>
        <w:spacing w:line="360" w:lineRule="auto"/>
      </w:pPr>
      <w:r>
        <w:t>Step 4 - Scale Numeric Features</w:t>
      </w:r>
    </w:p>
    <w:p w14:paraId="4AB0CF7C" w14:textId="77777777" w:rsidR="00BE66F7" w:rsidRPr="00550E57" w:rsidRDefault="00BE66F7" w:rsidP="00BE66F7">
      <w:pPr>
        <w:spacing w:line="360" w:lineRule="auto"/>
        <w:rPr>
          <w:sz w:val="22"/>
          <w:szCs w:val="22"/>
        </w:rPr>
      </w:pPr>
      <w:r w:rsidRPr="00550E57">
        <w:rPr>
          <w:sz w:val="22"/>
          <w:szCs w:val="22"/>
        </w:rPr>
        <w:t>After cleaning, the next step was scaling. The financial variables varied wildly in size. Loan amounts could reach tens of millions, while dependents were stated in single digits.</w:t>
      </w:r>
    </w:p>
    <w:p w14:paraId="7C14A1CF" w14:textId="77777777" w:rsidR="00BE66F7" w:rsidRPr="00550E57" w:rsidRDefault="00BE66F7" w:rsidP="00BE66F7">
      <w:pPr>
        <w:spacing w:line="360" w:lineRule="auto"/>
        <w:rPr>
          <w:sz w:val="22"/>
          <w:szCs w:val="22"/>
        </w:rPr>
      </w:pPr>
      <w:r w:rsidRPr="00550E57">
        <w:rPr>
          <w:sz w:val="22"/>
          <w:szCs w:val="22"/>
        </w:rP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3E907344" w14:textId="77777777" w:rsidR="00BE66F7" w:rsidRDefault="00BE66F7" w:rsidP="00BE66F7">
      <w:pPr>
        <w:spacing w:line="360" w:lineRule="auto"/>
      </w:pPr>
    </w:p>
    <w:p w14:paraId="46A2D54A" w14:textId="77777777" w:rsidR="00BE66F7" w:rsidRPr="00D77253" w:rsidRDefault="00BE66F7" w:rsidP="00BE66F7">
      <w:pPr>
        <w:pStyle w:val="Heading4"/>
        <w:spacing w:line="360" w:lineRule="auto"/>
      </w:pPr>
      <w:r>
        <w:lastRenderedPageBreak/>
        <w:t>Step 5 - Correlation Heatmap</w:t>
      </w:r>
    </w:p>
    <w:p w14:paraId="6FDD4CB3" w14:textId="77777777" w:rsidR="00BE66F7" w:rsidRPr="00550E57" w:rsidRDefault="00BE66F7" w:rsidP="00BE66F7">
      <w:pPr>
        <w:spacing w:line="360" w:lineRule="auto"/>
        <w:rPr>
          <w:sz w:val="22"/>
          <w:szCs w:val="22"/>
        </w:rPr>
      </w:pPr>
      <w:r w:rsidRPr="00550E57">
        <w:rPr>
          <w:sz w:val="22"/>
          <w:szCs w:val="22"/>
        </w:rPr>
        <w:t>A correlation heatmap helped check the relationships between variables before moving into more complex feature engineering. The patterns that emerged were consistent with real financial behaviour.</w:t>
      </w:r>
    </w:p>
    <w:p w14:paraId="17D4608C" w14:textId="77777777" w:rsidR="00BE66F7" w:rsidRDefault="00BE66F7" w:rsidP="00BE66F7">
      <w:pPr>
        <w:spacing w:line="360" w:lineRule="auto"/>
      </w:pPr>
    </w:p>
    <w:p w14:paraId="362105E8" w14:textId="77777777" w:rsidR="00A853DB" w:rsidRDefault="00BE66F7" w:rsidP="00A853DB">
      <w:pPr>
        <w:keepNext/>
        <w:spacing w:line="360" w:lineRule="auto"/>
        <w:jc w:val="center"/>
      </w:pPr>
      <w:r w:rsidRPr="00042A17">
        <w:rPr>
          <w:noProof/>
        </w:rPr>
        <w:drawing>
          <wp:inline distT="0" distB="0" distL="0" distR="0" wp14:anchorId="17998042" wp14:editId="76DA18A6">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54"/>
                    <a:stretch>
                      <a:fillRect/>
                    </a:stretch>
                  </pic:blipFill>
                  <pic:spPr>
                    <a:xfrm>
                      <a:off x="0" y="0"/>
                      <a:ext cx="3312492" cy="2652269"/>
                    </a:xfrm>
                    <a:prstGeom prst="rect">
                      <a:avLst/>
                    </a:prstGeom>
                  </pic:spPr>
                </pic:pic>
              </a:graphicData>
            </a:graphic>
          </wp:inline>
        </w:drawing>
      </w:r>
    </w:p>
    <w:p w14:paraId="49889587" w14:textId="2A42FDED" w:rsidR="00BE66F7" w:rsidRDefault="00A853DB" w:rsidP="00A853DB">
      <w:pPr>
        <w:pStyle w:val="Caption"/>
        <w:jc w:val="center"/>
      </w:pPr>
      <w:r>
        <w:t xml:space="preserve">Appendix </w:t>
      </w:r>
      <w:r w:rsidR="00690F66">
        <w:fldChar w:fldCharType="begin"/>
      </w:r>
      <w:r w:rsidR="00690F66">
        <w:instrText xml:space="preserve"> SEQ Appendix \* ARABIC </w:instrText>
      </w:r>
      <w:r w:rsidR="00690F66">
        <w:fldChar w:fldCharType="separate"/>
      </w:r>
      <w:r w:rsidR="00690F66">
        <w:rPr>
          <w:noProof/>
        </w:rPr>
        <w:t>21</w:t>
      </w:r>
      <w:r w:rsidR="00690F66">
        <w:rPr>
          <w:noProof/>
        </w:rPr>
        <w:fldChar w:fldCharType="end"/>
      </w:r>
    </w:p>
    <w:p w14:paraId="17DD3E80"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Income, loan amount, and all asset values</w:t>
      </w:r>
    </w:p>
    <w:p w14:paraId="1DB381E7" w14:textId="77777777" w:rsidR="00BE66F7" w:rsidRPr="00550E57" w:rsidRDefault="00BE66F7" w:rsidP="00BE66F7">
      <w:pPr>
        <w:spacing w:line="360" w:lineRule="auto"/>
        <w:rPr>
          <w:sz w:val="22"/>
          <w:szCs w:val="22"/>
        </w:rPr>
      </w:pPr>
      <w:r w:rsidRPr="00550E57">
        <w:rPr>
          <w:sz w:val="22"/>
          <w:szCs w:val="22"/>
        </w:rPr>
        <w:t>These showed moderate positive correlations. People with larger incomes tended to have higher-value assets and requested larger loans. Nothing unexpected appeared here.</w:t>
      </w:r>
    </w:p>
    <w:p w14:paraId="0A8B46C0" w14:textId="77777777" w:rsidR="00BE66F7" w:rsidRPr="00550E57" w:rsidRDefault="00BE66F7" w:rsidP="00BE66F7">
      <w:pPr>
        <w:spacing w:line="360" w:lineRule="auto"/>
        <w:rPr>
          <w:sz w:val="22"/>
          <w:szCs w:val="22"/>
        </w:rPr>
      </w:pPr>
    </w:p>
    <w:p w14:paraId="1C25E056"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loan_status</w:t>
      </w:r>
    </w:p>
    <w:p w14:paraId="741BF9A3" w14:textId="77777777" w:rsidR="00BE66F7" w:rsidRPr="00550E57" w:rsidRDefault="00BE66F7" w:rsidP="00BE66F7">
      <w:pPr>
        <w:spacing w:line="360" w:lineRule="auto"/>
        <w:rPr>
          <w:sz w:val="22"/>
          <w:szCs w:val="22"/>
        </w:rPr>
      </w:pPr>
      <w:r w:rsidRPr="00550E57">
        <w:rPr>
          <w:sz w:val="22"/>
          <w:szCs w:val="22"/>
        </w:rP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044DD78" w14:textId="77777777" w:rsidR="00BE66F7" w:rsidRPr="00550E57" w:rsidRDefault="00BE66F7" w:rsidP="00BE66F7">
      <w:pPr>
        <w:spacing w:line="360" w:lineRule="auto"/>
        <w:rPr>
          <w:sz w:val="22"/>
          <w:szCs w:val="22"/>
        </w:rPr>
      </w:pPr>
    </w:p>
    <w:p w14:paraId="1CF13D28"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cibil_score</w:t>
      </w:r>
    </w:p>
    <w:p w14:paraId="6DC3E50B" w14:textId="77777777" w:rsidR="00BE66F7" w:rsidRPr="00550E57" w:rsidRDefault="00BE66F7" w:rsidP="00BE66F7">
      <w:pPr>
        <w:spacing w:line="360" w:lineRule="auto"/>
        <w:rPr>
          <w:sz w:val="22"/>
          <w:szCs w:val="22"/>
        </w:rPr>
      </w:pPr>
      <w:r w:rsidRPr="00550E57">
        <w:rPr>
          <w:sz w:val="22"/>
          <w:szCs w:val="22"/>
        </w:rPr>
        <w:t>The score moved mostly on its own and did not follow income or loan amount closely. This independence later made SHAP more useful in explaining how credit behaviour impacted each prediction.</w:t>
      </w:r>
    </w:p>
    <w:p w14:paraId="0F36DC12" w14:textId="77777777" w:rsidR="00BE66F7" w:rsidRPr="00550E57" w:rsidRDefault="00BE66F7" w:rsidP="00BE66F7">
      <w:pPr>
        <w:spacing w:before="120" w:after="120" w:line="360" w:lineRule="auto"/>
        <w:ind w:left="720"/>
        <w:rPr>
          <w:b/>
          <w:bCs/>
          <w:sz w:val="22"/>
          <w:szCs w:val="22"/>
        </w:rPr>
      </w:pPr>
    </w:p>
    <w:p w14:paraId="46A568CB"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Asset columns</w:t>
      </w:r>
    </w:p>
    <w:p w14:paraId="52B20DCF" w14:textId="77777777" w:rsidR="00BE66F7" w:rsidRPr="00550E57" w:rsidRDefault="00BE66F7" w:rsidP="00BE66F7">
      <w:pPr>
        <w:spacing w:line="360" w:lineRule="auto"/>
        <w:rPr>
          <w:sz w:val="22"/>
          <w:szCs w:val="22"/>
        </w:rPr>
      </w:pPr>
      <w:r w:rsidRPr="00550E57">
        <w:rPr>
          <w:sz w:val="22"/>
          <w:szCs w:val="22"/>
        </w:rPr>
        <w:lastRenderedPageBreak/>
        <w:t>These moved together but not in a way that created dangerous multicollinearity. Owning one type of asset often meant owning others too. But the values were not so tightly linked that they caused modelling issues.</w:t>
      </w:r>
    </w:p>
    <w:p w14:paraId="13C8A4C7" w14:textId="77777777" w:rsidR="00BE66F7" w:rsidRPr="00550E57" w:rsidRDefault="00BE66F7" w:rsidP="00BE66F7">
      <w:pPr>
        <w:spacing w:line="360" w:lineRule="auto"/>
        <w:rPr>
          <w:sz w:val="22"/>
          <w:szCs w:val="22"/>
        </w:rPr>
      </w:pPr>
    </w:p>
    <w:p w14:paraId="13663353"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Binary ownership features</w:t>
      </w:r>
    </w:p>
    <w:p w14:paraId="52CBA023" w14:textId="77777777" w:rsidR="00BE66F7" w:rsidRPr="00550E57" w:rsidRDefault="00BE66F7" w:rsidP="00BE66F7">
      <w:pPr>
        <w:spacing w:line="360" w:lineRule="auto"/>
        <w:rPr>
          <w:sz w:val="22"/>
          <w:szCs w:val="22"/>
        </w:rPr>
      </w:pPr>
      <w:r w:rsidRPr="00550E57">
        <w:rPr>
          <w:sz w:val="22"/>
          <w:szCs w:val="22"/>
        </w:rPr>
        <w:t>Their light correlation with numeric asset values confirmed that the encoding worked, giving the model a separate signal from actual amounts.</w:t>
      </w:r>
    </w:p>
    <w:p w14:paraId="68CB4643" w14:textId="77777777" w:rsidR="00BE66F7" w:rsidRPr="00550E57" w:rsidRDefault="00BE66F7" w:rsidP="00BE66F7">
      <w:pPr>
        <w:spacing w:line="360" w:lineRule="auto"/>
        <w:rPr>
          <w:sz w:val="22"/>
          <w:szCs w:val="22"/>
        </w:rPr>
      </w:pPr>
    </w:p>
    <w:p w14:paraId="59537997"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Dependents, education, and employment type</w:t>
      </w:r>
    </w:p>
    <w:p w14:paraId="726C7C5B" w14:textId="77777777" w:rsidR="00BE66F7" w:rsidRPr="00550E57" w:rsidRDefault="00BE66F7" w:rsidP="00BE66F7">
      <w:pPr>
        <w:spacing w:line="360" w:lineRule="auto"/>
        <w:rPr>
          <w:sz w:val="22"/>
          <w:szCs w:val="22"/>
        </w:rPr>
      </w:pPr>
      <w:r w:rsidRPr="00550E57">
        <w:rPr>
          <w:sz w:val="22"/>
          <w:szCs w:val="22"/>
        </w:rPr>
        <w:t>These stayed close to zero in correlation, hinting that their influence might only appear through interactions rather than direct linear relationships.</w:t>
      </w:r>
    </w:p>
    <w:p w14:paraId="46EB9B7B" w14:textId="77777777" w:rsidR="00BE66F7" w:rsidRDefault="00BE66F7" w:rsidP="00BE66F7">
      <w:pPr>
        <w:spacing w:line="360" w:lineRule="auto"/>
      </w:pPr>
    </w:p>
    <w:p w14:paraId="57B8913A" w14:textId="77777777" w:rsidR="00BE66F7" w:rsidRPr="00D77253" w:rsidRDefault="00BE66F7" w:rsidP="00BE66F7">
      <w:pPr>
        <w:pStyle w:val="Heading5"/>
        <w:spacing w:line="360" w:lineRule="auto"/>
      </w:pPr>
      <w:r>
        <w:t>Summary of Heatmap</w:t>
      </w:r>
    </w:p>
    <w:p w14:paraId="5EA84C37" w14:textId="77777777" w:rsidR="00BE66F7" w:rsidRPr="00550E57" w:rsidRDefault="00BE66F7" w:rsidP="00BE66F7">
      <w:pPr>
        <w:spacing w:line="360" w:lineRule="auto"/>
        <w:rPr>
          <w:sz w:val="22"/>
          <w:szCs w:val="22"/>
        </w:rPr>
      </w:pPr>
      <w:r w:rsidRPr="00550E57">
        <w:rPr>
          <w:sz w:val="22"/>
          <w:szCs w:val="22"/>
        </w:rPr>
        <w:t>No harmful correlation surfaced. Financial fields behaved realistically. CIBL score kept its independence. The dataset sat in a healthy state to proceed.</w:t>
      </w:r>
    </w:p>
    <w:p w14:paraId="7980B444" w14:textId="77777777" w:rsidR="00BE66F7" w:rsidRDefault="00BE66F7" w:rsidP="00BE66F7">
      <w:pPr>
        <w:spacing w:before="120" w:after="120" w:line="360" w:lineRule="auto"/>
      </w:pPr>
    </w:p>
    <w:p w14:paraId="5990902F" w14:textId="77777777" w:rsidR="00BE66F7" w:rsidRPr="005911DE" w:rsidRDefault="00BE66F7" w:rsidP="00BE66F7">
      <w:pPr>
        <w:pStyle w:val="Heading4"/>
        <w:spacing w:line="360" w:lineRule="auto"/>
      </w:pPr>
      <w:r>
        <w:lastRenderedPageBreak/>
        <w:t>Step 6 - Relationship Between Features and Target (Boxplots)</w:t>
      </w:r>
    </w:p>
    <w:p w14:paraId="56C1D395" w14:textId="77777777" w:rsidR="00A853DB" w:rsidRDefault="00BE66F7" w:rsidP="00A853DB">
      <w:pPr>
        <w:keepNext/>
        <w:spacing w:line="360" w:lineRule="auto"/>
        <w:jc w:val="center"/>
      </w:pPr>
      <w:r w:rsidRPr="00C91B37">
        <w:rPr>
          <w:noProof/>
        </w:rPr>
        <w:drawing>
          <wp:inline distT="0" distB="0" distL="0" distR="0" wp14:anchorId="27F08CBF" wp14:editId="52543934">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55"/>
                    <a:stretch>
                      <a:fillRect/>
                    </a:stretch>
                  </pic:blipFill>
                  <pic:spPr>
                    <a:xfrm>
                      <a:off x="0" y="0"/>
                      <a:ext cx="3157205" cy="4249250"/>
                    </a:xfrm>
                    <a:prstGeom prst="rect">
                      <a:avLst/>
                    </a:prstGeom>
                  </pic:spPr>
                </pic:pic>
              </a:graphicData>
            </a:graphic>
          </wp:inline>
        </w:drawing>
      </w:r>
    </w:p>
    <w:p w14:paraId="19F8421A" w14:textId="55A474FA" w:rsidR="00BE66F7" w:rsidRDefault="00A853DB" w:rsidP="00A853DB">
      <w:pPr>
        <w:pStyle w:val="Caption"/>
        <w:jc w:val="center"/>
      </w:pPr>
      <w:r>
        <w:t xml:space="preserve">Appendix </w:t>
      </w:r>
      <w:r w:rsidR="00690F66">
        <w:fldChar w:fldCharType="begin"/>
      </w:r>
      <w:r w:rsidR="00690F66">
        <w:instrText xml:space="preserve"> SEQ Appendix \* ARABIC </w:instrText>
      </w:r>
      <w:r w:rsidR="00690F66">
        <w:fldChar w:fldCharType="separate"/>
      </w:r>
      <w:r w:rsidR="00690F66">
        <w:rPr>
          <w:noProof/>
        </w:rPr>
        <w:t>22</w:t>
      </w:r>
      <w:r w:rsidR="00690F66">
        <w:rPr>
          <w:noProof/>
        </w:rPr>
        <w:fldChar w:fldCharType="end"/>
      </w:r>
    </w:p>
    <w:p w14:paraId="640CAFEB" w14:textId="77777777" w:rsidR="00BE66F7" w:rsidRDefault="00BE66F7" w:rsidP="00BE66F7">
      <w:pPr>
        <w:spacing w:line="360" w:lineRule="auto"/>
        <w:jc w:val="center"/>
      </w:pPr>
    </w:p>
    <w:p w14:paraId="55C5A75B" w14:textId="77777777" w:rsidR="00BE66F7" w:rsidRPr="0035342A" w:rsidRDefault="00BE66F7" w:rsidP="00BE66F7">
      <w:pPr>
        <w:spacing w:line="360" w:lineRule="auto"/>
        <w:rPr>
          <w:sz w:val="22"/>
          <w:szCs w:val="22"/>
        </w:rPr>
      </w:pPr>
      <w:r w:rsidRPr="0035342A">
        <w:rPr>
          <w:sz w:val="22"/>
          <w:szCs w:val="22"/>
        </w:rPr>
        <w:t>Combined boxplots offered a close look at how each feature separated across approved and rejected loans. Some distinctions were sharp. Others barely moved.</w:t>
      </w:r>
    </w:p>
    <w:p w14:paraId="1AB237D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no_of_dependents</w:t>
      </w:r>
    </w:p>
    <w:p w14:paraId="4215B8AE" w14:textId="77777777" w:rsidR="00BE66F7" w:rsidRPr="0035342A" w:rsidRDefault="00BE66F7" w:rsidP="00BE66F7">
      <w:pPr>
        <w:spacing w:line="360" w:lineRule="auto"/>
        <w:rPr>
          <w:sz w:val="22"/>
          <w:szCs w:val="22"/>
        </w:rPr>
      </w:pPr>
      <w:r w:rsidRPr="0035342A">
        <w:rPr>
          <w:sz w:val="22"/>
          <w:szCs w:val="22"/>
        </w:rPr>
        <w:t>Little separation appeared. Dependents did not visibly drive approval decisions.</w:t>
      </w:r>
    </w:p>
    <w:p w14:paraId="565AC92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education and self_employed</w:t>
      </w:r>
    </w:p>
    <w:p w14:paraId="73E46E47" w14:textId="77777777" w:rsidR="00BE66F7" w:rsidRPr="0035342A" w:rsidRDefault="00BE66F7" w:rsidP="00BE66F7">
      <w:pPr>
        <w:spacing w:line="360" w:lineRule="auto"/>
        <w:rPr>
          <w:sz w:val="22"/>
          <w:szCs w:val="22"/>
        </w:rPr>
      </w:pPr>
      <w:r w:rsidRPr="0035342A">
        <w:rPr>
          <w:sz w:val="22"/>
          <w:szCs w:val="22"/>
        </w:rPr>
        <w:t>Both showed nearly identical shapes for approved and rejected classes. Education level and employment type alone did not shift outcomes much.</w:t>
      </w:r>
    </w:p>
    <w:p w14:paraId="1D679D12" w14:textId="77777777" w:rsidR="00BE66F7" w:rsidRPr="0035342A" w:rsidRDefault="00BE66F7" w:rsidP="00BE66F7">
      <w:pPr>
        <w:spacing w:before="120" w:after="120" w:line="360" w:lineRule="auto"/>
        <w:rPr>
          <w:b/>
          <w:bCs/>
          <w:sz w:val="22"/>
          <w:szCs w:val="22"/>
        </w:rPr>
      </w:pPr>
    </w:p>
    <w:p w14:paraId="2B017802"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income_annum</w:t>
      </w:r>
    </w:p>
    <w:p w14:paraId="7265AE9A" w14:textId="77777777" w:rsidR="00BE66F7" w:rsidRPr="0035342A" w:rsidRDefault="00BE66F7" w:rsidP="00BE66F7">
      <w:pPr>
        <w:spacing w:line="360" w:lineRule="auto"/>
        <w:rPr>
          <w:sz w:val="22"/>
          <w:szCs w:val="22"/>
        </w:rPr>
      </w:pPr>
      <w:r w:rsidRPr="0035342A">
        <w:rPr>
          <w:sz w:val="22"/>
          <w:szCs w:val="22"/>
        </w:rPr>
        <w:t>Approved applicants held slightly higher incomes. Not dramatic, but present.</w:t>
      </w:r>
    </w:p>
    <w:p w14:paraId="41E84DE5" w14:textId="77777777" w:rsidR="00BE66F7" w:rsidRPr="0035342A" w:rsidRDefault="00BE66F7" w:rsidP="00BE66F7">
      <w:pPr>
        <w:spacing w:before="120" w:after="120" w:line="360" w:lineRule="auto"/>
        <w:rPr>
          <w:b/>
          <w:bCs/>
          <w:sz w:val="22"/>
          <w:szCs w:val="22"/>
        </w:rPr>
      </w:pPr>
    </w:p>
    <w:p w14:paraId="08011F17"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amount</w:t>
      </w:r>
    </w:p>
    <w:p w14:paraId="2E12611D" w14:textId="77777777" w:rsidR="00BE66F7" w:rsidRPr="0035342A" w:rsidRDefault="00BE66F7" w:rsidP="00BE66F7">
      <w:pPr>
        <w:spacing w:line="360" w:lineRule="auto"/>
        <w:rPr>
          <w:sz w:val="22"/>
          <w:szCs w:val="22"/>
        </w:rPr>
      </w:pPr>
      <w:r w:rsidRPr="0035342A">
        <w:rPr>
          <w:sz w:val="22"/>
          <w:szCs w:val="22"/>
        </w:rPr>
        <w:lastRenderedPageBreak/>
        <w:t>Smaller loan requests appeared more often among approved cases. Higher requests carried more risk and were rejected more frequently.</w:t>
      </w:r>
    </w:p>
    <w:p w14:paraId="12247260" w14:textId="77777777" w:rsidR="00BE66F7" w:rsidRPr="0035342A" w:rsidRDefault="00BE66F7" w:rsidP="00BE66F7">
      <w:pPr>
        <w:spacing w:before="120" w:after="120" w:line="360" w:lineRule="auto"/>
        <w:rPr>
          <w:b/>
          <w:bCs/>
          <w:sz w:val="22"/>
          <w:szCs w:val="22"/>
        </w:rPr>
      </w:pPr>
    </w:p>
    <w:p w14:paraId="1B448260"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term</w:t>
      </w:r>
    </w:p>
    <w:p w14:paraId="2E4A6AE0" w14:textId="77777777" w:rsidR="00BE66F7" w:rsidRPr="0035342A" w:rsidRDefault="00BE66F7" w:rsidP="00BE66F7">
      <w:pPr>
        <w:spacing w:line="360" w:lineRule="auto"/>
        <w:rPr>
          <w:sz w:val="22"/>
          <w:szCs w:val="22"/>
        </w:rPr>
      </w:pPr>
      <w:r w:rsidRPr="0035342A">
        <w:rPr>
          <w:sz w:val="22"/>
          <w:szCs w:val="22"/>
        </w:rPr>
        <w:t>Longer loan terms leaned towards approvals. Possibly because spreading repayment lowers the burden.</w:t>
      </w:r>
    </w:p>
    <w:p w14:paraId="77F2F095" w14:textId="77777777" w:rsidR="00BE66F7" w:rsidRPr="0035342A" w:rsidRDefault="00BE66F7" w:rsidP="00BE66F7">
      <w:pPr>
        <w:spacing w:before="120" w:after="120" w:line="360" w:lineRule="auto"/>
        <w:rPr>
          <w:b/>
          <w:bCs/>
          <w:sz w:val="22"/>
          <w:szCs w:val="22"/>
        </w:rPr>
      </w:pPr>
    </w:p>
    <w:p w14:paraId="3E0482D5"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cibil_score</w:t>
      </w:r>
    </w:p>
    <w:p w14:paraId="4E1C0536" w14:textId="77777777" w:rsidR="00BE66F7" w:rsidRPr="0035342A" w:rsidRDefault="00BE66F7" w:rsidP="00BE66F7">
      <w:pPr>
        <w:spacing w:line="360" w:lineRule="auto"/>
        <w:rPr>
          <w:sz w:val="22"/>
          <w:szCs w:val="22"/>
        </w:rPr>
      </w:pPr>
      <w:r w:rsidRPr="0035342A">
        <w:rPr>
          <w:sz w:val="22"/>
          <w:szCs w:val="22"/>
        </w:rPr>
        <w:t>Here, the separation was clear. Approved applicants had noticeably higher credit scores. This matched expectations and later aligned well with SHAP.</w:t>
      </w:r>
    </w:p>
    <w:p w14:paraId="2400CEAC" w14:textId="77777777" w:rsidR="00BE66F7" w:rsidRPr="0035342A" w:rsidRDefault="00BE66F7" w:rsidP="00BE66F7">
      <w:pPr>
        <w:spacing w:before="120" w:after="120" w:line="360" w:lineRule="auto"/>
        <w:rPr>
          <w:b/>
          <w:bCs/>
          <w:sz w:val="22"/>
          <w:szCs w:val="22"/>
        </w:rPr>
      </w:pPr>
    </w:p>
    <w:p w14:paraId="4E055F18"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Asset values</w:t>
      </w:r>
    </w:p>
    <w:p w14:paraId="3F1E07EA" w14:textId="77777777" w:rsidR="00BE66F7" w:rsidRPr="0035342A" w:rsidRDefault="00BE66F7" w:rsidP="00BE66F7">
      <w:pPr>
        <w:spacing w:line="360" w:lineRule="auto"/>
        <w:rPr>
          <w:sz w:val="22"/>
          <w:szCs w:val="22"/>
        </w:rPr>
      </w:pPr>
      <w:r w:rsidRPr="0035342A">
        <w:rPr>
          <w:sz w:val="22"/>
          <w:szCs w:val="22"/>
        </w:rPr>
        <w:t>Applicants with higher-value assets were approved more often. The range had several outliers. But they reflect genuine financial diversity rather than errors.</w:t>
      </w:r>
    </w:p>
    <w:p w14:paraId="7E2280EF" w14:textId="77777777" w:rsidR="00BE66F7" w:rsidRPr="0035342A" w:rsidRDefault="00BE66F7" w:rsidP="00BE66F7">
      <w:pPr>
        <w:spacing w:before="120" w:after="120" w:line="360" w:lineRule="auto"/>
        <w:rPr>
          <w:b/>
          <w:bCs/>
          <w:sz w:val="22"/>
          <w:szCs w:val="22"/>
        </w:rPr>
      </w:pPr>
    </w:p>
    <w:p w14:paraId="0CB9445E"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has_*_asset variables</w:t>
      </w:r>
    </w:p>
    <w:p w14:paraId="3A808112" w14:textId="77777777" w:rsidR="00BE66F7" w:rsidRDefault="00BE66F7" w:rsidP="00BE66F7">
      <w:pPr>
        <w:spacing w:line="360" w:lineRule="auto"/>
      </w:pPr>
      <w:r w:rsidRPr="0035342A">
        <w:rPr>
          <w:sz w:val="22"/>
          <w:szCs w:val="22"/>
        </w:rPr>
        <w:t>Almost all values were 1, showing little variation. These features added limited new information beyond asset values.</w:t>
      </w:r>
    </w:p>
    <w:p w14:paraId="6EE46ED8" w14:textId="77777777" w:rsidR="00BE66F7" w:rsidRDefault="00BE66F7" w:rsidP="00BE66F7">
      <w:pPr>
        <w:spacing w:line="360" w:lineRule="auto"/>
      </w:pPr>
    </w:p>
    <w:p w14:paraId="4C7D5678" w14:textId="77777777" w:rsidR="00BE66F7" w:rsidRPr="00D77253" w:rsidRDefault="00BE66F7" w:rsidP="00BE66F7">
      <w:pPr>
        <w:pStyle w:val="Heading5"/>
        <w:spacing w:line="360" w:lineRule="auto"/>
      </w:pPr>
      <w:r>
        <w:t>Summary of Box Plots</w:t>
      </w:r>
    </w:p>
    <w:p w14:paraId="7F6B1920" w14:textId="77777777" w:rsidR="00BE66F7" w:rsidRPr="0035342A" w:rsidRDefault="00BE66F7" w:rsidP="00BE66F7">
      <w:pPr>
        <w:spacing w:line="360" w:lineRule="auto"/>
        <w:rPr>
          <w:sz w:val="22"/>
          <w:szCs w:val="22"/>
        </w:rPr>
      </w:pPr>
      <w:r w:rsidRPr="0035342A">
        <w:rPr>
          <w:sz w:val="22"/>
          <w:szCs w:val="22"/>
        </w:rPr>
        <w:t>CIBL score, income, and asset values offered the strongest predictive separation. Loan amount and term played moderate roles. Dependents, education, and employment type contributed little directly.</w:t>
      </w:r>
    </w:p>
    <w:p w14:paraId="4AAFD12B" w14:textId="77777777" w:rsidR="00BE66F7" w:rsidRDefault="00BE66F7" w:rsidP="00BE66F7">
      <w:pPr>
        <w:spacing w:line="360" w:lineRule="auto"/>
      </w:pPr>
    </w:p>
    <w:p w14:paraId="55F831B7" w14:textId="77777777" w:rsidR="00BE66F7" w:rsidRPr="002C2F46" w:rsidRDefault="00BE66F7" w:rsidP="00BE66F7">
      <w:pPr>
        <w:pStyle w:val="Heading4"/>
        <w:spacing w:line="360" w:lineRule="auto"/>
      </w:pPr>
      <w:r>
        <w:t xml:space="preserve">Step 7 - Outlier Detection </w:t>
      </w:r>
      <w:r w:rsidRPr="002C2F46">
        <w:t>and</w:t>
      </w:r>
      <w:r>
        <w:t xml:space="preserve"> Treatment</w:t>
      </w:r>
    </w:p>
    <w:p w14:paraId="2D98242E" w14:textId="77777777" w:rsidR="00BE66F7" w:rsidRPr="0035342A" w:rsidRDefault="00BE66F7" w:rsidP="00BE66F7">
      <w:pPr>
        <w:spacing w:line="360" w:lineRule="auto"/>
        <w:rPr>
          <w:sz w:val="22"/>
          <w:szCs w:val="22"/>
        </w:rPr>
      </w:pPr>
      <w:r w:rsidRPr="0035342A">
        <w:rPr>
          <w:sz w:val="22"/>
          <w:szCs w:val="22"/>
        </w:rPr>
        <w:t xml:space="preserve">Outliers were handled using the </w:t>
      </w:r>
      <w:r w:rsidRPr="0035342A">
        <w:rPr>
          <w:b/>
          <w:bCs/>
          <w:sz w:val="22"/>
          <w:szCs w:val="22"/>
        </w:rPr>
        <w:t xml:space="preserve">Interquartile Range (IQR) </w:t>
      </w:r>
      <w:r w:rsidRPr="0035342A">
        <w:rPr>
          <w:sz w:val="22"/>
          <w:szCs w:val="22"/>
        </w:rP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40B0C55D" w14:textId="77777777" w:rsidR="00BE66F7" w:rsidRDefault="00BE66F7" w:rsidP="00BE66F7">
      <w:pPr>
        <w:spacing w:before="120" w:after="120" w:line="360" w:lineRule="auto"/>
      </w:pPr>
    </w:p>
    <w:p w14:paraId="589053A8" w14:textId="77777777" w:rsidR="00BE66F7" w:rsidRDefault="00BE66F7" w:rsidP="00BE66F7">
      <w:pPr>
        <w:pStyle w:val="Heading4"/>
        <w:spacing w:line="360" w:lineRule="auto"/>
      </w:pPr>
      <w:r>
        <w:t>Step 8 - Log Transformation for Skewed Features</w:t>
      </w:r>
    </w:p>
    <w:tbl>
      <w:tblPr>
        <w:tblStyle w:val="TableGrid"/>
        <w:tblW w:w="0" w:type="auto"/>
        <w:tblLook w:val="04A0" w:firstRow="1" w:lastRow="0" w:firstColumn="1" w:lastColumn="0" w:noHBand="0" w:noVBand="1"/>
      </w:tblPr>
      <w:tblGrid>
        <w:gridCol w:w="3097"/>
        <w:gridCol w:w="851"/>
        <w:gridCol w:w="779"/>
        <w:gridCol w:w="619"/>
        <w:gridCol w:w="734"/>
        <w:gridCol w:w="734"/>
        <w:gridCol w:w="734"/>
        <w:gridCol w:w="734"/>
        <w:gridCol w:w="734"/>
      </w:tblGrid>
      <w:tr w:rsidR="00BE66F7" w:rsidRPr="0035342A" w14:paraId="157D6AC9" w14:textId="77777777" w:rsidTr="00902610">
        <w:tc>
          <w:tcPr>
            <w:tcW w:w="3097" w:type="dxa"/>
          </w:tcPr>
          <w:p w14:paraId="33E629D3" w14:textId="77777777" w:rsidR="00BE66F7" w:rsidRPr="0035342A" w:rsidRDefault="00BE66F7" w:rsidP="00902610">
            <w:pPr>
              <w:spacing w:line="360" w:lineRule="auto"/>
              <w:rPr>
                <w:sz w:val="22"/>
                <w:szCs w:val="22"/>
              </w:rPr>
            </w:pPr>
            <w:r w:rsidRPr="0035342A">
              <w:rPr>
                <w:sz w:val="22"/>
                <w:szCs w:val="22"/>
              </w:rPr>
              <w:t>Feature</w:t>
            </w:r>
          </w:p>
        </w:tc>
        <w:tc>
          <w:tcPr>
            <w:tcW w:w="851" w:type="dxa"/>
          </w:tcPr>
          <w:p w14:paraId="1FDF5CAB" w14:textId="77777777" w:rsidR="00BE66F7" w:rsidRPr="0035342A" w:rsidRDefault="00BE66F7" w:rsidP="00902610">
            <w:pPr>
              <w:spacing w:line="360" w:lineRule="auto"/>
              <w:rPr>
                <w:sz w:val="22"/>
                <w:szCs w:val="22"/>
              </w:rPr>
            </w:pPr>
            <w:r w:rsidRPr="0035342A">
              <w:rPr>
                <w:sz w:val="22"/>
                <w:szCs w:val="22"/>
              </w:rPr>
              <w:t>Count</w:t>
            </w:r>
          </w:p>
        </w:tc>
        <w:tc>
          <w:tcPr>
            <w:tcW w:w="779" w:type="dxa"/>
          </w:tcPr>
          <w:p w14:paraId="56F2DDDE" w14:textId="77777777" w:rsidR="00BE66F7" w:rsidRPr="0035342A" w:rsidRDefault="00BE66F7" w:rsidP="00902610">
            <w:pPr>
              <w:spacing w:line="360" w:lineRule="auto"/>
              <w:rPr>
                <w:sz w:val="22"/>
                <w:szCs w:val="22"/>
              </w:rPr>
            </w:pPr>
            <w:r w:rsidRPr="0035342A">
              <w:rPr>
                <w:sz w:val="22"/>
                <w:szCs w:val="22"/>
              </w:rPr>
              <w:t>Mean</w:t>
            </w:r>
          </w:p>
        </w:tc>
        <w:tc>
          <w:tcPr>
            <w:tcW w:w="619" w:type="dxa"/>
          </w:tcPr>
          <w:p w14:paraId="3E366E02" w14:textId="77777777" w:rsidR="00BE66F7" w:rsidRPr="0035342A" w:rsidRDefault="00BE66F7" w:rsidP="00902610">
            <w:pPr>
              <w:spacing w:line="360" w:lineRule="auto"/>
              <w:rPr>
                <w:sz w:val="22"/>
                <w:szCs w:val="22"/>
              </w:rPr>
            </w:pPr>
            <w:r w:rsidRPr="0035342A">
              <w:rPr>
                <w:sz w:val="22"/>
                <w:szCs w:val="22"/>
              </w:rPr>
              <w:t>Std</w:t>
            </w:r>
          </w:p>
        </w:tc>
        <w:tc>
          <w:tcPr>
            <w:tcW w:w="734" w:type="dxa"/>
          </w:tcPr>
          <w:p w14:paraId="49270CD5" w14:textId="77777777" w:rsidR="00BE66F7" w:rsidRPr="0035342A" w:rsidRDefault="00BE66F7" w:rsidP="00902610">
            <w:pPr>
              <w:spacing w:line="360" w:lineRule="auto"/>
              <w:rPr>
                <w:sz w:val="22"/>
                <w:szCs w:val="22"/>
              </w:rPr>
            </w:pPr>
            <w:r w:rsidRPr="0035342A">
              <w:rPr>
                <w:sz w:val="22"/>
                <w:szCs w:val="22"/>
              </w:rPr>
              <w:t>Min</w:t>
            </w:r>
          </w:p>
        </w:tc>
        <w:tc>
          <w:tcPr>
            <w:tcW w:w="734" w:type="dxa"/>
          </w:tcPr>
          <w:p w14:paraId="7A241381" w14:textId="77777777" w:rsidR="00BE66F7" w:rsidRPr="0035342A" w:rsidRDefault="00BE66F7" w:rsidP="00902610">
            <w:pPr>
              <w:spacing w:line="360" w:lineRule="auto"/>
              <w:rPr>
                <w:sz w:val="22"/>
                <w:szCs w:val="22"/>
              </w:rPr>
            </w:pPr>
            <w:r w:rsidRPr="0035342A">
              <w:rPr>
                <w:sz w:val="22"/>
                <w:szCs w:val="22"/>
              </w:rPr>
              <w:t>25%</w:t>
            </w:r>
          </w:p>
        </w:tc>
        <w:tc>
          <w:tcPr>
            <w:tcW w:w="734" w:type="dxa"/>
          </w:tcPr>
          <w:p w14:paraId="550D2AAE" w14:textId="77777777" w:rsidR="00BE66F7" w:rsidRPr="0035342A" w:rsidRDefault="00BE66F7" w:rsidP="00902610">
            <w:pPr>
              <w:spacing w:line="360" w:lineRule="auto"/>
              <w:rPr>
                <w:sz w:val="22"/>
                <w:szCs w:val="22"/>
              </w:rPr>
            </w:pPr>
            <w:r w:rsidRPr="0035342A">
              <w:rPr>
                <w:sz w:val="22"/>
                <w:szCs w:val="22"/>
              </w:rPr>
              <w:t>50%</w:t>
            </w:r>
          </w:p>
        </w:tc>
        <w:tc>
          <w:tcPr>
            <w:tcW w:w="734" w:type="dxa"/>
          </w:tcPr>
          <w:p w14:paraId="752B47EC" w14:textId="77777777" w:rsidR="00BE66F7" w:rsidRPr="0035342A" w:rsidRDefault="00BE66F7" w:rsidP="00902610">
            <w:pPr>
              <w:spacing w:line="360" w:lineRule="auto"/>
              <w:rPr>
                <w:sz w:val="22"/>
                <w:szCs w:val="22"/>
              </w:rPr>
            </w:pPr>
            <w:r w:rsidRPr="0035342A">
              <w:rPr>
                <w:sz w:val="22"/>
                <w:szCs w:val="22"/>
              </w:rPr>
              <w:t>75</w:t>
            </w:r>
            <w:r w:rsidRPr="0035342A">
              <w:rPr>
                <w:b/>
                <w:bCs/>
                <w:sz w:val="22"/>
                <w:szCs w:val="22"/>
              </w:rPr>
              <w:t>%</w:t>
            </w:r>
          </w:p>
        </w:tc>
        <w:tc>
          <w:tcPr>
            <w:tcW w:w="734" w:type="dxa"/>
          </w:tcPr>
          <w:p w14:paraId="18732C76" w14:textId="77777777" w:rsidR="00BE66F7" w:rsidRPr="0035342A" w:rsidRDefault="00BE66F7" w:rsidP="00902610">
            <w:pPr>
              <w:spacing w:line="360" w:lineRule="auto"/>
              <w:rPr>
                <w:sz w:val="22"/>
                <w:szCs w:val="22"/>
              </w:rPr>
            </w:pPr>
            <w:r w:rsidRPr="0035342A">
              <w:rPr>
                <w:sz w:val="22"/>
                <w:szCs w:val="22"/>
              </w:rPr>
              <w:t>Max</w:t>
            </w:r>
          </w:p>
        </w:tc>
      </w:tr>
      <w:tr w:rsidR="00BE66F7" w:rsidRPr="0035342A" w14:paraId="05283BF4" w14:textId="77777777" w:rsidTr="00902610">
        <w:tc>
          <w:tcPr>
            <w:tcW w:w="3097" w:type="dxa"/>
            <w:vAlign w:val="center"/>
          </w:tcPr>
          <w:p w14:paraId="0776522D" w14:textId="77777777" w:rsidR="00BE66F7" w:rsidRPr="0035342A" w:rsidRDefault="00BE66F7" w:rsidP="00902610">
            <w:pPr>
              <w:spacing w:line="360" w:lineRule="auto"/>
              <w:rPr>
                <w:sz w:val="22"/>
                <w:szCs w:val="22"/>
              </w:rPr>
            </w:pPr>
            <w:r w:rsidRPr="0035342A">
              <w:rPr>
                <w:sz w:val="22"/>
                <w:szCs w:val="22"/>
              </w:rPr>
              <w:lastRenderedPageBreak/>
              <w:t>income_annum_log</w:t>
            </w:r>
          </w:p>
        </w:tc>
        <w:tc>
          <w:tcPr>
            <w:tcW w:w="851" w:type="dxa"/>
            <w:vAlign w:val="center"/>
          </w:tcPr>
          <w:p w14:paraId="613B41D1"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3958D4FB" w14:textId="77777777" w:rsidR="00BE66F7" w:rsidRPr="0035342A" w:rsidRDefault="00BE66F7" w:rsidP="00902610">
            <w:pPr>
              <w:spacing w:line="360" w:lineRule="auto"/>
              <w:rPr>
                <w:sz w:val="22"/>
                <w:szCs w:val="22"/>
              </w:rPr>
            </w:pPr>
            <w:r w:rsidRPr="0035342A">
              <w:rPr>
                <w:sz w:val="22"/>
                <w:szCs w:val="22"/>
              </w:rPr>
              <w:t>15.18</w:t>
            </w:r>
          </w:p>
        </w:tc>
        <w:tc>
          <w:tcPr>
            <w:tcW w:w="619" w:type="dxa"/>
            <w:vAlign w:val="center"/>
          </w:tcPr>
          <w:p w14:paraId="1FEF63CC" w14:textId="77777777" w:rsidR="00BE66F7" w:rsidRPr="0035342A" w:rsidRDefault="00BE66F7" w:rsidP="00902610">
            <w:pPr>
              <w:spacing w:line="360" w:lineRule="auto"/>
              <w:rPr>
                <w:sz w:val="22"/>
                <w:szCs w:val="22"/>
              </w:rPr>
            </w:pPr>
            <w:r w:rsidRPr="0035342A">
              <w:rPr>
                <w:sz w:val="22"/>
                <w:szCs w:val="22"/>
              </w:rPr>
              <w:t>0.85</w:t>
            </w:r>
          </w:p>
        </w:tc>
        <w:tc>
          <w:tcPr>
            <w:tcW w:w="734" w:type="dxa"/>
            <w:vAlign w:val="center"/>
          </w:tcPr>
          <w:p w14:paraId="3DD44EF1" w14:textId="77777777" w:rsidR="00BE66F7" w:rsidRPr="0035342A" w:rsidRDefault="00BE66F7" w:rsidP="00902610">
            <w:pPr>
              <w:spacing w:line="360" w:lineRule="auto"/>
              <w:rPr>
                <w:sz w:val="22"/>
                <w:szCs w:val="22"/>
              </w:rPr>
            </w:pPr>
            <w:r w:rsidRPr="0035342A">
              <w:rPr>
                <w:sz w:val="22"/>
                <w:szCs w:val="22"/>
              </w:rPr>
              <w:t>12.21</w:t>
            </w:r>
          </w:p>
        </w:tc>
        <w:tc>
          <w:tcPr>
            <w:tcW w:w="734" w:type="dxa"/>
            <w:vAlign w:val="center"/>
          </w:tcPr>
          <w:p w14:paraId="14E5587B" w14:textId="77777777" w:rsidR="00BE66F7" w:rsidRPr="0035342A" w:rsidRDefault="00BE66F7" w:rsidP="00902610">
            <w:pPr>
              <w:spacing w:line="360" w:lineRule="auto"/>
              <w:rPr>
                <w:sz w:val="22"/>
                <w:szCs w:val="22"/>
              </w:rPr>
            </w:pPr>
            <w:r w:rsidRPr="0035342A">
              <w:rPr>
                <w:sz w:val="22"/>
                <w:szCs w:val="22"/>
              </w:rPr>
              <w:t>14.81</w:t>
            </w:r>
          </w:p>
        </w:tc>
        <w:tc>
          <w:tcPr>
            <w:tcW w:w="734" w:type="dxa"/>
            <w:vAlign w:val="center"/>
          </w:tcPr>
          <w:p w14:paraId="3D8033DC" w14:textId="77777777" w:rsidR="00BE66F7" w:rsidRPr="0035342A" w:rsidRDefault="00BE66F7" w:rsidP="00902610">
            <w:pPr>
              <w:spacing w:line="360" w:lineRule="auto"/>
              <w:rPr>
                <w:sz w:val="22"/>
                <w:szCs w:val="22"/>
              </w:rPr>
            </w:pPr>
            <w:r w:rsidRPr="0035342A">
              <w:rPr>
                <w:sz w:val="22"/>
                <w:szCs w:val="22"/>
              </w:rPr>
              <w:t>15.44</w:t>
            </w:r>
          </w:p>
        </w:tc>
        <w:tc>
          <w:tcPr>
            <w:tcW w:w="734" w:type="dxa"/>
            <w:vAlign w:val="center"/>
          </w:tcPr>
          <w:p w14:paraId="7A525C34"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44A83C90" w14:textId="77777777" w:rsidR="00BE66F7" w:rsidRPr="0035342A" w:rsidRDefault="00BE66F7" w:rsidP="00902610">
            <w:pPr>
              <w:spacing w:line="360" w:lineRule="auto"/>
              <w:rPr>
                <w:sz w:val="22"/>
                <w:szCs w:val="22"/>
              </w:rPr>
            </w:pPr>
            <w:r w:rsidRPr="0035342A">
              <w:rPr>
                <w:sz w:val="22"/>
                <w:szCs w:val="22"/>
              </w:rPr>
              <w:t>16.11</w:t>
            </w:r>
          </w:p>
        </w:tc>
      </w:tr>
      <w:tr w:rsidR="00BE66F7" w:rsidRPr="0035342A" w14:paraId="095E2EE8" w14:textId="77777777" w:rsidTr="00902610">
        <w:tc>
          <w:tcPr>
            <w:tcW w:w="3097" w:type="dxa"/>
            <w:vAlign w:val="center"/>
          </w:tcPr>
          <w:p w14:paraId="7390B8BC" w14:textId="77777777" w:rsidR="00BE66F7" w:rsidRPr="0035342A" w:rsidRDefault="00BE66F7" w:rsidP="00902610">
            <w:pPr>
              <w:spacing w:line="360" w:lineRule="auto"/>
              <w:rPr>
                <w:sz w:val="22"/>
                <w:szCs w:val="22"/>
              </w:rPr>
            </w:pPr>
            <w:r w:rsidRPr="0035342A">
              <w:rPr>
                <w:sz w:val="22"/>
                <w:szCs w:val="22"/>
              </w:rPr>
              <w:t>loan_amount_log</w:t>
            </w:r>
          </w:p>
        </w:tc>
        <w:tc>
          <w:tcPr>
            <w:tcW w:w="851" w:type="dxa"/>
            <w:vAlign w:val="center"/>
          </w:tcPr>
          <w:p w14:paraId="120BEDE0"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6EB15B4D" w14:textId="77777777" w:rsidR="00BE66F7" w:rsidRPr="0035342A" w:rsidRDefault="00BE66F7" w:rsidP="00902610">
            <w:pPr>
              <w:spacing w:line="360" w:lineRule="auto"/>
              <w:rPr>
                <w:sz w:val="22"/>
                <w:szCs w:val="22"/>
              </w:rPr>
            </w:pPr>
            <w:r w:rsidRPr="0035342A">
              <w:rPr>
                <w:sz w:val="22"/>
                <w:szCs w:val="22"/>
              </w:rPr>
              <w:t>16.26</w:t>
            </w:r>
          </w:p>
        </w:tc>
        <w:tc>
          <w:tcPr>
            <w:tcW w:w="619" w:type="dxa"/>
            <w:vAlign w:val="center"/>
          </w:tcPr>
          <w:p w14:paraId="25088A44"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53AD1EC1"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3381B9F7" w14:textId="77777777" w:rsidR="00BE66F7" w:rsidRPr="0035342A" w:rsidRDefault="00BE66F7" w:rsidP="00902610">
            <w:pPr>
              <w:spacing w:line="360" w:lineRule="auto"/>
              <w:rPr>
                <w:sz w:val="22"/>
                <w:szCs w:val="22"/>
              </w:rPr>
            </w:pPr>
            <w:r w:rsidRPr="0035342A">
              <w:rPr>
                <w:sz w:val="22"/>
                <w:szCs w:val="22"/>
              </w:rPr>
              <w:t>15.86</w:t>
            </w:r>
          </w:p>
        </w:tc>
        <w:tc>
          <w:tcPr>
            <w:tcW w:w="734" w:type="dxa"/>
            <w:vAlign w:val="center"/>
          </w:tcPr>
          <w:p w14:paraId="12C80922" w14:textId="77777777" w:rsidR="00BE66F7" w:rsidRPr="0035342A" w:rsidRDefault="00BE66F7" w:rsidP="00902610">
            <w:pPr>
              <w:spacing w:line="360" w:lineRule="auto"/>
              <w:rPr>
                <w:sz w:val="22"/>
                <w:szCs w:val="22"/>
              </w:rPr>
            </w:pPr>
            <w:r w:rsidRPr="0035342A">
              <w:rPr>
                <w:sz w:val="22"/>
                <w:szCs w:val="22"/>
              </w:rPr>
              <w:t>16.49</w:t>
            </w:r>
          </w:p>
        </w:tc>
        <w:tc>
          <w:tcPr>
            <w:tcW w:w="734" w:type="dxa"/>
            <w:vAlign w:val="center"/>
          </w:tcPr>
          <w:p w14:paraId="1F130D02" w14:textId="77777777" w:rsidR="00BE66F7" w:rsidRPr="0035342A" w:rsidRDefault="00BE66F7" w:rsidP="00902610">
            <w:pPr>
              <w:spacing w:line="360" w:lineRule="auto"/>
              <w:rPr>
                <w:sz w:val="22"/>
                <w:szCs w:val="22"/>
              </w:rPr>
            </w:pPr>
            <w:r w:rsidRPr="0035342A">
              <w:rPr>
                <w:sz w:val="22"/>
                <w:szCs w:val="22"/>
              </w:rPr>
              <w:t>16.88</w:t>
            </w:r>
          </w:p>
        </w:tc>
        <w:tc>
          <w:tcPr>
            <w:tcW w:w="734" w:type="dxa"/>
            <w:vAlign w:val="center"/>
          </w:tcPr>
          <w:p w14:paraId="38E6CD49" w14:textId="77777777" w:rsidR="00BE66F7" w:rsidRPr="0035342A" w:rsidRDefault="00BE66F7" w:rsidP="00902610">
            <w:pPr>
              <w:spacing w:line="360" w:lineRule="auto"/>
              <w:rPr>
                <w:sz w:val="22"/>
                <w:szCs w:val="22"/>
              </w:rPr>
            </w:pPr>
            <w:r w:rsidRPr="0035342A">
              <w:rPr>
                <w:sz w:val="22"/>
                <w:szCs w:val="22"/>
              </w:rPr>
              <w:t>17.49</w:t>
            </w:r>
          </w:p>
        </w:tc>
      </w:tr>
      <w:tr w:rsidR="00BE66F7" w:rsidRPr="0035342A" w14:paraId="231B54F9" w14:textId="77777777" w:rsidTr="00902610">
        <w:tc>
          <w:tcPr>
            <w:tcW w:w="3097" w:type="dxa"/>
            <w:vAlign w:val="center"/>
          </w:tcPr>
          <w:p w14:paraId="7D3A3565" w14:textId="77777777" w:rsidR="00BE66F7" w:rsidRPr="0035342A" w:rsidRDefault="00BE66F7" w:rsidP="00902610">
            <w:pPr>
              <w:spacing w:line="360" w:lineRule="auto"/>
              <w:rPr>
                <w:sz w:val="22"/>
                <w:szCs w:val="22"/>
              </w:rPr>
            </w:pPr>
            <w:r w:rsidRPr="0035342A">
              <w:rPr>
                <w:sz w:val="22"/>
                <w:szCs w:val="22"/>
              </w:rPr>
              <w:t>residential_assets_value_log</w:t>
            </w:r>
          </w:p>
        </w:tc>
        <w:tc>
          <w:tcPr>
            <w:tcW w:w="851" w:type="dxa"/>
            <w:vAlign w:val="center"/>
          </w:tcPr>
          <w:p w14:paraId="3D1F6FF5"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7A16E50A" w14:textId="77777777" w:rsidR="00BE66F7" w:rsidRPr="0035342A" w:rsidRDefault="00BE66F7" w:rsidP="00902610">
            <w:pPr>
              <w:spacing w:line="360" w:lineRule="auto"/>
              <w:rPr>
                <w:sz w:val="22"/>
                <w:szCs w:val="22"/>
              </w:rPr>
            </w:pPr>
            <w:r w:rsidRPr="0035342A">
              <w:rPr>
                <w:sz w:val="22"/>
                <w:szCs w:val="22"/>
              </w:rPr>
              <w:t>15.17</w:t>
            </w:r>
          </w:p>
        </w:tc>
        <w:tc>
          <w:tcPr>
            <w:tcW w:w="619" w:type="dxa"/>
            <w:vAlign w:val="center"/>
          </w:tcPr>
          <w:p w14:paraId="5B5DA512" w14:textId="77777777" w:rsidR="00BE66F7" w:rsidRPr="0035342A" w:rsidRDefault="00BE66F7" w:rsidP="00902610">
            <w:pPr>
              <w:spacing w:line="360" w:lineRule="auto"/>
              <w:rPr>
                <w:sz w:val="22"/>
                <w:szCs w:val="22"/>
              </w:rPr>
            </w:pPr>
            <w:r w:rsidRPr="0035342A">
              <w:rPr>
                <w:sz w:val="22"/>
                <w:szCs w:val="22"/>
              </w:rPr>
              <w:t>1.97</w:t>
            </w:r>
          </w:p>
        </w:tc>
        <w:tc>
          <w:tcPr>
            <w:tcW w:w="734" w:type="dxa"/>
            <w:vAlign w:val="center"/>
          </w:tcPr>
          <w:p w14:paraId="329287B8"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3A6D7210" w14:textId="77777777" w:rsidR="00BE66F7" w:rsidRPr="0035342A" w:rsidRDefault="00BE66F7" w:rsidP="00902610">
            <w:pPr>
              <w:spacing w:line="360" w:lineRule="auto"/>
              <w:rPr>
                <w:sz w:val="22"/>
                <w:szCs w:val="22"/>
              </w:rPr>
            </w:pPr>
            <w:r w:rsidRPr="0035342A">
              <w:rPr>
                <w:sz w:val="22"/>
                <w:szCs w:val="22"/>
              </w:rPr>
              <w:t>14.60</w:t>
            </w:r>
          </w:p>
        </w:tc>
        <w:tc>
          <w:tcPr>
            <w:tcW w:w="734" w:type="dxa"/>
            <w:vAlign w:val="center"/>
          </w:tcPr>
          <w:p w14:paraId="13BDAFF3" w14:textId="77777777" w:rsidR="00BE66F7" w:rsidRPr="0035342A" w:rsidRDefault="00BE66F7" w:rsidP="00902610">
            <w:pPr>
              <w:spacing w:line="360" w:lineRule="auto"/>
              <w:rPr>
                <w:sz w:val="22"/>
                <w:szCs w:val="22"/>
              </w:rPr>
            </w:pPr>
            <w:r w:rsidRPr="0035342A">
              <w:rPr>
                <w:sz w:val="22"/>
                <w:szCs w:val="22"/>
              </w:rPr>
              <w:t>15.56</w:t>
            </w:r>
          </w:p>
        </w:tc>
        <w:tc>
          <w:tcPr>
            <w:tcW w:w="734" w:type="dxa"/>
            <w:vAlign w:val="center"/>
          </w:tcPr>
          <w:p w14:paraId="6F13B279" w14:textId="77777777" w:rsidR="00BE66F7" w:rsidRPr="0035342A" w:rsidRDefault="00BE66F7" w:rsidP="00902610">
            <w:pPr>
              <w:spacing w:line="360" w:lineRule="auto"/>
              <w:rPr>
                <w:sz w:val="22"/>
                <w:szCs w:val="22"/>
              </w:rPr>
            </w:pPr>
            <w:r w:rsidRPr="0035342A">
              <w:rPr>
                <w:sz w:val="22"/>
                <w:szCs w:val="22"/>
              </w:rPr>
              <w:t>16.24</w:t>
            </w:r>
          </w:p>
        </w:tc>
        <w:tc>
          <w:tcPr>
            <w:tcW w:w="734" w:type="dxa"/>
            <w:vAlign w:val="center"/>
          </w:tcPr>
          <w:p w14:paraId="61B2CACF" w14:textId="77777777" w:rsidR="00BE66F7" w:rsidRPr="0035342A" w:rsidRDefault="00BE66F7" w:rsidP="00902610">
            <w:pPr>
              <w:spacing w:line="360" w:lineRule="auto"/>
              <w:rPr>
                <w:sz w:val="22"/>
                <w:szCs w:val="22"/>
              </w:rPr>
            </w:pPr>
            <w:r w:rsidRPr="0035342A">
              <w:rPr>
                <w:sz w:val="22"/>
                <w:szCs w:val="22"/>
              </w:rPr>
              <w:t>17.03</w:t>
            </w:r>
          </w:p>
        </w:tc>
      </w:tr>
      <w:tr w:rsidR="00BE66F7" w:rsidRPr="0035342A" w14:paraId="20D7F193" w14:textId="77777777" w:rsidTr="00902610">
        <w:tc>
          <w:tcPr>
            <w:tcW w:w="3097" w:type="dxa"/>
            <w:vAlign w:val="center"/>
          </w:tcPr>
          <w:p w14:paraId="6A978BE7" w14:textId="77777777" w:rsidR="00BE66F7" w:rsidRPr="0035342A" w:rsidRDefault="00BE66F7" w:rsidP="00902610">
            <w:pPr>
              <w:spacing w:line="360" w:lineRule="auto"/>
              <w:rPr>
                <w:sz w:val="22"/>
                <w:szCs w:val="22"/>
              </w:rPr>
            </w:pPr>
            <w:r w:rsidRPr="0035342A">
              <w:rPr>
                <w:sz w:val="22"/>
                <w:szCs w:val="22"/>
              </w:rPr>
              <w:t>commercial_assets_value_log</w:t>
            </w:r>
          </w:p>
        </w:tc>
        <w:tc>
          <w:tcPr>
            <w:tcW w:w="851" w:type="dxa"/>
            <w:vAlign w:val="center"/>
          </w:tcPr>
          <w:p w14:paraId="52DF06A4"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10EA6BB" w14:textId="77777777" w:rsidR="00BE66F7" w:rsidRPr="0035342A" w:rsidRDefault="00BE66F7" w:rsidP="00902610">
            <w:pPr>
              <w:spacing w:line="360" w:lineRule="auto"/>
              <w:rPr>
                <w:sz w:val="22"/>
                <w:szCs w:val="22"/>
              </w:rPr>
            </w:pPr>
            <w:r w:rsidRPr="0035342A">
              <w:rPr>
                <w:sz w:val="22"/>
                <w:szCs w:val="22"/>
              </w:rPr>
              <w:t>14.54</w:t>
            </w:r>
          </w:p>
        </w:tc>
        <w:tc>
          <w:tcPr>
            <w:tcW w:w="619" w:type="dxa"/>
            <w:vAlign w:val="center"/>
          </w:tcPr>
          <w:p w14:paraId="3A1F3604" w14:textId="77777777" w:rsidR="00BE66F7" w:rsidRPr="0035342A" w:rsidRDefault="00BE66F7" w:rsidP="00902610">
            <w:pPr>
              <w:spacing w:line="360" w:lineRule="auto"/>
              <w:rPr>
                <w:sz w:val="22"/>
                <w:szCs w:val="22"/>
              </w:rPr>
            </w:pPr>
            <w:r w:rsidRPr="0035342A">
              <w:rPr>
                <w:sz w:val="22"/>
                <w:szCs w:val="22"/>
              </w:rPr>
              <w:t>2.62</w:t>
            </w:r>
          </w:p>
        </w:tc>
        <w:tc>
          <w:tcPr>
            <w:tcW w:w="734" w:type="dxa"/>
            <w:vAlign w:val="center"/>
          </w:tcPr>
          <w:p w14:paraId="5A680860"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64162B4E" w14:textId="77777777" w:rsidR="00BE66F7" w:rsidRPr="0035342A" w:rsidRDefault="00BE66F7" w:rsidP="00902610">
            <w:pPr>
              <w:spacing w:line="360" w:lineRule="auto"/>
              <w:rPr>
                <w:sz w:val="22"/>
                <w:szCs w:val="22"/>
              </w:rPr>
            </w:pPr>
            <w:r w:rsidRPr="0035342A">
              <w:rPr>
                <w:sz w:val="22"/>
                <w:szCs w:val="22"/>
              </w:rPr>
              <w:t>14.08</w:t>
            </w:r>
          </w:p>
        </w:tc>
        <w:tc>
          <w:tcPr>
            <w:tcW w:w="734" w:type="dxa"/>
            <w:vAlign w:val="center"/>
          </w:tcPr>
          <w:p w14:paraId="418846C6" w14:textId="77777777" w:rsidR="00BE66F7" w:rsidRPr="0035342A" w:rsidRDefault="00BE66F7" w:rsidP="00902610">
            <w:pPr>
              <w:spacing w:line="360" w:lineRule="auto"/>
              <w:rPr>
                <w:sz w:val="22"/>
                <w:szCs w:val="22"/>
              </w:rPr>
            </w:pPr>
            <w:r w:rsidRPr="0035342A">
              <w:rPr>
                <w:sz w:val="22"/>
                <w:szCs w:val="22"/>
              </w:rPr>
              <w:t>15.12</w:t>
            </w:r>
          </w:p>
        </w:tc>
        <w:tc>
          <w:tcPr>
            <w:tcW w:w="734" w:type="dxa"/>
            <w:vAlign w:val="center"/>
          </w:tcPr>
          <w:p w14:paraId="240FE1F0" w14:textId="77777777" w:rsidR="00BE66F7" w:rsidRPr="0035342A" w:rsidRDefault="00BE66F7" w:rsidP="00902610">
            <w:pPr>
              <w:spacing w:line="360" w:lineRule="auto"/>
              <w:rPr>
                <w:sz w:val="22"/>
                <w:szCs w:val="22"/>
              </w:rPr>
            </w:pPr>
            <w:r w:rsidRPr="0035342A">
              <w:rPr>
                <w:sz w:val="22"/>
                <w:szCs w:val="22"/>
              </w:rPr>
              <w:t>15.84</w:t>
            </w:r>
          </w:p>
        </w:tc>
        <w:tc>
          <w:tcPr>
            <w:tcW w:w="734" w:type="dxa"/>
            <w:vAlign w:val="center"/>
          </w:tcPr>
          <w:p w14:paraId="105B7D05" w14:textId="77777777" w:rsidR="00BE66F7" w:rsidRPr="0035342A" w:rsidRDefault="00BE66F7" w:rsidP="00902610">
            <w:pPr>
              <w:spacing w:line="360" w:lineRule="auto"/>
              <w:rPr>
                <w:sz w:val="22"/>
                <w:szCs w:val="22"/>
              </w:rPr>
            </w:pPr>
            <w:r w:rsidRPr="0035342A">
              <w:rPr>
                <w:sz w:val="22"/>
                <w:szCs w:val="22"/>
              </w:rPr>
              <w:t>16.65</w:t>
            </w:r>
          </w:p>
        </w:tc>
      </w:tr>
      <w:tr w:rsidR="00BE66F7" w:rsidRPr="0035342A" w14:paraId="21C69458" w14:textId="77777777" w:rsidTr="00902610">
        <w:tc>
          <w:tcPr>
            <w:tcW w:w="3097" w:type="dxa"/>
            <w:vAlign w:val="center"/>
          </w:tcPr>
          <w:p w14:paraId="175B5631" w14:textId="77777777" w:rsidR="00BE66F7" w:rsidRPr="0035342A" w:rsidRDefault="00BE66F7" w:rsidP="00902610">
            <w:pPr>
              <w:spacing w:line="360" w:lineRule="auto"/>
              <w:rPr>
                <w:sz w:val="22"/>
                <w:szCs w:val="22"/>
              </w:rPr>
            </w:pPr>
            <w:r w:rsidRPr="0035342A">
              <w:rPr>
                <w:sz w:val="22"/>
                <w:szCs w:val="22"/>
              </w:rPr>
              <w:t>luxury_assets_value_log</w:t>
            </w:r>
          </w:p>
        </w:tc>
        <w:tc>
          <w:tcPr>
            <w:tcW w:w="851" w:type="dxa"/>
            <w:vAlign w:val="center"/>
          </w:tcPr>
          <w:p w14:paraId="26065BB6"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CF91AA6" w14:textId="77777777" w:rsidR="00BE66F7" w:rsidRPr="0035342A" w:rsidRDefault="00BE66F7" w:rsidP="00902610">
            <w:pPr>
              <w:spacing w:line="360" w:lineRule="auto"/>
              <w:rPr>
                <w:sz w:val="22"/>
                <w:szCs w:val="22"/>
              </w:rPr>
            </w:pPr>
            <w:r w:rsidRPr="0035342A">
              <w:rPr>
                <w:sz w:val="22"/>
                <w:szCs w:val="22"/>
              </w:rPr>
              <w:t>16.25</w:t>
            </w:r>
          </w:p>
        </w:tc>
        <w:tc>
          <w:tcPr>
            <w:tcW w:w="619" w:type="dxa"/>
            <w:vAlign w:val="center"/>
          </w:tcPr>
          <w:p w14:paraId="5B8041B9"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626633DE"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05E0A771"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16843AB9" w14:textId="77777777" w:rsidR="00BE66F7" w:rsidRPr="0035342A" w:rsidRDefault="00BE66F7" w:rsidP="00902610">
            <w:pPr>
              <w:spacing w:line="360" w:lineRule="auto"/>
              <w:rPr>
                <w:sz w:val="22"/>
                <w:szCs w:val="22"/>
              </w:rPr>
            </w:pPr>
            <w:r w:rsidRPr="0035342A">
              <w:rPr>
                <w:sz w:val="22"/>
                <w:szCs w:val="22"/>
              </w:rPr>
              <w:t>16.50</w:t>
            </w:r>
          </w:p>
        </w:tc>
        <w:tc>
          <w:tcPr>
            <w:tcW w:w="734" w:type="dxa"/>
            <w:vAlign w:val="center"/>
          </w:tcPr>
          <w:p w14:paraId="69CD862C" w14:textId="77777777" w:rsidR="00BE66F7" w:rsidRPr="0035342A" w:rsidRDefault="00BE66F7" w:rsidP="00902610">
            <w:pPr>
              <w:spacing w:line="360" w:lineRule="auto"/>
              <w:rPr>
                <w:sz w:val="22"/>
                <w:szCs w:val="22"/>
              </w:rPr>
            </w:pPr>
            <w:r w:rsidRPr="0035342A">
              <w:rPr>
                <w:sz w:val="22"/>
                <w:szCs w:val="22"/>
              </w:rPr>
              <w:t>16.89</w:t>
            </w:r>
          </w:p>
        </w:tc>
        <w:tc>
          <w:tcPr>
            <w:tcW w:w="734" w:type="dxa"/>
            <w:vAlign w:val="center"/>
          </w:tcPr>
          <w:p w14:paraId="0CA14451" w14:textId="77777777" w:rsidR="00BE66F7" w:rsidRPr="0035342A" w:rsidRDefault="00BE66F7" w:rsidP="00902610">
            <w:pPr>
              <w:spacing w:line="360" w:lineRule="auto"/>
              <w:rPr>
                <w:sz w:val="22"/>
                <w:szCs w:val="22"/>
              </w:rPr>
            </w:pPr>
            <w:r w:rsidRPr="0035342A">
              <w:rPr>
                <w:sz w:val="22"/>
                <w:szCs w:val="22"/>
              </w:rPr>
              <w:t>17.48</w:t>
            </w:r>
          </w:p>
        </w:tc>
      </w:tr>
      <w:tr w:rsidR="00BE66F7" w:rsidRPr="0035342A" w14:paraId="1259575C" w14:textId="77777777" w:rsidTr="00902610">
        <w:tc>
          <w:tcPr>
            <w:tcW w:w="3097" w:type="dxa"/>
            <w:vAlign w:val="center"/>
          </w:tcPr>
          <w:p w14:paraId="5A35C14B" w14:textId="77777777" w:rsidR="00BE66F7" w:rsidRPr="0035342A" w:rsidRDefault="00BE66F7" w:rsidP="00902610">
            <w:pPr>
              <w:spacing w:line="360" w:lineRule="auto"/>
              <w:rPr>
                <w:sz w:val="22"/>
                <w:szCs w:val="22"/>
              </w:rPr>
            </w:pPr>
            <w:r w:rsidRPr="0035342A">
              <w:rPr>
                <w:sz w:val="22"/>
                <w:szCs w:val="22"/>
              </w:rPr>
              <w:t>bank_asset_value_log</w:t>
            </w:r>
          </w:p>
        </w:tc>
        <w:tc>
          <w:tcPr>
            <w:tcW w:w="851" w:type="dxa"/>
            <w:vAlign w:val="center"/>
          </w:tcPr>
          <w:p w14:paraId="5B454578"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0B86E3AA" w14:textId="77777777" w:rsidR="00BE66F7" w:rsidRPr="0035342A" w:rsidRDefault="00BE66F7" w:rsidP="00902610">
            <w:pPr>
              <w:spacing w:line="360" w:lineRule="auto"/>
              <w:rPr>
                <w:sz w:val="22"/>
                <w:szCs w:val="22"/>
              </w:rPr>
            </w:pPr>
            <w:r w:rsidRPr="0035342A">
              <w:rPr>
                <w:sz w:val="22"/>
                <w:szCs w:val="22"/>
              </w:rPr>
              <w:t>15.08</w:t>
            </w:r>
          </w:p>
        </w:tc>
        <w:tc>
          <w:tcPr>
            <w:tcW w:w="619" w:type="dxa"/>
            <w:vAlign w:val="center"/>
          </w:tcPr>
          <w:p w14:paraId="50D8A6C8" w14:textId="77777777" w:rsidR="00BE66F7" w:rsidRPr="0035342A" w:rsidRDefault="00BE66F7" w:rsidP="00902610">
            <w:pPr>
              <w:spacing w:line="360" w:lineRule="auto"/>
              <w:rPr>
                <w:sz w:val="22"/>
                <w:szCs w:val="22"/>
              </w:rPr>
            </w:pPr>
            <w:r w:rsidRPr="0035342A">
              <w:rPr>
                <w:sz w:val="22"/>
                <w:szCs w:val="22"/>
              </w:rPr>
              <w:t>1.15</w:t>
            </w:r>
          </w:p>
        </w:tc>
        <w:tc>
          <w:tcPr>
            <w:tcW w:w="734" w:type="dxa"/>
            <w:vAlign w:val="center"/>
          </w:tcPr>
          <w:p w14:paraId="22831F13"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1B4BDC45" w14:textId="77777777" w:rsidR="00BE66F7" w:rsidRPr="0035342A" w:rsidRDefault="00BE66F7" w:rsidP="00902610">
            <w:pPr>
              <w:spacing w:line="360" w:lineRule="auto"/>
              <w:rPr>
                <w:sz w:val="22"/>
                <w:szCs w:val="22"/>
              </w:rPr>
            </w:pPr>
            <w:r w:rsidRPr="0035342A">
              <w:rPr>
                <w:sz w:val="22"/>
                <w:szCs w:val="22"/>
              </w:rPr>
              <w:t>14.65</w:t>
            </w:r>
          </w:p>
        </w:tc>
        <w:tc>
          <w:tcPr>
            <w:tcW w:w="734" w:type="dxa"/>
            <w:vAlign w:val="center"/>
          </w:tcPr>
          <w:p w14:paraId="484DF7AA" w14:textId="77777777" w:rsidR="00BE66F7" w:rsidRPr="0035342A" w:rsidRDefault="00BE66F7" w:rsidP="00902610">
            <w:pPr>
              <w:spacing w:line="360" w:lineRule="auto"/>
              <w:rPr>
                <w:sz w:val="22"/>
                <w:szCs w:val="22"/>
              </w:rPr>
            </w:pPr>
            <w:r w:rsidRPr="0035342A">
              <w:rPr>
                <w:sz w:val="22"/>
                <w:szCs w:val="22"/>
              </w:rPr>
              <w:t>15.34</w:t>
            </w:r>
          </w:p>
        </w:tc>
        <w:tc>
          <w:tcPr>
            <w:tcW w:w="734" w:type="dxa"/>
            <w:vAlign w:val="center"/>
          </w:tcPr>
          <w:p w14:paraId="7223223A" w14:textId="77777777" w:rsidR="00BE66F7" w:rsidRPr="0035342A" w:rsidRDefault="00BE66F7" w:rsidP="00902610">
            <w:pPr>
              <w:spacing w:line="360" w:lineRule="auto"/>
              <w:rPr>
                <w:sz w:val="22"/>
                <w:szCs w:val="22"/>
              </w:rPr>
            </w:pPr>
            <w:r w:rsidRPr="0035342A">
              <w:rPr>
                <w:sz w:val="22"/>
                <w:szCs w:val="22"/>
              </w:rPr>
              <w:t>15.78</w:t>
            </w:r>
          </w:p>
        </w:tc>
        <w:tc>
          <w:tcPr>
            <w:tcW w:w="734" w:type="dxa"/>
            <w:vAlign w:val="center"/>
          </w:tcPr>
          <w:p w14:paraId="48E4F35F" w14:textId="77777777" w:rsidR="00BE66F7" w:rsidRPr="0035342A" w:rsidRDefault="00BE66F7" w:rsidP="00A853DB">
            <w:pPr>
              <w:keepNext/>
              <w:spacing w:line="360" w:lineRule="auto"/>
              <w:rPr>
                <w:sz w:val="22"/>
                <w:szCs w:val="22"/>
              </w:rPr>
            </w:pPr>
            <w:r w:rsidRPr="0035342A">
              <w:rPr>
                <w:sz w:val="22"/>
                <w:szCs w:val="22"/>
              </w:rPr>
              <w:t>16.48</w:t>
            </w:r>
          </w:p>
        </w:tc>
      </w:tr>
    </w:tbl>
    <w:p w14:paraId="087921B8" w14:textId="2583598F" w:rsidR="00BE66F7" w:rsidRPr="0035342A" w:rsidRDefault="00A853DB" w:rsidP="00A853DB">
      <w:pPr>
        <w:pStyle w:val="Caption"/>
        <w:rPr>
          <w:sz w:val="22"/>
          <w:szCs w:val="22"/>
        </w:rPr>
      </w:pPr>
      <w:r>
        <w:t xml:space="preserve">Appendix </w:t>
      </w:r>
      <w:r w:rsidR="00690F66">
        <w:fldChar w:fldCharType="begin"/>
      </w:r>
      <w:r w:rsidR="00690F66">
        <w:instrText xml:space="preserve"> SEQ Appendix \* ARABIC </w:instrText>
      </w:r>
      <w:r w:rsidR="00690F66">
        <w:fldChar w:fldCharType="separate"/>
      </w:r>
      <w:r w:rsidR="00690F66">
        <w:rPr>
          <w:noProof/>
        </w:rPr>
        <w:t>23</w:t>
      </w:r>
      <w:r w:rsidR="00690F66">
        <w:rPr>
          <w:noProof/>
        </w:rPr>
        <w:fldChar w:fldCharType="end"/>
      </w:r>
    </w:p>
    <w:p w14:paraId="2A0F3349" w14:textId="77777777" w:rsidR="00BE66F7" w:rsidRPr="0035342A" w:rsidRDefault="00BE66F7" w:rsidP="00BE66F7">
      <w:pPr>
        <w:spacing w:line="360" w:lineRule="auto"/>
        <w:rPr>
          <w:sz w:val="22"/>
          <w:szCs w:val="22"/>
        </w:rPr>
      </w:pPr>
      <w:r w:rsidRPr="0035342A">
        <w:rPr>
          <w:sz w:val="22"/>
          <w:szCs w:val="22"/>
        </w:rPr>
        <w:t xml:space="preserve">Many of the financial fields show strong right skew, so log transformations were applied. This brown their ranges closer together and reduced the dominance of very high values. </w:t>
      </w:r>
    </w:p>
    <w:p w14:paraId="242F4E23" w14:textId="77777777" w:rsidR="00BE66F7" w:rsidRPr="0035342A" w:rsidRDefault="00BE66F7" w:rsidP="00BE66F7">
      <w:pPr>
        <w:spacing w:line="360" w:lineRule="auto"/>
        <w:rPr>
          <w:sz w:val="22"/>
          <w:szCs w:val="22"/>
        </w:rPr>
      </w:pPr>
      <w:r w:rsidRPr="0035342A">
        <w:rPr>
          <w:sz w:val="22"/>
          <w:szCs w:val="22"/>
        </w:rPr>
        <w:t>Key observations:</w:t>
      </w:r>
    </w:p>
    <w:p w14:paraId="45D56DA8"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income_annum_log</w:t>
      </w:r>
      <w:r w:rsidRPr="0035342A">
        <w:rPr>
          <w:sz w:val="22"/>
          <w:szCs w:val="22"/>
        </w:rPr>
        <w:t xml:space="preserve"> tightened around a clean centre.</w:t>
      </w:r>
    </w:p>
    <w:p w14:paraId="27DC90D0"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oan_amount_log</w:t>
      </w:r>
      <w:r w:rsidRPr="0035342A">
        <w:rPr>
          <w:sz w:val="22"/>
          <w:szCs w:val="22"/>
        </w:rPr>
        <w:t xml:space="preserve"> smoothed out sharply and sat comfortably for modelling.</w:t>
      </w:r>
    </w:p>
    <w:p w14:paraId="53AC39AD"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residential_assets_value_log</w:t>
      </w:r>
      <w:r w:rsidRPr="0035342A">
        <w:rPr>
          <w:sz w:val="22"/>
          <w:szCs w:val="22"/>
        </w:rPr>
        <w:t xml:space="preserve"> and </w:t>
      </w:r>
      <w:r w:rsidRPr="0035342A">
        <w:rPr>
          <w:b/>
          <w:bCs/>
          <w:sz w:val="22"/>
          <w:szCs w:val="22"/>
        </w:rPr>
        <w:t>commercial_assets_value_log</w:t>
      </w:r>
      <w:r w:rsidRPr="0035342A">
        <w:rPr>
          <w:sz w:val="22"/>
          <w:szCs w:val="22"/>
        </w:rPr>
        <w:t xml:space="preserve"> still carried some width but became manageable.</w:t>
      </w:r>
    </w:p>
    <w:p w14:paraId="112D91F2"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uxury_assets_value_log</w:t>
      </w:r>
      <w:r w:rsidRPr="0035342A">
        <w:rPr>
          <w:sz w:val="22"/>
          <w:szCs w:val="22"/>
        </w:rPr>
        <w:t xml:space="preserve"> and </w:t>
      </w:r>
      <w:r w:rsidRPr="0035342A">
        <w:rPr>
          <w:b/>
          <w:bCs/>
          <w:sz w:val="22"/>
          <w:szCs w:val="22"/>
        </w:rPr>
        <w:t>bank_asset_value_log</w:t>
      </w:r>
      <w:r w:rsidRPr="0035342A">
        <w:rPr>
          <w:sz w:val="22"/>
          <w:szCs w:val="22"/>
        </w:rPr>
        <w:t xml:space="preserve"> normalised well and lost their earlier extremes.</w:t>
      </w:r>
    </w:p>
    <w:p w14:paraId="1C449A34" w14:textId="77777777" w:rsidR="00BE66F7" w:rsidRPr="0035342A" w:rsidRDefault="00BE66F7" w:rsidP="00BE66F7">
      <w:pPr>
        <w:pStyle w:val="Heading5"/>
        <w:spacing w:line="360" w:lineRule="auto"/>
        <w:rPr>
          <w:rFonts w:cs="Times New Roman"/>
          <w:sz w:val="22"/>
          <w:szCs w:val="22"/>
        </w:rPr>
      </w:pPr>
    </w:p>
    <w:p w14:paraId="0EDC7397" w14:textId="77777777" w:rsidR="00BE66F7" w:rsidRDefault="00BE66F7" w:rsidP="00BE66F7">
      <w:pPr>
        <w:pStyle w:val="Heading5"/>
        <w:spacing w:line="360" w:lineRule="auto"/>
      </w:pPr>
      <w:r>
        <w:t>Summary of Log Transformation</w:t>
      </w:r>
    </w:p>
    <w:p w14:paraId="3A4B3243" w14:textId="77777777" w:rsidR="00BE66F7" w:rsidRPr="0035342A" w:rsidRDefault="00BE66F7" w:rsidP="00BE66F7">
      <w:pPr>
        <w:spacing w:line="360" w:lineRule="auto"/>
        <w:rPr>
          <w:sz w:val="22"/>
          <w:szCs w:val="22"/>
        </w:rPr>
      </w:pPr>
      <w:r w:rsidRPr="0035342A">
        <w:rPr>
          <w:sz w:val="22"/>
          <w:szCs w:val="22"/>
        </w:rPr>
        <w:t>The transformations reduced variance across all financial fields and set them within a compact, comparable range. Usually between 12 and 17, which worked well for model fitting.</w:t>
      </w:r>
    </w:p>
    <w:p w14:paraId="71D3F5F9" w14:textId="77777777" w:rsidR="00BE66F7" w:rsidRDefault="00BE66F7" w:rsidP="00BE66F7">
      <w:pPr>
        <w:spacing w:line="360" w:lineRule="auto"/>
      </w:pPr>
    </w:p>
    <w:p w14:paraId="6B905627" w14:textId="77777777" w:rsidR="00BE66F7" w:rsidRPr="002C2F46" w:rsidRDefault="00BE66F7" w:rsidP="00BE66F7">
      <w:pPr>
        <w:pStyle w:val="Heading4"/>
        <w:spacing w:line="360" w:lineRule="auto"/>
      </w:pPr>
      <w:r>
        <w:t>Step 9 - Recheck Statistical Summary</w:t>
      </w:r>
    </w:p>
    <w:p w14:paraId="1B460A62" w14:textId="77777777" w:rsidR="00BE66F7" w:rsidRPr="0035342A" w:rsidRDefault="00BE66F7" w:rsidP="00BE66F7">
      <w:pPr>
        <w:spacing w:line="360" w:lineRule="auto"/>
        <w:rPr>
          <w:sz w:val="22"/>
          <w:szCs w:val="22"/>
        </w:rPr>
      </w:pPr>
      <w:r w:rsidRPr="0035342A">
        <w:rPr>
          <w:sz w:val="22"/>
          <w:szCs w:val="22"/>
        </w:rPr>
        <w:t>A final statistical check ensured the dataset was ready.</w:t>
      </w:r>
    </w:p>
    <w:p w14:paraId="690920F3" w14:textId="77777777" w:rsidR="00BE66F7" w:rsidRPr="0035342A" w:rsidRDefault="00BE66F7" w:rsidP="00BE66F7">
      <w:pPr>
        <w:spacing w:line="360" w:lineRule="auto"/>
        <w:rPr>
          <w:sz w:val="22"/>
          <w:szCs w:val="22"/>
        </w:rPr>
      </w:pPr>
    </w:p>
    <w:p w14:paraId="1E41F1D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Completeness:</w:t>
      </w:r>
    </w:p>
    <w:p w14:paraId="62E72CE7" w14:textId="77777777" w:rsidR="00BE66F7" w:rsidRPr="0035342A" w:rsidRDefault="00BE66F7" w:rsidP="00BE66F7">
      <w:pPr>
        <w:spacing w:line="360" w:lineRule="auto"/>
        <w:rPr>
          <w:sz w:val="22"/>
          <w:szCs w:val="22"/>
        </w:rPr>
      </w:pPr>
      <w:r w:rsidRPr="0035342A">
        <w:rPr>
          <w:sz w:val="22"/>
          <w:szCs w:val="22"/>
        </w:rPr>
        <w:t>No missing or invalid values remained.</w:t>
      </w:r>
    </w:p>
    <w:p w14:paraId="59B2806B" w14:textId="77777777" w:rsidR="00BE66F7" w:rsidRPr="0035342A" w:rsidRDefault="00BE66F7" w:rsidP="00BE66F7">
      <w:pPr>
        <w:spacing w:line="360" w:lineRule="auto"/>
        <w:rPr>
          <w:sz w:val="22"/>
          <w:szCs w:val="22"/>
        </w:rPr>
      </w:pPr>
    </w:p>
    <w:p w14:paraId="2FF5754B"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Numeric consistency:</w:t>
      </w:r>
    </w:p>
    <w:p w14:paraId="76A191B7" w14:textId="77777777" w:rsidR="00BE66F7" w:rsidRPr="0035342A" w:rsidRDefault="00BE66F7" w:rsidP="00BE66F7">
      <w:pPr>
        <w:spacing w:line="360" w:lineRule="auto"/>
        <w:rPr>
          <w:sz w:val="22"/>
          <w:szCs w:val="22"/>
        </w:rPr>
      </w:pPr>
      <w:r w:rsidRPr="0035342A">
        <w:rPr>
          <w:sz w:val="22"/>
          <w:szCs w:val="22"/>
        </w:rPr>
        <w:t>Income, loan amount, loan term, and credit score all sat within realistic ranges.</w:t>
      </w:r>
    </w:p>
    <w:p w14:paraId="2F6000A8" w14:textId="77777777" w:rsidR="00BE66F7" w:rsidRPr="0035342A" w:rsidRDefault="00BE66F7" w:rsidP="00BE66F7">
      <w:pPr>
        <w:spacing w:line="360" w:lineRule="auto"/>
        <w:rPr>
          <w:sz w:val="22"/>
          <w:szCs w:val="22"/>
        </w:rPr>
      </w:pPr>
    </w:p>
    <w:p w14:paraId="11060B8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Asset values:</w:t>
      </w:r>
    </w:p>
    <w:p w14:paraId="2FF4A2AB" w14:textId="77777777" w:rsidR="00BE66F7" w:rsidRPr="0035342A" w:rsidRDefault="00BE66F7" w:rsidP="00BE66F7">
      <w:pPr>
        <w:spacing w:line="360" w:lineRule="auto"/>
        <w:rPr>
          <w:sz w:val="22"/>
          <w:szCs w:val="22"/>
        </w:rPr>
      </w:pPr>
      <w:r w:rsidRPr="0035342A">
        <w:rPr>
          <w:sz w:val="22"/>
          <w:szCs w:val="22"/>
        </w:rPr>
        <w:t>After capping and transformation, they held normal variance without extreme distortion.</w:t>
      </w:r>
    </w:p>
    <w:p w14:paraId="57113A2F" w14:textId="77777777" w:rsidR="00BE66F7" w:rsidRPr="0035342A" w:rsidRDefault="00BE66F7" w:rsidP="00BE66F7">
      <w:pPr>
        <w:spacing w:line="360" w:lineRule="auto"/>
        <w:rPr>
          <w:sz w:val="22"/>
          <w:szCs w:val="22"/>
        </w:rPr>
      </w:pPr>
    </w:p>
    <w:p w14:paraId="4AF20287"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Binary asset flags:</w:t>
      </w:r>
    </w:p>
    <w:p w14:paraId="4157CCA2" w14:textId="77777777" w:rsidR="00BE66F7" w:rsidRPr="0035342A" w:rsidRDefault="00BE66F7" w:rsidP="00BE66F7">
      <w:pPr>
        <w:spacing w:line="360" w:lineRule="auto"/>
        <w:rPr>
          <w:sz w:val="22"/>
          <w:szCs w:val="22"/>
        </w:rPr>
      </w:pPr>
      <w:r w:rsidRPr="0035342A">
        <w:rPr>
          <w:sz w:val="22"/>
          <w:szCs w:val="22"/>
        </w:rPr>
        <w:t>These almost always equal 1, offering no new variance, so they can be removed.</w:t>
      </w:r>
    </w:p>
    <w:p w14:paraId="605249A7" w14:textId="77777777" w:rsidR="00BE66F7" w:rsidRPr="0035342A" w:rsidRDefault="00BE66F7" w:rsidP="00BE66F7">
      <w:pPr>
        <w:spacing w:before="120" w:after="120" w:line="360" w:lineRule="auto"/>
        <w:rPr>
          <w:sz w:val="22"/>
          <w:szCs w:val="22"/>
        </w:rPr>
      </w:pPr>
    </w:p>
    <w:p w14:paraId="4FE06D99"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Log-transformed variables:</w:t>
      </w:r>
    </w:p>
    <w:p w14:paraId="6FD96FEE" w14:textId="77777777" w:rsidR="00BE66F7" w:rsidRPr="0035342A" w:rsidRDefault="00BE66F7" w:rsidP="00BE66F7">
      <w:pPr>
        <w:spacing w:line="360" w:lineRule="auto"/>
        <w:rPr>
          <w:sz w:val="22"/>
          <w:szCs w:val="22"/>
        </w:rPr>
      </w:pPr>
      <w:r w:rsidRPr="0035342A">
        <w:rPr>
          <w:sz w:val="22"/>
          <w:szCs w:val="22"/>
        </w:rPr>
        <w:t>All behaved predictably and helped normalise the dataset.</w:t>
      </w:r>
    </w:p>
    <w:p w14:paraId="03A7E624" w14:textId="77777777" w:rsidR="00BE66F7" w:rsidRPr="0035342A" w:rsidRDefault="00BE66F7" w:rsidP="00BE66F7">
      <w:pPr>
        <w:spacing w:line="360" w:lineRule="auto"/>
        <w:rPr>
          <w:sz w:val="22"/>
          <w:szCs w:val="22"/>
        </w:rPr>
      </w:pPr>
    </w:p>
    <w:p w14:paraId="5B349D1D"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Target variable:</w:t>
      </w:r>
    </w:p>
    <w:p w14:paraId="0C7C378E" w14:textId="77777777" w:rsidR="00BE66F7" w:rsidRPr="0035342A" w:rsidRDefault="00BE66F7" w:rsidP="00BE66F7">
      <w:pPr>
        <w:spacing w:line="360" w:lineRule="auto"/>
        <w:rPr>
          <w:sz w:val="22"/>
          <w:szCs w:val="22"/>
        </w:rPr>
      </w:pPr>
      <w:r w:rsidRPr="0035342A">
        <w:rPr>
          <w:sz w:val="22"/>
          <w:szCs w:val="22"/>
        </w:rPr>
        <w:t>Approval rate stood at about 38%, giving a moderate but manageable class imbalance.</w:t>
      </w:r>
    </w:p>
    <w:p w14:paraId="146C0A25" w14:textId="77777777" w:rsidR="00BE66F7" w:rsidRPr="0035342A" w:rsidRDefault="00BE66F7" w:rsidP="00BE66F7">
      <w:pPr>
        <w:spacing w:before="120" w:after="120" w:line="360" w:lineRule="auto"/>
        <w:rPr>
          <w:sz w:val="22"/>
          <w:szCs w:val="22"/>
        </w:rPr>
      </w:pPr>
    </w:p>
    <w:p w14:paraId="0FCDF2D4" w14:textId="77777777" w:rsidR="00BE66F7" w:rsidRPr="00D77253" w:rsidRDefault="00BE66F7" w:rsidP="00BE66F7">
      <w:pPr>
        <w:pStyle w:val="Heading4"/>
        <w:spacing w:line="360" w:lineRule="auto"/>
      </w:pPr>
      <w:r>
        <w:t>Validation Summary</w:t>
      </w:r>
    </w:p>
    <w:p w14:paraId="157A973F" w14:textId="6AE96A22" w:rsidR="00316859" w:rsidRDefault="00BE66F7" w:rsidP="00A853DB">
      <w:r w:rsidRPr="0035342A">
        <w:t>The dataset emerged numerically stable, properly scaled, and free from distortions. All features showed clean shapes after preprocessing, and nothing remained that would undermine model performance. With this, the dataset</w:t>
      </w:r>
    </w:p>
    <w:p w14:paraId="43420412" w14:textId="77777777" w:rsidR="00316859" w:rsidRDefault="00316859" w:rsidP="004A56C2">
      <w:pPr>
        <w:pStyle w:val="Heading2"/>
      </w:pPr>
    </w:p>
    <w:p w14:paraId="389468D4" w14:textId="77777777" w:rsidR="00201F12" w:rsidRPr="00D77253" w:rsidRDefault="00201F12" w:rsidP="00201F12">
      <w:pPr>
        <w:pStyle w:val="Heading3"/>
        <w:spacing w:line="360" w:lineRule="auto"/>
      </w:pPr>
      <w:bookmarkStart w:id="194" w:name="_Toc217004318"/>
      <w:r w:rsidRPr="00677236">
        <w:t>6.2.4 Feature Engineering</w:t>
      </w:r>
      <w:bookmarkEnd w:id="194"/>
    </w:p>
    <w:p w14:paraId="3086559F" w14:textId="77777777" w:rsidR="00201F12" w:rsidRPr="0035342A" w:rsidRDefault="00201F12" w:rsidP="00201F12">
      <w:pPr>
        <w:spacing w:line="360" w:lineRule="auto"/>
        <w:rPr>
          <w:sz w:val="22"/>
          <w:szCs w:val="22"/>
        </w:rPr>
      </w:pPr>
      <w:r w:rsidRPr="0035342A">
        <w:rPr>
          <w:sz w:val="22"/>
          <w:szCs w:val="22"/>
        </w:rPr>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2C8F8EFA" w14:textId="77777777" w:rsidR="00201F12" w:rsidRPr="00677236" w:rsidRDefault="00201F12" w:rsidP="00201F12">
      <w:pPr>
        <w:spacing w:line="360" w:lineRule="auto"/>
      </w:pPr>
    </w:p>
    <w:p w14:paraId="1A6CDAF9" w14:textId="77777777" w:rsidR="00201F12" w:rsidRPr="00677236" w:rsidRDefault="00201F12" w:rsidP="00201F12">
      <w:pPr>
        <w:pStyle w:val="Heading4"/>
        <w:spacing w:line="360" w:lineRule="auto"/>
      </w:pPr>
      <w:r w:rsidRPr="00677236">
        <w:t xml:space="preserve">Step 1 </w:t>
      </w:r>
      <w:r>
        <w:t>-</w:t>
      </w:r>
      <w:r w:rsidRPr="00677236">
        <w:t xml:space="preserve"> Create Derived Financial Ratios</w:t>
      </w:r>
    </w:p>
    <w:p w14:paraId="5D19473D" w14:textId="77777777" w:rsidR="00201F12" w:rsidRPr="00DB7926" w:rsidRDefault="00201F12" w:rsidP="00201F12">
      <w:pPr>
        <w:spacing w:line="360" w:lineRule="auto"/>
        <w:rPr>
          <w:sz w:val="22"/>
          <w:szCs w:val="22"/>
        </w:rPr>
      </w:pPr>
      <w:r w:rsidRPr="00DB7926">
        <w:rPr>
          <w:sz w:val="22"/>
          <w:szCs w:val="22"/>
        </w:rPr>
        <w:t>Several new variables were created to capture financial behaviour that did not fully appear in the raw columns. For example,</w:t>
      </w:r>
    </w:p>
    <w:p w14:paraId="2DCEE5A0" w14:textId="77777777" w:rsidR="00201F12" w:rsidRPr="00677236" w:rsidRDefault="00201F12" w:rsidP="00201F12">
      <w:pPr>
        <w:spacing w:line="360" w:lineRule="auto"/>
      </w:pPr>
    </w:p>
    <w:p w14:paraId="754BE544" w14:textId="77777777" w:rsidR="00201F12" w:rsidRPr="0035342A" w:rsidRDefault="00201F12" w:rsidP="00201F12">
      <w:pPr>
        <w:pStyle w:val="Heading5"/>
        <w:spacing w:line="360" w:lineRule="auto"/>
      </w:pPr>
      <w:r w:rsidRPr="00677236">
        <w:t>debt_to_income_ratio</w:t>
      </w:r>
    </w:p>
    <w:p w14:paraId="7BA7601B"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debt_to_income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income_annum'</w:t>
      </w:r>
      <w:r w:rsidRPr="00DB7926">
        <w:rPr>
          <w:color w:val="666666"/>
          <w:sz w:val="22"/>
          <w:szCs w:val="22"/>
        </w:rPr>
        <w:t>]</w:t>
      </w:r>
    </w:p>
    <w:p w14:paraId="5F1ED621" w14:textId="77777777" w:rsidR="00201F12" w:rsidRPr="00DB7926" w:rsidRDefault="00201F12" w:rsidP="00201F12">
      <w:pPr>
        <w:spacing w:line="360" w:lineRule="auto"/>
        <w:rPr>
          <w:sz w:val="22"/>
          <w:szCs w:val="22"/>
        </w:rPr>
      </w:pPr>
    </w:p>
    <w:p w14:paraId="3D09A69A" w14:textId="77777777" w:rsidR="00201F12" w:rsidRPr="00DB7926" w:rsidRDefault="00201F12" w:rsidP="00201F12">
      <w:pPr>
        <w:rPr>
          <w:sz w:val="22"/>
          <w:szCs w:val="22"/>
        </w:rPr>
      </w:pPr>
      <w:r w:rsidRPr="00DB7926">
        <w:rPr>
          <w:sz w:val="22"/>
          <w:szCs w:val="22"/>
        </w:rPr>
        <w:t>This ratio measured the loan burden relative to annual income. Higher values signalled financial strain or possible repayment risk. It summed up a borrower’s affordability in one number instead of scattering across raw fields.</w:t>
      </w:r>
    </w:p>
    <w:p w14:paraId="36492A07" w14:textId="77777777" w:rsidR="00201F12" w:rsidRPr="00DB7926" w:rsidRDefault="00201F12" w:rsidP="00201F12">
      <w:pPr>
        <w:spacing w:line="360" w:lineRule="auto"/>
        <w:rPr>
          <w:sz w:val="22"/>
          <w:szCs w:val="22"/>
        </w:rPr>
      </w:pPr>
    </w:p>
    <w:p w14:paraId="2FDE1E58" w14:textId="77777777" w:rsidR="00201F12" w:rsidRPr="00DB7926" w:rsidRDefault="00201F12" w:rsidP="00201F12">
      <w:pPr>
        <w:pStyle w:val="Heading5"/>
        <w:rPr>
          <w:sz w:val="22"/>
          <w:szCs w:val="22"/>
        </w:rPr>
      </w:pPr>
      <w:r w:rsidRPr="00DB7926">
        <w:rPr>
          <w:sz w:val="22"/>
          <w:szCs w:val="22"/>
        </w:rPr>
        <w:lastRenderedPageBreak/>
        <w:t>total_asset_value</w:t>
      </w:r>
    </w:p>
    <w:p w14:paraId="773EDA9A"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total_asset_value'</w:t>
      </w:r>
      <w:r w:rsidRPr="00DB7926">
        <w:rPr>
          <w:color w:val="666666"/>
          <w:sz w:val="22"/>
          <w:szCs w:val="22"/>
        </w:rPr>
        <w:t xml:space="preserve">] </w:t>
      </w:r>
      <w:r w:rsidRPr="00DB7926">
        <w:rPr>
          <w:color w:val="6E21BA"/>
          <w:sz w:val="22"/>
          <w:szCs w:val="22"/>
        </w:rPr>
        <w:t>=</w:t>
      </w:r>
      <w:r w:rsidRPr="00DB7926">
        <w:rPr>
          <w:color w:val="666666"/>
          <w:sz w:val="22"/>
          <w:szCs w:val="22"/>
        </w:rPr>
        <w:t xml:space="preserve"> (</w:t>
      </w:r>
    </w:p>
    <w:p w14:paraId="41552E78"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residential_assets_value'</w:t>
      </w:r>
      <w:r w:rsidRPr="00DB7926">
        <w:rPr>
          <w:color w:val="666666"/>
          <w:sz w:val="22"/>
          <w:szCs w:val="22"/>
        </w:rPr>
        <w:t xml:space="preserve">] </w:t>
      </w:r>
      <w:r w:rsidRPr="00DB7926">
        <w:rPr>
          <w:color w:val="6E21BA"/>
          <w:sz w:val="22"/>
          <w:szCs w:val="22"/>
        </w:rPr>
        <w:t>+</w:t>
      </w:r>
    </w:p>
    <w:p w14:paraId="7BE49A6A"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commercial_assets_value'</w:t>
      </w:r>
      <w:r w:rsidRPr="00DB7926">
        <w:rPr>
          <w:color w:val="666666"/>
          <w:sz w:val="22"/>
          <w:szCs w:val="22"/>
        </w:rPr>
        <w:t xml:space="preserve">] </w:t>
      </w:r>
      <w:r w:rsidRPr="00DB7926">
        <w:rPr>
          <w:color w:val="6E21BA"/>
          <w:sz w:val="22"/>
          <w:szCs w:val="22"/>
        </w:rPr>
        <w:t>+</w:t>
      </w:r>
    </w:p>
    <w:p w14:paraId="0C04D922"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luxury_assets_value'</w:t>
      </w:r>
      <w:r w:rsidRPr="00DB7926">
        <w:rPr>
          <w:color w:val="666666"/>
          <w:sz w:val="22"/>
          <w:szCs w:val="22"/>
        </w:rPr>
        <w:t xml:space="preserve">] </w:t>
      </w:r>
      <w:r w:rsidRPr="00DB7926">
        <w:rPr>
          <w:color w:val="6E21BA"/>
          <w:sz w:val="22"/>
          <w:szCs w:val="22"/>
        </w:rPr>
        <w:t>+</w:t>
      </w:r>
    </w:p>
    <w:p w14:paraId="310AB429"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bank_asset_value'</w:t>
      </w:r>
      <w:r w:rsidRPr="00DB7926">
        <w:rPr>
          <w:color w:val="666666"/>
          <w:sz w:val="22"/>
          <w:szCs w:val="22"/>
        </w:rPr>
        <w:t>]</w:t>
      </w:r>
    </w:p>
    <w:p w14:paraId="02AE5553" w14:textId="77777777" w:rsidR="00201F12" w:rsidRPr="00DB7926" w:rsidRDefault="00201F12" w:rsidP="00201F12">
      <w:pPr>
        <w:spacing w:line="360" w:lineRule="auto"/>
        <w:rPr>
          <w:sz w:val="22"/>
          <w:szCs w:val="22"/>
        </w:rPr>
      </w:pPr>
      <w:r w:rsidRPr="00DB7926">
        <w:rPr>
          <w:color w:val="666666"/>
          <w:sz w:val="22"/>
          <w:szCs w:val="22"/>
        </w:rPr>
        <w:t>)</w:t>
      </w:r>
    </w:p>
    <w:p w14:paraId="750C0F1D" w14:textId="77777777" w:rsidR="00201F12" w:rsidRPr="00DB7926" w:rsidRDefault="00201F12" w:rsidP="00201F12">
      <w:pPr>
        <w:spacing w:line="360" w:lineRule="auto"/>
        <w:rPr>
          <w:sz w:val="22"/>
          <w:szCs w:val="22"/>
        </w:rPr>
      </w:pPr>
    </w:p>
    <w:p w14:paraId="6AACD40E" w14:textId="77777777" w:rsidR="00201F12" w:rsidRPr="00DB7926" w:rsidRDefault="00201F12" w:rsidP="00201F12">
      <w:pPr>
        <w:spacing w:line="360" w:lineRule="auto"/>
        <w:rPr>
          <w:color w:val="000000" w:themeColor="text1"/>
          <w:sz w:val="22"/>
          <w:szCs w:val="22"/>
        </w:rPr>
      </w:pPr>
      <w:r w:rsidRPr="00DB7926">
        <w:rPr>
          <w:color w:val="000000" w:themeColor="text1"/>
          <w:sz w:val="22"/>
          <w:szCs w:val="22"/>
        </w:rPr>
        <w:t>Here, residential, commercial, luxury, and bank assets were combined into a single measure. It reflected an applicant’s overall financial strength and formed a more complete picture than looking at each asset type separately.</w:t>
      </w:r>
    </w:p>
    <w:p w14:paraId="03500BE9" w14:textId="77777777" w:rsidR="00201F12" w:rsidRPr="00677236" w:rsidRDefault="00201F12" w:rsidP="00201F12">
      <w:pPr>
        <w:spacing w:line="360" w:lineRule="auto"/>
        <w:rPr>
          <w:color w:val="000000" w:themeColor="text1"/>
        </w:rPr>
      </w:pPr>
    </w:p>
    <w:p w14:paraId="30E58F8F" w14:textId="77777777" w:rsidR="00201F12" w:rsidRPr="00DB7926" w:rsidRDefault="00201F12" w:rsidP="00201F12">
      <w:pPr>
        <w:pStyle w:val="Heading5"/>
        <w:spacing w:line="360" w:lineRule="auto"/>
      </w:pPr>
      <w:r w:rsidRPr="00677236">
        <w:t>loan_to_asset_ratio</w:t>
      </w:r>
    </w:p>
    <w:p w14:paraId="71C13757"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loan_to_asset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total_asset_value'</w:t>
      </w:r>
      <w:r w:rsidRPr="00DB7926">
        <w:rPr>
          <w:color w:val="666666"/>
          <w:sz w:val="22"/>
          <w:szCs w:val="22"/>
        </w:rPr>
        <w:t>]</w:t>
      </w:r>
    </w:p>
    <w:p w14:paraId="1C750602" w14:textId="77777777" w:rsidR="00201F12" w:rsidRPr="00DB7926" w:rsidRDefault="00201F12" w:rsidP="00201F12">
      <w:pPr>
        <w:spacing w:line="360" w:lineRule="auto"/>
        <w:rPr>
          <w:sz w:val="22"/>
          <w:szCs w:val="22"/>
        </w:rPr>
      </w:pPr>
    </w:p>
    <w:p w14:paraId="507448E0" w14:textId="77777777" w:rsidR="00201F12" w:rsidRPr="00DB7926" w:rsidRDefault="00201F12" w:rsidP="00201F12">
      <w:pPr>
        <w:spacing w:line="360" w:lineRule="auto"/>
        <w:rPr>
          <w:sz w:val="22"/>
          <w:szCs w:val="22"/>
        </w:rPr>
      </w:pPr>
      <w:r w:rsidRPr="00DB7926">
        <w:rPr>
          <w:sz w:val="22"/>
          <w:szCs w:val="22"/>
        </w:rPr>
        <w:t>This compared the loan request to the borrower’s total assets. A loan that sits far above available wealth tends to raise caution during evaluation. The ratio allowed the model to recognise these cases directly.</w:t>
      </w:r>
    </w:p>
    <w:p w14:paraId="181CA486" w14:textId="77777777" w:rsidR="00201F12" w:rsidRPr="00DB7926" w:rsidRDefault="00201F12" w:rsidP="00201F12">
      <w:pPr>
        <w:spacing w:line="360" w:lineRule="auto"/>
        <w:rPr>
          <w:sz w:val="22"/>
          <w:szCs w:val="22"/>
        </w:rPr>
      </w:pPr>
    </w:p>
    <w:p w14:paraId="1DE078C8" w14:textId="77777777" w:rsidR="00201F12" w:rsidRPr="00DB7926" w:rsidRDefault="00201F12" w:rsidP="00201F12">
      <w:pPr>
        <w:spacing w:line="360" w:lineRule="auto"/>
        <w:rPr>
          <w:sz w:val="22"/>
          <w:szCs w:val="22"/>
        </w:rPr>
      </w:pPr>
      <w:r w:rsidRPr="00DB7926">
        <w:rPr>
          <w:sz w:val="22"/>
          <w:szCs w:val="22"/>
        </w:rPr>
        <w:t>Together, these engineered features added structure. They offered the model signals that were not obvious from the original columns, especially about creditworthiness and risk.</w:t>
      </w:r>
    </w:p>
    <w:p w14:paraId="47864ACD" w14:textId="77777777" w:rsidR="00201F12" w:rsidRPr="00DB7926" w:rsidRDefault="00201F12" w:rsidP="00201F12">
      <w:pPr>
        <w:spacing w:line="360" w:lineRule="auto"/>
        <w:rPr>
          <w:sz w:val="22"/>
          <w:szCs w:val="22"/>
        </w:rPr>
      </w:pPr>
    </w:p>
    <w:p w14:paraId="05F07284" w14:textId="77777777" w:rsidR="00201F12" w:rsidRPr="00677236" w:rsidRDefault="00201F12" w:rsidP="00201F12">
      <w:pPr>
        <w:pStyle w:val="Heading4"/>
        <w:spacing w:line="360" w:lineRule="auto"/>
      </w:pPr>
      <w:r w:rsidRPr="00677236">
        <w:t xml:space="preserve">Step 2 </w:t>
      </w:r>
      <w:r>
        <w:t>-</w:t>
      </w:r>
      <w:r w:rsidRPr="00677236">
        <w:t xml:space="preserve"> Handle Infinite or Missing Values in Ratios</w:t>
      </w:r>
    </w:p>
    <w:p w14:paraId="7465F5D6" w14:textId="77777777" w:rsidR="00201F12" w:rsidRPr="009A2A20" w:rsidRDefault="00201F12" w:rsidP="00201F12">
      <w:pPr>
        <w:spacing w:line="360" w:lineRule="auto"/>
        <w:rPr>
          <w:sz w:val="22"/>
          <w:szCs w:val="22"/>
        </w:rPr>
      </w:pPr>
      <w:r w:rsidRPr="009A2A20">
        <w:rPr>
          <w:sz w:val="22"/>
          <w:szCs w:val="22"/>
        </w:rPr>
        <w:t>Ratios sometimes produced invalid values, especially when divisions involve zeros. To avoid misleading patterns, infinite results were removed or replaced, and missing values were checked carefully.</w:t>
      </w:r>
    </w:p>
    <w:p w14:paraId="06950250" w14:textId="77777777" w:rsidR="00201F12" w:rsidRPr="009A2A20" w:rsidRDefault="00201F12" w:rsidP="00201F12">
      <w:pPr>
        <w:spacing w:line="360" w:lineRule="auto"/>
        <w:rPr>
          <w:sz w:val="22"/>
          <w:szCs w:val="22"/>
        </w:rPr>
      </w:pPr>
    </w:p>
    <w:p w14:paraId="1D867C60" w14:textId="77777777" w:rsidR="00201F12" w:rsidRPr="009A2A20" w:rsidRDefault="00201F12" w:rsidP="00201F12">
      <w:pPr>
        <w:spacing w:line="360" w:lineRule="auto"/>
        <w:rPr>
          <w:sz w:val="22"/>
          <w:szCs w:val="22"/>
        </w:rPr>
      </w:pPr>
      <w:r w:rsidRPr="009A2A20">
        <w:rPr>
          <w:sz w:val="22"/>
          <w:szCs w:val="22"/>
        </w:rPr>
        <w:t>The approach treated negative or impossible values as errors, while genuine zeros (common in asset columns) were preserved. This helped keep the new ratios logical. It prevented distortions and respected the financial meaning behind each feature.</w:t>
      </w:r>
    </w:p>
    <w:p w14:paraId="4B5E2306" w14:textId="77777777" w:rsidR="00201F12" w:rsidRPr="00677236" w:rsidRDefault="00201F12" w:rsidP="00201F12">
      <w:pPr>
        <w:spacing w:line="360" w:lineRule="auto"/>
      </w:pPr>
    </w:p>
    <w:p w14:paraId="75728733" w14:textId="77777777" w:rsidR="00201F12" w:rsidRPr="00677236" w:rsidRDefault="00201F12" w:rsidP="00201F12">
      <w:pPr>
        <w:pStyle w:val="Heading4"/>
        <w:spacing w:line="360" w:lineRule="auto"/>
      </w:pPr>
      <w:r w:rsidRPr="00677236">
        <w:t xml:space="preserve">Step 3 </w:t>
      </w:r>
      <w:r>
        <w:t>-</w:t>
      </w:r>
      <w:r w:rsidRPr="00677236">
        <w:t xml:space="preserve"> Convert CIBIL Score into Categories</w:t>
      </w:r>
    </w:p>
    <w:p w14:paraId="45B9B08E" w14:textId="77777777" w:rsidR="00201F12" w:rsidRPr="009A2A20" w:rsidRDefault="00201F12" w:rsidP="00201F12">
      <w:pPr>
        <w:spacing w:line="360" w:lineRule="auto"/>
        <w:rPr>
          <w:sz w:val="22"/>
          <w:szCs w:val="22"/>
        </w:rPr>
      </w:pPr>
      <w:r w:rsidRPr="009A2A20">
        <w:rPr>
          <w:sz w:val="22"/>
          <w:szCs w:val="22"/>
        </w:rPr>
        <w:t>CIBI scores carry meaning, but they do not always move smoothly with other numeric variables. To simplify interpretations and improve modelling clarity, scores were grouped into risk bands. These categories followed typical credit assessment ranges.</w:t>
      </w:r>
    </w:p>
    <w:p w14:paraId="7FB7092E" w14:textId="77777777" w:rsidR="00201F12" w:rsidRPr="009A2A20" w:rsidRDefault="00201F12" w:rsidP="00201F12">
      <w:pPr>
        <w:spacing w:line="360" w:lineRule="auto"/>
        <w:rPr>
          <w:sz w:val="22"/>
          <w:szCs w:val="22"/>
        </w:rPr>
      </w:pPr>
    </w:p>
    <w:p w14:paraId="2BE8227F" w14:textId="77777777" w:rsidR="00201F12" w:rsidRPr="009A2A20" w:rsidRDefault="00201F12" w:rsidP="00201F12">
      <w:pPr>
        <w:spacing w:line="360" w:lineRule="auto"/>
        <w:rPr>
          <w:sz w:val="22"/>
          <w:szCs w:val="22"/>
        </w:rPr>
      </w:pPr>
      <w:r w:rsidRPr="009A2A20">
        <w:rPr>
          <w:color w:val="6E21BA"/>
          <w:sz w:val="22"/>
          <w:szCs w:val="22"/>
        </w:rPr>
        <w:t>def</w:t>
      </w:r>
      <w:r w:rsidRPr="009A2A20">
        <w:rPr>
          <w:color w:val="666666"/>
          <w:sz w:val="22"/>
          <w:szCs w:val="22"/>
        </w:rPr>
        <w:t xml:space="preserve"> </w:t>
      </w:r>
      <w:r w:rsidRPr="009A2A20">
        <w:rPr>
          <w:color w:val="C45B1C"/>
          <w:sz w:val="22"/>
          <w:szCs w:val="22"/>
        </w:rPr>
        <w:t>categorize_cibil</w:t>
      </w:r>
      <w:r w:rsidRPr="009A2A20">
        <w:rPr>
          <w:i/>
          <w:iCs/>
          <w:color w:val="666666"/>
          <w:sz w:val="22"/>
          <w:szCs w:val="22"/>
        </w:rPr>
        <w:t>(score)</w:t>
      </w:r>
      <w:r w:rsidRPr="009A2A20">
        <w:rPr>
          <w:color w:val="666666"/>
          <w:sz w:val="22"/>
          <w:szCs w:val="22"/>
        </w:rPr>
        <w:t>:</w:t>
      </w:r>
    </w:p>
    <w:p w14:paraId="0380347D"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500</w:t>
      </w:r>
      <w:r w:rsidRPr="009A2A20">
        <w:rPr>
          <w:color w:val="6E21BA"/>
          <w:sz w:val="22"/>
          <w:szCs w:val="22"/>
        </w:rPr>
        <w:t>:</w:t>
      </w:r>
    </w:p>
    <w:p w14:paraId="686A446C"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Poor'</w:t>
      </w:r>
    </w:p>
    <w:p w14:paraId="4FCFD919"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650</w:t>
      </w:r>
      <w:r w:rsidRPr="009A2A20">
        <w:rPr>
          <w:color w:val="6E21BA"/>
          <w:sz w:val="22"/>
          <w:szCs w:val="22"/>
        </w:rPr>
        <w:t>:</w:t>
      </w:r>
    </w:p>
    <w:p w14:paraId="73C86334"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Fair'</w:t>
      </w:r>
    </w:p>
    <w:p w14:paraId="6992BAE6"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750</w:t>
      </w:r>
      <w:r w:rsidRPr="009A2A20">
        <w:rPr>
          <w:color w:val="6E21BA"/>
          <w:sz w:val="22"/>
          <w:szCs w:val="22"/>
        </w:rPr>
        <w:t>:</w:t>
      </w:r>
    </w:p>
    <w:p w14:paraId="3D18F0E2"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Good'</w:t>
      </w:r>
    </w:p>
    <w:p w14:paraId="00DDD417"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se:</w:t>
      </w:r>
    </w:p>
    <w:p w14:paraId="591E1C7E"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Excellent'</w:t>
      </w:r>
    </w:p>
    <w:p w14:paraId="7337F912" w14:textId="77777777" w:rsidR="00201F12" w:rsidRPr="009A2A20" w:rsidRDefault="00201F12" w:rsidP="00201F12">
      <w:pPr>
        <w:spacing w:line="360" w:lineRule="auto"/>
        <w:rPr>
          <w:sz w:val="22"/>
          <w:szCs w:val="22"/>
        </w:rPr>
      </w:pPr>
    </w:p>
    <w:p w14:paraId="455B110A" w14:textId="77777777" w:rsidR="00201F12" w:rsidRPr="009A2A20" w:rsidRDefault="00201F12" w:rsidP="00201F12">
      <w:pPr>
        <w:spacing w:line="360" w:lineRule="auto"/>
        <w:rPr>
          <w:sz w:val="22"/>
          <w:szCs w:val="22"/>
        </w:rPr>
      </w:pPr>
      <w:r w:rsidRPr="009A2A20">
        <w:rPr>
          <w:color w:val="666666"/>
          <w:sz w:val="22"/>
          <w:szCs w:val="22"/>
        </w:rPr>
        <w:t>df_encoded[</w:t>
      </w:r>
      <w:r w:rsidRPr="009A2A20">
        <w:rPr>
          <w:color w:val="187B34"/>
          <w:sz w:val="22"/>
          <w:szCs w:val="22"/>
        </w:rPr>
        <w:t>'cibil_category'</w:t>
      </w:r>
      <w:r w:rsidRPr="009A2A20">
        <w:rPr>
          <w:color w:val="666666"/>
          <w:sz w:val="22"/>
          <w:szCs w:val="22"/>
        </w:rPr>
        <w:t xml:space="preserve">] </w:t>
      </w:r>
      <w:r w:rsidRPr="009A2A20">
        <w:rPr>
          <w:color w:val="6E21BA"/>
          <w:sz w:val="22"/>
          <w:szCs w:val="22"/>
        </w:rPr>
        <w:t>=</w:t>
      </w:r>
      <w:r w:rsidRPr="009A2A20">
        <w:rPr>
          <w:color w:val="666666"/>
          <w:sz w:val="22"/>
          <w:szCs w:val="22"/>
        </w:rPr>
        <w:t xml:space="preserve"> df_encoded[</w:t>
      </w:r>
      <w:r w:rsidRPr="009A2A20">
        <w:rPr>
          <w:color w:val="187B34"/>
          <w:sz w:val="22"/>
          <w:szCs w:val="22"/>
        </w:rPr>
        <w:t>'cibil_score'</w:t>
      </w:r>
      <w:r w:rsidRPr="009A2A20">
        <w:rPr>
          <w:color w:val="666666"/>
          <w:sz w:val="22"/>
          <w:szCs w:val="22"/>
        </w:rPr>
        <w:t>]</w:t>
      </w:r>
      <w:r w:rsidRPr="009A2A20">
        <w:rPr>
          <w:color w:val="6E21BA"/>
          <w:sz w:val="22"/>
          <w:szCs w:val="22"/>
        </w:rPr>
        <w:t>.</w:t>
      </w:r>
      <w:r w:rsidRPr="009A2A20">
        <w:rPr>
          <w:color w:val="C45B1C"/>
          <w:sz w:val="22"/>
          <w:szCs w:val="22"/>
        </w:rPr>
        <w:t>apply</w:t>
      </w:r>
      <w:r w:rsidRPr="009A2A20">
        <w:rPr>
          <w:color w:val="666666"/>
          <w:sz w:val="22"/>
          <w:szCs w:val="22"/>
        </w:rPr>
        <w:t>(categorize_cibil)</w:t>
      </w:r>
    </w:p>
    <w:p w14:paraId="51A97CE1" w14:textId="77777777" w:rsidR="00201F12" w:rsidRPr="009A2A20" w:rsidRDefault="00201F12" w:rsidP="00201F12">
      <w:pPr>
        <w:spacing w:line="360" w:lineRule="auto"/>
        <w:rPr>
          <w:sz w:val="22"/>
          <w:szCs w:val="22"/>
        </w:rPr>
      </w:pPr>
    </w:p>
    <w:p w14:paraId="6E28B22E" w14:textId="77777777" w:rsidR="00201F12" w:rsidRPr="009A2A20" w:rsidRDefault="00201F12" w:rsidP="00201F12">
      <w:pPr>
        <w:spacing w:line="360" w:lineRule="auto"/>
        <w:rPr>
          <w:sz w:val="22"/>
          <w:szCs w:val="22"/>
        </w:rPr>
      </w:pPr>
      <w:r w:rsidRPr="009A2A20">
        <w:rPr>
          <w:sz w:val="22"/>
          <w:szCs w:val="22"/>
        </w:rPr>
        <w:t>Creating these groups helped the model treat applicants not just as numbers but as members of broader credit segments. It also made the SHAP explanations easier to understand later, because changes in category ten show cleaner effects than raw score jumps.</w:t>
      </w:r>
    </w:p>
    <w:p w14:paraId="2A4884E0" w14:textId="77777777" w:rsidR="00201F12" w:rsidRPr="009A2A20" w:rsidRDefault="00201F12" w:rsidP="00201F12">
      <w:pPr>
        <w:spacing w:line="360" w:lineRule="auto"/>
        <w:rPr>
          <w:sz w:val="22"/>
          <w:szCs w:val="22"/>
        </w:rPr>
      </w:pPr>
    </w:p>
    <w:p w14:paraId="3B1E4A16" w14:textId="77777777" w:rsidR="00201F12" w:rsidRPr="009A2A20" w:rsidRDefault="00201F12" w:rsidP="00201F12">
      <w:pPr>
        <w:spacing w:line="360" w:lineRule="auto"/>
        <w:rPr>
          <w:sz w:val="22"/>
          <w:szCs w:val="22"/>
        </w:rPr>
      </w:pPr>
      <w:r w:rsidRPr="009A2A20">
        <w:rPr>
          <w:sz w:val="22"/>
          <w:szCs w:val="22"/>
        </w:rPr>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40CF720" w14:textId="77777777" w:rsidR="00201F12" w:rsidRPr="00677236" w:rsidRDefault="00201F12" w:rsidP="00201F12">
      <w:pPr>
        <w:spacing w:line="360" w:lineRule="auto"/>
      </w:pPr>
    </w:p>
    <w:p w14:paraId="507144E4" w14:textId="77777777" w:rsidR="00201F12" w:rsidRDefault="00201F12" w:rsidP="00201F12">
      <w:pPr>
        <w:pStyle w:val="Heading4"/>
        <w:spacing w:line="360" w:lineRule="auto"/>
      </w:pPr>
      <w:r w:rsidRPr="00677236">
        <w:t xml:space="preserve">Step 4 </w:t>
      </w:r>
      <w:r>
        <w:t>-</w:t>
      </w:r>
      <w:r w:rsidRPr="00677236">
        <w:t xml:space="preserve"> Validate Newly Created Features</w:t>
      </w:r>
    </w:p>
    <w:tbl>
      <w:tblPr>
        <w:tblStyle w:val="TableGrid"/>
        <w:tblW w:w="0" w:type="auto"/>
        <w:tblLayout w:type="fixed"/>
        <w:tblLook w:val="04A0" w:firstRow="1" w:lastRow="0" w:firstColumn="1" w:lastColumn="0" w:noHBand="0" w:noVBand="1"/>
      </w:tblPr>
      <w:tblGrid>
        <w:gridCol w:w="1838"/>
        <w:gridCol w:w="817"/>
        <w:gridCol w:w="896"/>
        <w:gridCol w:w="896"/>
        <w:gridCol w:w="985"/>
        <w:gridCol w:w="896"/>
        <w:gridCol w:w="896"/>
        <w:gridCol w:w="896"/>
        <w:gridCol w:w="896"/>
      </w:tblGrid>
      <w:tr w:rsidR="00201F12" w:rsidRPr="009A2A20" w14:paraId="778CDE62" w14:textId="77777777" w:rsidTr="00902610">
        <w:tc>
          <w:tcPr>
            <w:tcW w:w="1838" w:type="dxa"/>
          </w:tcPr>
          <w:p w14:paraId="246CB67F" w14:textId="77777777" w:rsidR="00201F12" w:rsidRPr="009A2A20" w:rsidRDefault="00201F12" w:rsidP="00902610">
            <w:pPr>
              <w:spacing w:line="360" w:lineRule="auto"/>
              <w:rPr>
                <w:color w:val="000000" w:themeColor="text1"/>
                <w:sz w:val="22"/>
                <w:szCs w:val="22"/>
              </w:rPr>
            </w:pPr>
          </w:p>
        </w:tc>
        <w:tc>
          <w:tcPr>
            <w:tcW w:w="817" w:type="dxa"/>
          </w:tcPr>
          <w:p w14:paraId="79A1ED8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count</w:t>
            </w:r>
          </w:p>
        </w:tc>
        <w:tc>
          <w:tcPr>
            <w:tcW w:w="896" w:type="dxa"/>
          </w:tcPr>
          <w:p w14:paraId="5422CB4E"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ean</w:t>
            </w:r>
          </w:p>
        </w:tc>
        <w:tc>
          <w:tcPr>
            <w:tcW w:w="896" w:type="dxa"/>
          </w:tcPr>
          <w:p w14:paraId="55DE590F"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std</w:t>
            </w:r>
          </w:p>
        </w:tc>
        <w:tc>
          <w:tcPr>
            <w:tcW w:w="985" w:type="dxa"/>
          </w:tcPr>
          <w:p w14:paraId="4E0B799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in</w:t>
            </w:r>
          </w:p>
        </w:tc>
        <w:tc>
          <w:tcPr>
            <w:tcW w:w="896" w:type="dxa"/>
          </w:tcPr>
          <w:p w14:paraId="2944EB0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5%</w:t>
            </w:r>
          </w:p>
        </w:tc>
        <w:tc>
          <w:tcPr>
            <w:tcW w:w="896" w:type="dxa"/>
          </w:tcPr>
          <w:p w14:paraId="53F93C7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w:t>
            </w:r>
          </w:p>
        </w:tc>
        <w:tc>
          <w:tcPr>
            <w:tcW w:w="896" w:type="dxa"/>
          </w:tcPr>
          <w:p w14:paraId="1B9181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75%</w:t>
            </w:r>
          </w:p>
        </w:tc>
        <w:tc>
          <w:tcPr>
            <w:tcW w:w="896" w:type="dxa"/>
          </w:tcPr>
          <w:p w14:paraId="382827D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max</w:t>
            </w:r>
          </w:p>
        </w:tc>
      </w:tr>
      <w:tr w:rsidR="00201F12" w:rsidRPr="009A2A20" w14:paraId="3009E758" w14:textId="77777777" w:rsidTr="00902610">
        <w:tc>
          <w:tcPr>
            <w:tcW w:w="1838" w:type="dxa"/>
            <w:vAlign w:val="center"/>
          </w:tcPr>
          <w:p w14:paraId="723C44C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debt_to_income_ratio</w:t>
            </w:r>
          </w:p>
        </w:tc>
        <w:tc>
          <w:tcPr>
            <w:tcW w:w="817" w:type="dxa"/>
            <w:vAlign w:val="center"/>
          </w:tcPr>
          <w:p w14:paraId="0D280ED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4CF1C8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98e+00</w:t>
            </w:r>
          </w:p>
        </w:tc>
        <w:tc>
          <w:tcPr>
            <w:tcW w:w="896" w:type="dxa"/>
            <w:vAlign w:val="center"/>
          </w:tcPr>
          <w:p w14:paraId="28859A7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95e-01</w:t>
            </w:r>
          </w:p>
        </w:tc>
        <w:tc>
          <w:tcPr>
            <w:tcW w:w="985" w:type="dxa"/>
            <w:vAlign w:val="center"/>
          </w:tcPr>
          <w:p w14:paraId="2883AF0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0</w:t>
            </w:r>
          </w:p>
        </w:tc>
        <w:tc>
          <w:tcPr>
            <w:tcW w:w="896" w:type="dxa"/>
            <w:vAlign w:val="center"/>
          </w:tcPr>
          <w:p w14:paraId="5EDDA92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46e+00</w:t>
            </w:r>
          </w:p>
        </w:tc>
        <w:tc>
          <w:tcPr>
            <w:tcW w:w="896" w:type="dxa"/>
            <w:vAlign w:val="center"/>
          </w:tcPr>
          <w:p w14:paraId="78AF3DA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75DDB6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50e+00</w:t>
            </w:r>
          </w:p>
        </w:tc>
        <w:tc>
          <w:tcPr>
            <w:tcW w:w="896" w:type="dxa"/>
            <w:vAlign w:val="center"/>
          </w:tcPr>
          <w:p w14:paraId="55B5870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00e+00</w:t>
            </w:r>
          </w:p>
        </w:tc>
      </w:tr>
      <w:tr w:rsidR="00201F12" w:rsidRPr="009A2A20" w14:paraId="5C299B14" w14:textId="77777777" w:rsidTr="00902610">
        <w:tc>
          <w:tcPr>
            <w:tcW w:w="1838" w:type="dxa"/>
            <w:vAlign w:val="center"/>
          </w:tcPr>
          <w:p w14:paraId="06FCDF9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total_asset_value</w:t>
            </w:r>
          </w:p>
        </w:tc>
        <w:tc>
          <w:tcPr>
            <w:tcW w:w="817" w:type="dxa"/>
            <w:vAlign w:val="center"/>
          </w:tcPr>
          <w:p w14:paraId="2E1AFF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CC7875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26e+07</w:t>
            </w:r>
          </w:p>
        </w:tc>
        <w:tc>
          <w:tcPr>
            <w:tcW w:w="896" w:type="dxa"/>
            <w:vAlign w:val="center"/>
          </w:tcPr>
          <w:p w14:paraId="6DA0124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94e+07</w:t>
            </w:r>
          </w:p>
        </w:tc>
        <w:tc>
          <w:tcPr>
            <w:tcW w:w="985" w:type="dxa"/>
            <w:vAlign w:val="center"/>
          </w:tcPr>
          <w:p w14:paraId="30E95F4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0000.00</w:t>
            </w:r>
          </w:p>
        </w:tc>
        <w:tc>
          <w:tcPr>
            <w:tcW w:w="896" w:type="dxa"/>
            <w:vAlign w:val="center"/>
          </w:tcPr>
          <w:p w14:paraId="03F8A61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63e+07</w:t>
            </w:r>
          </w:p>
        </w:tc>
        <w:tc>
          <w:tcPr>
            <w:tcW w:w="896" w:type="dxa"/>
            <w:vAlign w:val="center"/>
          </w:tcPr>
          <w:p w14:paraId="7509B4B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15e+07</w:t>
            </w:r>
          </w:p>
        </w:tc>
        <w:tc>
          <w:tcPr>
            <w:tcW w:w="896" w:type="dxa"/>
            <w:vAlign w:val="center"/>
          </w:tcPr>
          <w:p w14:paraId="1067FA2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72e+07</w:t>
            </w:r>
          </w:p>
        </w:tc>
        <w:tc>
          <w:tcPr>
            <w:tcW w:w="896" w:type="dxa"/>
            <w:vAlign w:val="center"/>
          </w:tcPr>
          <w:p w14:paraId="7FF459E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8.66e+07</w:t>
            </w:r>
          </w:p>
        </w:tc>
      </w:tr>
      <w:tr w:rsidR="00201F12" w:rsidRPr="009A2A20" w14:paraId="1258E957" w14:textId="77777777" w:rsidTr="00902610">
        <w:tc>
          <w:tcPr>
            <w:tcW w:w="1838" w:type="dxa"/>
            <w:vAlign w:val="center"/>
          </w:tcPr>
          <w:p w14:paraId="432F35E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loan_to_asset_ratio</w:t>
            </w:r>
          </w:p>
        </w:tc>
        <w:tc>
          <w:tcPr>
            <w:tcW w:w="817" w:type="dxa"/>
            <w:vAlign w:val="center"/>
          </w:tcPr>
          <w:p w14:paraId="05334DB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1C3814F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85e-01</w:t>
            </w:r>
          </w:p>
        </w:tc>
        <w:tc>
          <w:tcPr>
            <w:tcW w:w="896" w:type="dxa"/>
            <w:vAlign w:val="center"/>
          </w:tcPr>
          <w:p w14:paraId="2E88C17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45e-01</w:t>
            </w:r>
          </w:p>
        </w:tc>
        <w:tc>
          <w:tcPr>
            <w:tcW w:w="985" w:type="dxa"/>
            <w:vAlign w:val="center"/>
          </w:tcPr>
          <w:p w14:paraId="4F71B5A3"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5</w:t>
            </w:r>
          </w:p>
        </w:tc>
        <w:tc>
          <w:tcPr>
            <w:tcW w:w="896" w:type="dxa"/>
            <w:vAlign w:val="center"/>
          </w:tcPr>
          <w:p w14:paraId="585200C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80e-01</w:t>
            </w:r>
          </w:p>
        </w:tc>
        <w:tc>
          <w:tcPr>
            <w:tcW w:w="896" w:type="dxa"/>
            <w:vAlign w:val="center"/>
          </w:tcPr>
          <w:p w14:paraId="5CF4FF4D"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66e-01</w:t>
            </w:r>
          </w:p>
        </w:tc>
        <w:tc>
          <w:tcPr>
            <w:tcW w:w="896" w:type="dxa"/>
            <w:vAlign w:val="center"/>
          </w:tcPr>
          <w:p w14:paraId="3DF316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64e-01</w:t>
            </w:r>
          </w:p>
        </w:tc>
        <w:tc>
          <w:tcPr>
            <w:tcW w:w="896" w:type="dxa"/>
            <w:vAlign w:val="center"/>
          </w:tcPr>
          <w:p w14:paraId="31B1F03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33e+00</w:t>
            </w:r>
          </w:p>
        </w:tc>
      </w:tr>
      <w:tr w:rsidR="00201F12" w:rsidRPr="009A2A20" w14:paraId="571DD0CC" w14:textId="77777777" w:rsidTr="00902610">
        <w:tc>
          <w:tcPr>
            <w:tcW w:w="1838" w:type="dxa"/>
            <w:vAlign w:val="center"/>
          </w:tcPr>
          <w:p w14:paraId="77FC580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cibil_category_encoded</w:t>
            </w:r>
          </w:p>
        </w:tc>
        <w:tc>
          <w:tcPr>
            <w:tcW w:w="817" w:type="dxa"/>
            <w:vAlign w:val="center"/>
          </w:tcPr>
          <w:p w14:paraId="26CA62A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3D36A30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8e+00</w:t>
            </w:r>
          </w:p>
        </w:tc>
        <w:tc>
          <w:tcPr>
            <w:tcW w:w="896" w:type="dxa"/>
            <w:vAlign w:val="center"/>
          </w:tcPr>
          <w:p w14:paraId="741892D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18e+00</w:t>
            </w:r>
          </w:p>
        </w:tc>
        <w:tc>
          <w:tcPr>
            <w:tcW w:w="985" w:type="dxa"/>
            <w:vAlign w:val="center"/>
          </w:tcPr>
          <w:p w14:paraId="6DC6196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0</w:t>
            </w:r>
          </w:p>
        </w:tc>
        <w:tc>
          <w:tcPr>
            <w:tcW w:w="896" w:type="dxa"/>
            <w:vAlign w:val="center"/>
          </w:tcPr>
          <w:p w14:paraId="63C9290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00e+00</w:t>
            </w:r>
          </w:p>
        </w:tc>
        <w:tc>
          <w:tcPr>
            <w:tcW w:w="896" w:type="dxa"/>
            <w:vAlign w:val="center"/>
          </w:tcPr>
          <w:p w14:paraId="3738F78C"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00e+00</w:t>
            </w:r>
          </w:p>
        </w:tc>
        <w:tc>
          <w:tcPr>
            <w:tcW w:w="896" w:type="dxa"/>
            <w:vAlign w:val="center"/>
          </w:tcPr>
          <w:p w14:paraId="1F7D7A3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2BC59CD1" w14:textId="77777777" w:rsidR="00201F12" w:rsidRPr="009A2A20" w:rsidRDefault="00201F12" w:rsidP="00690F66">
            <w:pPr>
              <w:keepNext/>
              <w:spacing w:line="360" w:lineRule="auto"/>
              <w:rPr>
                <w:color w:val="000000" w:themeColor="text1"/>
                <w:sz w:val="22"/>
                <w:szCs w:val="22"/>
              </w:rPr>
            </w:pPr>
            <w:r w:rsidRPr="009A2A20">
              <w:rPr>
                <w:color w:val="000000" w:themeColor="text1"/>
                <w:sz w:val="22"/>
                <w:szCs w:val="22"/>
              </w:rPr>
              <w:t>3.00e+00</w:t>
            </w:r>
          </w:p>
        </w:tc>
      </w:tr>
    </w:tbl>
    <w:p w14:paraId="2DDFF7E7" w14:textId="0DAD9F83" w:rsidR="00201F12" w:rsidRPr="00677236" w:rsidRDefault="00690F66" w:rsidP="00690F66">
      <w:pPr>
        <w:pStyle w:val="Caption"/>
      </w:pPr>
      <w:r>
        <w:t xml:space="preserve">Appendix </w:t>
      </w:r>
      <w:r>
        <w:fldChar w:fldCharType="begin"/>
      </w:r>
      <w:r>
        <w:instrText xml:space="preserve"> SEQ Appendix \* ARABIC </w:instrText>
      </w:r>
      <w:r>
        <w:fldChar w:fldCharType="separate"/>
      </w:r>
      <w:r>
        <w:rPr>
          <w:noProof/>
        </w:rPr>
        <w:t>24</w:t>
      </w:r>
      <w:r>
        <w:rPr>
          <w:noProof/>
        </w:rPr>
        <w:fldChar w:fldCharType="end"/>
      </w:r>
    </w:p>
    <w:p w14:paraId="043631F0" w14:textId="77777777" w:rsidR="00201F12" w:rsidRPr="009A2A20" w:rsidRDefault="00201F12" w:rsidP="00201F12">
      <w:pPr>
        <w:spacing w:line="360" w:lineRule="auto"/>
        <w:rPr>
          <w:sz w:val="22"/>
          <w:szCs w:val="22"/>
        </w:rPr>
      </w:pPr>
      <w:r w:rsidRPr="009A2A20">
        <w:rPr>
          <w:sz w:val="22"/>
          <w:szCs w:val="22"/>
        </w:rPr>
        <w:t xml:space="preserve">After engineering the new variables, their distributions were checked to make sure they looked reasonable. This included reviewing means, ranges and the presence of unusual values. None of the </w:t>
      </w:r>
      <w:r w:rsidRPr="009A2A20">
        <w:rPr>
          <w:sz w:val="22"/>
          <w:szCs w:val="22"/>
        </w:rPr>
        <w:lastRenderedPageBreak/>
        <w:t>engineered features showed unexpected behaviour, and all of them fell inside logical financial boundaries. This validation step prevented flawed transformation from slipping into the model.</w:t>
      </w:r>
    </w:p>
    <w:p w14:paraId="2E266F93" w14:textId="77777777" w:rsidR="00201F12" w:rsidRPr="003F2D00" w:rsidRDefault="00201F12" w:rsidP="00201F12">
      <w:pPr>
        <w:spacing w:line="360" w:lineRule="auto"/>
      </w:pPr>
    </w:p>
    <w:p w14:paraId="13931466" w14:textId="77777777" w:rsidR="00201F12" w:rsidRPr="00677236" w:rsidRDefault="00201F12" w:rsidP="00201F12">
      <w:pPr>
        <w:pStyle w:val="Heading4"/>
        <w:spacing w:line="360" w:lineRule="auto"/>
      </w:pPr>
      <w:r w:rsidRPr="00677236">
        <w:t xml:space="preserve">Step 5 </w:t>
      </w:r>
      <w:r>
        <w:t>-</w:t>
      </w:r>
      <w:r w:rsidRPr="00677236">
        <w:t xml:space="preserve"> Correlation Review of Engineered Features</w:t>
      </w:r>
    </w:p>
    <w:p w14:paraId="0C82572A" w14:textId="77777777" w:rsidR="00201F12" w:rsidRPr="009A2A20" w:rsidRDefault="00201F12" w:rsidP="00201F12">
      <w:pPr>
        <w:spacing w:line="360" w:lineRule="auto"/>
        <w:rPr>
          <w:sz w:val="22"/>
          <w:szCs w:val="22"/>
        </w:rPr>
      </w:pPr>
      <w:r w:rsidRPr="009A2A20">
        <w:rPr>
          <w:sz w:val="22"/>
          <w:szCs w:val="22"/>
        </w:rPr>
        <w:t>The engineered features were then reviewed against each other and against the target variable to see whether they provided useful signals without overlapping too much.</w:t>
      </w:r>
    </w:p>
    <w:p w14:paraId="7F568C05" w14:textId="77777777" w:rsidR="00201F12" w:rsidRPr="009A2A20" w:rsidRDefault="00201F12" w:rsidP="00201F12">
      <w:pPr>
        <w:spacing w:line="360" w:lineRule="auto"/>
        <w:rPr>
          <w:sz w:val="22"/>
          <w:szCs w:val="22"/>
        </w:rPr>
      </w:pPr>
    </w:p>
    <w:p w14:paraId="657FD539" w14:textId="77777777" w:rsidR="00690F66" w:rsidRDefault="00201F12" w:rsidP="00690F66">
      <w:pPr>
        <w:keepNext/>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7113AB96" wp14:editId="1AAA938E">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36468AA3" w14:textId="4EA411D0" w:rsidR="00201F12" w:rsidRPr="00677236" w:rsidRDefault="00690F66" w:rsidP="00690F66">
      <w:pPr>
        <w:pStyle w:val="Caption"/>
        <w:jc w:val="center"/>
      </w:pPr>
      <w:r>
        <w:t xml:space="preserve">Appendix </w:t>
      </w:r>
      <w:r>
        <w:fldChar w:fldCharType="begin"/>
      </w:r>
      <w:r>
        <w:instrText xml:space="preserve"> SEQ Appendix \* ARABIC </w:instrText>
      </w:r>
      <w:r>
        <w:fldChar w:fldCharType="separate"/>
      </w:r>
      <w:r>
        <w:rPr>
          <w:noProof/>
        </w:rPr>
        <w:t>25</w:t>
      </w:r>
      <w:r>
        <w:rPr>
          <w:noProof/>
        </w:rPr>
        <w:fldChar w:fldCharType="end"/>
      </w:r>
    </w:p>
    <w:p w14:paraId="4B415B91" w14:textId="77777777" w:rsidR="00201F12" w:rsidRPr="00677236" w:rsidRDefault="00201F12" w:rsidP="00201F12">
      <w:pPr>
        <w:spacing w:line="360" w:lineRule="auto"/>
      </w:pPr>
    </w:p>
    <w:p w14:paraId="2562A70A" w14:textId="77777777" w:rsidR="00201F12" w:rsidRPr="00A276B4" w:rsidRDefault="00201F12" w:rsidP="00201F12">
      <w:pPr>
        <w:spacing w:line="360" w:lineRule="auto"/>
      </w:pPr>
      <w:r w:rsidRPr="00A276B4">
        <w:rPr>
          <w:rStyle w:val="Heading5Char"/>
        </w:rPr>
        <w:t>debt_to_income_ratio</w:t>
      </w:r>
      <w:r w:rsidRPr="00677236">
        <w:br/>
      </w:r>
      <w:r w:rsidRPr="00F952C6">
        <w:rPr>
          <w:sz w:val="22"/>
          <w:szCs w:val="22"/>
        </w:rPr>
        <w:t>It showed a positive relationship with loan_to_asset_ratio (0.66),which made sense because both reflect borrowing pressure. A small negative link with loan_status confirmed that heavier dept slightly reduces approval chances.</w:t>
      </w:r>
    </w:p>
    <w:p w14:paraId="54AEEA8C" w14:textId="77777777" w:rsidR="00201F12" w:rsidRPr="00677236" w:rsidRDefault="00201F12" w:rsidP="00201F12">
      <w:pPr>
        <w:spacing w:line="360" w:lineRule="auto"/>
      </w:pPr>
    </w:p>
    <w:p w14:paraId="5568D460" w14:textId="77777777" w:rsidR="00201F12" w:rsidRPr="00097E61" w:rsidRDefault="00201F12" w:rsidP="00201F12">
      <w:pPr>
        <w:pStyle w:val="Heading5"/>
        <w:spacing w:line="360" w:lineRule="auto"/>
      </w:pPr>
      <w:r w:rsidRPr="00677236">
        <w:t>total_asset_value</w:t>
      </w:r>
    </w:p>
    <w:p w14:paraId="31A846B6" w14:textId="77777777" w:rsidR="00201F12" w:rsidRPr="00A276B4" w:rsidRDefault="00201F12" w:rsidP="00201F12">
      <w:pPr>
        <w:spacing w:line="360" w:lineRule="auto"/>
        <w:rPr>
          <w:sz w:val="22"/>
          <w:szCs w:val="22"/>
        </w:rPr>
      </w:pPr>
      <w:r w:rsidRPr="00A276B4">
        <w:rPr>
          <w:sz w:val="22"/>
          <w:szCs w:val="22"/>
        </w:rPr>
        <w:t>This variable had almost no direct correlation with the target (0.03). Even so, it still mattered as a contextual feature for risk. Sometimes its impact appears indirectly when combined with other variables.</w:t>
      </w:r>
    </w:p>
    <w:p w14:paraId="1FAD73CF" w14:textId="77777777" w:rsidR="00201F12" w:rsidRPr="00677236" w:rsidRDefault="00201F12" w:rsidP="00201F12">
      <w:pPr>
        <w:spacing w:line="360" w:lineRule="auto"/>
      </w:pPr>
    </w:p>
    <w:p w14:paraId="5C408ECF" w14:textId="77777777" w:rsidR="00201F12" w:rsidRPr="00677236" w:rsidRDefault="00201F12" w:rsidP="00201F12">
      <w:pPr>
        <w:spacing w:line="360" w:lineRule="auto"/>
      </w:pPr>
      <w:r w:rsidRPr="00A276B4">
        <w:rPr>
          <w:rStyle w:val="Heading5Char"/>
        </w:rPr>
        <w:t>loan_to_asset_ratio</w:t>
      </w:r>
      <w:r w:rsidRPr="00677236">
        <w:br/>
      </w:r>
      <w:r w:rsidRPr="00A276B4">
        <w:rPr>
          <w:sz w:val="22"/>
          <w:szCs w:val="22"/>
        </w:rPr>
        <w:t xml:space="preserve">Moderately tied to </w:t>
      </w:r>
      <w:r w:rsidRPr="00A276B4">
        <w:rPr>
          <w:b/>
          <w:bCs/>
          <w:i/>
          <w:iCs/>
          <w:sz w:val="22"/>
          <w:szCs w:val="22"/>
        </w:rPr>
        <w:t xml:space="preserve">debt_to_income_ratio </w:t>
      </w:r>
      <w:r w:rsidRPr="00A276B4">
        <w:rPr>
          <w:i/>
          <w:iCs/>
          <w:sz w:val="22"/>
          <w:szCs w:val="22"/>
        </w:rPr>
        <w:t>through shared dependence on loan amount. It also had a mild negative correlation with loan approval, reinforcing the idea that a high loan load relative to assets is a negative sign.</w:t>
      </w:r>
    </w:p>
    <w:p w14:paraId="33B38766" w14:textId="77777777" w:rsidR="00201F12" w:rsidRPr="00677236" w:rsidRDefault="00201F12" w:rsidP="00201F12">
      <w:pPr>
        <w:spacing w:line="360" w:lineRule="auto"/>
      </w:pPr>
    </w:p>
    <w:p w14:paraId="095E12A0" w14:textId="77777777" w:rsidR="00201F12" w:rsidRPr="00677236" w:rsidRDefault="00201F12" w:rsidP="00201F12">
      <w:pPr>
        <w:spacing w:line="360" w:lineRule="auto"/>
      </w:pPr>
      <w:r w:rsidRPr="00A276B4">
        <w:rPr>
          <w:rStyle w:val="Heading5Char"/>
        </w:rPr>
        <w:t>cibil_category_encoded</w:t>
      </w:r>
      <w:r w:rsidRPr="00677236">
        <w:br/>
      </w:r>
      <w:r w:rsidRPr="00A276B4">
        <w:rPr>
          <w:sz w:val="22"/>
          <w:szCs w:val="22"/>
        </w:rPr>
        <w:t xml:space="preserve">The feature correlated positively with </w:t>
      </w:r>
      <w:r w:rsidRPr="00A276B4">
        <w:rPr>
          <w:b/>
          <w:bCs/>
          <w:i/>
          <w:iCs/>
          <w:sz w:val="22"/>
          <w:szCs w:val="22"/>
        </w:rPr>
        <w:t>loan_status</w:t>
      </w:r>
      <w:r w:rsidRPr="00A276B4">
        <w:rPr>
          <w:sz w:val="22"/>
          <w:szCs w:val="22"/>
        </w:rPr>
        <w:t xml:space="preserve"> (~0.20). Higher credit categories mean higher </w:t>
      </w:r>
      <w:r w:rsidRPr="00A276B4">
        <w:rPr>
          <w:sz w:val="22"/>
          <w:szCs w:val="22"/>
        </w:rPr>
        <w:lastRenderedPageBreak/>
        <w:t>approval chances. Its weak relationships with other numeric fields mean it supplied an independent, useful signal.</w:t>
      </w:r>
    </w:p>
    <w:p w14:paraId="78FD2AEF" w14:textId="77777777" w:rsidR="00201F12" w:rsidRPr="00677236" w:rsidRDefault="00201F12" w:rsidP="00201F12">
      <w:pPr>
        <w:spacing w:line="360" w:lineRule="auto"/>
      </w:pPr>
    </w:p>
    <w:p w14:paraId="2365167A" w14:textId="77777777" w:rsidR="00201F12" w:rsidRPr="00677236" w:rsidRDefault="00201F12" w:rsidP="00201F12">
      <w:pPr>
        <w:spacing w:line="360" w:lineRule="auto"/>
      </w:pPr>
      <w:r w:rsidRPr="00A276B4">
        <w:rPr>
          <w:rStyle w:val="Heading5Char"/>
        </w:rPr>
        <w:t>loan_status</w:t>
      </w:r>
      <w:r w:rsidRPr="00677236">
        <w:br/>
      </w:r>
      <w:r w:rsidRPr="00A276B4">
        <w:rPr>
          <w:sz w:val="22"/>
          <w:szCs w:val="22"/>
        </w:rPr>
        <w:t>The target reacted as expected. Negative towards risk ratios, and positive towards creditworthiness. These patterns supported the engineering choices and showed that the new variables were aligned with lending logic.</w:t>
      </w:r>
    </w:p>
    <w:p w14:paraId="781BFF56" w14:textId="77777777" w:rsidR="00201F12" w:rsidRPr="00677236" w:rsidRDefault="00201F12" w:rsidP="00201F12">
      <w:pPr>
        <w:spacing w:line="360" w:lineRule="auto"/>
      </w:pPr>
    </w:p>
    <w:p w14:paraId="651F8F36" w14:textId="77777777" w:rsidR="00201F12" w:rsidRPr="00677236" w:rsidRDefault="00201F12" w:rsidP="00201F12">
      <w:pPr>
        <w:pStyle w:val="Heading4"/>
        <w:spacing w:line="360" w:lineRule="auto"/>
      </w:pPr>
      <w:r w:rsidRPr="00677236">
        <w:t>Summary</w:t>
      </w:r>
      <w:r>
        <w:t xml:space="preserve"> of Feature Engineering</w:t>
      </w:r>
    </w:p>
    <w:p w14:paraId="06C5E5F5" w14:textId="77777777" w:rsidR="00201F12" w:rsidRDefault="00201F12" w:rsidP="00201F12">
      <w:pPr>
        <w:spacing w:line="360" w:lineRule="auto"/>
        <w:rPr>
          <w:sz w:val="22"/>
          <w:szCs w:val="22"/>
        </w:rPr>
      </w:pPr>
      <w:r w:rsidRPr="00A276B4">
        <w:rPr>
          <w:sz w:val="22"/>
          <w:szCs w:val="22"/>
        </w:rPr>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76504C92" w14:textId="77777777" w:rsidR="00F91A52" w:rsidRPr="00A276B4" w:rsidRDefault="00F91A52" w:rsidP="00201F12">
      <w:pPr>
        <w:spacing w:line="360" w:lineRule="auto"/>
        <w:rPr>
          <w:sz w:val="22"/>
          <w:szCs w:val="22"/>
        </w:rPr>
      </w:pPr>
    </w:p>
    <w:p w14:paraId="09A1C010" w14:textId="77777777" w:rsidR="00F91A52" w:rsidRPr="00467E6C" w:rsidRDefault="00F91A52" w:rsidP="00F91A52">
      <w:pPr>
        <w:pStyle w:val="Heading3"/>
        <w:spacing w:line="360" w:lineRule="auto"/>
      </w:pPr>
      <w:bookmarkStart w:id="195" w:name="_Toc217004319"/>
      <w:r w:rsidRPr="002260A4">
        <w:t>6.2.5 Model Training</w:t>
      </w:r>
      <w:bookmarkEnd w:id="195"/>
    </w:p>
    <w:p w14:paraId="2D159ED7" w14:textId="317B673D" w:rsidR="00F91A52" w:rsidRPr="00F91A52" w:rsidRDefault="00F91A52" w:rsidP="00F91A52">
      <w:pPr>
        <w:pStyle w:val="Heading4"/>
        <w:spacing w:line="360" w:lineRule="auto"/>
      </w:pPr>
      <w:r>
        <w:t>Step 4 - Evaluate Model Performance</w:t>
      </w:r>
    </w:p>
    <w:p w14:paraId="3A1A68A7" w14:textId="77777777" w:rsidR="00690F66" w:rsidRDefault="00F91A52" w:rsidP="00690F66">
      <w:pPr>
        <w:keepNext/>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49E58B26" wp14:editId="0618197C">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5DB6602C" w14:textId="2F76FC92" w:rsidR="00201F12" w:rsidRPr="00201F12" w:rsidRDefault="00690F66" w:rsidP="00690F66">
      <w:pPr>
        <w:pStyle w:val="Caption"/>
        <w:jc w:val="center"/>
      </w:pPr>
      <w:r>
        <w:t xml:space="preserve">Appendix </w:t>
      </w:r>
      <w:r>
        <w:fldChar w:fldCharType="begin"/>
      </w:r>
      <w:r>
        <w:instrText xml:space="preserve"> SEQ Appendix \* ARABIC </w:instrText>
      </w:r>
      <w:r>
        <w:fldChar w:fldCharType="separate"/>
      </w:r>
      <w:r>
        <w:rPr>
          <w:noProof/>
        </w:rPr>
        <w:t>26</w:t>
      </w:r>
      <w:r>
        <w:rPr>
          <w:noProof/>
        </w:rPr>
        <w:fldChar w:fldCharType="end"/>
      </w:r>
    </w:p>
    <w:p w14:paraId="072E3C6B" w14:textId="77777777" w:rsidR="007E3F65" w:rsidRDefault="007E3F65" w:rsidP="0024119B">
      <w:pPr>
        <w:pStyle w:val="Heading2"/>
        <w:spacing w:before="120" w:after="120" w:line="360" w:lineRule="auto"/>
      </w:pPr>
    </w:p>
    <w:p w14:paraId="1451CADF" w14:textId="475AF322" w:rsidR="0024119B" w:rsidRPr="0045527A" w:rsidRDefault="0024119B" w:rsidP="0024119B">
      <w:pPr>
        <w:pStyle w:val="Heading2"/>
        <w:spacing w:before="120" w:after="120" w:line="360" w:lineRule="auto"/>
      </w:pPr>
      <w:bookmarkStart w:id="196" w:name="_Toc217004320"/>
      <w:r>
        <w:t>6.3 Prototype Development</w:t>
      </w:r>
      <w:bookmarkEnd w:id="196"/>
    </w:p>
    <w:p w14:paraId="5FE1CAC1" w14:textId="77777777" w:rsidR="0024119B" w:rsidRDefault="0024119B" w:rsidP="0024119B">
      <w:pPr>
        <w:pStyle w:val="Heading4"/>
        <w:spacing w:line="360" w:lineRule="auto"/>
      </w:pPr>
      <w:r>
        <w:t>6.3.2.1 Authentication Screen</w:t>
      </w:r>
    </w:p>
    <w:p w14:paraId="15940A7E" w14:textId="77777777" w:rsidR="00690F66" w:rsidRDefault="00251F6E" w:rsidP="00690F66">
      <w:pPr>
        <w:keepNext/>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690B695A" wp14:editId="75D581D3">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2783BF0D" w14:textId="469F5E37" w:rsidR="00251F6E" w:rsidRPr="00251F6E" w:rsidRDefault="00690F66" w:rsidP="00690F66">
      <w:pPr>
        <w:pStyle w:val="Caption"/>
        <w:jc w:val="center"/>
      </w:pPr>
      <w:r>
        <w:t xml:space="preserve">Appendix </w:t>
      </w:r>
      <w:r>
        <w:fldChar w:fldCharType="begin"/>
      </w:r>
      <w:r>
        <w:instrText xml:space="preserve"> SEQ Appendix \* ARABIC </w:instrText>
      </w:r>
      <w:r>
        <w:fldChar w:fldCharType="separate"/>
      </w:r>
      <w:r>
        <w:rPr>
          <w:noProof/>
        </w:rPr>
        <w:t>27</w:t>
      </w:r>
      <w:r>
        <w:rPr>
          <w:noProof/>
        </w:rPr>
        <w:fldChar w:fldCharType="end"/>
      </w:r>
    </w:p>
    <w:p w14:paraId="0C66551E" w14:textId="77777777" w:rsidR="00690F66" w:rsidRDefault="0024119B" w:rsidP="00690F66">
      <w:pPr>
        <w:keepNext/>
        <w:jc w:val="center"/>
      </w:pPr>
      <w:r>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42DC248C" wp14:editId="1272D54C">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742C2A0C" w14:textId="54ACA08E" w:rsidR="0024119B" w:rsidRDefault="00690F66" w:rsidP="00690F66">
      <w:pPr>
        <w:pStyle w:val="Caption"/>
        <w:jc w:val="center"/>
      </w:pPr>
      <w:r>
        <w:t xml:space="preserve">Appendix </w:t>
      </w:r>
      <w:r>
        <w:fldChar w:fldCharType="begin"/>
      </w:r>
      <w:r>
        <w:instrText xml:space="preserve"> SEQ Appendix \* ARABIC </w:instrText>
      </w:r>
      <w:r>
        <w:fldChar w:fldCharType="separate"/>
      </w:r>
      <w:r>
        <w:rPr>
          <w:noProof/>
        </w:rPr>
        <w:t>28</w:t>
      </w:r>
      <w:r>
        <w:rPr>
          <w:noProof/>
        </w:rPr>
        <w:fldChar w:fldCharType="end"/>
      </w:r>
    </w:p>
    <w:p w14:paraId="5D5609B1" w14:textId="77777777" w:rsidR="0024119B" w:rsidRDefault="0024119B" w:rsidP="0024119B"/>
    <w:p w14:paraId="48BEA464" w14:textId="77777777" w:rsidR="0024119B" w:rsidRDefault="0024119B" w:rsidP="0024119B">
      <w:pPr>
        <w:pStyle w:val="Heading4"/>
        <w:spacing w:line="360" w:lineRule="auto"/>
      </w:pPr>
      <w:r>
        <w:lastRenderedPageBreak/>
        <w:t>6.3.2.2 Chat Screen</w:t>
      </w:r>
    </w:p>
    <w:p w14:paraId="0BBC4E6E" w14:textId="77777777" w:rsidR="00690F66" w:rsidRDefault="00251F6E" w:rsidP="00690F66">
      <w:pPr>
        <w:keepNext/>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33D21CBB" wp14:editId="1EA510DF">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456D1C81" w14:textId="4E1EF39D" w:rsidR="00251F6E" w:rsidRPr="00251F6E" w:rsidRDefault="00690F66" w:rsidP="00690F66">
      <w:pPr>
        <w:pStyle w:val="Caption"/>
        <w:jc w:val="center"/>
      </w:pPr>
      <w:r>
        <w:t xml:space="preserve">Appendix </w:t>
      </w:r>
      <w:r>
        <w:fldChar w:fldCharType="begin"/>
      </w:r>
      <w:r>
        <w:instrText xml:space="preserve"> SEQ Appendix \* ARABIC </w:instrText>
      </w:r>
      <w:r>
        <w:fldChar w:fldCharType="separate"/>
      </w:r>
      <w:r>
        <w:rPr>
          <w:noProof/>
        </w:rPr>
        <w:t>29</w:t>
      </w:r>
      <w:r>
        <w:rPr>
          <w:noProof/>
        </w:rPr>
        <w:fldChar w:fldCharType="end"/>
      </w:r>
    </w:p>
    <w:p w14:paraId="54B5690B" w14:textId="77777777" w:rsidR="0024119B" w:rsidRPr="0069321F" w:rsidRDefault="0024119B" w:rsidP="0024119B"/>
    <w:p w14:paraId="4E8BA73B" w14:textId="77777777" w:rsidR="0024119B" w:rsidRPr="00F42808" w:rsidRDefault="0024119B" w:rsidP="0024119B">
      <w:pPr>
        <w:pStyle w:val="Heading5"/>
        <w:spacing w:line="360" w:lineRule="auto"/>
      </w:pPr>
      <w:r>
        <w:t>1.I</w:t>
      </w:r>
      <w:r w:rsidRPr="00F42808">
        <w:t>nitial Greeting + Session Loading</w:t>
      </w:r>
    </w:p>
    <w:p w14:paraId="5E9B7346" w14:textId="77777777" w:rsidR="0024119B" w:rsidRPr="0069321F" w:rsidRDefault="0024119B" w:rsidP="0024119B">
      <w:r w:rsidRPr="0069321F">
        <w:rPr>
          <w:color w:val="6E21BA"/>
        </w:rPr>
        <w:t>const</w:t>
      </w:r>
      <w:r w:rsidRPr="0069321F">
        <w:t xml:space="preserve"> initialGreeting</w:t>
      </w:r>
      <w:r w:rsidRPr="0069321F">
        <w:rPr>
          <w:i/>
          <w:iCs/>
          <w:color w:val="6E21BA"/>
        </w:rPr>
        <w:t xml:space="preserve">: </w:t>
      </w:r>
      <w:r w:rsidRPr="0069321F">
        <w:rPr>
          <w:i/>
          <w:iCs/>
          <w:color w:val="0F58BD"/>
        </w:rPr>
        <w:t>Message</w:t>
      </w:r>
      <w:r w:rsidRPr="0069321F">
        <w:rPr>
          <w:i/>
          <w:iCs/>
          <w:color w:val="6E21BA"/>
        </w:rPr>
        <w:t xml:space="preserve">[] </w:t>
      </w:r>
      <w:r w:rsidRPr="0069321F">
        <w:rPr>
          <w:color w:val="6E21BA"/>
        </w:rPr>
        <w:t>=</w:t>
      </w:r>
      <w:r w:rsidRPr="0069321F">
        <w:t xml:space="preserve"> [</w:t>
      </w:r>
    </w:p>
    <w:p w14:paraId="0CA23367"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Hello! I’m TrustAI — your personal AI loan advisor.'</w:t>
      </w:r>
      <w:r w:rsidRPr="0069321F">
        <w:t xml:space="preserve"> }</w:t>
      </w:r>
      <w:r w:rsidRPr="0069321F">
        <w:rPr>
          <w:color w:val="6E21BA"/>
        </w:rPr>
        <w:t>,</w:t>
      </w:r>
    </w:p>
    <w:p w14:paraId="459AAA45"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You can check your loan eligibility or ask me financial FAQs.'</w:t>
      </w:r>
      <w:r w:rsidRPr="0069321F">
        <w:t xml:space="preserve"> }</w:t>
      </w:r>
      <w:r w:rsidRPr="0069321F">
        <w:rPr>
          <w:color w:val="6E21BA"/>
        </w:rPr>
        <w:t>,</w:t>
      </w:r>
    </w:p>
    <w:p w14:paraId="5982E737" w14:textId="77777777" w:rsidR="0024119B" w:rsidRPr="0069321F" w:rsidRDefault="0024119B" w:rsidP="0024119B">
      <w:r w:rsidRPr="0069321F">
        <w:t>]</w:t>
      </w:r>
    </w:p>
    <w:p w14:paraId="0DED1422" w14:textId="77777777" w:rsidR="0024119B" w:rsidRPr="0069321F" w:rsidRDefault="0024119B" w:rsidP="0024119B"/>
    <w:p w14:paraId="5B2A0616" w14:textId="77777777" w:rsidR="0024119B" w:rsidRPr="0069321F" w:rsidRDefault="0024119B" w:rsidP="0024119B">
      <w:r w:rsidRPr="0069321F">
        <w:rPr>
          <w:color w:val="6E21BA"/>
        </w:rPr>
        <w:t>const</w:t>
      </w:r>
      <w:r w:rsidRPr="0069321F">
        <w:t xml:space="preserve"> [messages</w:t>
      </w:r>
      <w:r w:rsidRPr="0069321F">
        <w:rPr>
          <w:color w:val="6E21BA"/>
        </w:rPr>
        <w:t>,</w:t>
      </w:r>
      <w:r w:rsidRPr="0069321F">
        <w:t xml:space="preserve"> setMessages] </w:t>
      </w:r>
      <w:r w:rsidRPr="0069321F">
        <w:rPr>
          <w:color w:val="6E21BA"/>
        </w:rPr>
        <w:t>=</w:t>
      </w:r>
      <w:r w:rsidRPr="0069321F">
        <w:t xml:space="preserve"> </w:t>
      </w:r>
      <w:r w:rsidRPr="0069321F">
        <w:rPr>
          <w:color w:val="C45B1C"/>
        </w:rPr>
        <w:t>useState</w:t>
      </w:r>
      <w:r w:rsidRPr="0069321F">
        <w:t>&lt;</w:t>
      </w:r>
      <w:r w:rsidRPr="0069321F">
        <w:rPr>
          <w:color w:val="0F58BD"/>
        </w:rPr>
        <w:t>Message</w:t>
      </w:r>
      <w:r w:rsidRPr="0069321F">
        <w:t>[]&gt;(initialGreeting)</w:t>
      </w:r>
    </w:p>
    <w:p w14:paraId="76385A7F" w14:textId="77777777" w:rsidR="0024119B" w:rsidRDefault="0024119B" w:rsidP="0024119B">
      <w:pPr>
        <w:rPr>
          <w:lang w:val="en-US"/>
        </w:rPr>
      </w:pPr>
    </w:p>
    <w:p w14:paraId="6AF4B88A" w14:textId="57664450" w:rsidR="0024119B" w:rsidRPr="00F42808" w:rsidRDefault="00746587" w:rsidP="00746587">
      <w:pPr>
        <w:pStyle w:val="Heading5"/>
        <w:spacing w:line="360" w:lineRule="auto"/>
      </w:pPr>
      <w:r>
        <w:t xml:space="preserve">2. </w:t>
      </w:r>
      <w:r w:rsidR="0024119B" w:rsidRPr="00F42808">
        <w:t>A/B Testing Mode (XAI vs Baseline)</w:t>
      </w:r>
    </w:p>
    <w:p w14:paraId="49587075" w14:textId="77777777" w:rsidR="0024119B" w:rsidRPr="0069321F" w:rsidRDefault="0024119B" w:rsidP="0024119B">
      <w:r w:rsidRPr="0069321F">
        <w:rPr>
          <w:color w:val="6E21BA"/>
        </w:rPr>
        <w:t>const</w:t>
      </w:r>
      <w:r w:rsidRPr="0069321F">
        <w:t xml:space="preserve"> { email</w:t>
      </w:r>
      <w:r w:rsidRPr="0069321F">
        <w:rPr>
          <w:color w:val="6E21BA"/>
        </w:rPr>
        <w:t>,</w:t>
      </w:r>
      <w:r w:rsidRPr="0069321F">
        <w:t xml:space="preserve"> loading } </w:t>
      </w:r>
      <w:r w:rsidRPr="0069321F">
        <w:rPr>
          <w:color w:val="6E21BA"/>
        </w:rPr>
        <w:t>=</w:t>
      </w:r>
      <w:r w:rsidRPr="0069321F">
        <w:t xml:space="preserve"> </w:t>
      </w:r>
      <w:r w:rsidRPr="0069321F">
        <w:rPr>
          <w:color w:val="C45B1C"/>
        </w:rPr>
        <w:t>useSession</w:t>
      </w:r>
      <w:r w:rsidRPr="0069321F">
        <w:t>(</w:t>
      </w:r>
      <w:r w:rsidRPr="0069321F">
        <w:rPr>
          <w:color w:val="187B34"/>
        </w:rPr>
        <w:t>true</w:t>
      </w:r>
      <w:r w:rsidRPr="0069321F">
        <w:t>)</w:t>
      </w:r>
    </w:p>
    <w:p w14:paraId="60DF08C0" w14:textId="77777777" w:rsidR="0024119B" w:rsidRPr="0069321F" w:rsidRDefault="0024119B" w:rsidP="0024119B"/>
    <w:p w14:paraId="675F9C31" w14:textId="77777777" w:rsidR="0024119B" w:rsidRPr="0069321F" w:rsidRDefault="0024119B" w:rsidP="0024119B">
      <w:r w:rsidRPr="0069321F">
        <w:rPr>
          <w:color w:val="6E21BA"/>
        </w:rPr>
        <w:t>const</w:t>
      </w:r>
      <w:r w:rsidRPr="0069321F">
        <w:t xml:space="preserve"> data </w:t>
      </w:r>
      <w:r w:rsidRPr="0069321F">
        <w:rPr>
          <w:color w:val="6E21BA"/>
        </w:rPr>
        <w:t>=</w:t>
      </w:r>
      <w:r w:rsidRPr="0069321F">
        <w:t xml:space="preserve"> </w:t>
      </w:r>
      <w:r w:rsidRPr="0069321F">
        <w:rPr>
          <w:color w:val="6E21BA"/>
        </w:rPr>
        <w:t>await</w:t>
      </w:r>
      <w:r w:rsidRPr="0069321F">
        <w:t xml:space="preserve"> </w:t>
      </w:r>
      <w:r w:rsidRPr="0069321F">
        <w:rPr>
          <w:color w:val="C45B1C"/>
        </w:rPr>
        <w:t>apiFetch</w:t>
      </w:r>
      <w:r w:rsidRPr="0069321F">
        <w:t>(</w:t>
      </w:r>
      <w:r w:rsidRPr="0069321F">
        <w:rPr>
          <w:color w:val="187B34"/>
        </w:rPr>
        <w:t>`/api/v1/users/mode`</w:t>
      </w:r>
      <w:r w:rsidRPr="0069321F">
        <w:rPr>
          <w:color w:val="6E21BA"/>
        </w:rPr>
        <w:t>,</w:t>
      </w:r>
      <w:r w:rsidRPr="0069321F">
        <w:t xml:space="preserve"> {</w:t>
      </w:r>
    </w:p>
    <w:p w14:paraId="59F7F9F6" w14:textId="77777777" w:rsidR="0024119B" w:rsidRPr="0069321F" w:rsidRDefault="0024119B" w:rsidP="0024119B">
      <w:r w:rsidRPr="0069321F">
        <w:t> </w:t>
      </w:r>
      <w:r w:rsidRPr="0069321F">
        <w:rPr>
          <w:color w:val="6E21BA"/>
        </w:rPr>
        <w:t>method:</w:t>
      </w:r>
      <w:r w:rsidRPr="0069321F">
        <w:t xml:space="preserve"> </w:t>
      </w:r>
      <w:r w:rsidRPr="0069321F">
        <w:rPr>
          <w:color w:val="187B34"/>
        </w:rPr>
        <w:t>'POST'</w:t>
      </w:r>
      <w:r w:rsidRPr="0069321F">
        <w:rPr>
          <w:color w:val="6E21BA"/>
        </w:rPr>
        <w:t>,</w:t>
      </w:r>
    </w:p>
    <w:p w14:paraId="193D3D5E" w14:textId="77777777" w:rsidR="0024119B" w:rsidRPr="0069321F" w:rsidRDefault="0024119B" w:rsidP="0024119B">
      <w:r w:rsidRPr="0069321F">
        <w:t> </w:t>
      </w:r>
      <w:r w:rsidRPr="0069321F">
        <w:rPr>
          <w:color w:val="6E21BA"/>
        </w:rPr>
        <w:t>body:</w:t>
      </w:r>
      <w:r w:rsidRPr="0069321F">
        <w:t xml:space="preserve"> JSON.</w:t>
      </w:r>
      <w:r w:rsidRPr="0069321F">
        <w:rPr>
          <w:color w:val="C45B1C"/>
        </w:rPr>
        <w:t>stringify</w:t>
      </w:r>
      <w:r w:rsidRPr="0069321F">
        <w:t>({ email })</w:t>
      </w:r>
      <w:r w:rsidRPr="0069321F">
        <w:rPr>
          <w:color w:val="6E21BA"/>
        </w:rPr>
        <w:t>,</w:t>
      </w:r>
    </w:p>
    <w:p w14:paraId="5D68014F" w14:textId="77777777" w:rsidR="0024119B" w:rsidRPr="0069321F" w:rsidRDefault="0024119B" w:rsidP="0024119B">
      <w:r w:rsidRPr="0069321F">
        <w:t>})</w:t>
      </w:r>
    </w:p>
    <w:p w14:paraId="7A071C72" w14:textId="77777777" w:rsidR="0024119B" w:rsidRPr="0069321F" w:rsidRDefault="0024119B" w:rsidP="0024119B">
      <w:r w:rsidRPr="0069321F">
        <w:rPr>
          <w:color w:val="C45B1C"/>
        </w:rPr>
        <w:t>setMode</w:t>
      </w:r>
      <w:r w:rsidRPr="0069321F">
        <w:t>(data.</w:t>
      </w:r>
      <w:r w:rsidRPr="0069321F">
        <w:rPr>
          <w:color w:val="6E21BA"/>
        </w:rPr>
        <w:t>mode</w:t>
      </w:r>
      <w:r w:rsidRPr="0069321F">
        <w:t>)</w:t>
      </w:r>
    </w:p>
    <w:p w14:paraId="7DDB3F11" w14:textId="77777777" w:rsidR="0024119B" w:rsidRDefault="0024119B" w:rsidP="0024119B">
      <w:r w:rsidRPr="0069321F">
        <w:rPr>
          <w:color w:val="C45B1C"/>
        </w:rPr>
        <w:t>setUserRole</w:t>
      </w:r>
      <w:r w:rsidRPr="0069321F">
        <w:t>(data.</w:t>
      </w:r>
      <w:r w:rsidRPr="0069321F">
        <w:rPr>
          <w:color w:val="6E21BA"/>
        </w:rPr>
        <w:t>role</w:t>
      </w:r>
      <w:r w:rsidRPr="0069321F">
        <w:t>)</w:t>
      </w:r>
    </w:p>
    <w:p w14:paraId="5F0F608A" w14:textId="77777777" w:rsidR="0024119B" w:rsidRDefault="0024119B" w:rsidP="0024119B"/>
    <w:p w14:paraId="6BF78797" w14:textId="4C9FA289" w:rsidR="0024119B" w:rsidRPr="00D30D1F" w:rsidRDefault="00746587" w:rsidP="00746587">
      <w:pPr>
        <w:pStyle w:val="Heading5"/>
        <w:spacing w:line="360" w:lineRule="auto"/>
      </w:pPr>
      <w:r>
        <w:t xml:space="preserve">3. </w:t>
      </w:r>
      <w:r w:rsidR="0024119B">
        <w:t>Toggle A/B Testing Mode (XAI vs Baseline)</w:t>
      </w:r>
    </w:p>
    <w:p w14:paraId="1219968E" w14:textId="77777777" w:rsidR="0024119B" w:rsidRPr="0069321F" w:rsidRDefault="0024119B" w:rsidP="0024119B">
      <w:r w:rsidRPr="0069321F">
        <w:rPr>
          <w:color w:val="6E21BA"/>
        </w:rPr>
        <w:t>const</w:t>
      </w:r>
      <w:r w:rsidRPr="0069321F">
        <w:t xml:space="preserve"> [mode</w:t>
      </w:r>
      <w:r w:rsidRPr="0069321F">
        <w:rPr>
          <w:color w:val="6E21BA"/>
        </w:rPr>
        <w:t>,</w:t>
      </w:r>
      <w:r w:rsidRPr="0069321F">
        <w:t xml:space="preserve"> setMode] </w:t>
      </w:r>
      <w:r w:rsidRPr="0069321F">
        <w:rPr>
          <w:color w:val="6E21BA"/>
        </w:rPr>
        <w:t>=</w:t>
      </w:r>
      <w:r w:rsidRPr="0069321F">
        <w:t xml:space="preserve"> </w:t>
      </w:r>
      <w:r w:rsidRPr="0069321F">
        <w:rPr>
          <w:color w:val="C45B1C"/>
        </w:rPr>
        <w:t>useState</w:t>
      </w:r>
      <w:r w:rsidRPr="0069321F">
        <w:t>&lt;</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gt;(</w:t>
      </w:r>
    </w:p>
    <w:p w14:paraId="7AB1923C" w14:textId="77777777" w:rsidR="0024119B" w:rsidRPr="0069321F" w:rsidRDefault="0024119B" w:rsidP="0024119B">
      <w:r w:rsidRPr="0069321F">
        <w:t> (localStorage.</w:t>
      </w:r>
      <w:r w:rsidRPr="0069321F">
        <w:rPr>
          <w:color w:val="C45B1C"/>
        </w:rPr>
        <w:t>getItem</w:t>
      </w:r>
      <w:r w:rsidRPr="0069321F">
        <w:t>(</w:t>
      </w:r>
      <w:r w:rsidRPr="0069321F">
        <w:rPr>
          <w:color w:val="187B34"/>
        </w:rPr>
        <w:t>'chat_mode'</w:t>
      </w:r>
      <w:r w:rsidRPr="0069321F">
        <w:t xml:space="preserve">) </w:t>
      </w:r>
      <w:r w:rsidRPr="0069321F">
        <w:rPr>
          <w:color w:val="6E21BA"/>
        </w:rPr>
        <w:t>as</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09440109" w14:textId="77777777" w:rsidR="0024119B" w:rsidRPr="0069321F" w:rsidRDefault="0024119B" w:rsidP="0024119B">
      <w:r w:rsidRPr="0069321F">
        <w:t>)</w:t>
      </w:r>
    </w:p>
    <w:p w14:paraId="10E865B4" w14:textId="77777777" w:rsidR="0024119B" w:rsidRPr="0069321F" w:rsidRDefault="0024119B" w:rsidP="0024119B"/>
    <w:p w14:paraId="3E925D0B" w14:textId="77777777" w:rsidR="0024119B" w:rsidRPr="0069321F" w:rsidRDefault="0024119B" w:rsidP="0024119B">
      <w:r w:rsidRPr="0069321F">
        <w:rPr>
          <w:color w:val="6E21BA"/>
        </w:rPr>
        <w:t>const</w:t>
      </w:r>
      <w:r w:rsidRPr="0069321F">
        <w:t xml:space="preserve"> </w:t>
      </w:r>
      <w:r w:rsidRPr="0069321F">
        <w:rPr>
          <w:color w:val="C45B1C"/>
        </w:rPr>
        <w:t>toggleMode</w:t>
      </w:r>
      <w:r w:rsidRPr="0069321F">
        <w:t xml:space="preserve"> </w:t>
      </w:r>
      <w:r w:rsidRPr="0069321F">
        <w:rPr>
          <w:color w:val="6E21BA"/>
        </w:rPr>
        <w:t>=</w:t>
      </w:r>
      <w:r w:rsidRPr="0069321F">
        <w:t xml:space="preserve"> () </w:t>
      </w:r>
      <w:r w:rsidRPr="0069321F">
        <w:rPr>
          <w:color w:val="6E21BA"/>
        </w:rPr>
        <w:t>=&gt;</w:t>
      </w:r>
      <w:r w:rsidRPr="0069321F">
        <w:t xml:space="preserve"> {</w:t>
      </w:r>
    </w:p>
    <w:p w14:paraId="100840BF" w14:textId="77777777" w:rsidR="0024119B" w:rsidRPr="0069321F" w:rsidRDefault="0024119B" w:rsidP="0024119B">
      <w:r w:rsidRPr="0069321F">
        <w:t> </w:t>
      </w:r>
      <w:r w:rsidRPr="0069321F">
        <w:rPr>
          <w:color w:val="6E21BA"/>
        </w:rPr>
        <w:t>const</w:t>
      </w:r>
      <w:r w:rsidRPr="0069321F">
        <w:t xml:space="preserve"> newMode </w:t>
      </w:r>
      <w:r w:rsidRPr="0069321F">
        <w:rPr>
          <w:color w:val="6E21BA"/>
        </w:rPr>
        <w:t>=</w:t>
      </w:r>
      <w:r w:rsidRPr="0069321F">
        <w:t xml:space="preserve"> mode </w:t>
      </w:r>
      <w:r w:rsidRPr="0069321F">
        <w:rPr>
          <w:color w:val="6E21BA"/>
        </w:rPr>
        <w:t>===</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27A89962" w14:textId="77777777" w:rsidR="0024119B" w:rsidRPr="0069321F" w:rsidRDefault="0024119B" w:rsidP="0024119B">
      <w:r w:rsidRPr="0069321F">
        <w:t> </w:t>
      </w:r>
      <w:r w:rsidRPr="0069321F">
        <w:rPr>
          <w:color w:val="C45B1C"/>
        </w:rPr>
        <w:t>setMode</w:t>
      </w:r>
      <w:r w:rsidRPr="0069321F">
        <w:t>(newMode)</w:t>
      </w:r>
    </w:p>
    <w:p w14:paraId="0A110EB6" w14:textId="77777777" w:rsidR="0024119B" w:rsidRPr="0069321F" w:rsidRDefault="0024119B" w:rsidP="0024119B">
      <w:r w:rsidRPr="0069321F">
        <w:t> localStorage.</w:t>
      </w:r>
      <w:r w:rsidRPr="0069321F">
        <w:rPr>
          <w:color w:val="C45B1C"/>
        </w:rPr>
        <w:t>setItem</w:t>
      </w:r>
      <w:r w:rsidRPr="0069321F">
        <w:t>(</w:t>
      </w:r>
      <w:r w:rsidRPr="0069321F">
        <w:rPr>
          <w:color w:val="187B34"/>
        </w:rPr>
        <w:t>'chat_mode'</w:t>
      </w:r>
      <w:r w:rsidRPr="0069321F">
        <w:rPr>
          <w:color w:val="6E21BA"/>
        </w:rPr>
        <w:t>,</w:t>
      </w:r>
      <w:r w:rsidRPr="0069321F">
        <w:t xml:space="preserve"> newMode)</w:t>
      </w:r>
    </w:p>
    <w:p w14:paraId="4B6E01E1" w14:textId="77777777" w:rsidR="0024119B" w:rsidRDefault="0024119B" w:rsidP="0024119B">
      <w:r w:rsidRPr="0069321F">
        <w:t>}</w:t>
      </w:r>
    </w:p>
    <w:p w14:paraId="5417E9D2" w14:textId="77777777" w:rsidR="006126CC" w:rsidRDefault="006126CC" w:rsidP="0024119B"/>
    <w:p w14:paraId="1B6D684A" w14:textId="77777777" w:rsidR="006126CC" w:rsidRPr="000E16B3" w:rsidRDefault="006126CC" w:rsidP="006126CC">
      <w:pPr>
        <w:pStyle w:val="Heading5"/>
        <w:spacing w:line="360" w:lineRule="auto"/>
      </w:pPr>
      <w:r>
        <w:lastRenderedPageBreak/>
        <w:t>4. Chat History Loading (Supabase)</w:t>
      </w:r>
    </w:p>
    <w:p w14:paraId="46CDA03B"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 data }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supabase</w:t>
      </w:r>
    </w:p>
    <w:p w14:paraId="5988D82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from</w:t>
      </w:r>
      <w:r w:rsidRPr="00DC2299">
        <w:rPr>
          <w:color w:val="666666"/>
          <w:sz w:val="22"/>
          <w:szCs w:val="22"/>
        </w:rPr>
        <w:t>(</w:t>
      </w:r>
      <w:r w:rsidRPr="00DC2299">
        <w:rPr>
          <w:color w:val="187B34"/>
          <w:sz w:val="22"/>
          <w:szCs w:val="22"/>
        </w:rPr>
        <w:t>'chat_history'</w:t>
      </w:r>
      <w:r w:rsidRPr="00DC2299">
        <w:rPr>
          <w:color w:val="666666"/>
          <w:sz w:val="22"/>
          <w:szCs w:val="22"/>
        </w:rPr>
        <w:t>)</w:t>
      </w:r>
    </w:p>
    <w:p w14:paraId="71D9B033"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lect</w:t>
      </w:r>
      <w:r w:rsidRPr="00DC2299">
        <w:rPr>
          <w:color w:val="666666"/>
          <w:sz w:val="22"/>
          <w:szCs w:val="22"/>
        </w:rPr>
        <w:t>(</w:t>
      </w:r>
      <w:r w:rsidRPr="00DC2299">
        <w:rPr>
          <w:color w:val="187B34"/>
          <w:sz w:val="22"/>
          <w:szCs w:val="22"/>
        </w:rPr>
        <w:t>'sender, message, context, prediction'</w:t>
      </w:r>
      <w:r w:rsidRPr="00DC2299">
        <w:rPr>
          <w:color w:val="666666"/>
          <w:sz w:val="22"/>
          <w:szCs w:val="22"/>
        </w:rPr>
        <w:t>)</w:t>
      </w:r>
    </w:p>
    <w:p w14:paraId="474998C7"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eq</w:t>
      </w:r>
      <w:r w:rsidRPr="00DC2299">
        <w:rPr>
          <w:color w:val="666666"/>
          <w:sz w:val="22"/>
          <w:szCs w:val="22"/>
        </w:rPr>
        <w:t>(</w:t>
      </w:r>
      <w:r w:rsidRPr="00DC2299">
        <w:rPr>
          <w:color w:val="187B34"/>
          <w:sz w:val="22"/>
          <w:szCs w:val="22"/>
        </w:rPr>
        <w:t>'user_email'</w:t>
      </w:r>
      <w:r w:rsidRPr="00DC2299">
        <w:rPr>
          <w:color w:val="6E21BA"/>
          <w:sz w:val="22"/>
          <w:szCs w:val="22"/>
        </w:rPr>
        <w:t>,</w:t>
      </w:r>
      <w:r w:rsidRPr="00DC2299">
        <w:rPr>
          <w:color w:val="666666"/>
          <w:sz w:val="22"/>
          <w:szCs w:val="22"/>
        </w:rPr>
        <w:t xml:space="preserve"> email)</w:t>
      </w:r>
    </w:p>
    <w:p w14:paraId="6D76D4B2" w14:textId="77777777" w:rsidR="006126CC" w:rsidRDefault="006126CC" w:rsidP="006126CC">
      <w:pPr>
        <w:spacing w:line="360" w:lineRule="auto"/>
        <w:rPr>
          <w:sz w:val="22"/>
          <w:szCs w:val="22"/>
        </w:rPr>
      </w:pPr>
      <w:r w:rsidRPr="00DC2299">
        <w:rPr>
          <w:color w:val="666666"/>
          <w:sz w:val="22"/>
          <w:szCs w:val="22"/>
        </w:rPr>
        <w:t> .</w:t>
      </w:r>
      <w:r w:rsidRPr="00DC2299">
        <w:rPr>
          <w:color w:val="C45B1C"/>
          <w:sz w:val="22"/>
          <w:szCs w:val="22"/>
        </w:rPr>
        <w:t>order</w:t>
      </w:r>
      <w:r w:rsidRPr="00DC2299">
        <w:rPr>
          <w:color w:val="666666"/>
          <w:sz w:val="22"/>
          <w:szCs w:val="22"/>
        </w:rPr>
        <w:t>(</w:t>
      </w:r>
      <w:r w:rsidRPr="00DC2299">
        <w:rPr>
          <w:color w:val="187B34"/>
          <w:sz w:val="22"/>
          <w:szCs w:val="22"/>
        </w:rPr>
        <w:t>'timestamp'</w:t>
      </w:r>
      <w:r w:rsidRPr="00DC2299">
        <w:rPr>
          <w:color w:val="6E21BA"/>
          <w:sz w:val="22"/>
          <w:szCs w:val="22"/>
        </w:rPr>
        <w:t>,</w:t>
      </w:r>
      <w:r w:rsidRPr="00DC2299">
        <w:rPr>
          <w:color w:val="666666"/>
          <w:sz w:val="22"/>
          <w:szCs w:val="22"/>
        </w:rPr>
        <w:t xml:space="preserve"> { </w:t>
      </w:r>
      <w:r w:rsidRPr="00DC2299">
        <w:rPr>
          <w:color w:val="6E21BA"/>
          <w:sz w:val="22"/>
          <w:szCs w:val="22"/>
        </w:rPr>
        <w:t>ascending:</w:t>
      </w:r>
      <w:r w:rsidRPr="00DC2299">
        <w:rPr>
          <w:color w:val="666666"/>
          <w:sz w:val="22"/>
          <w:szCs w:val="22"/>
        </w:rPr>
        <w:t xml:space="preserve"> </w:t>
      </w:r>
      <w:r w:rsidRPr="00DC2299">
        <w:rPr>
          <w:color w:val="187B34"/>
          <w:sz w:val="22"/>
          <w:szCs w:val="22"/>
        </w:rPr>
        <w:t>true</w:t>
      </w:r>
      <w:r w:rsidRPr="00DC2299">
        <w:rPr>
          <w:color w:val="666666"/>
          <w:sz w:val="22"/>
          <w:szCs w:val="22"/>
        </w:rPr>
        <w:t xml:space="preserve"> })</w:t>
      </w:r>
    </w:p>
    <w:p w14:paraId="02CA98AB" w14:textId="77777777" w:rsidR="006126CC" w:rsidRDefault="006126CC" w:rsidP="006126CC"/>
    <w:p w14:paraId="314F9018" w14:textId="77777777" w:rsidR="006126CC" w:rsidRPr="005A34D5" w:rsidRDefault="006126CC" w:rsidP="006126CC">
      <w:pPr>
        <w:pStyle w:val="Heading5"/>
        <w:spacing w:line="360" w:lineRule="auto"/>
      </w:pPr>
      <w:r>
        <w:t>5. Chat Input and FAQ Answering</w:t>
      </w:r>
    </w:p>
    <w:p w14:paraId="5457B67F"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sendMessag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i/>
          <w:iCs/>
          <w:color w:val="6E21BA"/>
          <w:sz w:val="22"/>
          <w:szCs w:val="22"/>
        </w:rPr>
        <w:t>async</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4401057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user'</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trimmed }])</w:t>
      </w:r>
    </w:p>
    <w:p w14:paraId="763AC20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user'</w:t>
      </w:r>
      <w:r w:rsidRPr="00DC2299">
        <w:rPr>
          <w:color w:val="6E21BA"/>
          <w:sz w:val="22"/>
          <w:szCs w:val="22"/>
        </w:rPr>
        <w:t>,</w:t>
      </w:r>
      <w:r w:rsidRPr="00DC2299">
        <w:rPr>
          <w:color w:val="666666"/>
          <w:sz w:val="22"/>
          <w:szCs w:val="22"/>
        </w:rPr>
        <w:t xml:space="preserve"> trimmed)</w:t>
      </w:r>
    </w:p>
    <w:p w14:paraId="47334C2E" w14:textId="77777777" w:rsidR="006126CC" w:rsidRPr="00DC2299" w:rsidRDefault="006126CC" w:rsidP="006126CC">
      <w:pPr>
        <w:spacing w:line="360" w:lineRule="auto"/>
        <w:rPr>
          <w:sz w:val="22"/>
          <w:szCs w:val="22"/>
        </w:rPr>
      </w:pPr>
    </w:p>
    <w:p w14:paraId="15FE6A4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faq/answer`</w:t>
      </w:r>
      <w:r w:rsidRPr="00DC2299">
        <w:rPr>
          <w:color w:val="6E21BA"/>
          <w:sz w:val="22"/>
          <w:szCs w:val="22"/>
        </w:rPr>
        <w:t>,</w:t>
      </w:r>
      <w:r w:rsidRPr="00DC2299">
        <w:rPr>
          <w:color w:val="666666"/>
          <w:sz w:val="22"/>
          <w:szCs w:val="22"/>
        </w:rPr>
        <w:t xml:space="preserve"> {</w:t>
      </w:r>
    </w:p>
    <w:p w14:paraId="5C4049B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29599B9F"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xml:space="preserve">({ </w:t>
      </w:r>
      <w:r w:rsidRPr="00DC2299">
        <w:rPr>
          <w:color w:val="6E21BA"/>
          <w:sz w:val="22"/>
          <w:szCs w:val="22"/>
        </w:rPr>
        <w:t>query:</w:t>
      </w:r>
      <w:r w:rsidRPr="00DC2299">
        <w:rPr>
          <w:color w:val="666666"/>
          <w:sz w:val="22"/>
          <w:szCs w:val="22"/>
        </w:rPr>
        <w:t xml:space="preserve"> trimmed</w:t>
      </w:r>
      <w:r w:rsidRPr="00DC2299">
        <w:rPr>
          <w:color w:val="6E21BA"/>
          <w:sz w:val="22"/>
          <w:szCs w:val="22"/>
        </w:rPr>
        <w:t>,</w:t>
      </w:r>
      <w:r w:rsidRPr="00DC2299">
        <w:rPr>
          <w:color w:val="666666"/>
          <w:sz w:val="22"/>
          <w:szCs w:val="22"/>
        </w:rPr>
        <w:t xml:space="preserve"> </w:t>
      </w:r>
      <w:r w:rsidRPr="00DC2299">
        <w:rPr>
          <w:color w:val="6E21BA"/>
          <w:sz w:val="22"/>
          <w:szCs w:val="22"/>
        </w:rPr>
        <w:t>user_email:</w:t>
      </w:r>
      <w:r w:rsidRPr="00DC2299">
        <w:rPr>
          <w:color w:val="666666"/>
          <w:sz w:val="22"/>
          <w:szCs w:val="22"/>
        </w:rPr>
        <w:t xml:space="preserve"> email })</w:t>
      </w:r>
      <w:r w:rsidRPr="00DC2299">
        <w:rPr>
          <w:color w:val="6E21BA"/>
          <w:sz w:val="22"/>
          <w:szCs w:val="22"/>
        </w:rPr>
        <w:t>,</w:t>
      </w:r>
    </w:p>
    <w:p w14:paraId="6DB3F2EF" w14:textId="77777777" w:rsidR="006126CC" w:rsidRPr="00DC2299" w:rsidRDefault="006126CC" w:rsidP="006126CC">
      <w:pPr>
        <w:spacing w:line="360" w:lineRule="auto"/>
        <w:rPr>
          <w:sz w:val="22"/>
          <w:szCs w:val="22"/>
        </w:rPr>
      </w:pPr>
      <w:r w:rsidRPr="00DC2299">
        <w:rPr>
          <w:color w:val="666666"/>
          <w:sz w:val="22"/>
          <w:szCs w:val="22"/>
        </w:rPr>
        <w:t> })</w:t>
      </w:r>
    </w:p>
    <w:p w14:paraId="2B7BA24D" w14:textId="77777777" w:rsidR="006126CC" w:rsidRPr="00DC2299" w:rsidRDefault="006126CC" w:rsidP="006126CC">
      <w:pPr>
        <w:spacing w:line="360" w:lineRule="auto"/>
        <w:rPr>
          <w:sz w:val="22"/>
          <w:szCs w:val="22"/>
        </w:rPr>
      </w:pPr>
    </w:p>
    <w:p w14:paraId="410E37F8"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data.</w:t>
      </w:r>
      <w:r w:rsidRPr="00DC2299">
        <w:rPr>
          <w:color w:val="6E21BA"/>
          <w:sz w:val="22"/>
          <w:szCs w:val="22"/>
        </w:rPr>
        <w:t>answer</w:t>
      </w:r>
      <w:r w:rsidRPr="00DC2299">
        <w:rPr>
          <w:color w:val="666666"/>
          <w:sz w:val="22"/>
          <w:szCs w:val="22"/>
        </w:rPr>
        <w:t xml:space="preserve"> }])</w:t>
      </w:r>
    </w:p>
    <w:p w14:paraId="5985F05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bot'</w:t>
      </w:r>
      <w:r w:rsidRPr="00DC2299">
        <w:rPr>
          <w:color w:val="6E21BA"/>
          <w:sz w:val="22"/>
          <w:szCs w:val="22"/>
        </w:rPr>
        <w:t>,</w:t>
      </w:r>
      <w:r w:rsidRPr="00DC2299">
        <w:rPr>
          <w:color w:val="666666"/>
          <w:sz w:val="22"/>
          <w:szCs w:val="22"/>
        </w:rPr>
        <w:t xml:space="preserve"> data.</w:t>
      </w:r>
      <w:r w:rsidRPr="00DC2299">
        <w:rPr>
          <w:color w:val="6E21BA"/>
          <w:sz w:val="22"/>
          <w:szCs w:val="22"/>
        </w:rPr>
        <w:t>answer</w:t>
      </w:r>
      <w:r w:rsidRPr="00DC2299">
        <w:rPr>
          <w:color w:val="666666"/>
          <w:sz w:val="22"/>
          <w:szCs w:val="22"/>
        </w:rPr>
        <w:t>)</w:t>
      </w:r>
    </w:p>
    <w:p w14:paraId="026161B8" w14:textId="77777777" w:rsidR="006126CC" w:rsidRDefault="006126CC" w:rsidP="006126CC">
      <w:pPr>
        <w:spacing w:line="360" w:lineRule="auto"/>
        <w:rPr>
          <w:sz w:val="22"/>
          <w:szCs w:val="22"/>
        </w:rPr>
      </w:pPr>
      <w:r w:rsidRPr="00DC2299">
        <w:rPr>
          <w:color w:val="666666"/>
          <w:sz w:val="22"/>
          <w:szCs w:val="22"/>
        </w:rPr>
        <w:t>}</w:t>
      </w:r>
    </w:p>
    <w:p w14:paraId="121A0A90" w14:textId="77777777" w:rsidR="006126CC" w:rsidRDefault="006126CC" w:rsidP="0024119B"/>
    <w:p w14:paraId="3E1BD5BA" w14:textId="77777777" w:rsidR="006126CC" w:rsidRPr="00083036" w:rsidRDefault="006126CC" w:rsidP="006126CC">
      <w:pPr>
        <w:pStyle w:val="Heading5"/>
        <w:spacing w:line="360" w:lineRule="auto"/>
      </w:pPr>
      <w:r>
        <w:t>6. Scroll-to-Bottom Behaviour</w:t>
      </w:r>
    </w:p>
    <w:p w14:paraId="4CE30474" w14:textId="77777777" w:rsidR="006126CC" w:rsidRDefault="006126CC" w:rsidP="006126CC"/>
    <w:p w14:paraId="3C2EC5B6" w14:textId="77777777" w:rsidR="006126CC" w:rsidRPr="00DC2299" w:rsidRDefault="006126CC" w:rsidP="006126CC">
      <w:pPr>
        <w:spacing w:line="360" w:lineRule="auto"/>
        <w:rPr>
          <w:sz w:val="22"/>
          <w:szCs w:val="22"/>
        </w:rPr>
      </w:pPr>
      <w:r w:rsidRPr="00DC2299">
        <w:rPr>
          <w:color w:val="C45B1C"/>
          <w:sz w:val="22"/>
          <w:szCs w:val="22"/>
        </w:rPr>
        <w:t>useEffect</w:t>
      </w:r>
      <w:r w:rsidRPr="00DC2299">
        <w:rPr>
          <w:color w:val="666666"/>
          <w:sz w:val="22"/>
          <w:szCs w:val="22"/>
        </w:rPr>
        <w:t xml:space="preserve">(() </w:t>
      </w:r>
      <w:r w:rsidRPr="00DC2299">
        <w:rPr>
          <w:color w:val="6E21BA"/>
          <w:sz w:val="22"/>
          <w:szCs w:val="22"/>
        </w:rPr>
        <w:t>=&gt;</w:t>
      </w:r>
      <w:r w:rsidRPr="00DC2299">
        <w:rPr>
          <w:color w:val="666666"/>
          <w:sz w:val="22"/>
          <w:szCs w:val="22"/>
        </w:rPr>
        <w:t xml:space="preserve"> {</w:t>
      </w:r>
    </w:p>
    <w:p w14:paraId="69639C59" w14:textId="77777777" w:rsidR="006126CC" w:rsidRPr="00DC2299" w:rsidRDefault="006126CC" w:rsidP="006126CC">
      <w:pPr>
        <w:spacing w:line="360" w:lineRule="auto"/>
        <w:rPr>
          <w:sz w:val="22"/>
          <w:szCs w:val="22"/>
        </w:rPr>
      </w:pPr>
      <w:r w:rsidRPr="00DC2299">
        <w:rPr>
          <w:color w:val="666666"/>
          <w:sz w:val="22"/>
          <w:szCs w:val="22"/>
        </w:rPr>
        <w:t> messagesEndRef.</w:t>
      </w:r>
      <w:r w:rsidRPr="00DC2299">
        <w:rPr>
          <w:color w:val="6E21BA"/>
          <w:sz w:val="22"/>
          <w:szCs w:val="22"/>
        </w:rPr>
        <w:t>current</w:t>
      </w:r>
      <w:r w:rsidRPr="00DC2299">
        <w:rPr>
          <w:color w:val="666666"/>
          <w:sz w:val="22"/>
          <w:szCs w:val="22"/>
        </w:rPr>
        <w:t>?.</w:t>
      </w:r>
      <w:r w:rsidRPr="00DC2299">
        <w:rPr>
          <w:color w:val="C45B1C"/>
          <w:sz w:val="22"/>
          <w:szCs w:val="22"/>
        </w:rPr>
        <w:t>scrollIntoView</w:t>
      </w:r>
      <w:r w:rsidRPr="00DC2299">
        <w:rPr>
          <w:color w:val="666666"/>
          <w:sz w:val="22"/>
          <w:szCs w:val="22"/>
        </w:rPr>
        <w:t xml:space="preserve">({ </w:t>
      </w:r>
      <w:r w:rsidRPr="00DC2299">
        <w:rPr>
          <w:color w:val="6E21BA"/>
          <w:sz w:val="22"/>
          <w:szCs w:val="22"/>
        </w:rPr>
        <w:t>behavior:</w:t>
      </w:r>
      <w:r w:rsidRPr="00DC2299">
        <w:rPr>
          <w:color w:val="666666"/>
          <w:sz w:val="22"/>
          <w:szCs w:val="22"/>
        </w:rPr>
        <w:t xml:space="preserve"> </w:t>
      </w:r>
      <w:r w:rsidRPr="00DC2299">
        <w:rPr>
          <w:color w:val="187B34"/>
          <w:sz w:val="22"/>
          <w:szCs w:val="22"/>
        </w:rPr>
        <w:t>'smooth'</w:t>
      </w:r>
      <w:r w:rsidRPr="00DC2299">
        <w:rPr>
          <w:color w:val="666666"/>
          <w:sz w:val="22"/>
          <w:szCs w:val="22"/>
        </w:rPr>
        <w:t xml:space="preserve"> })</w:t>
      </w:r>
    </w:p>
    <w:p w14:paraId="2D71FC3E" w14:textId="77777777" w:rsidR="006126CC" w:rsidRPr="00DC2299" w:rsidRDefault="006126CC" w:rsidP="006126CC">
      <w:pPr>
        <w:spacing w:line="360" w:lineRule="auto"/>
        <w:rPr>
          <w:sz w:val="22"/>
          <w:szCs w:val="22"/>
        </w:rPr>
      </w:pPr>
      <w:r w:rsidRPr="00DC2299">
        <w:rPr>
          <w:color w:val="666666"/>
          <w:sz w:val="22"/>
          <w:szCs w:val="22"/>
        </w:rPr>
        <w:t>}</w:t>
      </w:r>
      <w:r w:rsidRPr="00DC2299">
        <w:rPr>
          <w:color w:val="6E21BA"/>
          <w:sz w:val="22"/>
          <w:szCs w:val="22"/>
        </w:rPr>
        <w: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thinking])</w:t>
      </w:r>
    </w:p>
    <w:p w14:paraId="3227DB7B" w14:textId="77777777" w:rsidR="006126CC" w:rsidRDefault="006126CC" w:rsidP="0024119B"/>
    <w:p w14:paraId="372223FC" w14:textId="77777777" w:rsidR="006126CC" w:rsidRPr="00DC2299" w:rsidRDefault="006126CC" w:rsidP="006126CC">
      <w:pPr>
        <w:pStyle w:val="Heading5"/>
        <w:spacing w:line="360" w:lineRule="auto"/>
        <w:rPr>
          <w:sz w:val="22"/>
          <w:szCs w:val="22"/>
        </w:rPr>
      </w:pPr>
      <w:r>
        <w:rPr>
          <w:sz w:val="22"/>
          <w:szCs w:val="22"/>
        </w:rPr>
        <w:lastRenderedPageBreak/>
        <w:t xml:space="preserve">7. </w:t>
      </w:r>
      <w:r w:rsidRPr="00DC2299">
        <w:rPr>
          <w:sz w:val="22"/>
          <w:szCs w:val="22"/>
        </w:rPr>
        <w:t>Dropdown Menu and Admin Functions</w:t>
      </w:r>
    </w:p>
    <w:p w14:paraId="32EEF7CF" w14:textId="77777777" w:rsidR="00690F66" w:rsidRDefault="006126CC" w:rsidP="00690F66">
      <w:pPr>
        <w:keepNext/>
        <w:jc w:val="center"/>
      </w:pPr>
      <w:r w:rsidRPr="00DC2299">
        <w:rPr>
          <w:sz w:val="22"/>
          <w:szCs w:val="22"/>
        </w:rPr>
        <w:fldChar w:fldCharType="begin"/>
      </w:r>
      <w:r w:rsidRPr="00DC2299">
        <w:rPr>
          <w:sz w:val="22"/>
          <w:szCs w:val="22"/>
        </w:rP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rsidRPr="00DC2299">
        <w:rPr>
          <w:sz w:val="22"/>
          <w:szCs w:val="22"/>
        </w:rPr>
        <w:fldChar w:fldCharType="separate"/>
      </w:r>
      <w:r w:rsidRPr="00DC2299">
        <w:rPr>
          <w:noProof/>
          <w:sz w:val="22"/>
          <w:szCs w:val="22"/>
        </w:rPr>
        <w:drawing>
          <wp:inline distT="0" distB="0" distL="0" distR="0" wp14:anchorId="184C3822" wp14:editId="3F123164">
            <wp:extent cx="2838450" cy="2281515"/>
            <wp:effectExtent l="0" t="0" r="0" b="508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81815" cy="2316371"/>
                    </a:xfrm>
                    <a:prstGeom prst="rect">
                      <a:avLst/>
                    </a:prstGeom>
                    <a:noFill/>
                    <a:ln>
                      <a:noFill/>
                    </a:ln>
                  </pic:spPr>
                </pic:pic>
              </a:graphicData>
            </a:graphic>
          </wp:inline>
        </w:drawing>
      </w:r>
      <w:r w:rsidRPr="00DC2299">
        <w:rPr>
          <w:sz w:val="22"/>
          <w:szCs w:val="22"/>
        </w:rPr>
        <w:fldChar w:fldCharType="end"/>
      </w:r>
    </w:p>
    <w:p w14:paraId="33CB525D" w14:textId="62232D1D" w:rsidR="006126CC" w:rsidRDefault="00690F66" w:rsidP="00690F66">
      <w:pPr>
        <w:pStyle w:val="Caption"/>
        <w:jc w:val="center"/>
      </w:pPr>
      <w:r>
        <w:t xml:space="preserve">Appendix </w:t>
      </w:r>
      <w:r>
        <w:fldChar w:fldCharType="begin"/>
      </w:r>
      <w:r>
        <w:instrText xml:space="preserve"> SEQ Appendix \* ARABIC </w:instrText>
      </w:r>
      <w:r>
        <w:fldChar w:fldCharType="separate"/>
      </w:r>
      <w:r>
        <w:rPr>
          <w:noProof/>
        </w:rPr>
        <w:t>30</w:t>
      </w:r>
      <w:r>
        <w:rPr>
          <w:noProof/>
        </w:rPr>
        <w:fldChar w:fldCharType="end"/>
      </w:r>
    </w:p>
    <w:p w14:paraId="1A238F22" w14:textId="77777777" w:rsidR="006126CC" w:rsidRDefault="006126CC" w:rsidP="006126CC"/>
    <w:p w14:paraId="6136BA8E"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 xml:space="preserve"> </w:t>
      </w:r>
      <w:r w:rsidRPr="00DC2299">
        <w:rPr>
          <w:color w:val="6E21BA"/>
          <w:sz w:val="22"/>
          <w:szCs w:val="22"/>
        </w:rPr>
        <w:t>className=</w:t>
      </w:r>
      <w:r w:rsidRPr="00DC2299">
        <w:rPr>
          <w:color w:val="187B34"/>
          <w:sz w:val="22"/>
          <w:szCs w:val="22"/>
        </w:rPr>
        <w:t>"dropdown-menu"</w:t>
      </w:r>
      <w:r w:rsidRPr="00DC2299">
        <w:rPr>
          <w:color w:val="666666"/>
          <w:sz w:val="22"/>
          <w:szCs w:val="22"/>
        </w:rPr>
        <w:t>&gt;</w:t>
      </w:r>
    </w:p>
    <w:p w14:paraId="0B9FC410"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toggleMode}</w:t>
      </w:r>
      <w:r w:rsidRPr="00DC2299">
        <w:rPr>
          <w:color w:val="666666"/>
          <w:sz w:val="22"/>
          <w:szCs w:val="22"/>
        </w:rPr>
        <w:t>&gt;Toggle Mode&lt;/</w:t>
      </w:r>
      <w:r w:rsidRPr="00DC2299">
        <w:rPr>
          <w:color w:val="6E21BA"/>
          <w:sz w:val="22"/>
          <w:szCs w:val="22"/>
        </w:rPr>
        <w:t>button</w:t>
      </w:r>
      <w:r w:rsidRPr="00DC2299">
        <w:rPr>
          <w:color w:val="666666"/>
          <w:sz w:val="22"/>
          <w:szCs w:val="22"/>
        </w:rPr>
        <w:t>&gt;</w:t>
      </w:r>
    </w:p>
    <w:p w14:paraId="0B315190" w14:textId="77777777" w:rsidR="006126CC" w:rsidRPr="00DC2299" w:rsidRDefault="006126CC" w:rsidP="006126CC">
      <w:pPr>
        <w:spacing w:line="360" w:lineRule="auto"/>
        <w:rPr>
          <w:sz w:val="22"/>
          <w:szCs w:val="22"/>
        </w:rPr>
      </w:pPr>
      <w:r w:rsidRPr="00DC2299">
        <w:rPr>
          <w:color w:val="666666"/>
          <w:sz w:val="22"/>
          <w:szCs w:val="22"/>
        </w:rPr>
        <w:t> {userRole === 'admin' &amp;&amp; &lt;</w:t>
      </w:r>
      <w:r w:rsidRPr="00DC2299">
        <w:rPr>
          <w:color w:val="6E21BA"/>
          <w:sz w:val="22"/>
          <w:szCs w:val="22"/>
        </w:rPr>
        <w:t>button</w:t>
      </w:r>
      <w:r w:rsidRPr="00DC2299">
        <w:rPr>
          <w:color w:val="666666"/>
          <w:sz w:val="22"/>
          <w:szCs w:val="22"/>
        </w:rPr>
        <w:t xml:space="preserve"> </w:t>
      </w:r>
      <w:r w:rsidRPr="00DC2299">
        <w:rPr>
          <w:color w:val="6E21BA"/>
          <w:sz w:val="22"/>
          <w:szCs w:val="22"/>
        </w:rPr>
        <w:t>onClick={()</w:t>
      </w:r>
      <w:r w:rsidRPr="00DC2299">
        <w:rPr>
          <w:color w:val="666666"/>
          <w:sz w:val="22"/>
          <w:szCs w:val="22"/>
        </w:rPr>
        <w:t xml:space="preserve"> </w:t>
      </w:r>
      <w:r w:rsidRPr="00DC2299">
        <w:rPr>
          <w:color w:val="A91E1E"/>
          <w:sz w:val="22"/>
          <w:szCs w:val="22"/>
        </w:rPr>
        <w:t>=</w:t>
      </w:r>
      <w:r w:rsidRPr="00DC2299">
        <w:rPr>
          <w:color w:val="666666"/>
          <w:sz w:val="22"/>
          <w:szCs w:val="22"/>
        </w:rPr>
        <w:t>&gt; router.push('/admin')}&gt;Admin Panel&lt;/</w:t>
      </w:r>
      <w:r w:rsidRPr="00DC2299">
        <w:rPr>
          <w:color w:val="6E21BA"/>
          <w:sz w:val="22"/>
          <w:szCs w:val="22"/>
        </w:rPr>
        <w:t>button</w:t>
      </w:r>
      <w:r w:rsidRPr="00DC2299">
        <w:rPr>
          <w:color w:val="666666"/>
          <w:sz w:val="22"/>
          <w:szCs w:val="22"/>
        </w:rPr>
        <w:t>&gt;}</w:t>
      </w:r>
    </w:p>
    <w:p w14:paraId="7E12BA2E"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signOut}</w:t>
      </w:r>
      <w:r w:rsidRPr="00DC2299">
        <w:rPr>
          <w:color w:val="666666"/>
          <w:sz w:val="22"/>
          <w:szCs w:val="22"/>
        </w:rPr>
        <w:t>&gt;Sign Out&lt;/</w:t>
      </w:r>
      <w:r w:rsidRPr="00DC2299">
        <w:rPr>
          <w:color w:val="6E21BA"/>
          <w:sz w:val="22"/>
          <w:szCs w:val="22"/>
        </w:rPr>
        <w:t>button</w:t>
      </w:r>
      <w:r w:rsidRPr="00DC2299">
        <w:rPr>
          <w:color w:val="666666"/>
          <w:sz w:val="22"/>
          <w:szCs w:val="22"/>
        </w:rPr>
        <w:t>&gt;</w:t>
      </w:r>
    </w:p>
    <w:p w14:paraId="2F7D71BF"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gt;</w:t>
      </w:r>
    </w:p>
    <w:p w14:paraId="7A81699A" w14:textId="77777777" w:rsidR="006126CC" w:rsidRDefault="006126CC" w:rsidP="006126CC"/>
    <w:p w14:paraId="51BD2225" w14:textId="77777777" w:rsidR="006126CC" w:rsidRPr="001A36D9" w:rsidRDefault="006126CC" w:rsidP="006126CC">
      <w:pPr>
        <w:pStyle w:val="Heading5"/>
        <w:spacing w:line="360" w:lineRule="auto"/>
      </w:pPr>
      <w:r>
        <w:t>8. Rendering Bot Messages + SHAP Formatting</w:t>
      </w:r>
    </w:p>
    <w:p w14:paraId="5FD3C02E"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formatted </w:t>
      </w:r>
      <w:r w:rsidRPr="00322E54">
        <w:rPr>
          <w:color w:val="6E21BA"/>
          <w:sz w:val="22"/>
          <w:szCs w:val="22"/>
        </w:rPr>
        <w:t>=</w:t>
      </w:r>
      <w:r w:rsidRPr="00322E54">
        <w:rPr>
          <w:color w:val="666666"/>
          <w:sz w:val="22"/>
          <w:szCs w:val="22"/>
        </w:rPr>
        <w:t xml:space="preserve"> isDetailed</w:t>
      </w:r>
    </w:p>
    <w:p w14:paraId="59807D46"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3152DB1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w:t>
      </w:r>
      <w:r w:rsidRPr="00322E54">
        <w:rPr>
          <w:color w:val="6E21BA"/>
          <w:sz w:val="22"/>
          <w:szCs w:val="22"/>
        </w:rPr>
        <w:t>*?</w:t>
      </w:r>
      <w:r w:rsidRPr="00322E54">
        <w:rPr>
          <w:color w:val="187B34"/>
          <w:sz w:val="22"/>
          <w:szCs w:val="22"/>
        </w:rPr>
        <w:t>)\*\*/</w:t>
      </w:r>
      <w:r w:rsidRPr="00322E54">
        <w:rPr>
          <w:color w:val="6E21BA"/>
          <w:sz w:val="22"/>
          <w:szCs w:val="22"/>
        </w:rPr>
        <w:t>g,</w:t>
      </w:r>
      <w:r w:rsidRPr="00322E54">
        <w:rPr>
          <w:color w:val="666666"/>
          <w:sz w:val="22"/>
          <w:szCs w:val="22"/>
        </w:rPr>
        <w:t xml:space="preserve"> </w:t>
      </w:r>
      <w:r w:rsidRPr="00322E54">
        <w:rPr>
          <w:color w:val="187B34"/>
          <w:sz w:val="22"/>
          <w:szCs w:val="22"/>
        </w:rPr>
        <w:t>'&lt;b&gt;$1&lt;/b&gt;'</w:t>
      </w:r>
      <w:r w:rsidRPr="00322E54">
        <w:rPr>
          <w:color w:val="666666"/>
          <w:sz w:val="22"/>
          <w:szCs w:val="22"/>
        </w:rPr>
        <w:t>)</w:t>
      </w:r>
    </w:p>
    <w:p w14:paraId="52ABFA70"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 /</w:t>
      </w:r>
      <w:r w:rsidRPr="00322E54">
        <w:rPr>
          <w:color w:val="6E21BA"/>
          <w:sz w:val="22"/>
          <w:szCs w:val="22"/>
        </w:rPr>
        <w:t>g,</w:t>
      </w:r>
      <w:r w:rsidRPr="00322E54">
        <w:rPr>
          <w:color w:val="666666"/>
          <w:sz w:val="22"/>
          <w:szCs w:val="22"/>
        </w:rPr>
        <w:t xml:space="preserve"> </w:t>
      </w:r>
      <w:r w:rsidRPr="00322E54">
        <w:rPr>
          <w:color w:val="187B34"/>
          <w:sz w:val="22"/>
          <w:szCs w:val="22"/>
        </w:rPr>
        <w:t>'• '</w:t>
      </w:r>
      <w:r w:rsidRPr="00322E54">
        <w:rPr>
          <w:color w:val="666666"/>
          <w:sz w:val="22"/>
          <w:szCs w:val="22"/>
        </w:rPr>
        <w:t>)</w:t>
      </w:r>
    </w:p>
    <w:p w14:paraId="2AB388E9"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n/</w:t>
      </w:r>
      <w:r w:rsidRPr="00322E54">
        <w:rPr>
          <w:color w:val="6E21BA"/>
          <w:sz w:val="22"/>
          <w:szCs w:val="22"/>
        </w:rPr>
        <w:t>g,</w:t>
      </w:r>
      <w:r w:rsidRPr="00322E54">
        <w:rPr>
          <w:color w:val="666666"/>
          <w:sz w:val="22"/>
          <w:szCs w:val="22"/>
        </w:rPr>
        <w:t xml:space="preserve"> </w:t>
      </w:r>
      <w:r w:rsidRPr="00322E54">
        <w:rPr>
          <w:color w:val="187B34"/>
          <w:sz w:val="22"/>
          <w:szCs w:val="22"/>
        </w:rPr>
        <w:t>'&lt;br/&gt;'</w:t>
      </w:r>
      <w:r w:rsidRPr="00322E54">
        <w:rPr>
          <w:color w:val="666666"/>
          <w:sz w:val="22"/>
          <w:szCs w:val="22"/>
        </w:rPr>
        <w:t>)</w:t>
      </w:r>
    </w:p>
    <w:p w14:paraId="44980D8A"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2E5612F6" w14:textId="77777777" w:rsidR="006126CC" w:rsidRDefault="006126CC" w:rsidP="0024119B"/>
    <w:p w14:paraId="520EA574" w14:textId="77777777" w:rsidR="006126CC" w:rsidRPr="00F94802" w:rsidRDefault="006126CC" w:rsidP="006126CC">
      <w:pPr>
        <w:pStyle w:val="Heading5"/>
        <w:spacing w:line="360" w:lineRule="auto"/>
      </w:pPr>
      <w:r>
        <w:lastRenderedPageBreak/>
        <w:t>9. Loan Decision Survey Trigger</w:t>
      </w:r>
    </w:p>
    <w:p w14:paraId="1C6A2606" w14:textId="77777777" w:rsidR="00690F66" w:rsidRDefault="006126CC" w:rsidP="00690F66">
      <w:pPr>
        <w:keepNext/>
        <w:jc w:val="center"/>
      </w:pPr>
      <w:r w:rsidRPr="00322E54">
        <w:rPr>
          <w:sz w:val="22"/>
          <w:szCs w:val="22"/>
        </w:rPr>
        <w:fldChar w:fldCharType="begin"/>
      </w:r>
      <w:r w:rsidRPr="00322E54">
        <w:rPr>
          <w:sz w:val="22"/>
          <w:szCs w:val="22"/>
        </w:rP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rsidRPr="00322E54">
        <w:rPr>
          <w:sz w:val="22"/>
          <w:szCs w:val="22"/>
        </w:rPr>
        <w:fldChar w:fldCharType="separate"/>
      </w:r>
      <w:r w:rsidRPr="00322E54">
        <w:rPr>
          <w:noProof/>
          <w:sz w:val="22"/>
          <w:szCs w:val="22"/>
        </w:rPr>
        <w:drawing>
          <wp:inline distT="0" distB="0" distL="0" distR="0" wp14:anchorId="6FA407A3" wp14:editId="02C5ED7B">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rsidRPr="00322E54">
        <w:rPr>
          <w:sz w:val="22"/>
          <w:szCs w:val="22"/>
        </w:rPr>
        <w:fldChar w:fldCharType="end"/>
      </w:r>
    </w:p>
    <w:p w14:paraId="16EE45EF" w14:textId="005FD8F1" w:rsidR="006126CC" w:rsidRDefault="00690F66" w:rsidP="00690F66">
      <w:pPr>
        <w:pStyle w:val="Caption"/>
        <w:rPr>
          <w:sz w:val="22"/>
          <w:szCs w:val="22"/>
        </w:rPr>
      </w:pPr>
      <w:r>
        <w:t xml:space="preserve">Appendix </w:t>
      </w:r>
      <w:r>
        <w:fldChar w:fldCharType="begin"/>
      </w:r>
      <w:r>
        <w:instrText xml:space="preserve"> SEQ Appendix \* ARABIC </w:instrText>
      </w:r>
      <w:r>
        <w:fldChar w:fldCharType="separate"/>
      </w:r>
      <w:r>
        <w:rPr>
          <w:noProof/>
        </w:rPr>
        <w:t>31</w:t>
      </w:r>
      <w:r>
        <w:rPr>
          <w:noProof/>
        </w:rPr>
        <w:fldChar w:fldCharType="end"/>
      </w:r>
    </w:p>
    <w:p w14:paraId="4DFD9FCA"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isLoanDecision </w:t>
      </w:r>
      <w:r w:rsidRPr="00322E54">
        <w:rPr>
          <w:color w:val="6E21BA"/>
          <w:sz w:val="22"/>
          <w:szCs w:val="22"/>
        </w:rPr>
        <w:t>=</w:t>
      </w:r>
    </w:p>
    <w:p w14:paraId="15E7EA8B"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sender</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bot'</w:t>
      </w:r>
      <w:r w:rsidRPr="00322E54">
        <w:rPr>
          <w:color w:val="666666"/>
          <w:sz w:val="22"/>
          <w:szCs w:val="22"/>
        </w:rPr>
        <w:t xml:space="preserve"> </w:t>
      </w:r>
      <w:r w:rsidRPr="00322E54">
        <w:rPr>
          <w:color w:val="6E21BA"/>
          <w:sz w:val="22"/>
          <w:szCs w:val="22"/>
        </w:rPr>
        <w:t>&amp;&amp;</w:t>
      </w:r>
    </w:p>
    <w:p w14:paraId="7D1D8805"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con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66666"/>
          <w:sz w:val="22"/>
          <w:szCs w:val="22"/>
        </w:rPr>
        <w:t xml:space="preserve"> </w:t>
      </w:r>
      <w:r w:rsidRPr="00322E54">
        <w:rPr>
          <w:color w:val="6E21BA"/>
          <w:sz w:val="22"/>
          <w:szCs w:val="22"/>
        </w:rPr>
        <w:t>&amp;&amp;</w:t>
      </w:r>
    </w:p>
    <w:p w14:paraId="70F82A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ypeof</w:t>
      </w:r>
      <w:r w:rsidRPr="00322E54">
        <w:rPr>
          <w:color w:val="666666"/>
          <w:sz w:val="22"/>
          <w:szCs w:val="22"/>
        </w:rPr>
        <w:t xml:space="preserve"> last.</w:t>
      </w:r>
      <w:r w:rsidRPr="00322E54">
        <w:rPr>
          <w:color w:val="6E21BA"/>
          <w:sz w:val="22"/>
          <w:szCs w:val="22"/>
        </w:rPr>
        <w:t>prediction</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string'</w:t>
      </w:r>
    </w:p>
    <w:p w14:paraId="7B82F538" w14:textId="77777777" w:rsidR="006126CC" w:rsidRPr="00322E54" w:rsidRDefault="006126CC" w:rsidP="006126CC">
      <w:pPr>
        <w:spacing w:line="360" w:lineRule="auto"/>
        <w:rPr>
          <w:sz w:val="22"/>
          <w:szCs w:val="22"/>
        </w:rPr>
      </w:pPr>
    </w:p>
    <w:p w14:paraId="6A065044" w14:textId="77777777" w:rsidR="006126CC" w:rsidRPr="00322E54" w:rsidRDefault="006126CC" w:rsidP="006126CC">
      <w:pPr>
        <w:spacing w:line="360" w:lineRule="auto"/>
        <w:rPr>
          <w:sz w:val="22"/>
          <w:szCs w:val="22"/>
        </w:rPr>
      </w:pPr>
      <w:r w:rsidRPr="00322E54">
        <w:rPr>
          <w:color w:val="666666"/>
          <w:sz w:val="22"/>
          <w:szCs w:val="22"/>
        </w:rPr>
        <w:t>surveyTimerRef.</w:t>
      </w:r>
      <w:r w:rsidRPr="00322E54">
        <w:rPr>
          <w:color w:val="6E21BA"/>
          <w:sz w:val="22"/>
          <w:szCs w:val="22"/>
        </w:rPr>
        <w:t>curren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C45B1C"/>
          <w:sz w:val="22"/>
          <w:szCs w:val="22"/>
        </w:rPr>
        <w:t>setTimeout</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0F42225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setSurveyOpen</w:t>
      </w:r>
      <w:r w:rsidRPr="00322E54">
        <w:rPr>
          <w:color w:val="666666"/>
          <w:sz w:val="22"/>
          <w:szCs w:val="22"/>
        </w:rPr>
        <w:t>(</w:t>
      </w:r>
      <w:r w:rsidRPr="00322E54">
        <w:rPr>
          <w:color w:val="187B34"/>
          <w:sz w:val="22"/>
          <w:szCs w:val="22"/>
        </w:rPr>
        <w:t>true</w:t>
      </w:r>
      <w:r w:rsidRPr="00322E54">
        <w:rPr>
          <w:color w:val="666666"/>
          <w:sz w:val="22"/>
          <w:szCs w:val="22"/>
        </w:rPr>
        <w:t>)</w:t>
      </w:r>
    </w:p>
    <w:p w14:paraId="772C0AB7" w14:textId="77777777" w:rsidR="006126CC" w:rsidRPr="00322E54" w:rsidRDefault="006126CC" w:rsidP="006126CC">
      <w:pPr>
        <w:spacing w:line="360" w:lineRule="auto"/>
        <w:rPr>
          <w:sz w:val="22"/>
          <w:szCs w:val="22"/>
        </w:rPr>
      </w:pPr>
      <w:r w:rsidRPr="00322E54">
        <w:rPr>
          <w:color w:val="666666"/>
          <w:sz w:val="22"/>
          <w:szCs w:val="22"/>
        </w:rPr>
        <w:t>}</w:t>
      </w:r>
      <w:r w:rsidRPr="00322E54">
        <w:rPr>
          <w:color w:val="6E21BA"/>
          <w:sz w:val="22"/>
          <w:szCs w:val="22"/>
        </w:rPr>
        <w:t>,</w:t>
      </w:r>
      <w:r w:rsidRPr="00322E54">
        <w:rPr>
          <w:color w:val="666666"/>
          <w:sz w:val="22"/>
          <w:szCs w:val="22"/>
        </w:rPr>
        <w:t xml:space="preserve"> </w:t>
      </w:r>
      <w:r w:rsidRPr="00322E54">
        <w:rPr>
          <w:color w:val="187B34"/>
          <w:sz w:val="22"/>
          <w:szCs w:val="22"/>
        </w:rPr>
        <w:t>8000</w:t>
      </w:r>
      <w:r w:rsidRPr="00322E54">
        <w:rPr>
          <w:color w:val="666666"/>
          <w:sz w:val="22"/>
          <w:szCs w:val="22"/>
        </w:rPr>
        <w:t>)</w:t>
      </w:r>
    </w:p>
    <w:p w14:paraId="1CD10E92" w14:textId="77777777" w:rsidR="006126CC" w:rsidRDefault="006126CC" w:rsidP="0024119B"/>
    <w:p w14:paraId="4397BBB5" w14:textId="77777777" w:rsidR="006126CC" w:rsidRPr="00F110E4" w:rsidRDefault="006126CC" w:rsidP="006126CC">
      <w:pPr>
        <w:pStyle w:val="Heading5"/>
        <w:spacing w:line="360" w:lineRule="auto"/>
      </w:pPr>
      <w:r>
        <w:t>10. Trust Survey Submission</w:t>
      </w:r>
    </w:p>
    <w:p w14:paraId="2F08E67F" w14:textId="77777777" w:rsidR="006126CC" w:rsidRPr="00322E54" w:rsidRDefault="006126CC" w:rsidP="006126CC">
      <w:pPr>
        <w:spacing w:line="360" w:lineRule="auto"/>
        <w:rPr>
          <w:sz w:val="22"/>
          <w:szCs w:val="22"/>
        </w:rPr>
      </w:pPr>
      <w:r w:rsidRPr="00322E54">
        <w:rPr>
          <w:color w:val="6E21BA"/>
          <w:sz w:val="22"/>
          <w:szCs w:val="22"/>
        </w:rPr>
        <w:t>await</w:t>
      </w:r>
      <w:r w:rsidRPr="00322E54">
        <w:rPr>
          <w:color w:val="666666"/>
          <w:sz w:val="22"/>
          <w:szCs w:val="22"/>
        </w:rPr>
        <w:t xml:space="preserve"> </w:t>
      </w:r>
      <w:r w:rsidRPr="00322E54">
        <w:rPr>
          <w:color w:val="C45B1C"/>
          <w:sz w:val="22"/>
          <w:szCs w:val="22"/>
        </w:rPr>
        <w:t>apiFetch</w:t>
      </w:r>
      <w:r w:rsidRPr="00322E54">
        <w:rPr>
          <w:color w:val="666666"/>
          <w:sz w:val="22"/>
          <w:szCs w:val="22"/>
        </w:rPr>
        <w:t>(</w:t>
      </w:r>
      <w:r w:rsidRPr="00322E54">
        <w:rPr>
          <w:color w:val="187B34"/>
          <w:sz w:val="22"/>
          <w:szCs w:val="22"/>
        </w:rPr>
        <w:t>`/api/v1/survey/loan-trust`</w:t>
      </w:r>
      <w:r w:rsidRPr="00322E54">
        <w:rPr>
          <w:color w:val="6E21BA"/>
          <w:sz w:val="22"/>
          <w:szCs w:val="22"/>
        </w:rPr>
        <w:t>,</w:t>
      </w:r>
      <w:r w:rsidRPr="00322E54">
        <w:rPr>
          <w:color w:val="666666"/>
          <w:sz w:val="22"/>
          <w:szCs w:val="22"/>
        </w:rPr>
        <w:t xml:space="preserve"> {</w:t>
      </w:r>
    </w:p>
    <w:p w14:paraId="037F6484"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method:</w:t>
      </w:r>
      <w:r w:rsidRPr="00322E54">
        <w:rPr>
          <w:color w:val="666666"/>
          <w:sz w:val="22"/>
          <w:szCs w:val="22"/>
        </w:rPr>
        <w:t xml:space="preserve"> </w:t>
      </w:r>
      <w:r w:rsidRPr="00322E54">
        <w:rPr>
          <w:color w:val="187B34"/>
          <w:sz w:val="22"/>
          <w:szCs w:val="22"/>
        </w:rPr>
        <w:t>'POST'</w:t>
      </w:r>
      <w:r w:rsidRPr="00322E54">
        <w:rPr>
          <w:color w:val="6E21BA"/>
          <w:sz w:val="22"/>
          <w:szCs w:val="22"/>
        </w:rPr>
        <w:t>,</w:t>
      </w:r>
    </w:p>
    <w:p w14:paraId="493FCF4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body:</w:t>
      </w:r>
      <w:r w:rsidRPr="00322E54">
        <w:rPr>
          <w:color w:val="666666"/>
          <w:sz w:val="22"/>
          <w:szCs w:val="22"/>
        </w:rPr>
        <w:t xml:space="preserve"> JSON.</w:t>
      </w:r>
      <w:r w:rsidRPr="00322E54">
        <w:rPr>
          <w:color w:val="C45B1C"/>
          <w:sz w:val="22"/>
          <w:szCs w:val="22"/>
        </w:rPr>
        <w:t>stringify</w:t>
      </w:r>
      <w:r w:rsidRPr="00322E54">
        <w:rPr>
          <w:color w:val="666666"/>
          <w:sz w:val="22"/>
          <w:szCs w:val="22"/>
        </w:rPr>
        <w:t>({</w:t>
      </w:r>
    </w:p>
    <w:p w14:paraId="2FFFC0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user_email:</w:t>
      </w:r>
      <w:r w:rsidRPr="00322E54">
        <w:rPr>
          <w:color w:val="666666"/>
          <w:sz w:val="22"/>
          <w:szCs w:val="22"/>
        </w:rPr>
        <w:t xml:space="preserve"> email</w:t>
      </w:r>
      <w:r w:rsidRPr="00322E54">
        <w:rPr>
          <w:color w:val="6E21BA"/>
          <w:sz w:val="22"/>
          <w:szCs w:val="22"/>
        </w:rPr>
        <w:t>,</w:t>
      </w:r>
    </w:p>
    <w:p w14:paraId="0197CC7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variant:</w:t>
      </w:r>
      <w:r w:rsidRPr="00322E54">
        <w:rPr>
          <w:color w:val="666666"/>
          <w:sz w:val="22"/>
          <w:szCs w:val="22"/>
        </w:rPr>
        <w:t xml:space="preserve"> mode</w:t>
      </w:r>
      <w:r w:rsidRPr="00322E54">
        <w:rPr>
          <w:color w:val="6E21BA"/>
          <w:sz w:val="22"/>
          <w:szCs w:val="22"/>
        </w:rPr>
        <w:t>,</w:t>
      </w:r>
    </w:p>
    <w:p w14:paraId="378B985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prediction:</w:t>
      </w:r>
      <w:r w:rsidRPr="00322E54">
        <w:rPr>
          <w:color w:val="666666"/>
          <w:sz w:val="22"/>
          <w:szCs w:val="22"/>
        </w:rPr>
        <w:t xml:space="preserve"> pendingSurveyPrediction</w:t>
      </w:r>
      <w:r w:rsidRPr="00322E54">
        <w:rPr>
          <w:color w:val="6E21BA"/>
          <w:sz w:val="22"/>
          <w:szCs w:val="22"/>
        </w:rPr>
        <w:t>,</w:t>
      </w:r>
    </w:p>
    <w:p w14:paraId="01603AC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rust:</w:t>
      </w:r>
      <w:r w:rsidRPr="00322E54">
        <w:rPr>
          <w:color w:val="666666"/>
          <w:sz w:val="22"/>
          <w:szCs w:val="22"/>
        </w:rPr>
        <w:t xml:space="preserve"> payload.</w:t>
      </w:r>
      <w:r w:rsidRPr="00322E54">
        <w:rPr>
          <w:color w:val="6E21BA"/>
          <w:sz w:val="22"/>
          <w:szCs w:val="22"/>
        </w:rPr>
        <w:t>trust,</w:t>
      </w:r>
    </w:p>
    <w:p w14:paraId="63BB4B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feedback:</w:t>
      </w:r>
      <w:r w:rsidRPr="00322E54">
        <w:rPr>
          <w:color w:val="666666"/>
          <w:sz w:val="22"/>
          <w:szCs w:val="22"/>
        </w:rPr>
        <w:t xml:space="preserve"> payload.</w:t>
      </w:r>
      <w:r w:rsidRPr="00322E54">
        <w:rPr>
          <w:color w:val="6E21BA"/>
          <w:sz w:val="22"/>
          <w:szCs w:val="22"/>
        </w:rPr>
        <w:t>feedback,</w:t>
      </w:r>
    </w:p>
    <w:p w14:paraId="234BF5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p>
    <w:p w14:paraId="34251E52" w14:textId="77777777" w:rsidR="006126CC" w:rsidRPr="00322E54" w:rsidRDefault="006126CC" w:rsidP="006126CC">
      <w:pPr>
        <w:spacing w:line="360" w:lineRule="auto"/>
        <w:rPr>
          <w:sz w:val="22"/>
          <w:szCs w:val="22"/>
        </w:rPr>
      </w:pPr>
      <w:r w:rsidRPr="00322E54">
        <w:rPr>
          <w:color w:val="666666"/>
          <w:sz w:val="22"/>
          <w:szCs w:val="22"/>
        </w:rPr>
        <w:t>})</w:t>
      </w:r>
    </w:p>
    <w:p w14:paraId="0F08F83F" w14:textId="77777777" w:rsidR="006126CC" w:rsidRDefault="006126CC" w:rsidP="006126CC"/>
    <w:p w14:paraId="66285529" w14:textId="77777777" w:rsidR="006126CC" w:rsidRDefault="006126CC" w:rsidP="006126CC">
      <w:pPr>
        <w:pStyle w:val="Heading5"/>
        <w:spacing w:line="360" w:lineRule="auto"/>
      </w:pPr>
      <w:r>
        <w:t>11. “Apply for a Loan” Floating Button</w:t>
      </w:r>
    </w:p>
    <w:p w14:paraId="345802A7" w14:textId="77777777" w:rsidR="006126CC" w:rsidRPr="00322E54" w:rsidRDefault="006126CC" w:rsidP="006126CC">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 xml:space="preserve"> </w:t>
      </w:r>
      <w:r w:rsidRPr="00322E54">
        <w:rPr>
          <w:color w:val="6E21BA"/>
          <w:sz w:val="22"/>
          <w:szCs w:val="22"/>
        </w:rPr>
        <w:t>onClick={()</w:t>
      </w:r>
      <w:r w:rsidRPr="00322E54">
        <w:rPr>
          <w:color w:val="666666"/>
          <w:sz w:val="22"/>
          <w:szCs w:val="22"/>
        </w:rPr>
        <w:t xml:space="preserve"> </w:t>
      </w:r>
      <w:r w:rsidRPr="00322E54">
        <w:rPr>
          <w:color w:val="A91E1E"/>
          <w:sz w:val="22"/>
          <w:szCs w:val="22"/>
        </w:rPr>
        <w:t>=</w:t>
      </w:r>
      <w:r w:rsidRPr="00322E54">
        <w:rPr>
          <w:color w:val="666666"/>
          <w:sz w:val="22"/>
          <w:szCs w:val="22"/>
        </w:rPr>
        <w:t>&gt; router.push('/loan-form')} className="floating-loan-btn"&gt;</w:t>
      </w:r>
    </w:p>
    <w:p w14:paraId="2F6A84B4" w14:textId="77777777" w:rsidR="006126CC" w:rsidRPr="00322E54" w:rsidRDefault="006126CC" w:rsidP="006126CC">
      <w:pPr>
        <w:spacing w:line="360" w:lineRule="auto"/>
        <w:rPr>
          <w:sz w:val="22"/>
          <w:szCs w:val="22"/>
        </w:rPr>
      </w:pPr>
      <w:r w:rsidRPr="00322E54">
        <w:rPr>
          <w:color w:val="666666"/>
          <w:sz w:val="22"/>
          <w:szCs w:val="22"/>
        </w:rPr>
        <w:lastRenderedPageBreak/>
        <w:t> Apply for a Loan</w:t>
      </w:r>
    </w:p>
    <w:p w14:paraId="2471C489" w14:textId="77777777" w:rsidR="006126CC" w:rsidRDefault="006126CC" w:rsidP="006126CC">
      <w:pPr>
        <w:spacing w:line="360" w:lineRule="auto"/>
        <w:rPr>
          <w:color w:val="666666"/>
          <w:sz w:val="22"/>
          <w:szCs w:val="22"/>
        </w:rPr>
      </w:pPr>
      <w:r w:rsidRPr="00322E54">
        <w:rPr>
          <w:color w:val="666666"/>
          <w:sz w:val="22"/>
          <w:szCs w:val="22"/>
        </w:rPr>
        <w:t>&lt;/</w:t>
      </w:r>
      <w:r w:rsidRPr="00322E54">
        <w:rPr>
          <w:color w:val="6E21BA"/>
          <w:sz w:val="22"/>
          <w:szCs w:val="22"/>
        </w:rPr>
        <w:t>button</w:t>
      </w:r>
      <w:r w:rsidRPr="00322E54">
        <w:rPr>
          <w:color w:val="666666"/>
          <w:sz w:val="22"/>
          <w:szCs w:val="22"/>
        </w:rPr>
        <w:t>&gt;</w:t>
      </w:r>
    </w:p>
    <w:p w14:paraId="3B8D78C3" w14:textId="77777777" w:rsidR="006126CC" w:rsidRPr="00322E54" w:rsidRDefault="006126CC" w:rsidP="006126CC">
      <w:pPr>
        <w:spacing w:line="360" w:lineRule="auto"/>
        <w:rPr>
          <w:sz w:val="22"/>
          <w:szCs w:val="22"/>
        </w:rPr>
      </w:pPr>
    </w:p>
    <w:p w14:paraId="3D5EA522" w14:textId="77777777" w:rsidR="006126CC" w:rsidRDefault="006126CC" w:rsidP="006126CC">
      <w:pPr>
        <w:pStyle w:val="Heading5"/>
        <w:spacing w:line="360" w:lineRule="auto"/>
      </w:pPr>
      <w:r>
        <w:t>12. Chat Rendering Loop</w:t>
      </w:r>
    </w:p>
    <w:p w14:paraId="72F1F073" w14:textId="77777777" w:rsidR="006126CC" w:rsidRPr="00322E54" w:rsidRDefault="006126CC" w:rsidP="006126CC">
      <w:pPr>
        <w:spacing w:line="360" w:lineRule="auto"/>
        <w:rPr>
          <w:sz w:val="22"/>
          <w:szCs w:val="22"/>
        </w:rPr>
      </w:pPr>
      <w:r w:rsidRPr="00322E54">
        <w:rPr>
          <w:color w:val="666666"/>
          <w:sz w:val="22"/>
          <w:szCs w:val="22"/>
        </w:rPr>
        <w:t>{messages.</w:t>
      </w:r>
      <w:r w:rsidRPr="00322E54">
        <w:rPr>
          <w:color w:val="C45B1C"/>
          <w:sz w:val="22"/>
          <w:szCs w:val="22"/>
        </w:rPr>
        <w:t>map</w:t>
      </w:r>
      <w:r w:rsidRPr="00322E54">
        <w:rPr>
          <w:color w:val="666666"/>
          <w:sz w:val="22"/>
          <w:szCs w:val="22"/>
        </w:rPr>
        <w:t>((msg</w:t>
      </w:r>
      <w:r w:rsidRPr="00322E54">
        <w:rPr>
          <w:color w:val="6E21BA"/>
          <w:sz w:val="22"/>
          <w:szCs w:val="22"/>
        </w:rPr>
        <w:t>,</w:t>
      </w:r>
      <w:r w:rsidRPr="00322E54">
        <w:rPr>
          <w:color w:val="666666"/>
          <w:sz w:val="22"/>
          <w:szCs w:val="22"/>
        </w:rPr>
        <w:t xml:space="preserve"> i) </w:t>
      </w:r>
      <w:r w:rsidRPr="00322E54">
        <w:rPr>
          <w:color w:val="6E21BA"/>
          <w:sz w:val="22"/>
          <w:szCs w:val="22"/>
        </w:rPr>
        <w:t>=&gt;</w:t>
      </w:r>
      <w:r w:rsidRPr="00322E54">
        <w:rPr>
          <w:color w:val="666666"/>
          <w:sz w:val="22"/>
          <w:szCs w:val="22"/>
        </w:rPr>
        <w:t xml:space="preserve"> (</w:t>
      </w:r>
    </w:p>
    <w:p w14:paraId="46A26995"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 </w:t>
      </w:r>
      <w:r w:rsidRPr="00322E54">
        <w:rPr>
          <w:color w:val="6E21BA"/>
          <w:sz w:val="22"/>
          <w:szCs w:val="22"/>
        </w:rPr>
        <w:t>className=</w:t>
      </w:r>
      <w:r w:rsidRPr="00322E54">
        <w:rPr>
          <w:color w:val="666666"/>
          <w:sz w:val="22"/>
          <w:szCs w:val="22"/>
        </w:rPr>
        <w:t>{</w:t>
      </w:r>
      <w:r w:rsidRPr="00322E54">
        <w:rPr>
          <w:color w:val="187B34"/>
          <w:sz w:val="22"/>
          <w:szCs w:val="22"/>
        </w:rPr>
        <w:t xml:space="preserve">`chat-row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5FB9521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chat-avatar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638E475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avatar-initial"</w:t>
      </w:r>
      <w:r w:rsidRPr="00322E54">
        <w:rPr>
          <w:color w:val="666666"/>
          <w:sz w:val="22"/>
          <w:szCs w:val="22"/>
        </w:rPr>
        <w:t xml:space="preserve">&gt;{isBot </w:t>
      </w:r>
      <w:r w:rsidRPr="00322E54">
        <w:rPr>
          <w:color w:val="6E21BA"/>
          <w:sz w:val="22"/>
          <w:szCs w:val="22"/>
        </w:rPr>
        <w:t>?</w:t>
      </w:r>
      <w:r w:rsidRPr="00322E54">
        <w:rPr>
          <w:color w:val="666666"/>
          <w:sz w:val="22"/>
          <w:szCs w:val="22"/>
        </w:rPr>
        <w:t xml:space="preserve"> </w:t>
      </w:r>
      <w:r w:rsidRPr="00322E54">
        <w:rPr>
          <w:color w:val="187B34"/>
          <w:sz w:val="22"/>
          <w:szCs w:val="22"/>
        </w:rPr>
        <w:t>'A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U'</w:t>
      </w:r>
      <w:r w:rsidRPr="00322E54">
        <w:rPr>
          <w:color w:val="666666"/>
          <w:sz w:val="22"/>
          <w:szCs w:val="22"/>
        </w:rPr>
        <w:t>}&lt;/</w:t>
      </w:r>
      <w:r w:rsidRPr="00322E54">
        <w:rPr>
          <w:color w:val="6E21BA"/>
          <w:sz w:val="22"/>
          <w:szCs w:val="22"/>
        </w:rPr>
        <w:t>span</w:t>
      </w:r>
      <w:r w:rsidRPr="00322E54">
        <w:rPr>
          <w:color w:val="666666"/>
          <w:sz w:val="22"/>
          <w:szCs w:val="22"/>
        </w:rPr>
        <w:t>&gt;</w:t>
      </w:r>
    </w:p>
    <w:p w14:paraId="6452D2E7"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5871D802" w14:textId="77777777" w:rsidR="006126CC" w:rsidRPr="00322E54" w:rsidRDefault="006126CC" w:rsidP="006126CC">
      <w:pPr>
        <w:spacing w:line="360" w:lineRule="auto"/>
        <w:rPr>
          <w:sz w:val="22"/>
          <w:szCs w:val="22"/>
        </w:rPr>
      </w:pPr>
    </w:p>
    <w:p w14:paraId="2278BABE"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p>
    <w:p w14:paraId="0CA0C1B9"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className=</w:t>
      </w:r>
      <w:r w:rsidRPr="00322E54">
        <w:rPr>
          <w:color w:val="666666"/>
          <w:sz w:val="22"/>
          <w:szCs w:val="22"/>
        </w:rPr>
        <w:t>{</w:t>
      </w:r>
      <w:r w:rsidRPr="00322E54">
        <w:rPr>
          <w:color w:val="187B34"/>
          <w:sz w:val="22"/>
          <w:szCs w:val="22"/>
        </w:rPr>
        <w:t xml:space="preserve">`bubble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w:t>
      </w:r>
    </w:p>
    <w:p w14:paraId="0E34A09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dangerouslySetInnerHTML=</w:t>
      </w:r>
      <w:r w:rsidRPr="00322E54">
        <w:rPr>
          <w:color w:val="666666"/>
          <w:sz w:val="22"/>
          <w:szCs w:val="22"/>
        </w:rPr>
        <w:t xml:space="preserve">{{ </w:t>
      </w:r>
      <w:r w:rsidRPr="00322E54">
        <w:rPr>
          <w:color w:val="6E21BA"/>
          <w:sz w:val="22"/>
          <w:szCs w:val="22"/>
        </w:rPr>
        <w:t>__html:</w:t>
      </w:r>
      <w:r w:rsidRPr="00322E54">
        <w:rPr>
          <w:color w:val="666666"/>
          <w:sz w:val="22"/>
          <w:szCs w:val="22"/>
        </w:rPr>
        <w:t xml:space="preserve"> formatted }}</w:t>
      </w:r>
    </w:p>
    <w:p w14:paraId="140268A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gt;</w:t>
      </w:r>
    </w:p>
    <w:p w14:paraId="3B766CD2"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49398210" w14:textId="77777777" w:rsidR="006126CC" w:rsidRPr="00322E54" w:rsidRDefault="006126CC" w:rsidP="006126CC">
      <w:pPr>
        <w:spacing w:line="360" w:lineRule="auto"/>
        <w:rPr>
          <w:sz w:val="22"/>
          <w:szCs w:val="22"/>
        </w:rPr>
      </w:pPr>
      <w:r w:rsidRPr="00322E54">
        <w:rPr>
          <w:color w:val="666666"/>
          <w:sz w:val="22"/>
          <w:szCs w:val="22"/>
        </w:rPr>
        <w:t>))}</w:t>
      </w:r>
    </w:p>
    <w:p w14:paraId="3E3F8E7B" w14:textId="77777777" w:rsidR="006126CC" w:rsidRDefault="006126CC" w:rsidP="006126CC"/>
    <w:p w14:paraId="2749E964" w14:textId="77777777" w:rsidR="006126CC" w:rsidRDefault="006126CC" w:rsidP="006126CC">
      <w:pPr>
        <w:pStyle w:val="Heading5"/>
        <w:spacing w:line="360" w:lineRule="auto"/>
      </w:pPr>
      <w:r>
        <w:t>13. Full Page Render</w:t>
      </w:r>
    </w:p>
    <w:p w14:paraId="598B5999" w14:textId="77777777" w:rsidR="006126CC" w:rsidRPr="00322E54" w:rsidRDefault="006126CC" w:rsidP="006126CC">
      <w:pPr>
        <w:spacing w:line="360" w:lineRule="auto"/>
        <w:rPr>
          <w:sz w:val="22"/>
          <w:szCs w:val="22"/>
        </w:rPr>
      </w:pPr>
      <w:r w:rsidRPr="00322E54">
        <w:rPr>
          <w:color w:val="666666"/>
          <w:sz w:val="22"/>
          <w:szCs w:val="22"/>
        </w:rPr>
        <w:t>return (</w:t>
      </w:r>
    </w:p>
    <w:p w14:paraId="51F92C3B"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 xml:space="preserve"> </w:t>
      </w:r>
      <w:r w:rsidRPr="00322E54">
        <w:rPr>
          <w:color w:val="6E21BA"/>
          <w:sz w:val="22"/>
          <w:szCs w:val="22"/>
        </w:rPr>
        <w:t>className=</w:t>
      </w:r>
      <w:r w:rsidRPr="00322E54">
        <w:rPr>
          <w:color w:val="187B34"/>
          <w:sz w:val="22"/>
          <w:szCs w:val="22"/>
        </w:rPr>
        <w:t>"chat-container"</w:t>
      </w:r>
      <w:r w:rsidRPr="00322E54">
        <w:rPr>
          <w:color w:val="666666"/>
          <w:sz w:val="22"/>
          <w:szCs w:val="22"/>
        </w:rPr>
        <w:t>&gt;</w:t>
      </w:r>
    </w:p>
    <w:p w14:paraId="5F22B19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header</w:t>
      </w:r>
      <w:r w:rsidRPr="00322E54">
        <w:rPr>
          <w:color w:val="666666"/>
          <w:sz w:val="22"/>
          <w:szCs w:val="22"/>
        </w:rPr>
        <w:t xml:space="preserve"> </w:t>
      </w:r>
      <w:r w:rsidRPr="00322E54">
        <w:rPr>
          <w:color w:val="6E21BA"/>
          <w:sz w:val="22"/>
          <w:szCs w:val="22"/>
        </w:rPr>
        <w:t>className=</w:t>
      </w:r>
      <w:r w:rsidRPr="00322E54">
        <w:rPr>
          <w:color w:val="187B34"/>
          <w:sz w:val="22"/>
          <w:szCs w:val="22"/>
        </w:rPr>
        <w:t>"chat-header"</w:t>
      </w:r>
      <w:r w:rsidRPr="00322E54">
        <w:rPr>
          <w:color w:val="666666"/>
          <w:sz w:val="22"/>
          <w:szCs w:val="22"/>
        </w:rPr>
        <w:t>&gt;...&lt;/</w:t>
      </w:r>
      <w:r w:rsidRPr="00322E54">
        <w:rPr>
          <w:color w:val="6E21BA"/>
          <w:sz w:val="22"/>
          <w:szCs w:val="22"/>
        </w:rPr>
        <w:t>header</w:t>
      </w:r>
      <w:r w:rsidRPr="00322E54">
        <w:rPr>
          <w:color w:val="666666"/>
          <w:sz w:val="22"/>
          <w:szCs w:val="22"/>
        </w:rPr>
        <w:t>&gt;</w:t>
      </w:r>
    </w:p>
    <w:p w14:paraId="5104E09A"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ection</w:t>
      </w:r>
      <w:r w:rsidRPr="00322E54">
        <w:rPr>
          <w:color w:val="666666"/>
          <w:sz w:val="22"/>
          <w:szCs w:val="22"/>
        </w:rPr>
        <w:t xml:space="preserve"> </w:t>
      </w:r>
      <w:r w:rsidRPr="00322E54">
        <w:rPr>
          <w:color w:val="6E21BA"/>
          <w:sz w:val="22"/>
          <w:szCs w:val="22"/>
        </w:rPr>
        <w:t>className=</w:t>
      </w:r>
      <w:r w:rsidRPr="00322E54">
        <w:rPr>
          <w:color w:val="187B34"/>
          <w:sz w:val="22"/>
          <w:szCs w:val="22"/>
        </w:rPr>
        <w:t>"chat-box"</w:t>
      </w:r>
      <w:r w:rsidRPr="00322E54">
        <w:rPr>
          <w:color w:val="666666"/>
          <w:sz w:val="22"/>
          <w:szCs w:val="22"/>
        </w:rPr>
        <w:t>&gt;...&lt;/</w:t>
      </w:r>
      <w:r w:rsidRPr="00322E54">
        <w:rPr>
          <w:color w:val="6E21BA"/>
          <w:sz w:val="22"/>
          <w:szCs w:val="22"/>
        </w:rPr>
        <w:t>section</w:t>
      </w:r>
      <w:r w:rsidRPr="00322E54">
        <w:rPr>
          <w:color w:val="666666"/>
          <w:sz w:val="22"/>
          <w:szCs w:val="22"/>
        </w:rPr>
        <w:t>&gt;</w:t>
      </w:r>
    </w:p>
    <w:p w14:paraId="4329447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footer</w:t>
      </w:r>
      <w:r w:rsidRPr="00322E54">
        <w:rPr>
          <w:color w:val="666666"/>
          <w:sz w:val="22"/>
          <w:szCs w:val="22"/>
        </w:rPr>
        <w:t xml:space="preserve"> </w:t>
      </w:r>
      <w:r w:rsidRPr="00322E54">
        <w:rPr>
          <w:color w:val="6E21BA"/>
          <w:sz w:val="22"/>
          <w:szCs w:val="22"/>
        </w:rPr>
        <w:t>className=</w:t>
      </w:r>
      <w:r w:rsidRPr="00322E54">
        <w:rPr>
          <w:color w:val="187B34"/>
          <w:sz w:val="22"/>
          <w:szCs w:val="22"/>
        </w:rPr>
        <w:t>"input-bar"</w:t>
      </w:r>
      <w:r w:rsidRPr="00322E54">
        <w:rPr>
          <w:color w:val="666666"/>
          <w:sz w:val="22"/>
          <w:szCs w:val="22"/>
        </w:rPr>
        <w:t>&gt;...&lt;/</w:t>
      </w:r>
      <w:r w:rsidRPr="00322E54">
        <w:rPr>
          <w:color w:val="6E21BA"/>
          <w:sz w:val="22"/>
          <w:szCs w:val="22"/>
        </w:rPr>
        <w:t>footer</w:t>
      </w:r>
      <w:r w:rsidRPr="00322E54">
        <w:rPr>
          <w:color w:val="666666"/>
          <w:sz w:val="22"/>
          <w:szCs w:val="22"/>
        </w:rPr>
        <w:t>&gt;</w:t>
      </w:r>
    </w:p>
    <w:p w14:paraId="213579BB" w14:textId="77777777" w:rsidR="006126CC" w:rsidRPr="00322E54" w:rsidRDefault="006126CC" w:rsidP="006126CC">
      <w:pPr>
        <w:spacing w:line="360" w:lineRule="auto"/>
        <w:rPr>
          <w:sz w:val="22"/>
          <w:szCs w:val="22"/>
        </w:rPr>
      </w:pPr>
      <w:r w:rsidRPr="00322E54">
        <w:rPr>
          <w:color w:val="666666"/>
          <w:sz w:val="22"/>
          <w:szCs w:val="22"/>
        </w:rPr>
        <w:t>   {email &amp;&amp; &lt;</w:t>
      </w:r>
      <w:r w:rsidRPr="00322E54">
        <w:rPr>
          <w:color w:val="6E21BA"/>
          <w:sz w:val="22"/>
          <w:szCs w:val="22"/>
        </w:rPr>
        <w:t>button</w:t>
      </w:r>
      <w:r w:rsidRPr="00322E54">
        <w:rPr>
          <w:color w:val="666666"/>
          <w:sz w:val="22"/>
          <w:szCs w:val="22"/>
        </w:rPr>
        <w:t xml:space="preserve"> </w:t>
      </w:r>
      <w:r w:rsidRPr="00322E54">
        <w:rPr>
          <w:color w:val="6E21BA"/>
          <w:sz w:val="22"/>
          <w:szCs w:val="22"/>
        </w:rPr>
        <w:t>className=</w:t>
      </w:r>
      <w:r w:rsidRPr="00322E54">
        <w:rPr>
          <w:color w:val="187B34"/>
          <w:sz w:val="22"/>
          <w:szCs w:val="22"/>
        </w:rPr>
        <w:t>"floating-loan-btn"</w:t>
      </w:r>
      <w:r w:rsidRPr="00322E54">
        <w:rPr>
          <w:color w:val="666666"/>
          <w:sz w:val="22"/>
          <w:szCs w:val="22"/>
        </w:rPr>
        <w:t>&gt;Apply for a Loan&lt;/</w:t>
      </w:r>
      <w:r w:rsidRPr="00322E54">
        <w:rPr>
          <w:color w:val="6E21BA"/>
          <w:sz w:val="22"/>
          <w:szCs w:val="22"/>
        </w:rPr>
        <w:t>button</w:t>
      </w:r>
      <w:r w:rsidRPr="00322E54">
        <w:rPr>
          <w:color w:val="666666"/>
          <w:sz w:val="22"/>
          <w:szCs w:val="22"/>
        </w:rPr>
        <w:t>&gt;}</w:t>
      </w:r>
    </w:p>
    <w:p w14:paraId="1B8BBA40"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urveyModal</w:t>
      </w:r>
      <w:r w:rsidRPr="00322E54">
        <w:rPr>
          <w:color w:val="666666"/>
          <w:sz w:val="22"/>
          <w:szCs w:val="22"/>
        </w:rPr>
        <w:t xml:space="preserve"> </w:t>
      </w:r>
      <w:r w:rsidRPr="00322E54">
        <w:rPr>
          <w:color w:val="6E21BA"/>
          <w:sz w:val="22"/>
          <w:szCs w:val="22"/>
        </w:rPr>
        <w:t>...</w:t>
      </w:r>
      <w:r w:rsidRPr="00322E54">
        <w:rPr>
          <w:color w:val="666666"/>
          <w:sz w:val="22"/>
          <w:szCs w:val="22"/>
        </w:rPr>
        <w:t xml:space="preserve"> /&gt;</w:t>
      </w:r>
    </w:p>
    <w:p w14:paraId="5A74EF62"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gt;</w:t>
      </w:r>
    </w:p>
    <w:p w14:paraId="4485F8E2" w14:textId="696E42FE" w:rsidR="006126CC" w:rsidRPr="006126CC" w:rsidRDefault="006126CC" w:rsidP="006126CC">
      <w:pPr>
        <w:spacing w:line="360" w:lineRule="auto"/>
        <w:rPr>
          <w:color w:val="666666"/>
          <w:sz w:val="22"/>
          <w:szCs w:val="22"/>
        </w:rPr>
      </w:pPr>
      <w:r w:rsidRPr="00322E54">
        <w:rPr>
          <w:color w:val="666666"/>
          <w:sz w:val="22"/>
          <w:szCs w:val="22"/>
        </w:rPr>
        <w:t>)</w:t>
      </w:r>
    </w:p>
    <w:p w14:paraId="564B038E" w14:textId="718B2A4E" w:rsidR="0024119B" w:rsidRPr="0069321F" w:rsidRDefault="00555AC8" w:rsidP="0024119B">
      <w:r>
        <w:t>A</w:t>
      </w:r>
    </w:p>
    <w:p w14:paraId="16D4513B" w14:textId="7D50F6B3" w:rsidR="0024119B" w:rsidRPr="00AC3BC5" w:rsidRDefault="00AC3BC5" w:rsidP="00AC3BC5">
      <w:pPr>
        <w:pStyle w:val="Heading4"/>
        <w:spacing w:line="360" w:lineRule="auto"/>
      </w:pPr>
      <w:r>
        <w:rPr>
          <w:lang w:val="en-US"/>
        </w:rPr>
        <w:t xml:space="preserve">6.3.2.3 </w:t>
      </w:r>
      <w:r>
        <w:t>Loan Form</w:t>
      </w:r>
    </w:p>
    <w:p w14:paraId="3F7B3D44" w14:textId="2CDF0540" w:rsidR="0024119B" w:rsidRPr="00F512C9" w:rsidRDefault="0088420C" w:rsidP="0088420C">
      <w:pPr>
        <w:pStyle w:val="Heading5"/>
        <w:tabs>
          <w:tab w:val="num" w:pos="720"/>
        </w:tabs>
        <w:spacing w:line="360" w:lineRule="auto"/>
      </w:pPr>
      <w:r>
        <w:t xml:space="preserve">1. </w:t>
      </w:r>
      <w:r w:rsidR="0024119B">
        <w:t>Multi-Step Structure With Progress Bar</w:t>
      </w:r>
    </w:p>
    <w:p w14:paraId="75EA30D7" w14:textId="77777777" w:rsidR="0024119B" w:rsidRPr="0069321F" w:rsidRDefault="0024119B" w:rsidP="0024119B">
      <w:r w:rsidRPr="0069321F">
        <w:rPr>
          <w:color w:val="6E21BA"/>
        </w:rPr>
        <w:t>const</w:t>
      </w:r>
      <w:r w:rsidRPr="0069321F">
        <w:rPr>
          <w:color w:val="666666"/>
        </w:rPr>
        <w:t xml:space="preserve"> steps </w:t>
      </w:r>
      <w:r w:rsidRPr="0069321F">
        <w:rPr>
          <w:color w:val="6E21BA"/>
        </w:rPr>
        <w:t>=</w:t>
      </w:r>
      <w:r w:rsidRPr="0069321F">
        <w:rPr>
          <w:color w:val="666666"/>
        </w:rPr>
        <w:t xml:space="preserve"> [</w:t>
      </w:r>
      <w:r w:rsidRPr="0069321F">
        <w:t>'Personal'</w:t>
      </w:r>
      <w:r w:rsidRPr="0069321F">
        <w:rPr>
          <w:color w:val="6E21BA"/>
        </w:rPr>
        <w:t>,</w:t>
      </w:r>
      <w:r w:rsidRPr="0069321F">
        <w:rPr>
          <w:color w:val="666666"/>
        </w:rPr>
        <w:t xml:space="preserve"> </w:t>
      </w:r>
      <w:r w:rsidRPr="0069321F">
        <w:t>'Loan'</w:t>
      </w:r>
      <w:r w:rsidRPr="0069321F">
        <w:rPr>
          <w:color w:val="6E21BA"/>
        </w:rPr>
        <w:t>,</w:t>
      </w:r>
      <w:r w:rsidRPr="0069321F">
        <w:rPr>
          <w:color w:val="666666"/>
        </w:rPr>
        <w:t xml:space="preserve"> </w:t>
      </w:r>
      <w:r w:rsidRPr="0069321F">
        <w:t>'Credit'</w:t>
      </w:r>
      <w:r w:rsidRPr="0069321F">
        <w:rPr>
          <w:color w:val="6E21BA"/>
        </w:rPr>
        <w:t>,</w:t>
      </w:r>
      <w:r w:rsidRPr="0069321F">
        <w:rPr>
          <w:color w:val="666666"/>
        </w:rPr>
        <w:t xml:space="preserve"> </w:t>
      </w:r>
      <w:r w:rsidRPr="0069321F">
        <w:t>'Assets'</w:t>
      </w:r>
      <w:r w:rsidRPr="0069321F">
        <w:rPr>
          <w:color w:val="6E21BA"/>
        </w:rPr>
        <w:t>,</w:t>
      </w:r>
      <w:r w:rsidRPr="0069321F">
        <w:rPr>
          <w:color w:val="666666"/>
        </w:rPr>
        <w:t xml:space="preserve"> </w:t>
      </w:r>
      <w:r w:rsidRPr="0069321F">
        <w:t>'Review'</w:t>
      </w:r>
      <w:r w:rsidRPr="0069321F">
        <w:rPr>
          <w:color w:val="666666"/>
        </w:rPr>
        <w:t>]</w:t>
      </w:r>
    </w:p>
    <w:p w14:paraId="3460B1D3" w14:textId="77777777" w:rsidR="0024119B" w:rsidRPr="0069321F" w:rsidRDefault="0024119B" w:rsidP="0024119B"/>
    <w:p w14:paraId="7C92BFF1" w14:textId="77777777" w:rsidR="0024119B" w:rsidRPr="0069321F" w:rsidRDefault="0024119B" w:rsidP="0024119B">
      <w:r w:rsidRPr="0069321F">
        <w:rPr>
          <w:color w:val="6E21BA"/>
        </w:rPr>
        <w:t>const</w:t>
      </w:r>
      <w:r w:rsidRPr="0069321F">
        <w:rPr>
          <w:color w:val="666666"/>
        </w:rPr>
        <w:t xml:space="preserve"> </w:t>
      </w:r>
      <w:r w:rsidRPr="0069321F">
        <w:rPr>
          <w:color w:val="C45B1C"/>
        </w:rPr>
        <w:t>ProgressBar</w:t>
      </w:r>
      <w:r w:rsidRPr="0069321F">
        <w:rPr>
          <w:color w:val="666666"/>
        </w:rPr>
        <w:t xml:space="preserve"> </w:t>
      </w:r>
      <w:r w:rsidRPr="0069321F">
        <w:rPr>
          <w:color w:val="6E21BA"/>
        </w:rPr>
        <w:t>=</w:t>
      </w:r>
      <w:r w:rsidRPr="0069321F">
        <w:rPr>
          <w:color w:val="666666"/>
        </w:rPr>
        <w:t xml:space="preserve"> ({ step }</w:t>
      </w:r>
      <w:r w:rsidRPr="0069321F">
        <w:rPr>
          <w:i/>
          <w:iCs/>
          <w:color w:val="6E21BA"/>
        </w:rPr>
        <w:t>: { step: number }</w:t>
      </w:r>
      <w:r w:rsidRPr="0069321F">
        <w:rPr>
          <w:color w:val="666666"/>
        </w:rPr>
        <w:t xml:space="preserve">) </w:t>
      </w:r>
      <w:r w:rsidRPr="0069321F">
        <w:rPr>
          <w:color w:val="6E21BA"/>
        </w:rPr>
        <w:t>=&gt;</w:t>
      </w:r>
      <w:r w:rsidRPr="0069321F">
        <w:rPr>
          <w:color w:val="666666"/>
        </w:rPr>
        <w:t xml:space="preserve"> (</w:t>
      </w:r>
    </w:p>
    <w:p w14:paraId="24DA8E04"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wrapper-vertical"</w:t>
      </w:r>
      <w:r w:rsidRPr="0069321F">
        <w:rPr>
          <w:color w:val="666666"/>
        </w:rPr>
        <w:t>&gt;</w:t>
      </w:r>
    </w:p>
    <w:p w14:paraId="6F8706E4" w14:textId="77777777" w:rsidR="0024119B" w:rsidRPr="0069321F" w:rsidRDefault="0024119B" w:rsidP="0024119B">
      <w:r w:rsidRPr="0069321F">
        <w:t>   </w:t>
      </w:r>
      <w:r w:rsidRPr="0069321F">
        <w:rPr>
          <w:color w:val="666666"/>
        </w:rPr>
        <w:t>{steps.</w:t>
      </w:r>
      <w:r w:rsidRPr="0069321F">
        <w:rPr>
          <w:color w:val="C45B1C"/>
        </w:rPr>
        <w:t>map</w:t>
      </w:r>
      <w:r w:rsidRPr="0069321F">
        <w:rPr>
          <w:color w:val="666666"/>
        </w:rPr>
        <w:t>((label</w:t>
      </w:r>
      <w:r w:rsidRPr="0069321F">
        <w:rPr>
          <w:color w:val="6E21BA"/>
        </w:rPr>
        <w:t>,</w:t>
      </w:r>
      <w:r w:rsidRPr="0069321F">
        <w:rPr>
          <w:color w:val="666666"/>
        </w:rPr>
        <w:t xml:space="preserve"> index) </w:t>
      </w:r>
      <w:r w:rsidRPr="0069321F">
        <w:rPr>
          <w:color w:val="6E21BA"/>
        </w:rPr>
        <w:t>=&gt;</w:t>
      </w:r>
      <w:r w:rsidRPr="0069321F">
        <w:rPr>
          <w:color w:val="666666"/>
        </w:rPr>
        <w:t xml:space="preserve"> {</w:t>
      </w:r>
    </w:p>
    <w:p w14:paraId="2A20580F" w14:textId="77777777" w:rsidR="0024119B" w:rsidRPr="0069321F" w:rsidRDefault="0024119B" w:rsidP="0024119B">
      <w:r w:rsidRPr="0069321F">
        <w:rPr>
          <w:color w:val="666666"/>
        </w:rPr>
        <w:t>     </w:t>
      </w:r>
      <w:r w:rsidRPr="0069321F">
        <w:rPr>
          <w:color w:val="6E21BA"/>
        </w:rPr>
        <w:t>const</w:t>
      </w:r>
      <w:r w:rsidRPr="0069321F">
        <w:rPr>
          <w:color w:val="666666"/>
        </w:rPr>
        <w:t xml:space="preserve"> stepNumber </w:t>
      </w:r>
      <w:r w:rsidRPr="0069321F">
        <w:rPr>
          <w:color w:val="6E21BA"/>
        </w:rPr>
        <w:t>=</w:t>
      </w:r>
      <w:r w:rsidRPr="0069321F">
        <w:rPr>
          <w:color w:val="666666"/>
        </w:rPr>
        <w:t xml:space="preserve"> index </w:t>
      </w:r>
      <w:r w:rsidRPr="0069321F">
        <w:rPr>
          <w:color w:val="6E21BA"/>
        </w:rPr>
        <w:t>+</w:t>
      </w:r>
      <w:r w:rsidRPr="0069321F">
        <w:rPr>
          <w:color w:val="666666"/>
        </w:rPr>
        <w:t xml:space="preserve"> </w:t>
      </w:r>
      <w:r w:rsidRPr="0069321F">
        <w:t>1</w:t>
      </w:r>
    </w:p>
    <w:p w14:paraId="35DEFB43" w14:textId="77777777" w:rsidR="0024119B" w:rsidRPr="0069321F" w:rsidRDefault="0024119B" w:rsidP="0024119B">
      <w:r w:rsidRPr="0069321F">
        <w:rPr>
          <w:color w:val="666666"/>
        </w:rPr>
        <w:t>     </w:t>
      </w:r>
      <w:r w:rsidRPr="0069321F">
        <w:rPr>
          <w:color w:val="6E21BA"/>
        </w:rPr>
        <w:t>const</w:t>
      </w:r>
      <w:r w:rsidRPr="0069321F">
        <w:rPr>
          <w:color w:val="666666"/>
        </w:rPr>
        <w:t xml:space="preserve"> isActive </w:t>
      </w:r>
      <w:r w:rsidRPr="0069321F">
        <w:rPr>
          <w:color w:val="6E21BA"/>
        </w:rPr>
        <w:t>=</w:t>
      </w:r>
      <w:r w:rsidRPr="0069321F">
        <w:rPr>
          <w:color w:val="666666"/>
        </w:rPr>
        <w:t xml:space="preserve"> stepNumber </w:t>
      </w:r>
      <w:r w:rsidRPr="0069321F">
        <w:rPr>
          <w:color w:val="6E21BA"/>
        </w:rPr>
        <w:t>===</w:t>
      </w:r>
      <w:r w:rsidRPr="0069321F">
        <w:rPr>
          <w:color w:val="666666"/>
        </w:rPr>
        <w:t xml:space="preserve"> step</w:t>
      </w:r>
    </w:p>
    <w:p w14:paraId="4659FB94" w14:textId="77777777" w:rsidR="0024119B" w:rsidRPr="0069321F" w:rsidRDefault="0024119B" w:rsidP="0024119B">
      <w:r w:rsidRPr="0069321F">
        <w:rPr>
          <w:color w:val="666666"/>
        </w:rPr>
        <w:lastRenderedPageBreak/>
        <w:t>     </w:t>
      </w:r>
      <w:r w:rsidRPr="0069321F">
        <w:rPr>
          <w:color w:val="6E21BA"/>
        </w:rPr>
        <w:t>const</w:t>
      </w:r>
      <w:r w:rsidRPr="0069321F">
        <w:rPr>
          <w:color w:val="666666"/>
        </w:rPr>
        <w:t xml:space="preserve"> isCompleted </w:t>
      </w:r>
      <w:r w:rsidRPr="0069321F">
        <w:rPr>
          <w:color w:val="6E21BA"/>
        </w:rPr>
        <w:t>=</w:t>
      </w:r>
      <w:r w:rsidRPr="0069321F">
        <w:rPr>
          <w:color w:val="666666"/>
        </w:rPr>
        <w:t xml:space="preserve"> stepNumber </w:t>
      </w:r>
      <w:r w:rsidRPr="0069321F">
        <w:rPr>
          <w:color w:val="6E21BA"/>
        </w:rPr>
        <w:t>&lt;</w:t>
      </w:r>
      <w:r w:rsidRPr="0069321F">
        <w:rPr>
          <w:color w:val="666666"/>
        </w:rPr>
        <w:t xml:space="preserve"> step</w:t>
      </w:r>
    </w:p>
    <w:p w14:paraId="05152620" w14:textId="77777777" w:rsidR="0024119B" w:rsidRPr="0069321F" w:rsidRDefault="0024119B" w:rsidP="0024119B"/>
    <w:p w14:paraId="1764466F" w14:textId="77777777" w:rsidR="0024119B" w:rsidRPr="0069321F" w:rsidRDefault="0024119B" w:rsidP="0024119B">
      <w:r w:rsidRPr="0069321F">
        <w:rPr>
          <w:color w:val="666666"/>
        </w:rPr>
        <w:t>     </w:t>
      </w:r>
      <w:r w:rsidRPr="0069321F">
        <w:rPr>
          <w:color w:val="6E21BA"/>
        </w:rPr>
        <w:t>return</w:t>
      </w:r>
      <w:r w:rsidRPr="0069321F">
        <w:rPr>
          <w:color w:val="666666"/>
        </w:rPr>
        <w:t xml:space="preserve"> (</w:t>
      </w:r>
    </w:p>
    <w:p w14:paraId="7CEEDBA0"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key=</w:t>
      </w:r>
      <w:r w:rsidRPr="0069321F">
        <w:rPr>
          <w:color w:val="666666"/>
        </w:rPr>
        <w:t xml:space="preserve">{index} </w:t>
      </w:r>
      <w:r w:rsidRPr="0069321F">
        <w:rPr>
          <w:color w:val="6E21BA"/>
        </w:rPr>
        <w:t>className=</w:t>
      </w:r>
      <w:r w:rsidRPr="0069321F">
        <w:t>"progress-block"</w:t>
      </w:r>
      <w:r w:rsidRPr="0069321F">
        <w:rPr>
          <w:color w:val="666666"/>
        </w:rPr>
        <w:t>&gt;</w:t>
      </w:r>
    </w:p>
    <w:p w14:paraId="726C7804"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label-vertical"</w:t>
      </w:r>
    </w:p>
    <w:p w14:paraId="46452B10" w14:textId="77777777" w:rsidR="0024119B" w:rsidRPr="0069321F" w:rsidRDefault="0024119B" w:rsidP="0024119B">
      <w:r w:rsidRPr="0069321F">
        <w:t>           </w:t>
      </w:r>
      <w:r w:rsidRPr="0069321F">
        <w:rPr>
          <w:color w:val="6E21BA"/>
        </w:rPr>
        <w:t>style=</w:t>
      </w:r>
      <w:r w:rsidRPr="0069321F">
        <w:rPr>
          <w:color w:val="666666"/>
        </w:rPr>
        <w:t xml:space="preserve">{{ </w:t>
      </w:r>
      <w:r w:rsidRPr="0069321F">
        <w:rPr>
          <w:color w:val="6E21BA"/>
        </w:rPr>
        <w:t>color:</w:t>
      </w:r>
      <w:r w:rsidRPr="0069321F">
        <w:rPr>
          <w:color w:val="666666"/>
        </w:rPr>
        <w:t xml:space="preserve"> isActive </w:t>
      </w:r>
      <w:r w:rsidRPr="0069321F">
        <w:rPr>
          <w:color w:val="6E21BA"/>
        </w:rPr>
        <w:t>?</w:t>
      </w:r>
      <w:r w:rsidRPr="0069321F">
        <w:rPr>
          <w:color w:val="666666"/>
        </w:rPr>
        <w:t xml:space="preserve"> </w:t>
      </w:r>
      <w:r w:rsidRPr="0069321F">
        <w:t>'var(--text)'</w:t>
      </w:r>
      <w:r w:rsidRPr="0069321F">
        <w:rPr>
          <w:color w:val="666666"/>
        </w:rPr>
        <w:t xml:space="preserve"> </w:t>
      </w:r>
      <w:r w:rsidRPr="0069321F">
        <w:rPr>
          <w:color w:val="6E21BA"/>
        </w:rPr>
        <w:t>:</w:t>
      </w:r>
      <w:r w:rsidRPr="0069321F">
        <w:rPr>
          <w:color w:val="666666"/>
        </w:rPr>
        <w:t xml:space="preserve"> </w:t>
      </w:r>
      <w:r w:rsidRPr="0069321F">
        <w:t>'var(--muted)'</w:t>
      </w:r>
      <w:r w:rsidRPr="0069321F">
        <w:rPr>
          <w:color w:val="666666"/>
        </w:rPr>
        <w:t xml:space="preserve"> }}</w:t>
      </w:r>
    </w:p>
    <w:p w14:paraId="6691D728" w14:textId="77777777" w:rsidR="0024119B" w:rsidRPr="0069321F" w:rsidRDefault="0024119B" w:rsidP="0024119B">
      <w:r w:rsidRPr="0069321F">
        <w:t>         </w:t>
      </w:r>
      <w:r w:rsidRPr="0069321F">
        <w:rPr>
          <w:color w:val="666666"/>
        </w:rPr>
        <w:t>&gt;</w:t>
      </w:r>
    </w:p>
    <w:p w14:paraId="03F80B47" w14:textId="77777777" w:rsidR="0024119B" w:rsidRPr="0069321F" w:rsidRDefault="0024119B" w:rsidP="0024119B">
      <w:r w:rsidRPr="0069321F">
        <w:t>           </w:t>
      </w:r>
      <w:r w:rsidRPr="0069321F">
        <w:rPr>
          <w:color w:val="666666"/>
        </w:rPr>
        <w:t>{label}</w:t>
      </w:r>
    </w:p>
    <w:p w14:paraId="5DD54BE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5ACEB895" w14:textId="77777777" w:rsidR="0024119B" w:rsidRPr="0069321F" w:rsidRDefault="0024119B" w:rsidP="0024119B"/>
    <w:p w14:paraId="478C2523"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inner"</w:t>
      </w:r>
      <w:r w:rsidRPr="0069321F">
        <w:rPr>
          <w:color w:val="666666"/>
        </w:rPr>
        <w:t>&gt;</w:t>
      </w:r>
    </w:p>
    <w:p w14:paraId="667996F7"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rPr>
          <w:color w:val="666666"/>
        </w:rPr>
        <w:t>{</w:t>
      </w:r>
      <w:r w:rsidRPr="0069321F">
        <w:t xml:space="preserve">`progress-circle </w:t>
      </w:r>
      <w:r w:rsidRPr="0069321F">
        <w:rPr>
          <w:color w:val="0F58BD"/>
        </w:rPr>
        <w:t>${</w:t>
      </w:r>
      <w:r w:rsidRPr="0069321F">
        <w:rPr>
          <w:color w:val="666666"/>
        </w:rPr>
        <w:t>isActive</w:t>
      </w:r>
      <w:r w:rsidRPr="0069321F">
        <w:t xml:space="preserve"> </w:t>
      </w:r>
      <w:r w:rsidRPr="0069321F">
        <w:rPr>
          <w:color w:val="6E21BA"/>
        </w:rPr>
        <w:t>?</w:t>
      </w:r>
      <w:r w:rsidRPr="0069321F">
        <w:t xml:space="preserve"> 'is-active' </w:t>
      </w:r>
      <w:r w:rsidRPr="0069321F">
        <w:rPr>
          <w:color w:val="6E21BA"/>
        </w:rPr>
        <w:t>:</w:t>
      </w:r>
      <w:r w:rsidRPr="0069321F">
        <w:t xml:space="preserve"> ''</w:t>
      </w:r>
      <w:r w:rsidRPr="0069321F">
        <w:rPr>
          <w:color w:val="0F58BD"/>
        </w:rPr>
        <w:t>}</w:t>
      </w:r>
      <w:r w:rsidRPr="0069321F">
        <w:t>`</w:t>
      </w:r>
      <w:r w:rsidRPr="0069321F">
        <w:rPr>
          <w:color w:val="666666"/>
        </w:rPr>
        <w:t>}</w:t>
      </w:r>
    </w:p>
    <w:p w14:paraId="61A1671B" w14:textId="77777777" w:rsidR="0024119B" w:rsidRPr="0069321F" w:rsidRDefault="0024119B" w:rsidP="0024119B">
      <w:r w:rsidRPr="0069321F">
        <w:t>             </w:t>
      </w:r>
      <w:r w:rsidRPr="0069321F">
        <w:rPr>
          <w:color w:val="6E21BA"/>
        </w:rPr>
        <w:t>style=</w:t>
      </w:r>
      <w:r w:rsidRPr="0069321F">
        <w:rPr>
          <w:color w:val="666666"/>
        </w:rPr>
        <w:t>{{</w:t>
      </w:r>
    </w:p>
    <w:p w14:paraId="07FD6DCC" w14:textId="77777777" w:rsidR="0024119B" w:rsidRPr="0069321F" w:rsidRDefault="0024119B" w:rsidP="0024119B">
      <w:r w:rsidRPr="0069321F">
        <w:rPr>
          <w:color w:val="666666"/>
        </w:rPr>
        <w:t>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isActive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p>
    <w:p w14:paraId="2069EFAC" w14:textId="77777777" w:rsidR="0024119B" w:rsidRPr="0069321F" w:rsidRDefault="0024119B" w:rsidP="0024119B">
      <w:r w:rsidRPr="0069321F">
        <w:rPr>
          <w:color w:val="666666"/>
        </w:rPr>
        <w:t>             }}</w:t>
      </w:r>
    </w:p>
    <w:p w14:paraId="1B1C54AE" w14:textId="77777777" w:rsidR="0024119B" w:rsidRPr="0069321F" w:rsidRDefault="0024119B" w:rsidP="0024119B">
      <w:r w:rsidRPr="0069321F">
        <w:t>           </w:t>
      </w:r>
      <w:r w:rsidRPr="0069321F">
        <w:rPr>
          <w:color w:val="666666"/>
        </w:rPr>
        <w:t>&gt;</w:t>
      </w:r>
    </w:p>
    <w:p w14:paraId="28E95DB8" w14:textId="77777777" w:rsidR="0024119B" w:rsidRPr="0069321F" w:rsidRDefault="0024119B" w:rsidP="0024119B">
      <w:r w:rsidRPr="0069321F">
        <w:t>             </w:t>
      </w:r>
      <w:r w:rsidRPr="0069321F">
        <w:rPr>
          <w:color w:val="666666"/>
        </w:rPr>
        <w:t>{stepNumber}</w:t>
      </w:r>
    </w:p>
    <w:p w14:paraId="1BBD32C3"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4451314A" w14:textId="77777777" w:rsidR="0024119B" w:rsidRPr="0069321F" w:rsidRDefault="0024119B" w:rsidP="0024119B"/>
    <w:p w14:paraId="79DCC489" w14:textId="77777777" w:rsidR="0024119B" w:rsidRPr="0069321F" w:rsidRDefault="0024119B" w:rsidP="0024119B">
      <w:r w:rsidRPr="0069321F">
        <w:t>           </w:t>
      </w:r>
      <w:r w:rsidRPr="0069321F">
        <w:rPr>
          <w:color w:val="666666"/>
        </w:rPr>
        <w:t xml:space="preserve">{index </w:t>
      </w:r>
      <w:r w:rsidRPr="0069321F">
        <w:rPr>
          <w:color w:val="6E21BA"/>
        </w:rPr>
        <w:t>&lt;</w:t>
      </w:r>
      <w:r w:rsidRPr="0069321F">
        <w:rPr>
          <w:color w:val="666666"/>
        </w:rPr>
        <w:t xml:space="preserve"> steps.</w:t>
      </w:r>
      <w:r w:rsidRPr="0069321F">
        <w:rPr>
          <w:color w:val="6E21BA"/>
        </w:rPr>
        <w:t>length</w:t>
      </w:r>
      <w:r w:rsidRPr="0069321F">
        <w:rPr>
          <w:color w:val="666666"/>
        </w:rPr>
        <w:t xml:space="preserve"> </w:t>
      </w:r>
      <w:r w:rsidRPr="0069321F">
        <w:rPr>
          <w:color w:val="6E21BA"/>
        </w:rPr>
        <w:t>-</w:t>
      </w:r>
      <w:r w:rsidRPr="0069321F">
        <w:rPr>
          <w:color w:val="666666"/>
        </w:rPr>
        <w:t xml:space="preserve"> </w:t>
      </w:r>
      <w:r w:rsidRPr="0069321F">
        <w:t>1</w:t>
      </w:r>
      <w:r w:rsidRPr="0069321F">
        <w:rPr>
          <w:color w:val="666666"/>
        </w:rPr>
        <w:t xml:space="preserve"> </w:t>
      </w:r>
      <w:r w:rsidRPr="0069321F">
        <w:rPr>
          <w:color w:val="6E21BA"/>
        </w:rPr>
        <w:t>&amp;&amp;</w:t>
      </w:r>
      <w:r w:rsidRPr="0069321F">
        <w:rPr>
          <w:color w:val="666666"/>
        </w:rPr>
        <w:t xml:space="preserve"> (</w:t>
      </w:r>
    </w:p>
    <w:p w14:paraId="256CC81D"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line-vertical"</w:t>
      </w:r>
    </w:p>
    <w:p w14:paraId="5945BC40" w14:textId="77777777" w:rsidR="0024119B" w:rsidRPr="0069321F" w:rsidRDefault="0024119B" w:rsidP="0024119B">
      <w:r w:rsidRPr="0069321F">
        <w:rPr>
          <w:color w:val="666666"/>
        </w:rPr>
        <w:t>               </w:t>
      </w:r>
      <w:r w:rsidRPr="0069321F">
        <w:rPr>
          <w:color w:val="6E21BA"/>
        </w:rPr>
        <w:t>style=</w:t>
      </w:r>
      <w:r w:rsidRPr="0069321F">
        <w:rPr>
          <w:color w:val="666666"/>
        </w:rPr>
        <w:t xml:space="preserve">{{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r w:rsidRPr="0069321F">
        <w:rPr>
          <w:color w:val="666666"/>
        </w:rPr>
        <w:t xml:space="preserve"> }}</w:t>
      </w:r>
    </w:p>
    <w:p w14:paraId="6353DA89" w14:textId="77777777" w:rsidR="0024119B" w:rsidRPr="0069321F" w:rsidRDefault="0024119B" w:rsidP="0024119B">
      <w:r w:rsidRPr="0069321F">
        <w:rPr>
          <w:color w:val="666666"/>
        </w:rPr>
        <w:t>             /&gt;</w:t>
      </w:r>
    </w:p>
    <w:p w14:paraId="22F39A34" w14:textId="77777777" w:rsidR="0024119B" w:rsidRPr="0069321F" w:rsidRDefault="0024119B" w:rsidP="0024119B">
      <w:r w:rsidRPr="0069321F">
        <w:rPr>
          <w:color w:val="666666"/>
        </w:rPr>
        <w:t>           )}</w:t>
      </w:r>
    </w:p>
    <w:p w14:paraId="766F8DF6"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30A604B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6C108F90" w14:textId="77777777" w:rsidR="0024119B" w:rsidRPr="0069321F" w:rsidRDefault="0024119B" w:rsidP="0024119B">
      <w:r w:rsidRPr="0069321F">
        <w:rPr>
          <w:color w:val="666666"/>
        </w:rPr>
        <w:t>     )</w:t>
      </w:r>
    </w:p>
    <w:p w14:paraId="52607D66" w14:textId="77777777" w:rsidR="0024119B" w:rsidRPr="0069321F" w:rsidRDefault="0024119B" w:rsidP="0024119B">
      <w:r w:rsidRPr="0069321F">
        <w:rPr>
          <w:color w:val="666666"/>
        </w:rPr>
        <w:t>   })}</w:t>
      </w:r>
    </w:p>
    <w:p w14:paraId="5AB79615" w14:textId="77777777" w:rsidR="0024119B" w:rsidRDefault="0024119B" w:rsidP="0024119B">
      <w:pPr>
        <w:rPr>
          <w:color w:val="666666"/>
        </w:rPr>
      </w:pPr>
      <w:r w:rsidRPr="0069321F">
        <w:t> </w:t>
      </w:r>
      <w:r w:rsidRPr="0069321F">
        <w:rPr>
          <w:color w:val="666666"/>
        </w:rPr>
        <w:t>&lt;/</w:t>
      </w:r>
      <w:r w:rsidRPr="0069321F">
        <w:rPr>
          <w:color w:val="6E21BA"/>
        </w:rPr>
        <w:t>div</w:t>
      </w:r>
      <w:r w:rsidRPr="0069321F">
        <w:rPr>
          <w:color w:val="666666"/>
        </w:rPr>
        <w:t>&gt;</w:t>
      </w:r>
    </w:p>
    <w:p w14:paraId="50059046" w14:textId="77777777" w:rsidR="0024119B" w:rsidRDefault="0024119B" w:rsidP="0024119B">
      <w:pPr>
        <w:rPr>
          <w:color w:val="666666"/>
        </w:rPr>
      </w:pPr>
    </w:p>
    <w:p w14:paraId="007CB5CF" w14:textId="6EC496BA" w:rsidR="0024119B" w:rsidRDefault="00746587" w:rsidP="00746587">
      <w:pPr>
        <w:pStyle w:val="Heading5"/>
        <w:spacing w:line="360" w:lineRule="auto"/>
      </w:pPr>
      <w:r>
        <w:t xml:space="preserve">2. </w:t>
      </w:r>
      <w:r w:rsidR="0024119B">
        <w:t>Smart Labels With Tooltips</w:t>
      </w:r>
    </w:p>
    <w:p w14:paraId="4B577AA6" w14:textId="77777777" w:rsidR="0024119B" w:rsidRPr="007E450E" w:rsidRDefault="0024119B" w:rsidP="0024119B">
      <w:r w:rsidRPr="007E450E">
        <w:t>const</w:t>
      </w:r>
      <w:r w:rsidRPr="007E450E">
        <w:rPr>
          <w:color w:val="666666"/>
        </w:rPr>
        <w:t xml:space="preserve"> </w:t>
      </w:r>
      <w:r w:rsidRPr="007E450E">
        <w:rPr>
          <w:color w:val="C45B1C"/>
        </w:rPr>
        <w:t>Label</w:t>
      </w:r>
      <w:r w:rsidRPr="007E450E">
        <w:rPr>
          <w:color w:val="666666"/>
        </w:rPr>
        <w:t xml:space="preserve"> </w:t>
      </w:r>
      <w:r w:rsidRPr="007E450E">
        <w:t>=</w:t>
      </w:r>
      <w:r w:rsidRPr="007E450E">
        <w:rPr>
          <w:color w:val="666666"/>
        </w:rPr>
        <w:t xml:space="preserve"> ({ children</w:t>
      </w:r>
      <w:r w:rsidRPr="007E450E">
        <w:t>,</w:t>
      </w:r>
      <w:r w:rsidRPr="007E450E">
        <w:rPr>
          <w:color w:val="666666"/>
        </w:rPr>
        <w:t xml:space="preserve"> tip</w:t>
      </w:r>
      <w:r w:rsidRPr="007E450E">
        <w:t>,</w:t>
      </w:r>
      <w:r w:rsidRPr="007E450E">
        <w:rPr>
          <w:color w:val="666666"/>
        </w:rPr>
        <w:t xml:space="preserve"> required }</w:t>
      </w:r>
      <w:r w:rsidRPr="007E450E">
        <w:t xml:space="preserve">: { children: </w:t>
      </w:r>
      <w:r w:rsidRPr="007E450E">
        <w:rPr>
          <w:color w:val="0F58BD"/>
        </w:rPr>
        <w:t>React</w:t>
      </w:r>
      <w:r w:rsidRPr="007E450E">
        <w:t>.</w:t>
      </w:r>
      <w:r w:rsidRPr="007E450E">
        <w:rPr>
          <w:color w:val="0F58BD"/>
        </w:rPr>
        <w:t>ReactNode</w:t>
      </w:r>
      <w:r w:rsidRPr="007E450E">
        <w:t>, tip: string, required?: boolean }</w:t>
      </w:r>
      <w:r w:rsidRPr="007E450E">
        <w:rPr>
          <w:color w:val="666666"/>
        </w:rPr>
        <w:t xml:space="preserve">) </w:t>
      </w:r>
      <w:r w:rsidRPr="007E450E">
        <w:t>=&gt;</w:t>
      </w:r>
      <w:r w:rsidRPr="007E450E">
        <w:rPr>
          <w:color w:val="666666"/>
        </w:rPr>
        <w:t xml:space="preserve"> (</w:t>
      </w:r>
    </w:p>
    <w:p w14:paraId="760911D6" w14:textId="77777777" w:rsidR="0024119B" w:rsidRPr="007E450E" w:rsidRDefault="0024119B" w:rsidP="0024119B">
      <w:r w:rsidRPr="007E450E">
        <w:rPr>
          <w:color w:val="666666"/>
        </w:rPr>
        <w:t> &lt;</w:t>
      </w:r>
      <w:r w:rsidRPr="007E450E">
        <w:t>label</w:t>
      </w:r>
      <w:r w:rsidRPr="007E450E">
        <w:rPr>
          <w:color w:val="666666"/>
        </w:rPr>
        <w:t xml:space="preserve"> </w:t>
      </w:r>
      <w:r w:rsidRPr="007E450E">
        <w:t>className=</w:t>
      </w:r>
      <w:r w:rsidRPr="007E450E">
        <w:rPr>
          <w:color w:val="187B34"/>
        </w:rPr>
        <w:t>"tooltip-container"</w:t>
      </w:r>
      <w:r w:rsidRPr="007E450E">
        <w:rPr>
          <w:color w:val="666666"/>
        </w:rPr>
        <w:t>&gt;</w:t>
      </w:r>
    </w:p>
    <w:p w14:paraId="54FE3ABF" w14:textId="77777777" w:rsidR="0024119B" w:rsidRPr="007E450E" w:rsidRDefault="0024119B" w:rsidP="0024119B">
      <w:r w:rsidRPr="007E450E">
        <w:rPr>
          <w:color w:val="187B34"/>
        </w:rPr>
        <w:t>   </w:t>
      </w:r>
      <w:r w:rsidRPr="007E450E">
        <w:rPr>
          <w:color w:val="666666"/>
        </w:rPr>
        <w:t>{children}</w:t>
      </w:r>
    </w:p>
    <w:p w14:paraId="3820A2E7" w14:textId="77777777" w:rsidR="0024119B" w:rsidRPr="007E450E" w:rsidRDefault="0024119B" w:rsidP="0024119B">
      <w:r w:rsidRPr="007E450E">
        <w:rPr>
          <w:color w:val="187B34"/>
        </w:rPr>
        <w:t>   </w:t>
      </w:r>
      <w:r w:rsidRPr="007E450E">
        <w:rPr>
          <w:color w:val="666666"/>
        </w:rPr>
        <w:t xml:space="preserve">{required </w:t>
      </w:r>
      <w:r w:rsidRPr="007E450E">
        <w:t>&amp;&amp;</w:t>
      </w:r>
      <w:r w:rsidRPr="007E450E">
        <w:rPr>
          <w:color w:val="666666"/>
        </w:rPr>
        <w:t xml:space="preserve"> &lt;</w:t>
      </w:r>
      <w:r w:rsidRPr="007E450E">
        <w:t>span</w:t>
      </w:r>
      <w:r w:rsidRPr="007E450E">
        <w:rPr>
          <w:color w:val="666666"/>
        </w:rPr>
        <w:t xml:space="preserve"> </w:t>
      </w:r>
      <w:r w:rsidRPr="007E450E">
        <w:t>className=</w:t>
      </w:r>
      <w:r w:rsidRPr="007E450E">
        <w:rPr>
          <w:color w:val="187B34"/>
        </w:rPr>
        <w:t>"required-star"</w:t>
      </w:r>
      <w:r w:rsidRPr="007E450E">
        <w:rPr>
          <w:color w:val="666666"/>
        </w:rPr>
        <w:t>&gt;</w:t>
      </w:r>
      <w:r w:rsidRPr="007E450E">
        <w:rPr>
          <w:color w:val="187B34"/>
        </w:rPr>
        <w:t>*</w:t>
      </w:r>
      <w:r w:rsidRPr="007E450E">
        <w:rPr>
          <w:color w:val="666666"/>
        </w:rPr>
        <w:t>&lt;/</w:t>
      </w:r>
      <w:r w:rsidRPr="007E450E">
        <w:t>span</w:t>
      </w:r>
      <w:r w:rsidRPr="007E450E">
        <w:rPr>
          <w:color w:val="666666"/>
        </w:rPr>
        <w:t>&gt;}</w:t>
      </w:r>
    </w:p>
    <w:p w14:paraId="571658E0"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icon"</w:t>
      </w:r>
      <w:r w:rsidRPr="007E450E">
        <w:rPr>
          <w:color w:val="666666"/>
        </w:rPr>
        <w:t>&gt;</w:t>
      </w:r>
    </w:p>
    <w:p w14:paraId="0F5C64DE" w14:textId="77777777" w:rsidR="0024119B" w:rsidRPr="007E450E" w:rsidRDefault="0024119B" w:rsidP="0024119B">
      <w:r w:rsidRPr="007E450E">
        <w:rPr>
          <w:color w:val="187B34"/>
        </w:rPr>
        <w:t>     </w:t>
      </w:r>
      <w:r w:rsidRPr="007E450E">
        <w:rPr>
          <w:rFonts w:ascii="MS Mincho" w:eastAsia="MS Mincho" w:hAnsi="MS Mincho" w:cs="MS Mincho" w:hint="eastAsia"/>
          <w:color w:val="187B34"/>
        </w:rPr>
        <w:t>ⓘ</w:t>
      </w:r>
    </w:p>
    <w:p w14:paraId="669643CE"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text"</w:t>
      </w:r>
      <w:r w:rsidRPr="007E450E">
        <w:rPr>
          <w:color w:val="666666"/>
        </w:rPr>
        <w:t>&gt;{tip}&lt;/</w:t>
      </w:r>
      <w:r w:rsidRPr="007E450E">
        <w:t>span</w:t>
      </w:r>
      <w:r w:rsidRPr="007E450E">
        <w:rPr>
          <w:color w:val="666666"/>
        </w:rPr>
        <w:t>&gt;</w:t>
      </w:r>
    </w:p>
    <w:p w14:paraId="2DB427A7" w14:textId="77777777" w:rsidR="0024119B" w:rsidRPr="007E450E" w:rsidRDefault="0024119B" w:rsidP="0024119B">
      <w:r w:rsidRPr="007E450E">
        <w:rPr>
          <w:color w:val="187B34"/>
        </w:rPr>
        <w:t>   </w:t>
      </w:r>
      <w:r w:rsidRPr="007E450E">
        <w:rPr>
          <w:color w:val="666666"/>
        </w:rPr>
        <w:t>&lt;/</w:t>
      </w:r>
      <w:r w:rsidRPr="007E450E">
        <w:t>span</w:t>
      </w:r>
      <w:r w:rsidRPr="007E450E">
        <w:rPr>
          <w:color w:val="666666"/>
        </w:rPr>
        <w:t>&gt;</w:t>
      </w:r>
    </w:p>
    <w:p w14:paraId="73620822" w14:textId="77777777" w:rsidR="0024119B" w:rsidRPr="007E450E" w:rsidRDefault="0024119B" w:rsidP="0024119B">
      <w:r w:rsidRPr="007E450E">
        <w:rPr>
          <w:color w:val="187B34"/>
        </w:rPr>
        <w:t> </w:t>
      </w:r>
      <w:r w:rsidRPr="007E450E">
        <w:rPr>
          <w:color w:val="666666"/>
        </w:rPr>
        <w:t>&lt;/</w:t>
      </w:r>
      <w:r w:rsidRPr="007E450E">
        <w:t>label</w:t>
      </w:r>
      <w:r w:rsidRPr="007E450E">
        <w:rPr>
          <w:color w:val="666666"/>
        </w:rPr>
        <w:t>&gt;</w:t>
      </w:r>
    </w:p>
    <w:p w14:paraId="12DEF1B9" w14:textId="77777777" w:rsidR="0024119B" w:rsidRPr="007E450E" w:rsidRDefault="0024119B" w:rsidP="0024119B">
      <w:r w:rsidRPr="007E450E">
        <w:rPr>
          <w:color w:val="666666"/>
        </w:rPr>
        <w:t>)</w:t>
      </w:r>
    </w:p>
    <w:p w14:paraId="0DEBF2F1" w14:textId="77777777" w:rsidR="0024119B" w:rsidRDefault="0024119B" w:rsidP="0024119B"/>
    <w:p w14:paraId="2FD3CBE3" w14:textId="738B6572" w:rsidR="0024119B" w:rsidRDefault="0035137A" w:rsidP="0035137A">
      <w:pPr>
        <w:pStyle w:val="Heading5"/>
        <w:tabs>
          <w:tab w:val="num" w:pos="720"/>
        </w:tabs>
        <w:spacing w:line="360" w:lineRule="auto"/>
      </w:pPr>
      <w:r>
        <w:lastRenderedPageBreak/>
        <w:t xml:space="preserve">3. </w:t>
      </w:r>
      <w:r w:rsidR="0024119B">
        <w:t>Step 1 - Personal Information</w:t>
      </w:r>
    </w:p>
    <w:p w14:paraId="58F32928" w14:textId="77777777" w:rsidR="00690F66" w:rsidRDefault="0035137A" w:rsidP="00690F66">
      <w:pPr>
        <w:keepNext/>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65061D41" wp14:editId="369D2579">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4C461C8E" w14:textId="717CFFD5" w:rsidR="0035137A" w:rsidRPr="0035137A" w:rsidRDefault="00690F66" w:rsidP="00690F66">
      <w:pPr>
        <w:pStyle w:val="Caption"/>
        <w:jc w:val="center"/>
      </w:pPr>
      <w:r>
        <w:t xml:space="preserve">Appendix </w:t>
      </w:r>
      <w:r>
        <w:fldChar w:fldCharType="begin"/>
      </w:r>
      <w:r>
        <w:instrText xml:space="preserve"> SEQ Appendix \* ARABIC </w:instrText>
      </w:r>
      <w:r>
        <w:fldChar w:fldCharType="separate"/>
      </w:r>
      <w:r>
        <w:rPr>
          <w:noProof/>
        </w:rPr>
        <w:t>32</w:t>
      </w:r>
      <w:r>
        <w:rPr>
          <w:noProof/>
        </w:rPr>
        <w:fldChar w:fldCharType="end"/>
      </w:r>
    </w:p>
    <w:p w14:paraId="483B93E2" w14:textId="77777777" w:rsidR="0035137A" w:rsidRDefault="0035137A" w:rsidP="0024119B">
      <w:pPr>
        <w:rPr>
          <w:color w:val="6E21BA"/>
        </w:rPr>
      </w:pPr>
    </w:p>
    <w:p w14:paraId="6B41901D" w14:textId="05772E65" w:rsidR="0024119B" w:rsidRPr="007E450E" w:rsidRDefault="0024119B" w:rsidP="0024119B">
      <w:r w:rsidRPr="007E450E">
        <w:rPr>
          <w:color w:val="6E21BA"/>
        </w:rPr>
        <w:t>&lt;</w:t>
      </w:r>
      <w:r w:rsidRPr="007E450E">
        <w:t>input</w:t>
      </w:r>
    </w:p>
    <w:p w14:paraId="4D42A1C5" w14:textId="77777777" w:rsidR="0024119B" w:rsidRPr="007E450E" w:rsidRDefault="0024119B" w:rsidP="0024119B">
      <w:r w:rsidRPr="007E450E">
        <w:t> type</w:t>
      </w:r>
      <w:r w:rsidRPr="007E450E">
        <w:rPr>
          <w:color w:val="6E21BA"/>
        </w:rPr>
        <w:t>=</w:t>
      </w:r>
      <w:r w:rsidRPr="007E450E">
        <w:rPr>
          <w:color w:val="187B34"/>
        </w:rPr>
        <w:t>"number"</w:t>
      </w:r>
    </w:p>
    <w:p w14:paraId="1044D85D" w14:textId="77777777" w:rsidR="0024119B" w:rsidRPr="007E450E" w:rsidRDefault="0024119B" w:rsidP="0024119B">
      <w:r w:rsidRPr="007E450E">
        <w:t> name</w:t>
      </w:r>
      <w:r w:rsidRPr="007E450E">
        <w:rPr>
          <w:color w:val="6E21BA"/>
        </w:rPr>
        <w:t>=</w:t>
      </w:r>
      <w:r w:rsidRPr="007E450E">
        <w:rPr>
          <w:color w:val="187B34"/>
        </w:rPr>
        <w:t>"no_of_dependents"</w:t>
      </w:r>
    </w:p>
    <w:p w14:paraId="3C2D1A70" w14:textId="77777777" w:rsidR="0024119B" w:rsidRPr="007E450E" w:rsidRDefault="0024119B" w:rsidP="0024119B">
      <w:r w:rsidRPr="007E450E">
        <w:t> value</w:t>
      </w:r>
      <w:r w:rsidRPr="007E450E">
        <w:rPr>
          <w:color w:val="6E21BA"/>
        </w:rPr>
        <w:t>=</w:t>
      </w:r>
      <w:r w:rsidRPr="007E450E">
        <w:t>{form</w:t>
      </w:r>
      <w:r w:rsidRPr="007E450E">
        <w:rPr>
          <w:color w:val="6E21BA"/>
        </w:rPr>
        <w:t>.</w:t>
      </w:r>
      <w:r w:rsidRPr="007E450E">
        <w:rPr>
          <w:color w:val="C45B1C"/>
        </w:rPr>
        <w:t>no_of_dependents</w:t>
      </w:r>
      <w:r w:rsidRPr="007E450E">
        <w:t>}</w:t>
      </w:r>
    </w:p>
    <w:p w14:paraId="295C0C70" w14:textId="77777777" w:rsidR="0024119B" w:rsidRPr="007E450E" w:rsidRDefault="0024119B" w:rsidP="0024119B">
      <w:r w:rsidRPr="007E450E">
        <w:t> onChange</w:t>
      </w:r>
      <w:r w:rsidRPr="007E450E">
        <w:rPr>
          <w:color w:val="6E21BA"/>
        </w:rPr>
        <w:t>=</w:t>
      </w:r>
      <w:r w:rsidRPr="007E450E">
        <w:t>{handleChange}</w:t>
      </w:r>
    </w:p>
    <w:p w14:paraId="4B55DEAE" w14:textId="77777777" w:rsidR="0024119B" w:rsidRPr="007E450E" w:rsidRDefault="0024119B" w:rsidP="0024119B">
      <w:r w:rsidRPr="007E450E">
        <w:t> onBlur</w:t>
      </w:r>
      <w:r w:rsidRPr="007E450E">
        <w:rPr>
          <w:color w:val="6E21BA"/>
        </w:rPr>
        <w:t>=</w:t>
      </w:r>
      <w:r w:rsidRPr="007E450E">
        <w:t>{handleBlur}</w:t>
      </w:r>
    </w:p>
    <w:p w14:paraId="384CA9AE" w14:textId="77777777" w:rsidR="0024119B" w:rsidRPr="007E450E" w:rsidRDefault="0024119B" w:rsidP="0024119B">
      <w:r w:rsidRPr="007E450E">
        <w:t> className</w:t>
      </w:r>
      <w:r w:rsidRPr="007E450E">
        <w:rPr>
          <w:color w:val="6E21BA"/>
        </w:rPr>
        <w:t>=</w:t>
      </w:r>
      <w:r w:rsidRPr="007E450E">
        <w:t>{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inlineErrors</w:t>
      </w:r>
      <w:r w:rsidRPr="007E450E">
        <w:rPr>
          <w:color w:val="6E21BA"/>
        </w:rPr>
        <w:t>.</w:t>
      </w:r>
      <w:r w:rsidRPr="007E450E">
        <w:rPr>
          <w:color w:val="C45B1C"/>
        </w:rPr>
        <w:t>no_of_dependents</w:t>
      </w:r>
    </w:p>
    <w:p w14:paraId="70164456" w14:textId="77777777" w:rsidR="0024119B" w:rsidRPr="007E450E" w:rsidRDefault="0024119B" w:rsidP="0024119B">
      <w:r w:rsidRPr="007E450E">
        <w:t>   </w:t>
      </w:r>
      <w:r w:rsidRPr="007E450E">
        <w:rPr>
          <w:color w:val="6E21BA"/>
        </w:rPr>
        <w:t>?</w:t>
      </w:r>
      <w:r w:rsidRPr="007E450E">
        <w:t xml:space="preserve"> </w:t>
      </w:r>
      <w:r w:rsidRPr="007E450E">
        <w:rPr>
          <w:color w:val="187B34"/>
        </w:rPr>
        <w:t>'error-input'</w:t>
      </w:r>
    </w:p>
    <w:p w14:paraId="21488610" w14:textId="77777777" w:rsidR="0024119B" w:rsidRPr="007E450E" w:rsidRDefault="0024119B" w:rsidP="0024119B">
      <w:r w:rsidRPr="007E450E">
        <w:t>   </w:t>
      </w:r>
      <w:r w:rsidRPr="007E450E">
        <w:rPr>
          <w:color w:val="6E21BA"/>
        </w:rPr>
        <w:t>:</w:t>
      </w:r>
      <w:r w:rsidRPr="007E450E">
        <w:t xml:space="preserve"> 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form</w:t>
      </w:r>
      <w:r w:rsidRPr="007E450E">
        <w:rPr>
          <w:color w:val="6E21BA"/>
        </w:rPr>
        <w:t>.</w:t>
      </w:r>
      <w:r w:rsidRPr="007E450E">
        <w:rPr>
          <w:color w:val="C45B1C"/>
        </w:rPr>
        <w:t>no_of_dependents</w:t>
      </w:r>
      <w:r w:rsidRPr="007E450E">
        <w:t xml:space="preserve"> </w:t>
      </w:r>
      <w:r w:rsidRPr="007E450E">
        <w:rPr>
          <w:color w:val="6E21BA"/>
        </w:rPr>
        <w:t>!==</w:t>
      </w:r>
      <w:r w:rsidRPr="007E450E">
        <w:t xml:space="preserve"> </w:t>
      </w:r>
      <w:r w:rsidRPr="007E450E">
        <w:rPr>
          <w:color w:val="187B34"/>
        </w:rPr>
        <w:t>''</w:t>
      </w:r>
    </w:p>
    <w:p w14:paraId="764BE029" w14:textId="77777777" w:rsidR="0024119B" w:rsidRPr="007E450E" w:rsidRDefault="0024119B" w:rsidP="0024119B">
      <w:r w:rsidRPr="007E450E">
        <w:t>   </w:t>
      </w:r>
      <w:r w:rsidRPr="007E450E">
        <w:rPr>
          <w:color w:val="6E21BA"/>
        </w:rPr>
        <w:t>?</w:t>
      </w:r>
      <w:r w:rsidRPr="007E450E">
        <w:t xml:space="preserve"> </w:t>
      </w:r>
      <w:r w:rsidRPr="007E450E">
        <w:rPr>
          <w:color w:val="187B34"/>
        </w:rPr>
        <w:t>'valid-input'</w:t>
      </w:r>
    </w:p>
    <w:p w14:paraId="57E3889E" w14:textId="77777777" w:rsidR="0024119B" w:rsidRPr="007E450E" w:rsidRDefault="0024119B" w:rsidP="0024119B">
      <w:r w:rsidRPr="007E450E">
        <w:t>   </w:t>
      </w:r>
      <w:r w:rsidRPr="007E450E">
        <w:rPr>
          <w:color w:val="6E21BA"/>
        </w:rPr>
        <w:t>:</w:t>
      </w:r>
      <w:r w:rsidRPr="007E450E">
        <w:t xml:space="preserve"> </w:t>
      </w:r>
      <w:r w:rsidRPr="007E450E">
        <w:rPr>
          <w:color w:val="187B34"/>
        </w:rPr>
        <w:t>''</w:t>
      </w:r>
      <w:r w:rsidRPr="007E450E">
        <w:t>}</w:t>
      </w:r>
    </w:p>
    <w:p w14:paraId="4EFCFBAD" w14:textId="77777777" w:rsidR="0024119B" w:rsidRPr="007E450E" w:rsidRDefault="0024119B" w:rsidP="0024119B">
      <w:r w:rsidRPr="007E450E">
        <w:rPr>
          <w:color w:val="6E21BA"/>
        </w:rPr>
        <w:t>/&gt;</w:t>
      </w:r>
    </w:p>
    <w:p w14:paraId="5A4FF35D" w14:textId="53C860FD" w:rsidR="0024119B" w:rsidRDefault="00AC3BC5" w:rsidP="00AC3BC5">
      <w:pPr>
        <w:pStyle w:val="Heading5"/>
        <w:tabs>
          <w:tab w:val="num" w:pos="720"/>
        </w:tabs>
        <w:spacing w:line="360" w:lineRule="auto"/>
      </w:pPr>
      <w:r>
        <w:t xml:space="preserve">4. </w:t>
      </w:r>
      <w:r w:rsidR="0024119B">
        <w:t>Step 2 - Loan Details and Real-Time DTI Ratio</w:t>
      </w:r>
    </w:p>
    <w:p w14:paraId="4D5FA3D5" w14:textId="77777777" w:rsidR="00690F66" w:rsidRDefault="0035137A" w:rsidP="00690F66">
      <w:pPr>
        <w:keepNext/>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4AF2F9DF" wp14:editId="6668B354">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133D51F7" w14:textId="313F54B5" w:rsidR="0035137A" w:rsidRDefault="00690F66" w:rsidP="00690F66">
      <w:pPr>
        <w:pStyle w:val="Caption"/>
        <w:jc w:val="center"/>
      </w:pPr>
      <w:r>
        <w:t xml:space="preserve">Appendix </w:t>
      </w:r>
      <w:r>
        <w:fldChar w:fldCharType="begin"/>
      </w:r>
      <w:r>
        <w:instrText xml:space="preserve"> SEQ Appendix \* ARABIC </w:instrText>
      </w:r>
      <w:r>
        <w:fldChar w:fldCharType="separate"/>
      </w:r>
      <w:r>
        <w:rPr>
          <w:noProof/>
        </w:rPr>
        <w:t>33</w:t>
      </w:r>
      <w:r>
        <w:rPr>
          <w:noProof/>
        </w:rPr>
        <w:fldChar w:fldCharType="end"/>
      </w:r>
    </w:p>
    <w:p w14:paraId="2D342BEF" w14:textId="77777777" w:rsidR="0035137A" w:rsidRDefault="0035137A" w:rsidP="0024119B"/>
    <w:p w14:paraId="4838169E" w14:textId="327E2A94" w:rsidR="0024119B" w:rsidRPr="007E450E" w:rsidRDefault="0024119B" w:rsidP="0024119B">
      <w:r w:rsidRPr="007E450E">
        <w:t>const dti = income ? loan / income : 0</w:t>
      </w:r>
    </w:p>
    <w:p w14:paraId="2AC89174" w14:textId="77777777" w:rsidR="0024119B" w:rsidRPr="007E450E" w:rsidRDefault="0024119B" w:rsidP="0024119B">
      <w:r w:rsidRPr="007E450E">
        <w:t>const dtiPercent = (dti ?? 0) * 100</w:t>
      </w:r>
    </w:p>
    <w:p w14:paraId="6B80D1C0" w14:textId="77777777" w:rsidR="0024119B" w:rsidRPr="007E450E" w:rsidRDefault="0024119B" w:rsidP="0024119B"/>
    <w:p w14:paraId="47FB9EF2" w14:textId="77777777" w:rsidR="0024119B" w:rsidRPr="007E450E" w:rsidRDefault="0024119B" w:rsidP="0024119B">
      <w:r w:rsidRPr="007E450E">
        <w:t>&lt;</w:t>
      </w:r>
      <w:r w:rsidRPr="007E450E">
        <w:rPr>
          <w:color w:val="6E21BA"/>
        </w:rPr>
        <w:t>div</w:t>
      </w:r>
    </w:p>
    <w:p w14:paraId="1B0D8ED8" w14:textId="77777777" w:rsidR="0024119B" w:rsidRPr="007E450E" w:rsidRDefault="0024119B" w:rsidP="0024119B">
      <w:r w:rsidRPr="007E450E">
        <w:t> </w:t>
      </w:r>
      <w:r w:rsidRPr="007E450E">
        <w:rPr>
          <w:color w:val="6E21BA"/>
        </w:rPr>
        <w:t>className=</w:t>
      </w:r>
      <w:r w:rsidRPr="007E450E">
        <w:rPr>
          <w:color w:val="187B34"/>
        </w:rPr>
        <w:t>"value"</w:t>
      </w:r>
    </w:p>
    <w:p w14:paraId="722DC1A4" w14:textId="77777777" w:rsidR="0024119B" w:rsidRPr="007E450E" w:rsidRDefault="0024119B" w:rsidP="0024119B">
      <w:r w:rsidRPr="007E450E">
        <w:t> </w:t>
      </w:r>
      <w:r w:rsidRPr="007E450E">
        <w:rPr>
          <w:color w:val="6E21BA"/>
        </w:rPr>
        <w:t>style=</w:t>
      </w:r>
      <w:r w:rsidRPr="007E450E">
        <w:t xml:space="preserve">{{ </w:t>
      </w:r>
      <w:r w:rsidRPr="007E450E">
        <w:rPr>
          <w:color w:val="6E21BA"/>
        </w:rPr>
        <w:t>color:</w:t>
      </w:r>
      <w:r w:rsidRPr="007E450E">
        <w:t xml:space="preserve"> </w:t>
      </w:r>
      <w:r w:rsidRPr="007E450E">
        <w:rPr>
          <w:color w:val="6E21BA"/>
        </w:rPr>
        <w:t>ratioColor?.(dti</w:t>
      </w:r>
      <w:r w:rsidRPr="007E450E">
        <w:t xml:space="preserve"> </w:t>
      </w:r>
      <w:r w:rsidRPr="007E450E">
        <w:rPr>
          <w:color w:val="6E21BA"/>
        </w:rPr>
        <w:t>??</w:t>
      </w:r>
      <w:r w:rsidRPr="007E450E">
        <w:t xml:space="preserve"> </w:t>
      </w:r>
      <w:r w:rsidRPr="007E450E">
        <w:rPr>
          <w:color w:val="6E21BA"/>
        </w:rPr>
        <w:t>0,</w:t>
      </w:r>
      <w:r w:rsidRPr="007E450E">
        <w:t xml:space="preserve"> </w:t>
      </w:r>
      <w:r w:rsidRPr="007E450E">
        <w:rPr>
          <w:color w:val="6E21BA"/>
        </w:rPr>
        <w:t>40,</w:t>
      </w:r>
      <w:r w:rsidRPr="007E450E">
        <w:t xml:space="preserve"> </w:t>
      </w:r>
      <w:r w:rsidRPr="007E450E">
        <w:rPr>
          <w:color w:val="6E21BA"/>
        </w:rPr>
        <w:t>60)</w:t>
      </w:r>
      <w:r w:rsidRPr="007E450E">
        <w:t xml:space="preserve"> </w:t>
      </w:r>
      <w:r w:rsidRPr="007E450E">
        <w:rPr>
          <w:color w:val="6E21BA"/>
        </w:rPr>
        <w:t>}}</w:t>
      </w:r>
    </w:p>
    <w:p w14:paraId="606AB43A" w14:textId="77777777" w:rsidR="0024119B" w:rsidRPr="007E450E" w:rsidRDefault="0024119B" w:rsidP="0024119B">
      <w:r w:rsidRPr="007E450E">
        <w:t>&gt;</w:t>
      </w:r>
    </w:p>
    <w:p w14:paraId="7890F473" w14:textId="77777777" w:rsidR="0024119B" w:rsidRPr="007E450E" w:rsidRDefault="0024119B" w:rsidP="0024119B">
      <w:r w:rsidRPr="007E450E">
        <w:t> {dtiPercent.toFixed(1)}%</w:t>
      </w:r>
    </w:p>
    <w:p w14:paraId="6BFEE8BE" w14:textId="77777777" w:rsidR="0024119B" w:rsidRPr="007E450E" w:rsidRDefault="0024119B" w:rsidP="0024119B">
      <w:r w:rsidRPr="007E450E">
        <w:t>&lt;/</w:t>
      </w:r>
      <w:r w:rsidRPr="007E450E">
        <w:rPr>
          <w:color w:val="6E21BA"/>
        </w:rPr>
        <w:t>div</w:t>
      </w:r>
      <w:r w:rsidRPr="007E450E">
        <w:t>&gt;</w:t>
      </w:r>
    </w:p>
    <w:p w14:paraId="2D33C2BA" w14:textId="77777777" w:rsidR="0024119B" w:rsidRPr="0069321F" w:rsidRDefault="0024119B" w:rsidP="0024119B"/>
    <w:p w14:paraId="35C21D3B" w14:textId="71A9A66E" w:rsidR="0024119B" w:rsidRDefault="00AC3BC5" w:rsidP="00AC3BC5">
      <w:pPr>
        <w:pStyle w:val="Heading5"/>
        <w:tabs>
          <w:tab w:val="num" w:pos="720"/>
        </w:tabs>
        <w:spacing w:line="360" w:lineRule="auto"/>
      </w:pPr>
      <w:r>
        <w:t xml:space="preserve">5. </w:t>
      </w:r>
      <w:r w:rsidR="0024119B">
        <w:t>Step 3 - Credit Score Slider + Category</w:t>
      </w:r>
    </w:p>
    <w:p w14:paraId="72E83B18" w14:textId="77777777" w:rsidR="0024119B" w:rsidRPr="007E450E" w:rsidRDefault="0024119B" w:rsidP="0024119B">
      <w:r w:rsidRPr="007E450E">
        <w:rPr>
          <w:color w:val="6E21BA"/>
        </w:rPr>
        <w:t>const</w:t>
      </w:r>
      <w:r w:rsidRPr="007E450E">
        <w:t xml:space="preserve"> cibilCategory </w:t>
      </w:r>
      <w:r w:rsidRPr="007E450E">
        <w:rPr>
          <w:color w:val="6E21BA"/>
        </w:rPr>
        <w:t>=</w:t>
      </w:r>
      <w:r w:rsidRPr="007E450E">
        <w:t xml:space="preserve"> </w:t>
      </w:r>
      <w:r w:rsidRPr="007E450E">
        <w:rPr>
          <w:color w:val="C45B1C"/>
        </w:rPr>
        <w:t>useMemo</w:t>
      </w:r>
      <w:r w:rsidRPr="007E450E">
        <w:t xml:space="preserve">(() </w:t>
      </w:r>
      <w:r w:rsidRPr="007E450E">
        <w:rPr>
          <w:color w:val="6E21BA"/>
        </w:rPr>
        <w:t>=&gt;</w:t>
      </w:r>
      <w:r w:rsidRPr="007E450E">
        <w:t xml:space="preserve"> {</w:t>
      </w:r>
    </w:p>
    <w:p w14:paraId="522FFFAE" w14:textId="77777777" w:rsidR="0024119B" w:rsidRPr="007E450E" w:rsidRDefault="0024119B" w:rsidP="0024119B">
      <w:r w:rsidRPr="007E450E">
        <w:t> </w:t>
      </w:r>
      <w:r w:rsidRPr="007E450E">
        <w:rPr>
          <w:color w:val="6E21BA"/>
        </w:rPr>
        <w:t>const</w:t>
      </w:r>
      <w:r w:rsidRPr="007E450E">
        <w:t xml:space="preserve"> score </w:t>
      </w:r>
      <w:r w:rsidRPr="007E450E">
        <w:rPr>
          <w:color w:val="6E21BA"/>
        </w:rPr>
        <w:t>=</w:t>
      </w:r>
      <w:r w:rsidRPr="007E450E">
        <w:t xml:space="preserve"> </w:t>
      </w:r>
      <w:r w:rsidRPr="007E450E">
        <w:rPr>
          <w:color w:val="C45B1C"/>
        </w:rPr>
        <w:t>Number</w:t>
      </w:r>
      <w:r w:rsidRPr="007E450E">
        <w:t>(form.</w:t>
      </w:r>
      <w:r w:rsidRPr="007E450E">
        <w:rPr>
          <w:color w:val="6E21BA"/>
        </w:rPr>
        <w:t>cibil_score</w:t>
      </w:r>
      <w:r w:rsidRPr="007E450E">
        <w:t xml:space="preserve">) </w:t>
      </w:r>
      <w:r w:rsidRPr="007E450E">
        <w:rPr>
          <w:color w:val="6E21BA"/>
        </w:rPr>
        <w:t>||</w:t>
      </w:r>
      <w:r w:rsidRPr="007E450E">
        <w:t xml:space="preserve"> </w:t>
      </w:r>
      <w:r w:rsidRPr="007E450E">
        <w:rPr>
          <w:color w:val="187B34"/>
        </w:rPr>
        <w:t>0</w:t>
      </w:r>
    </w:p>
    <w:p w14:paraId="167088B6"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600</w:t>
      </w:r>
      <w:r w:rsidRPr="007E450E">
        <w:t xml:space="preserve">) </w:t>
      </w:r>
      <w:r w:rsidRPr="007E450E">
        <w:rPr>
          <w:color w:val="6E21BA"/>
        </w:rPr>
        <w:t>return</w:t>
      </w:r>
      <w:r w:rsidRPr="007E450E">
        <w:t xml:space="preserve"> </w:t>
      </w:r>
      <w:r w:rsidRPr="007E450E">
        <w:rPr>
          <w:color w:val="187B34"/>
        </w:rPr>
        <w:t>'Poor'</w:t>
      </w:r>
    </w:p>
    <w:p w14:paraId="76396111"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750</w:t>
      </w:r>
      <w:r w:rsidRPr="007E450E">
        <w:t xml:space="preserve">) </w:t>
      </w:r>
      <w:r w:rsidRPr="007E450E">
        <w:rPr>
          <w:color w:val="6E21BA"/>
        </w:rPr>
        <w:t>return</w:t>
      </w:r>
      <w:r w:rsidRPr="007E450E">
        <w:t xml:space="preserve"> </w:t>
      </w:r>
      <w:r w:rsidRPr="007E450E">
        <w:rPr>
          <w:color w:val="187B34"/>
        </w:rPr>
        <w:t>'Fair'</w:t>
      </w:r>
    </w:p>
    <w:p w14:paraId="124DB6CD" w14:textId="77777777" w:rsidR="0024119B" w:rsidRPr="007E450E" w:rsidRDefault="0024119B" w:rsidP="0024119B">
      <w:r w:rsidRPr="007E450E">
        <w:t> </w:t>
      </w:r>
      <w:r w:rsidRPr="007E450E">
        <w:rPr>
          <w:color w:val="6E21BA"/>
        </w:rPr>
        <w:t>return</w:t>
      </w:r>
      <w:r w:rsidRPr="007E450E">
        <w:t xml:space="preserve"> </w:t>
      </w:r>
      <w:r w:rsidRPr="007E450E">
        <w:rPr>
          <w:color w:val="187B34"/>
        </w:rPr>
        <w:t>'Excellent'</w:t>
      </w:r>
    </w:p>
    <w:p w14:paraId="4A6A800F" w14:textId="77777777" w:rsidR="0024119B" w:rsidRPr="007E450E" w:rsidRDefault="0024119B" w:rsidP="0024119B">
      <w:r w:rsidRPr="007E450E">
        <w:t>}</w:t>
      </w:r>
      <w:r w:rsidRPr="007E450E">
        <w:rPr>
          <w:color w:val="6E21BA"/>
        </w:rPr>
        <w:t>,</w:t>
      </w:r>
      <w:r w:rsidRPr="007E450E">
        <w:t xml:space="preserve"> [form.</w:t>
      </w:r>
      <w:r w:rsidRPr="007E450E">
        <w:rPr>
          <w:color w:val="6E21BA"/>
        </w:rPr>
        <w:t>cibil_score</w:t>
      </w:r>
      <w:r w:rsidRPr="007E450E">
        <w:t>])</w:t>
      </w:r>
    </w:p>
    <w:p w14:paraId="72BF9204" w14:textId="77777777" w:rsidR="0024119B" w:rsidRDefault="0024119B" w:rsidP="0024119B">
      <w:pPr>
        <w:rPr>
          <w:lang w:val="en-US"/>
        </w:rPr>
      </w:pPr>
    </w:p>
    <w:p w14:paraId="3A51AA1A" w14:textId="76172E67" w:rsidR="0024119B" w:rsidRDefault="00AC3BC5" w:rsidP="00AC3BC5">
      <w:pPr>
        <w:pStyle w:val="Heading5"/>
        <w:tabs>
          <w:tab w:val="num" w:pos="720"/>
        </w:tabs>
        <w:spacing w:line="360" w:lineRule="auto"/>
      </w:pPr>
      <w:r>
        <w:t xml:space="preserve">6. </w:t>
      </w:r>
      <w:r w:rsidR="0024119B">
        <w:t>Step 4 - Assets and Live Loan-to-Asset Ratio</w:t>
      </w:r>
    </w:p>
    <w:p w14:paraId="7CCA2C32" w14:textId="77777777" w:rsidR="00690F66" w:rsidRDefault="00A9215C" w:rsidP="00690F66">
      <w:pPr>
        <w:keepNext/>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7C9645B2" wp14:editId="2BFCC356">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6B0ADD08" w14:textId="15210FFA" w:rsidR="00A9215C" w:rsidRDefault="00690F66" w:rsidP="00690F66">
      <w:pPr>
        <w:pStyle w:val="Caption"/>
        <w:jc w:val="center"/>
      </w:pPr>
      <w:r>
        <w:t xml:space="preserve">Appendix </w:t>
      </w:r>
      <w:r>
        <w:fldChar w:fldCharType="begin"/>
      </w:r>
      <w:r>
        <w:instrText xml:space="preserve"> SEQ Appendix \* ARABIC </w:instrText>
      </w:r>
      <w:r>
        <w:fldChar w:fldCharType="separate"/>
      </w:r>
      <w:r>
        <w:rPr>
          <w:noProof/>
        </w:rPr>
        <w:t>34</w:t>
      </w:r>
      <w:r>
        <w:rPr>
          <w:noProof/>
        </w:rPr>
        <w:fldChar w:fldCharType="end"/>
      </w:r>
    </w:p>
    <w:p w14:paraId="4649F2E9" w14:textId="77777777" w:rsidR="00A9215C" w:rsidRDefault="00A9215C" w:rsidP="0024119B"/>
    <w:p w14:paraId="69F76AA7" w14:textId="1EEEB2B1" w:rsidR="0024119B" w:rsidRPr="007E450E" w:rsidRDefault="0024119B" w:rsidP="0024119B">
      <w:r w:rsidRPr="007E450E">
        <w:t>const lta = totalAssets ? loan / totalAssets : 0</w:t>
      </w:r>
    </w:p>
    <w:p w14:paraId="53C3863F" w14:textId="77777777" w:rsidR="0024119B" w:rsidRPr="007E450E" w:rsidRDefault="0024119B" w:rsidP="0024119B">
      <w:r w:rsidRPr="007E450E">
        <w:t>const ltaPercent = lta * 100</w:t>
      </w:r>
    </w:p>
    <w:p w14:paraId="0F020937" w14:textId="77777777" w:rsidR="0024119B" w:rsidRPr="007E450E" w:rsidRDefault="0024119B" w:rsidP="0024119B"/>
    <w:p w14:paraId="5C282CCA" w14:textId="77777777" w:rsidR="0024119B" w:rsidRPr="007E450E" w:rsidRDefault="0024119B" w:rsidP="0024119B">
      <w:r w:rsidRPr="007E450E">
        <w:t>&lt;</w:t>
      </w:r>
      <w:r w:rsidRPr="007E450E">
        <w:rPr>
          <w:color w:val="6E21BA"/>
        </w:rPr>
        <w:t>div</w:t>
      </w:r>
      <w:r w:rsidRPr="007E450E">
        <w:t xml:space="preserve"> </w:t>
      </w:r>
      <w:r w:rsidRPr="007E450E">
        <w:rPr>
          <w:color w:val="6E21BA"/>
        </w:rPr>
        <w:t>className=</w:t>
      </w:r>
      <w:r w:rsidRPr="007E450E">
        <w:rPr>
          <w:color w:val="187B34"/>
        </w:rPr>
        <w:t>"ratio-bar-fill"</w:t>
      </w:r>
      <w:r w:rsidRPr="007E450E">
        <w:t xml:space="preserve"> </w:t>
      </w:r>
      <w:r w:rsidRPr="007E450E">
        <w:rPr>
          <w:color w:val="6E21BA"/>
        </w:rPr>
        <w:t>style=</w:t>
      </w:r>
      <w:r w:rsidRPr="007E450E">
        <w:t xml:space="preserve">{{ </w:t>
      </w:r>
      <w:r w:rsidRPr="007E450E">
        <w:rPr>
          <w:color w:val="6E21BA"/>
        </w:rPr>
        <w:t>width:</w:t>
      </w:r>
      <w:r w:rsidRPr="007E450E">
        <w:t xml:space="preserve"> </w:t>
      </w:r>
      <w:r w:rsidRPr="007E450E">
        <w:rPr>
          <w:color w:val="6E21BA"/>
        </w:rPr>
        <w:t>`${ltaPercent}%`</w:t>
      </w:r>
      <w:r w:rsidRPr="007E450E">
        <w:t xml:space="preserve"> </w:t>
      </w:r>
      <w:r w:rsidRPr="007E450E">
        <w:rPr>
          <w:color w:val="6E21BA"/>
        </w:rPr>
        <w:t>}}</w:t>
      </w:r>
      <w:r w:rsidRPr="007E450E">
        <w:t xml:space="preserve"> </w:t>
      </w:r>
      <w:r w:rsidRPr="007E450E">
        <w:rPr>
          <w:color w:val="A91E1E"/>
        </w:rPr>
        <w:t>/</w:t>
      </w:r>
      <w:r w:rsidRPr="007E450E">
        <w:t>&gt;</w:t>
      </w:r>
    </w:p>
    <w:p w14:paraId="0C4B28DD" w14:textId="77777777" w:rsidR="0024119B" w:rsidRDefault="0024119B" w:rsidP="0024119B">
      <w:pPr>
        <w:rPr>
          <w:lang w:val="en-US"/>
        </w:rPr>
      </w:pPr>
    </w:p>
    <w:p w14:paraId="3A6B53D8" w14:textId="58168A3A" w:rsidR="0024119B" w:rsidRPr="00520C51" w:rsidRDefault="00CF2919" w:rsidP="00CF2919">
      <w:pPr>
        <w:pStyle w:val="Heading5"/>
        <w:tabs>
          <w:tab w:val="num" w:pos="720"/>
        </w:tabs>
        <w:spacing w:line="360" w:lineRule="auto"/>
      </w:pPr>
      <w:r>
        <w:lastRenderedPageBreak/>
        <w:t xml:space="preserve">7. </w:t>
      </w:r>
      <w:r w:rsidR="0024119B">
        <w:t>Step 5 - Review Screen</w:t>
      </w:r>
    </w:p>
    <w:p w14:paraId="7DB9FED0" w14:textId="77777777" w:rsidR="00690F66" w:rsidRDefault="00A9215C" w:rsidP="00690F66">
      <w:pPr>
        <w:keepNext/>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6FE519B" wp14:editId="758D7E26">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7D5AD3B6" w14:textId="1F582064" w:rsidR="00A9215C" w:rsidRDefault="00690F66" w:rsidP="00690F66">
      <w:pPr>
        <w:pStyle w:val="Caption"/>
        <w:jc w:val="center"/>
        <w:rPr>
          <w:color w:val="666666"/>
        </w:rPr>
      </w:pPr>
      <w:r>
        <w:t xml:space="preserve">Appendix </w:t>
      </w:r>
      <w:r>
        <w:fldChar w:fldCharType="begin"/>
      </w:r>
      <w:r>
        <w:instrText xml:space="preserve"> SEQ Appendix \* ARABIC </w:instrText>
      </w:r>
      <w:r>
        <w:fldChar w:fldCharType="separate"/>
      </w:r>
      <w:r>
        <w:rPr>
          <w:noProof/>
        </w:rPr>
        <w:t>35</w:t>
      </w:r>
      <w:r>
        <w:rPr>
          <w:noProof/>
        </w:rPr>
        <w:fldChar w:fldCharType="end"/>
      </w:r>
    </w:p>
    <w:p w14:paraId="58861353" w14:textId="77777777" w:rsidR="00A9215C" w:rsidRDefault="00A9215C" w:rsidP="0024119B">
      <w:pPr>
        <w:rPr>
          <w:color w:val="666666"/>
        </w:rPr>
      </w:pPr>
    </w:p>
    <w:p w14:paraId="427C49BB" w14:textId="2078E215" w:rsidR="0024119B" w:rsidRPr="007E450E" w:rsidRDefault="0024119B" w:rsidP="0024119B">
      <w:r w:rsidRPr="007E450E">
        <w:rPr>
          <w:color w:val="666666"/>
        </w:rPr>
        <w:t>&lt;</w:t>
      </w:r>
      <w:r w:rsidRPr="007E450E">
        <w:rPr>
          <w:color w:val="6E21BA"/>
        </w:rPr>
        <w:t>div</w:t>
      </w:r>
      <w:r w:rsidRPr="007E450E">
        <w:rPr>
          <w:color w:val="666666"/>
        </w:rPr>
        <w:t xml:space="preserve"> </w:t>
      </w:r>
      <w:r w:rsidRPr="007E450E">
        <w:rPr>
          <w:color w:val="6E21BA"/>
        </w:rPr>
        <w:t>className=</w:t>
      </w:r>
      <w:r w:rsidRPr="007E450E">
        <w:t>"summary-card"</w:t>
      </w:r>
      <w:r w:rsidRPr="007E450E">
        <w:rPr>
          <w:color w:val="666666"/>
        </w:rPr>
        <w:t>&gt;</w:t>
      </w:r>
    </w:p>
    <w:p w14:paraId="3525509E"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Annual Income:&lt;/</w:t>
      </w:r>
      <w:r w:rsidRPr="007E450E">
        <w:rPr>
          <w:color w:val="6E21BA"/>
        </w:rPr>
        <w:t>b</w:t>
      </w:r>
      <w:r w:rsidRPr="007E450E">
        <w:rPr>
          <w:color w:val="666666"/>
        </w:rPr>
        <w:t>&gt; Rs. {income.toLocaleString()}&lt;/</w:t>
      </w:r>
      <w:r w:rsidRPr="007E450E">
        <w:rPr>
          <w:color w:val="6E21BA"/>
        </w:rPr>
        <w:t>p</w:t>
      </w:r>
      <w:r w:rsidRPr="007E450E">
        <w:rPr>
          <w:color w:val="666666"/>
        </w:rPr>
        <w:t>&gt;</w:t>
      </w:r>
    </w:p>
    <w:p w14:paraId="73929463"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oan Amount:&lt;/</w:t>
      </w:r>
      <w:r w:rsidRPr="007E450E">
        <w:rPr>
          <w:color w:val="6E21BA"/>
        </w:rPr>
        <w:t>b</w:t>
      </w:r>
      <w:r w:rsidRPr="007E450E">
        <w:rPr>
          <w:color w:val="666666"/>
        </w:rPr>
        <w:t>&gt; Rs. {loan.toLocaleString()}&lt;/</w:t>
      </w:r>
      <w:r w:rsidRPr="007E450E">
        <w:rPr>
          <w:color w:val="6E21BA"/>
        </w:rPr>
        <w:t>p</w:t>
      </w:r>
      <w:r w:rsidRPr="007E450E">
        <w:rPr>
          <w:color w:val="666666"/>
        </w:rPr>
        <w:t>&gt;</w:t>
      </w:r>
    </w:p>
    <w:p w14:paraId="595395BF"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Total Assets:&lt;/</w:t>
      </w:r>
      <w:r w:rsidRPr="007E450E">
        <w:rPr>
          <w:color w:val="6E21BA"/>
        </w:rPr>
        <w:t>b</w:t>
      </w:r>
      <w:r w:rsidRPr="007E450E">
        <w:rPr>
          <w:color w:val="666666"/>
        </w:rPr>
        <w:t>&gt; Rs. {totalAssets.toLocaleString()}&lt;/</w:t>
      </w:r>
      <w:r w:rsidRPr="007E450E">
        <w:rPr>
          <w:color w:val="6E21BA"/>
        </w:rPr>
        <w:t>p</w:t>
      </w:r>
      <w:r w:rsidRPr="007E450E">
        <w:rPr>
          <w:color w:val="666666"/>
        </w:rPr>
        <w:t>&gt;</w:t>
      </w:r>
    </w:p>
    <w:p w14:paraId="76A49CEC"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DTI Ratio:&lt;/</w:t>
      </w:r>
      <w:r w:rsidRPr="007E450E">
        <w:rPr>
          <w:color w:val="6E21BA"/>
        </w:rPr>
        <w:t>b</w:t>
      </w:r>
      <w:r w:rsidRPr="007E450E">
        <w:rPr>
          <w:color w:val="666666"/>
        </w:rPr>
        <w:t>&gt; {dtiPercent.toFixed(1)}%&lt;/</w:t>
      </w:r>
      <w:r w:rsidRPr="007E450E">
        <w:rPr>
          <w:color w:val="6E21BA"/>
        </w:rPr>
        <w:t>p</w:t>
      </w:r>
      <w:r w:rsidRPr="007E450E">
        <w:rPr>
          <w:color w:val="666666"/>
        </w:rPr>
        <w:t>&gt;</w:t>
      </w:r>
    </w:p>
    <w:p w14:paraId="2424F017"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TA Ratio:&lt;/</w:t>
      </w:r>
      <w:r w:rsidRPr="007E450E">
        <w:rPr>
          <w:color w:val="6E21BA"/>
        </w:rPr>
        <w:t>b</w:t>
      </w:r>
      <w:r w:rsidRPr="007E450E">
        <w:rPr>
          <w:color w:val="666666"/>
        </w:rPr>
        <w:t>&gt; {ltaPercent.toFixed(1)}%&lt;/</w:t>
      </w:r>
      <w:r w:rsidRPr="007E450E">
        <w:rPr>
          <w:color w:val="6E21BA"/>
        </w:rPr>
        <w:t>p</w:t>
      </w:r>
      <w:r w:rsidRPr="007E450E">
        <w:rPr>
          <w:color w:val="666666"/>
        </w:rPr>
        <w:t>&gt;</w:t>
      </w:r>
    </w:p>
    <w:p w14:paraId="381B5A7A"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Credit Score:&lt;/</w:t>
      </w:r>
      <w:r w:rsidRPr="007E450E">
        <w:rPr>
          <w:color w:val="6E21BA"/>
        </w:rPr>
        <w:t>b</w:t>
      </w:r>
      <w:r w:rsidRPr="007E450E">
        <w:rPr>
          <w:color w:val="666666"/>
        </w:rPr>
        <w:t>&gt; {form.cibil_score}&lt;/</w:t>
      </w:r>
      <w:r w:rsidRPr="007E450E">
        <w:rPr>
          <w:color w:val="6E21BA"/>
        </w:rPr>
        <w:t>p</w:t>
      </w:r>
      <w:r w:rsidRPr="007E450E">
        <w:rPr>
          <w:color w:val="666666"/>
        </w:rPr>
        <w:t>&gt;</w:t>
      </w:r>
    </w:p>
    <w:p w14:paraId="0C6AD609" w14:textId="77777777" w:rsidR="0024119B" w:rsidRDefault="0024119B" w:rsidP="0024119B">
      <w:pPr>
        <w:rPr>
          <w:color w:val="666666"/>
        </w:rPr>
      </w:pPr>
      <w:r w:rsidRPr="007E450E">
        <w:rPr>
          <w:color w:val="666666"/>
        </w:rPr>
        <w:t>&lt;/</w:t>
      </w:r>
      <w:r w:rsidRPr="007E450E">
        <w:rPr>
          <w:color w:val="6E21BA"/>
        </w:rPr>
        <w:t>div</w:t>
      </w:r>
      <w:r w:rsidRPr="007E450E">
        <w:rPr>
          <w:color w:val="666666"/>
        </w:rPr>
        <w:t>&gt;</w:t>
      </w:r>
    </w:p>
    <w:p w14:paraId="79A1D754" w14:textId="77777777" w:rsidR="0024119B" w:rsidRDefault="0024119B" w:rsidP="0024119B">
      <w:pPr>
        <w:rPr>
          <w:color w:val="666666"/>
        </w:rPr>
      </w:pPr>
    </w:p>
    <w:p w14:paraId="50CEBD55" w14:textId="4FCB87FE" w:rsidR="0024119B" w:rsidRPr="00520C51" w:rsidRDefault="00A57CFA" w:rsidP="00A57CFA">
      <w:pPr>
        <w:pStyle w:val="Heading5"/>
        <w:tabs>
          <w:tab w:val="num" w:pos="720"/>
        </w:tabs>
        <w:spacing w:line="360" w:lineRule="auto"/>
      </w:pPr>
      <w:r>
        <w:t xml:space="preserve">8. </w:t>
      </w:r>
      <w:r w:rsidR="0024119B" w:rsidRPr="00520C51">
        <w:t>Inline Validation Engine</w:t>
      </w:r>
    </w:p>
    <w:p w14:paraId="26423D79" w14:textId="77777777" w:rsidR="0024119B" w:rsidRPr="007E450E" w:rsidRDefault="0024119B" w:rsidP="0024119B">
      <w:r w:rsidRPr="007E450E">
        <w:rPr>
          <w:color w:val="6E21BA"/>
        </w:rPr>
        <w:t>if</w:t>
      </w:r>
      <w:r w:rsidRPr="007E450E">
        <w:t xml:space="preserve"> (step </w:t>
      </w:r>
      <w:r w:rsidRPr="007E450E">
        <w:rPr>
          <w:color w:val="6E21BA"/>
        </w:rPr>
        <w:t>===</w:t>
      </w:r>
      <w:r w:rsidRPr="007E450E">
        <w:t xml:space="preserve"> </w:t>
      </w:r>
      <w:r w:rsidRPr="007E450E">
        <w:rPr>
          <w:color w:val="187B34"/>
        </w:rPr>
        <w:t>2</w:t>
      </w:r>
      <w:r w:rsidRPr="007E450E">
        <w:t>) {</w:t>
      </w:r>
    </w:p>
    <w:p w14:paraId="563D0B65" w14:textId="77777777" w:rsidR="0024119B" w:rsidRPr="007E450E" w:rsidRDefault="0024119B" w:rsidP="0024119B">
      <w:r w:rsidRPr="007E450E">
        <w:t> </w:t>
      </w:r>
      <w:r w:rsidRPr="007E450E">
        <w:rPr>
          <w:color w:val="6E21BA"/>
        </w:rPr>
        <w:t>if</w:t>
      </w:r>
      <w:r w:rsidRPr="007E450E">
        <w:t xml:space="preserve"> (income </w:t>
      </w:r>
      <w:r w:rsidRPr="007E450E">
        <w:rPr>
          <w:color w:val="6E21BA"/>
        </w:rPr>
        <w:t>&lt;=</w:t>
      </w:r>
      <w:r w:rsidRPr="007E450E">
        <w:t xml:space="preserve"> </w:t>
      </w:r>
      <w:r w:rsidRPr="007E450E">
        <w:rPr>
          <w:color w:val="187B34"/>
        </w:rPr>
        <w:t>0</w:t>
      </w:r>
      <w:r w:rsidRPr="007E450E">
        <w:t>) inlineErrors.</w:t>
      </w:r>
      <w:r w:rsidRPr="007E450E">
        <w:rPr>
          <w:color w:val="6E21BA"/>
        </w:rPr>
        <w:t>income_annum</w:t>
      </w:r>
      <w:r w:rsidRPr="007E450E">
        <w:t xml:space="preserve"> </w:t>
      </w:r>
      <w:r w:rsidRPr="007E450E">
        <w:rPr>
          <w:color w:val="6E21BA"/>
        </w:rPr>
        <w:t>=</w:t>
      </w:r>
      <w:r w:rsidRPr="007E450E">
        <w:t xml:space="preserve"> </w:t>
      </w:r>
      <w:r w:rsidRPr="007E450E">
        <w:rPr>
          <w:color w:val="187B34"/>
        </w:rPr>
        <w:t>'Annual income must be greater than 0.'</w:t>
      </w:r>
    </w:p>
    <w:p w14:paraId="7EEB039F" w14:textId="77777777" w:rsidR="0024119B" w:rsidRPr="007E450E" w:rsidRDefault="0024119B" w:rsidP="0024119B">
      <w:r w:rsidRPr="007E450E">
        <w:t> </w:t>
      </w:r>
      <w:r w:rsidRPr="007E450E">
        <w:rPr>
          <w:color w:val="6E21BA"/>
        </w:rPr>
        <w:t>if</w:t>
      </w:r>
      <w:r w:rsidRPr="007E450E">
        <w:t xml:space="preserve"> (loan </w:t>
      </w:r>
      <w:r w:rsidRPr="007E450E">
        <w:rPr>
          <w:color w:val="6E21BA"/>
        </w:rPr>
        <w:t>&lt;=</w:t>
      </w:r>
      <w:r w:rsidRPr="007E450E">
        <w:t xml:space="preserve"> </w:t>
      </w:r>
      <w:r w:rsidRPr="007E450E">
        <w:rPr>
          <w:color w:val="187B34"/>
        </w:rPr>
        <w:t>0</w:t>
      </w:r>
      <w:r w:rsidRPr="007E450E">
        <w:t>) inlineErrors.</w:t>
      </w:r>
      <w:r w:rsidRPr="007E450E">
        <w:rPr>
          <w:color w:val="6E21BA"/>
        </w:rPr>
        <w:t>loan_amount</w:t>
      </w:r>
      <w:r w:rsidRPr="007E450E">
        <w:t xml:space="preserve"> </w:t>
      </w:r>
      <w:r w:rsidRPr="007E450E">
        <w:rPr>
          <w:color w:val="6E21BA"/>
        </w:rPr>
        <w:t>=</w:t>
      </w:r>
      <w:r w:rsidRPr="007E450E">
        <w:t xml:space="preserve"> </w:t>
      </w:r>
      <w:r w:rsidRPr="007E450E">
        <w:rPr>
          <w:color w:val="187B34"/>
        </w:rPr>
        <w:t>'Loan amount must be greater than 0.'</w:t>
      </w:r>
    </w:p>
    <w:p w14:paraId="18F6D41D" w14:textId="77777777" w:rsidR="0024119B" w:rsidRDefault="0024119B" w:rsidP="0024119B">
      <w:r w:rsidRPr="007E450E">
        <w:t>}</w:t>
      </w:r>
    </w:p>
    <w:p w14:paraId="50341ED9" w14:textId="77777777" w:rsidR="0024119B" w:rsidRDefault="0024119B" w:rsidP="0024119B"/>
    <w:p w14:paraId="7A903B27" w14:textId="4B127562" w:rsidR="0024119B" w:rsidRDefault="00E45EC0" w:rsidP="00E45EC0">
      <w:pPr>
        <w:pStyle w:val="Heading5"/>
        <w:tabs>
          <w:tab w:val="num" w:pos="720"/>
        </w:tabs>
        <w:spacing w:line="360" w:lineRule="auto"/>
      </w:pPr>
      <w:r>
        <w:t xml:space="preserve">9. </w:t>
      </w:r>
      <w:r w:rsidR="0024119B">
        <w:t>Form Navigation and Gestures</w:t>
      </w:r>
    </w:p>
    <w:p w14:paraId="0A3A3C96" w14:textId="77777777" w:rsidR="0024119B" w:rsidRPr="007E450E" w:rsidRDefault="0024119B" w:rsidP="0024119B">
      <w:r w:rsidRPr="007E450E">
        <w:rPr>
          <w:color w:val="6E21BA"/>
        </w:rPr>
        <w:t>if</w:t>
      </w:r>
      <w:r w:rsidRPr="007E450E">
        <w:t xml:space="preserve"> (startX </w:t>
      </w:r>
      <w:r w:rsidRPr="007E450E">
        <w:rPr>
          <w:color w:val="6E21BA"/>
        </w:rPr>
        <w:t>&lt;</w:t>
      </w:r>
      <w:r w:rsidRPr="007E450E">
        <w:t xml:space="preserve"> </w:t>
      </w:r>
      <w:r w:rsidRPr="007E450E">
        <w:rPr>
          <w:color w:val="187B34"/>
        </w:rPr>
        <w:t>40</w:t>
      </w:r>
      <w:r w:rsidRPr="007E450E">
        <w:t xml:space="preserve"> </w:t>
      </w:r>
      <w:r w:rsidRPr="007E450E">
        <w:rPr>
          <w:color w:val="6E21BA"/>
        </w:rPr>
        <w:t>&amp;&amp;</w:t>
      </w:r>
      <w:r w:rsidRPr="007E450E">
        <w:t xml:space="preserve"> endX </w:t>
      </w:r>
      <w:r w:rsidRPr="007E450E">
        <w:rPr>
          <w:color w:val="6E21BA"/>
        </w:rPr>
        <w:t>-</w:t>
      </w:r>
      <w:r w:rsidRPr="007E450E">
        <w:t xml:space="preserve"> startX </w:t>
      </w:r>
      <w:r w:rsidRPr="007E450E">
        <w:rPr>
          <w:color w:val="6E21BA"/>
        </w:rPr>
        <w:t>&gt;</w:t>
      </w:r>
      <w:r w:rsidRPr="007E450E">
        <w:t xml:space="preserve"> </w:t>
      </w:r>
      <w:r w:rsidRPr="007E450E">
        <w:rPr>
          <w:color w:val="187B34"/>
        </w:rPr>
        <w:t>80</w:t>
      </w:r>
      <w:r w:rsidRPr="007E450E">
        <w:t xml:space="preserve"> </w:t>
      </w:r>
      <w:r w:rsidRPr="007E450E">
        <w:rPr>
          <w:color w:val="6E21BA"/>
        </w:rPr>
        <w:t>&amp;&amp;</w:t>
      </w:r>
      <w:r w:rsidRPr="007E450E">
        <w:t xml:space="preserve"> step </w:t>
      </w:r>
      <w:r w:rsidRPr="007E450E">
        <w:rPr>
          <w:color w:val="6E21BA"/>
        </w:rPr>
        <w:t>&gt;</w:t>
      </w:r>
      <w:r w:rsidRPr="007E450E">
        <w:t xml:space="preserve"> </w:t>
      </w:r>
      <w:r w:rsidRPr="007E450E">
        <w:rPr>
          <w:color w:val="187B34"/>
        </w:rPr>
        <w:t>1</w:t>
      </w:r>
      <w:r w:rsidRPr="007E450E">
        <w:t>) {</w:t>
      </w:r>
    </w:p>
    <w:p w14:paraId="7732EBE1" w14:textId="77777777" w:rsidR="0024119B" w:rsidRPr="007E450E" w:rsidRDefault="0024119B" w:rsidP="0024119B">
      <w:r w:rsidRPr="007E450E">
        <w:t> </w:t>
      </w:r>
      <w:r w:rsidRPr="007E450E">
        <w:rPr>
          <w:color w:val="C45B1C"/>
        </w:rPr>
        <w:t>setDirection</w:t>
      </w:r>
      <w:r w:rsidRPr="007E450E">
        <w:t>(</w:t>
      </w:r>
      <w:r w:rsidRPr="007E450E">
        <w:rPr>
          <w:color w:val="187B34"/>
        </w:rPr>
        <w:t>'backward'</w:t>
      </w:r>
      <w:r w:rsidRPr="007E450E">
        <w:t>)</w:t>
      </w:r>
    </w:p>
    <w:p w14:paraId="77900913" w14:textId="77777777" w:rsidR="0024119B" w:rsidRPr="007E450E" w:rsidRDefault="0024119B" w:rsidP="0024119B">
      <w:r w:rsidRPr="007E450E">
        <w:t> </w:t>
      </w:r>
      <w:r w:rsidRPr="007E450E">
        <w:rPr>
          <w:color w:val="C45B1C"/>
        </w:rPr>
        <w:t>setStep</w:t>
      </w:r>
      <w:r w:rsidRPr="007E450E">
        <w:t xml:space="preserve">(prev </w:t>
      </w:r>
      <w:r w:rsidRPr="007E450E">
        <w:rPr>
          <w:color w:val="6E21BA"/>
        </w:rPr>
        <w:t>=&gt;</w:t>
      </w:r>
      <w:r w:rsidRPr="007E450E">
        <w:t xml:space="preserve"> prev </w:t>
      </w:r>
      <w:r w:rsidRPr="007E450E">
        <w:rPr>
          <w:color w:val="6E21BA"/>
        </w:rPr>
        <w:t>-</w:t>
      </w:r>
      <w:r w:rsidRPr="007E450E">
        <w:t xml:space="preserve"> </w:t>
      </w:r>
      <w:r w:rsidRPr="007E450E">
        <w:rPr>
          <w:color w:val="187B34"/>
        </w:rPr>
        <w:t>1</w:t>
      </w:r>
      <w:r w:rsidRPr="007E450E">
        <w:t>)</w:t>
      </w:r>
    </w:p>
    <w:p w14:paraId="6BB92525" w14:textId="77777777" w:rsidR="0024119B" w:rsidRPr="007E450E" w:rsidRDefault="0024119B" w:rsidP="0024119B">
      <w:r w:rsidRPr="007E450E">
        <w:t>}</w:t>
      </w:r>
    </w:p>
    <w:p w14:paraId="38D2F766" w14:textId="77777777" w:rsidR="0024119B" w:rsidRDefault="0024119B" w:rsidP="0024119B"/>
    <w:p w14:paraId="1069E0BF" w14:textId="3C448234" w:rsidR="0024119B" w:rsidRDefault="00067928" w:rsidP="00067928">
      <w:pPr>
        <w:pStyle w:val="Heading5"/>
        <w:tabs>
          <w:tab w:val="num" w:pos="720"/>
        </w:tabs>
        <w:spacing w:line="360" w:lineRule="auto"/>
      </w:pPr>
      <w:r>
        <w:t xml:space="preserve">10. </w:t>
      </w:r>
      <w:r w:rsidR="0024119B">
        <w:t>Submission to Backend and Chat Logging</w:t>
      </w:r>
    </w:p>
    <w:p w14:paraId="48DFA6F3" w14:textId="77777777" w:rsidR="0024119B" w:rsidRPr="007E450E" w:rsidRDefault="0024119B" w:rsidP="0024119B">
      <w:r w:rsidRPr="007E450E">
        <w:rPr>
          <w:color w:val="6E21BA"/>
        </w:rPr>
        <w:t>const</w:t>
      </w:r>
      <w:r w:rsidRPr="007E450E">
        <w:rPr>
          <w:color w:val="666666"/>
        </w:rPr>
        <w:t xml:space="preserve"> data </w:t>
      </w:r>
      <w:r w:rsidRPr="007E450E">
        <w:rPr>
          <w:color w:val="6E21BA"/>
        </w:rPr>
        <w:t>=</w:t>
      </w:r>
      <w:r w:rsidRPr="007E450E">
        <w:rPr>
          <w:color w:val="666666"/>
        </w:rPr>
        <w:t xml:space="preserve"> </w:t>
      </w:r>
      <w:r w:rsidRPr="007E450E">
        <w:rPr>
          <w:color w:val="6E21BA"/>
        </w:rPr>
        <w:t>await</w:t>
      </w:r>
      <w:r w:rsidRPr="007E450E">
        <w:rPr>
          <w:color w:val="666666"/>
        </w:rPr>
        <w:t xml:space="preserve"> </w:t>
      </w:r>
      <w:r w:rsidRPr="007E450E">
        <w:rPr>
          <w:color w:val="C45B1C"/>
        </w:rPr>
        <w:t>apiFetch</w:t>
      </w:r>
      <w:r w:rsidRPr="007E450E">
        <w:rPr>
          <w:color w:val="666666"/>
        </w:rPr>
        <w:t>(</w:t>
      </w:r>
      <w:r w:rsidRPr="007E450E">
        <w:t>`/api/v1/loan/approval?variant=</w:t>
      </w:r>
      <w:r w:rsidRPr="007E450E">
        <w:rPr>
          <w:color w:val="0F58BD"/>
        </w:rPr>
        <w:t>${</w:t>
      </w:r>
      <w:r w:rsidRPr="007E450E">
        <w:rPr>
          <w:color w:val="666666"/>
        </w:rPr>
        <w:t>mode</w:t>
      </w:r>
      <w:r w:rsidRPr="007E450E">
        <w:rPr>
          <w:color w:val="0F58BD"/>
        </w:rPr>
        <w:t>}</w:t>
      </w:r>
      <w:r w:rsidRPr="007E450E">
        <w:t>`</w:t>
      </w:r>
      <w:r w:rsidRPr="007E450E">
        <w:rPr>
          <w:color w:val="6E21BA"/>
        </w:rPr>
        <w:t>,</w:t>
      </w:r>
      <w:r w:rsidRPr="007E450E">
        <w:rPr>
          <w:color w:val="666666"/>
        </w:rPr>
        <w:t xml:space="preserve"> {</w:t>
      </w:r>
    </w:p>
    <w:p w14:paraId="47148E85" w14:textId="77777777" w:rsidR="0024119B" w:rsidRPr="007E450E" w:rsidRDefault="0024119B" w:rsidP="0024119B">
      <w:r w:rsidRPr="007E450E">
        <w:rPr>
          <w:color w:val="666666"/>
        </w:rPr>
        <w:t> </w:t>
      </w:r>
      <w:r w:rsidRPr="007E450E">
        <w:rPr>
          <w:color w:val="6E21BA"/>
        </w:rPr>
        <w:t>method:</w:t>
      </w:r>
      <w:r w:rsidRPr="007E450E">
        <w:rPr>
          <w:color w:val="666666"/>
        </w:rPr>
        <w:t xml:space="preserve"> </w:t>
      </w:r>
      <w:r w:rsidRPr="007E450E">
        <w:t>'POST'</w:t>
      </w:r>
      <w:r w:rsidRPr="007E450E">
        <w:rPr>
          <w:color w:val="6E21BA"/>
        </w:rPr>
        <w:t>,</w:t>
      </w:r>
    </w:p>
    <w:p w14:paraId="7AAC60C6" w14:textId="77777777" w:rsidR="0024119B" w:rsidRPr="007E450E" w:rsidRDefault="0024119B" w:rsidP="0024119B">
      <w:r w:rsidRPr="007E450E">
        <w:rPr>
          <w:color w:val="666666"/>
        </w:rPr>
        <w:t> </w:t>
      </w:r>
      <w:r w:rsidRPr="007E450E">
        <w:rPr>
          <w:color w:val="6E21BA"/>
        </w:rPr>
        <w:t>body:</w:t>
      </w:r>
      <w:r w:rsidRPr="007E450E">
        <w:rPr>
          <w:color w:val="666666"/>
        </w:rPr>
        <w:t xml:space="preserve"> JSON.</w:t>
      </w:r>
      <w:r w:rsidRPr="007E450E">
        <w:rPr>
          <w:color w:val="C45B1C"/>
        </w:rPr>
        <w:t>stringify</w:t>
      </w:r>
      <w:r w:rsidRPr="007E450E">
        <w:rPr>
          <w:color w:val="666666"/>
        </w:rPr>
        <w:t>({</w:t>
      </w:r>
      <w:r w:rsidRPr="007E450E">
        <w:rPr>
          <w:color w:val="6E21BA"/>
        </w:rPr>
        <w:t>...</w:t>
      </w:r>
      <w:r w:rsidRPr="007E450E">
        <w:rPr>
          <w:color w:val="666666"/>
        </w:rPr>
        <w:t>})</w:t>
      </w:r>
    </w:p>
    <w:p w14:paraId="420991AD" w14:textId="77777777" w:rsidR="0024119B" w:rsidRPr="007E450E" w:rsidRDefault="0024119B" w:rsidP="0024119B">
      <w:r w:rsidRPr="007E450E">
        <w:rPr>
          <w:color w:val="666666"/>
        </w:rPr>
        <w:t>})</w:t>
      </w:r>
    </w:p>
    <w:p w14:paraId="04267C88" w14:textId="77777777" w:rsidR="0024119B" w:rsidRPr="007E450E" w:rsidRDefault="0024119B" w:rsidP="0024119B"/>
    <w:p w14:paraId="53842959" w14:textId="77777777" w:rsidR="0024119B" w:rsidRPr="007E450E" w:rsidRDefault="0024119B" w:rsidP="0024119B">
      <w:r w:rsidRPr="007E450E">
        <w:rPr>
          <w:color w:val="6E21BA"/>
        </w:rPr>
        <w:t>await</w:t>
      </w:r>
      <w:r w:rsidRPr="007E450E">
        <w:rPr>
          <w:color w:val="666666"/>
        </w:rPr>
        <w:t xml:space="preserve"> supabase.</w:t>
      </w:r>
      <w:r w:rsidRPr="007E450E">
        <w:rPr>
          <w:color w:val="C45B1C"/>
        </w:rPr>
        <w:t>from</w:t>
      </w:r>
      <w:r w:rsidRPr="007E450E">
        <w:rPr>
          <w:color w:val="666666"/>
        </w:rPr>
        <w:t>(</w:t>
      </w:r>
      <w:r w:rsidRPr="007E450E">
        <w:t>'chat_history'</w:t>
      </w:r>
      <w:r w:rsidRPr="007E450E">
        <w:rPr>
          <w:color w:val="666666"/>
        </w:rPr>
        <w:t>).</w:t>
      </w:r>
      <w:r w:rsidRPr="007E450E">
        <w:rPr>
          <w:color w:val="C45B1C"/>
        </w:rPr>
        <w:t>insert</w:t>
      </w:r>
      <w:r w:rsidRPr="007E450E">
        <w:rPr>
          <w:color w:val="666666"/>
        </w:rPr>
        <w:t>([</w:t>
      </w:r>
    </w:p>
    <w:p w14:paraId="1033212A"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user'</w:t>
      </w:r>
      <w:r w:rsidRPr="007E450E">
        <w:rPr>
          <w:color w:val="6E21BA"/>
        </w:rPr>
        <w:t>,</w:t>
      </w:r>
      <w:r w:rsidRPr="007E450E">
        <w:rPr>
          <w:color w:val="666666"/>
        </w:rPr>
        <w:t xml:space="preserve"> </w:t>
      </w:r>
      <w:r w:rsidRPr="007E450E">
        <w:rPr>
          <w:color w:val="6E21BA"/>
        </w:rPr>
        <w:t>message:</w:t>
      </w:r>
      <w:r w:rsidRPr="007E450E">
        <w:rPr>
          <w:color w:val="666666"/>
        </w:rPr>
        <w:t xml:space="preserve"> JSON.</w:t>
      </w:r>
      <w:r w:rsidRPr="007E450E">
        <w:rPr>
          <w:color w:val="C45B1C"/>
        </w:rPr>
        <w:t>stringify</w:t>
      </w:r>
      <w:r w:rsidRPr="007E450E">
        <w:rPr>
          <w:color w:val="666666"/>
        </w:rPr>
        <w:t>(form)</w:t>
      </w:r>
      <w:r w:rsidRPr="007E450E">
        <w:rPr>
          <w:color w:val="6E21BA"/>
        </w:rPr>
        <w:t>,</w:t>
      </w:r>
      <w:r w:rsidRPr="007E450E">
        <w:rPr>
          <w:color w:val="666666"/>
        </w:rPr>
        <w:t xml:space="preserve"> </w:t>
      </w:r>
      <w:r w:rsidRPr="007E450E">
        <w:rPr>
          <w:color w:val="6E21BA"/>
        </w:rPr>
        <w:t>context:</w:t>
      </w:r>
      <w:r w:rsidRPr="007E450E">
        <w:rPr>
          <w:color w:val="666666"/>
        </w:rPr>
        <w:t xml:space="preserve"> </w:t>
      </w:r>
      <w:r w:rsidRPr="007E450E">
        <w:t>'loan'</w:t>
      </w:r>
      <w:r w:rsidRPr="007E450E">
        <w:rPr>
          <w:color w:val="666666"/>
        </w:rPr>
        <w:t xml:space="preserve"> }</w:t>
      </w:r>
      <w:r w:rsidRPr="007E450E">
        <w:rPr>
          <w:color w:val="6E21BA"/>
        </w:rPr>
        <w:t>,</w:t>
      </w:r>
    </w:p>
    <w:p w14:paraId="148BF5F8" w14:textId="77777777" w:rsidR="0024119B" w:rsidRPr="007E450E" w:rsidRDefault="0024119B" w:rsidP="0024119B">
      <w:r w:rsidRPr="007E450E">
        <w:rPr>
          <w:color w:val="666666"/>
        </w:rPr>
        <w:lastRenderedPageBreak/>
        <w:t xml:space="preserve"> { </w:t>
      </w:r>
      <w:r w:rsidRPr="007E450E">
        <w:rPr>
          <w:color w:val="6E21BA"/>
        </w:rPr>
        <w:t>sender:</w:t>
      </w:r>
      <w:r w:rsidRPr="007E450E">
        <w:rPr>
          <w:color w:val="666666"/>
        </w:rPr>
        <w:t xml:space="preserve"> </w:t>
      </w:r>
      <w:r w:rsidRPr="007E450E">
        <w:t>'bot'</w:t>
      </w:r>
      <w:r w:rsidRPr="007E450E">
        <w:rPr>
          <w:color w:val="6E21BA"/>
        </w:rPr>
        <w:t>,</w:t>
      </w:r>
      <w:r w:rsidRPr="007E450E">
        <w:rPr>
          <w:color w:val="666666"/>
        </w:rPr>
        <w:t xml:space="preserve"> </w:t>
      </w:r>
      <w:r w:rsidRPr="007E450E">
        <w:rPr>
          <w:color w:val="6E21BA"/>
        </w:rPr>
        <w:t>message:</w:t>
      </w:r>
      <w:r w:rsidRPr="007E450E">
        <w:rPr>
          <w:color w:val="666666"/>
        </w:rPr>
        <w:t xml:space="preserve"> data.</w:t>
      </w:r>
      <w:r w:rsidRPr="007E450E">
        <w:rPr>
          <w:color w:val="6E21BA"/>
        </w:rPr>
        <w:t>human_message,</w:t>
      </w:r>
      <w:r w:rsidRPr="007E450E">
        <w:rPr>
          <w:color w:val="666666"/>
        </w:rPr>
        <w:t xml:space="preserve"> </w:t>
      </w:r>
      <w:r w:rsidRPr="007E450E">
        <w:rPr>
          <w:color w:val="6E21BA"/>
        </w:rPr>
        <w:t>prediction:</w:t>
      </w:r>
      <w:r w:rsidRPr="007E450E">
        <w:rPr>
          <w:color w:val="666666"/>
        </w:rPr>
        <w:t xml:space="preserve"> data.</w:t>
      </w:r>
      <w:r w:rsidRPr="007E450E">
        <w:rPr>
          <w:color w:val="6E21BA"/>
        </w:rPr>
        <w:t>prediction</w:t>
      </w:r>
      <w:r w:rsidRPr="007E450E">
        <w:rPr>
          <w:color w:val="666666"/>
        </w:rPr>
        <w:t xml:space="preserve"> }</w:t>
      </w:r>
    </w:p>
    <w:p w14:paraId="5867D6ED" w14:textId="77777777" w:rsidR="0024119B" w:rsidRPr="007E450E" w:rsidRDefault="0024119B" w:rsidP="0024119B">
      <w:r w:rsidRPr="007E450E">
        <w:rPr>
          <w:color w:val="666666"/>
        </w:rPr>
        <w:t>])</w:t>
      </w:r>
    </w:p>
    <w:p w14:paraId="22AD25E7" w14:textId="77777777" w:rsidR="0024119B" w:rsidRPr="007E450E" w:rsidRDefault="0024119B" w:rsidP="0024119B"/>
    <w:p w14:paraId="6793E6A8" w14:textId="77777777" w:rsidR="0024119B" w:rsidRPr="007E450E" w:rsidRDefault="0024119B" w:rsidP="0024119B">
      <w:r w:rsidRPr="007E450E">
        <w:rPr>
          <w:color w:val="666666"/>
        </w:rPr>
        <w:t>router.</w:t>
      </w:r>
      <w:r w:rsidRPr="007E450E">
        <w:rPr>
          <w:color w:val="C45B1C"/>
        </w:rPr>
        <w:t>push</w:t>
      </w:r>
      <w:r w:rsidRPr="007E450E">
        <w:rPr>
          <w:color w:val="666666"/>
        </w:rPr>
        <w:t>(</w:t>
      </w:r>
      <w:r w:rsidRPr="007E450E">
        <w:t>'/chat'</w:t>
      </w:r>
      <w:r w:rsidRPr="007E450E">
        <w:rPr>
          <w:color w:val="666666"/>
        </w:rPr>
        <w:t>)</w:t>
      </w:r>
    </w:p>
    <w:p w14:paraId="3004AFC5" w14:textId="77777777" w:rsidR="0024119B" w:rsidRPr="007E450E" w:rsidRDefault="0024119B" w:rsidP="0024119B"/>
    <w:p w14:paraId="3ED7F242" w14:textId="6CA814DD" w:rsidR="0024119B" w:rsidRDefault="00067928" w:rsidP="00067928">
      <w:pPr>
        <w:pStyle w:val="Heading5"/>
        <w:tabs>
          <w:tab w:val="num" w:pos="720"/>
        </w:tabs>
        <w:spacing w:line="360" w:lineRule="auto"/>
      </w:pPr>
      <w:r>
        <w:t xml:space="preserve">11. </w:t>
      </w:r>
      <w:r w:rsidR="0024119B">
        <w:t>Auto-Scroll and Vibration Feedback</w:t>
      </w:r>
    </w:p>
    <w:p w14:paraId="7D7591B5" w14:textId="77777777" w:rsidR="0024119B" w:rsidRPr="007E450E" w:rsidRDefault="0024119B" w:rsidP="0024119B">
      <w:r w:rsidRPr="007E450E">
        <w:t>window.</w:t>
      </w:r>
      <w:r w:rsidRPr="007E450E">
        <w:rPr>
          <w:color w:val="C45B1C"/>
        </w:rPr>
        <w:t>scrollTo</w:t>
      </w:r>
      <w:r w:rsidRPr="007E450E">
        <w:t xml:space="preserve">({ </w:t>
      </w:r>
      <w:r w:rsidRPr="007E450E">
        <w:rPr>
          <w:color w:val="6E21BA"/>
        </w:rPr>
        <w:t>top:</w:t>
      </w:r>
      <w:r w:rsidRPr="007E450E">
        <w:t xml:space="preserve"> </w:t>
      </w:r>
      <w:r w:rsidRPr="007E450E">
        <w:rPr>
          <w:color w:val="187B34"/>
        </w:rPr>
        <w:t>0</w:t>
      </w:r>
      <w:r w:rsidRPr="007E450E">
        <w:rPr>
          <w:color w:val="6E21BA"/>
        </w:rPr>
        <w:t>,</w:t>
      </w:r>
      <w:r w:rsidRPr="007E450E">
        <w:t xml:space="preserve"> </w:t>
      </w:r>
      <w:r w:rsidRPr="007E450E">
        <w:rPr>
          <w:color w:val="6E21BA"/>
        </w:rPr>
        <w:t>behavior:</w:t>
      </w:r>
      <w:r w:rsidRPr="007E450E">
        <w:t xml:space="preserve"> </w:t>
      </w:r>
      <w:r w:rsidRPr="007E450E">
        <w:rPr>
          <w:color w:val="187B34"/>
        </w:rPr>
        <w:t>'smooth'</w:t>
      </w:r>
      <w:r w:rsidRPr="007E450E">
        <w:t xml:space="preserve"> })</w:t>
      </w:r>
    </w:p>
    <w:p w14:paraId="2263D4C0" w14:textId="77777777" w:rsidR="0024119B" w:rsidRPr="007E450E" w:rsidRDefault="0024119B" w:rsidP="0024119B">
      <w:r w:rsidRPr="007E450E">
        <w:t>navigator.</w:t>
      </w:r>
      <w:r w:rsidRPr="007E450E">
        <w:rPr>
          <w:color w:val="C45B1C"/>
        </w:rPr>
        <w:t>vibrate</w:t>
      </w:r>
      <w:r w:rsidRPr="007E450E">
        <w:t>?.(</w:t>
      </w:r>
      <w:r w:rsidRPr="007E450E">
        <w:rPr>
          <w:color w:val="187B34"/>
        </w:rPr>
        <w:t>20</w:t>
      </w:r>
      <w:r w:rsidRPr="007E450E">
        <w:t>)</w:t>
      </w:r>
    </w:p>
    <w:p w14:paraId="6AE5974C" w14:textId="77777777" w:rsidR="0024119B" w:rsidRDefault="0024119B" w:rsidP="0024119B">
      <w:pPr>
        <w:rPr>
          <w:lang w:val="en-US"/>
        </w:rPr>
      </w:pPr>
    </w:p>
    <w:p w14:paraId="04EA3EBE" w14:textId="44BFD575" w:rsidR="0024119B" w:rsidRDefault="0024119B" w:rsidP="00A64DA9">
      <w:pPr>
        <w:pStyle w:val="Heading4"/>
        <w:numPr>
          <w:ilvl w:val="3"/>
          <w:numId w:val="189"/>
        </w:numPr>
        <w:spacing w:line="360" w:lineRule="auto"/>
      </w:pPr>
      <w:r>
        <w:t>Admin Panel</w:t>
      </w:r>
    </w:p>
    <w:p w14:paraId="2975A35E" w14:textId="47947DDF" w:rsidR="0024119B" w:rsidRDefault="00A64DA9" w:rsidP="00A64DA9">
      <w:pPr>
        <w:pStyle w:val="Heading5"/>
        <w:tabs>
          <w:tab w:val="num" w:pos="720"/>
        </w:tabs>
        <w:spacing w:line="360" w:lineRule="auto"/>
      </w:pPr>
      <w:r>
        <w:t xml:space="preserve">1. </w:t>
      </w:r>
      <w:r w:rsidR="0024119B">
        <w:t>Admin Gatekeeping</w:t>
      </w:r>
    </w:p>
    <w:p w14:paraId="2109044C" w14:textId="77777777" w:rsidR="0024119B" w:rsidRPr="007E450E" w:rsidRDefault="0024119B" w:rsidP="0024119B">
      <w:r w:rsidRPr="007E450E">
        <w:t>const { email, loading } = useSession(true)</w:t>
      </w:r>
    </w:p>
    <w:p w14:paraId="71F6A575" w14:textId="77777777" w:rsidR="0024119B" w:rsidRPr="007E450E" w:rsidRDefault="0024119B" w:rsidP="0024119B"/>
    <w:p w14:paraId="1E366F25" w14:textId="77777777" w:rsidR="0024119B" w:rsidRPr="007E450E" w:rsidRDefault="0024119B" w:rsidP="0024119B">
      <w:r w:rsidRPr="007E450E">
        <w:t>useEffect(() =&gt; {</w:t>
      </w:r>
    </w:p>
    <w:p w14:paraId="295298AA" w14:textId="77777777" w:rsidR="0024119B" w:rsidRPr="007E450E" w:rsidRDefault="0024119B" w:rsidP="0024119B">
      <w:r w:rsidRPr="007E450E">
        <w:t> if (!loading &amp;&amp; (!email || !ADMIN_EMAILS.includes(email))) {</w:t>
      </w:r>
    </w:p>
    <w:p w14:paraId="60B76A67" w14:textId="77777777" w:rsidR="0024119B" w:rsidRPr="007E450E" w:rsidRDefault="0024119B" w:rsidP="0024119B">
      <w:r w:rsidRPr="007E450E">
        <w:t>   router.replace('/chat')</w:t>
      </w:r>
    </w:p>
    <w:p w14:paraId="7779D78B" w14:textId="77777777" w:rsidR="0024119B" w:rsidRPr="007E450E" w:rsidRDefault="0024119B" w:rsidP="0024119B">
      <w:r w:rsidRPr="007E450E">
        <w:t> }</w:t>
      </w:r>
    </w:p>
    <w:p w14:paraId="184EDF71" w14:textId="77777777" w:rsidR="0024119B" w:rsidRPr="007E450E" w:rsidRDefault="0024119B" w:rsidP="0024119B">
      <w:r w:rsidRPr="007E450E">
        <w:t>}, [email, loading, router])</w:t>
      </w:r>
    </w:p>
    <w:p w14:paraId="24DEB3C4" w14:textId="77777777" w:rsidR="0024119B" w:rsidRPr="007E450E" w:rsidRDefault="0024119B" w:rsidP="0024119B"/>
    <w:p w14:paraId="0EA32525" w14:textId="77777777" w:rsidR="0024119B" w:rsidRPr="007E450E" w:rsidRDefault="0024119B" w:rsidP="0024119B">
      <w:r w:rsidRPr="007E450E">
        <w:t>if (loading)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Checking permissions…&lt;/</w:t>
      </w:r>
      <w:r w:rsidRPr="007E450E">
        <w:rPr>
          <w:color w:val="6E21BA"/>
        </w:rPr>
        <w:t>div</w:t>
      </w:r>
      <w:r w:rsidRPr="007E450E">
        <w:t>&gt;&lt;/</w:t>
      </w:r>
      <w:r w:rsidRPr="007E450E">
        <w:rPr>
          <w:color w:val="6E21BA"/>
        </w:rPr>
        <w:t>div</w:t>
      </w:r>
      <w:r w:rsidRPr="007E450E">
        <w:t>&gt;</w:t>
      </w:r>
    </w:p>
    <w:p w14:paraId="23D4C619" w14:textId="77777777" w:rsidR="0024119B" w:rsidRPr="007E450E" w:rsidRDefault="0024119B" w:rsidP="0024119B">
      <w:r w:rsidRPr="007E450E">
        <w:t>if (!email || !ADMIN_EMAILS.includes(email))</w:t>
      </w:r>
    </w:p>
    <w:p w14:paraId="34C075C3"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Access denied&lt;/</w:t>
      </w:r>
      <w:r w:rsidRPr="007E450E">
        <w:rPr>
          <w:color w:val="6E21BA"/>
        </w:rPr>
        <w:t>div</w:t>
      </w:r>
      <w:r w:rsidRPr="007E450E">
        <w:t>&gt;&lt;/</w:t>
      </w:r>
      <w:r w:rsidRPr="007E450E">
        <w:rPr>
          <w:color w:val="6E21BA"/>
        </w:rPr>
        <w:t>div</w:t>
      </w:r>
      <w:r w:rsidRPr="007E450E">
        <w:t>&gt;</w:t>
      </w:r>
    </w:p>
    <w:p w14:paraId="56729B05" w14:textId="77777777" w:rsidR="0024119B" w:rsidRPr="007E450E" w:rsidRDefault="0024119B" w:rsidP="0024119B"/>
    <w:p w14:paraId="05B1FF36" w14:textId="4E270CFD" w:rsidR="0024119B" w:rsidRDefault="00A64DA9" w:rsidP="00A64DA9">
      <w:pPr>
        <w:pStyle w:val="Heading5"/>
        <w:tabs>
          <w:tab w:val="num" w:pos="720"/>
        </w:tabs>
        <w:spacing w:line="360" w:lineRule="auto"/>
      </w:pPr>
      <w:r>
        <w:t xml:space="preserve">2. </w:t>
      </w:r>
      <w:r w:rsidR="0024119B">
        <w:t>Pull Survey Rows from Supabase</w:t>
      </w:r>
    </w:p>
    <w:p w14:paraId="18987FC7" w14:textId="77777777" w:rsidR="0024119B" w:rsidRPr="007E450E" w:rsidRDefault="0024119B" w:rsidP="0024119B">
      <w:r w:rsidRPr="007E450E">
        <w:t>const [rows, setRows] = useState&lt;</w:t>
      </w:r>
      <w:r w:rsidRPr="007E450E">
        <w:rPr>
          <w:color w:val="6E21BA"/>
        </w:rPr>
        <w:t>SurveyRow[]</w:t>
      </w:r>
      <w:r w:rsidRPr="007E450E">
        <w:t>&gt;([])</w:t>
      </w:r>
    </w:p>
    <w:p w14:paraId="2D6AC1DF" w14:textId="77777777" w:rsidR="0024119B" w:rsidRPr="007E450E" w:rsidRDefault="0024119B" w:rsidP="0024119B">
      <w:r w:rsidRPr="007E450E">
        <w:t>const [loadingData, setLoadingData] = useState(true)</w:t>
      </w:r>
    </w:p>
    <w:p w14:paraId="739C53E9" w14:textId="77777777" w:rsidR="0024119B" w:rsidRPr="007E450E" w:rsidRDefault="0024119B" w:rsidP="0024119B"/>
    <w:p w14:paraId="4F4C11EC" w14:textId="77777777" w:rsidR="0024119B" w:rsidRPr="007E450E" w:rsidRDefault="0024119B" w:rsidP="0024119B">
      <w:r w:rsidRPr="007E450E">
        <w:t>useEffect(() =&gt; {</w:t>
      </w:r>
    </w:p>
    <w:p w14:paraId="34586360" w14:textId="77777777" w:rsidR="0024119B" w:rsidRPr="007E450E" w:rsidRDefault="0024119B" w:rsidP="0024119B">
      <w:r w:rsidRPr="007E450E">
        <w:t> const fetchData = async () =&gt; {</w:t>
      </w:r>
    </w:p>
    <w:p w14:paraId="3DE92F25" w14:textId="77777777" w:rsidR="0024119B" w:rsidRPr="007E450E" w:rsidRDefault="0024119B" w:rsidP="0024119B">
      <w:r w:rsidRPr="007E450E">
        <w:t>   if (!email || !ADMIN_EMAILS.includes(email)) return</w:t>
      </w:r>
    </w:p>
    <w:p w14:paraId="35C26D0B" w14:textId="77777777" w:rsidR="0024119B" w:rsidRPr="007E450E" w:rsidRDefault="0024119B" w:rsidP="0024119B">
      <w:r w:rsidRPr="007E450E">
        <w:t>   const { data, error } = await supabase</w:t>
      </w:r>
    </w:p>
    <w:p w14:paraId="7EDE0739" w14:textId="77777777" w:rsidR="0024119B" w:rsidRPr="007E450E" w:rsidRDefault="0024119B" w:rsidP="0024119B">
      <w:r w:rsidRPr="007E450E">
        <w:t>     .from('loan_trust_survey')</w:t>
      </w:r>
    </w:p>
    <w:p w14:paraId="26C819CF" w14:textId="77777777" w:rsidR="0024119B" w:rsidRPr="007E450E" w:rsidRDefault="0024119B" w:rsidP="0024119B">
      <w:r w:rsidRPr="007E450E">
        <w:t>     .select('*')</w:t>
      </w:r>
    </w:p>
    <w:p w14:paraId="6592D6AA" w14:textId="77777777" w:rsidR="0024119B" w:rsidRPr="007E450E" w:rsidRDefault="0024119B" w:rsidP="0024119B">
      <w:r w:rsidRPr="007E450E">
        <w:t>     .order('created_at', { ascending: false })</w:t>
      </w:r>
    </w:p>
    <w:p w14:paraId="4D422800" w14:textId="77777777" w:rsidR="0024119B" w:rsidRPr="007E450E" w:rsidRDefault="0024119B" w:rsidP="0024119B"/>
    <w:p w14:paraId="7E056595" w14:textId="77777777" w:rsidR="0024119B" w:rsidRPr="007E450E" w:rsidRDefault="0024119B" w:rsidP="0024119B">
      <w:r w:rsidRPr="007E450E">
        <w:t>   if (!error &amp;&amp; data) setRows(data as SurveyRow[])</w:t>
      </w:r>
    </w:p>
    <w:p w14:paraId="30170050" w14:textId="77777777" w:rsidR="0024119B" w:rsidRPr="007E450E" w:rsidRDefault="0024119B" w:rsidP="0024119B">
      <w:r w:rsidRPr="007E450E">
        <w:t>   setLoadingData(false)</w:t>
      </w:r>
    </w:p>
    <w:p w14:paraId="7D73C836" w14:textId="77777777" w:rsidR="0024119B" w:rsidRPr="007E450E" w:rsidRDefault="0024119B" w:rsidP="0024119B">
      <w:r w:rsidRPr="007E450E">
        <w:t> }</w:t>
      </w:r>
    </w:p>
    <w:p w14:paraId="5DD4C6F0" w14:textId="77777777" w:rsidR="0024119B" w:rsidRPr="007E450E" w:rsidRDefault="0024119B" w:rsidP="0024119B">
      <w:r w:rsidRPr="007E450E">
        <w:t> fetchData()</w:t>
      </w:r>
    </w:p>
    <w:p w14:paraId="46E0C0AD" w14:textId="77777777" w:rsidR="0024119B" w:rsidRPr="007E450E" w:rsidRDefault="0024119B" w:rsidP="0024119B">
      <w:r w:rsidRPr="007E450E">
        <w:t>}, [email])</w:t>
      </w:r>
    </w:p>
    <w:p w14:paraId="374C7E5F" w14:textId="77777777" w:rsidR="0024119B" w:rsidRPr="007E450E" w:rsidRDefault="0024119B" w:rsidP="0024119B"/>
    <w:p w14:paraId="0C98CDF8" w14:textId="77777777" w:rsidR="0024119B" w:rsidRPr="007E450E" w:rsidRDefault="0024119B" w:rsidP="0024119B">
      <w:r w:rsidRPr="007E450E">
        <w:t>if (loadingData)</w:t>
      </w:r>
    </w:p>
    <w:p w14:paraId="5D225332"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Fetching analytics…&lt;/</w:t>
      </w:r>
      <w:r w:rsidRPr="007E450E">
        <w:rPr>
          <w:color w:val="6E21BA"/>
        </w:rPr>
        <w:t>div</w:t>
      </w:r>
      <w:r w:rsidRPr="007E450E">
        <w:t>&gt;&lt;/</w:t>
      </w:r>
      <w:r w:rsidRPr="007E450E">
        <w:rPr>
          <w:color w:val="6E21BA"/>
        </w:rPr>
        <w:t>div</w:t>
      </w:r>
      <w:r w:rsidRPr="007E450E">
        <w:t>&gt;</w:t>
      </w:r>
    </w:p>
    <w:p w14:paraId="08DE9689" w14:textId="77777777" w:rsidR="0024119B" w:rsidRDefault="0024119B" w:rsidP="0024119B">
      <w:pPr>
        <w:rPr>
          <w:lang w:val="en-US"/>
        </w:rPr>
      </w:pPr>
    </w:p>
    <w:p w14:paraId="5E41B26D" w14:textId="031E819D" w:rsidR="0024119B" w:rsidRDefault="00A64DA9" w:rsidP="00A64DA9">
      <w:pPr>
        <w:pStyle w:val="Heading5"/>
        <w:tabs>
          <w:tab w:val="num" w:pos="720"/>
        </w:tabs>
        <w:spacing w:line="360" w:lineRule="auto"/>
      </w:pPr>
      <w:r>
        <w:lastRenderedPageBreak/>
        <w:t xml:space="preserve">3. </w:t>
      </w:r>
      <w:r w:rsidR="0024119B">
        <w:t>Sample Overview</w:t>
      </w:r>
    </w:p>
    <w:p w14:paraId="4EBF88D2" w14:textId="77777777" w:rsidR="00690F66" w:rsidRDefault="00A327FE" w:rsidP="00690F66">
      <w:pPr>
        <w:keepNext/>
        <w:jc w:val="center"/>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15978839" wp14:editId="7151A79B">
            <wp:extent cx="4976810" cy="1328840"/>
            <wp:effectExtent l="0" t="0" r="1905" b="508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2156" cy="1343618"/>
                    </a:xfrm>
                    <a:prstGeom prst="rect">
                      <a:avLst/>
                    </a:prstGeom>
                    <a:noFill/>
                    <a:ln>
                      <a:noFill/>
                    </a:ln>
                  </pic:spPr>
                </pic:pic>
              </a:graphicData>
            </a:graphic>
          </wp:inline>
        </w:drawing>
      </w:r>
      <w:r>
        <w:fldChar w:fldCharType="end"/>
      </w:r>
    </w:p>
    <w:p w14:paraId="796D7411" w14:textId="28936A7F" w:rsidR="00A327FE" w:rsidRDefault="00690F66" w:rsidP="00690F66">
      <w:pPr>
        <w:pStyle w:val="Caption"/>
        <w:jc w:val="center"/>
      </w:pPr>
      <w:r>
        <w:t xml:space="preserve">Appendix </w:t>
      </w:r>
      <w:r>
        <w:fldChar w:fldCharType="begin"/>
      </w:r>
      <w:r>
        <w:instrText xml:space="preserve"> SEQ Appendix \* ARABIC </w:instrText>
      </w:r>
      <w:r>
        <w:fldChar w:fldCharType="separate"/>
      </w:r>
      <w:r>
        <w:rPr>
          <w:noProof/>
        </w:rPr>
        <w:t>36</w:t>
      </w:r>
      <w:r>
        <w:rPr>
          <w:noProof/>
        </w:rPr>
        <w:fldChar w:fldCharType="end"/>
      </w:r>
    </w:p>
    <w:p w14:paraId="657812F4" w14:textId="77777777" w:rsidR="00A327FE" w:rsidRPr="00A327FE" w:rsidRDefault="00A327FE" w:rsidP="00A327FE"/>
    <w:p w14:paraId="1966E354" w14:textId="77777777" w:rsidR="0024119B" w:rsidRPr="007E450E" w:rsidRDefault="0024119B" w:rsidP="0024119B">
      <w:r w:rsidRPr="007E450E">
        <w:t>const byVariant = (v: Variant) =&gt; rows.filter(r =&gt; r.variant === v)</w:t>
      </w:r>
    </w:p>
    <w:p w14:paraId="1B2BDE4A" w14:textId="77777777" w:rsidR="0024119B" w:rsidRPr="007E450E" w:rsidRDefault="0024119B" w:rsidP="0024119B">
      <w:r w:rsidRPr="007E450E">
        <w:t>const uniqUsers = new Set(rows.map(r =&gt; r.user_email)).size</w:t>
      </w:r>
    </w:p>
    <w:p w14:paraId="7CFB8F60" w14:textId="77777777" w:rsidR="0024119B" w:rsidRPr="007E450E" w:rsidRDefault="0024119B" w:rsidP="0024119B"/>
    <w:p w14:paraId="59B8558D" w14:textId="77777777" w:rsidR="0024119B" w:rsidRPr="007E450E" w:rsidRDefault="0024119B" w:rsidP="0024119B">
      <w:r w:rsidRPr="007E450E">
        <w:t>const total = rows.length</w:t>
      </w:r>
    </w:p>
    <w:p w14:paraId="0FB6EFD9" w14:textId="77777777" w:rsidR="0024119B" w:rsidRPr="007E450E" w:rsidRDefault="0024119B" w:rsidP="0024119B">
      <w:r w:rsidRPr="007E450E">
        <w:t>const baselineN = byVariant('baseline').length</w:t>
      </w:r>
    </w:p>
    <w:p w14:paraId="781C0157" w14:textId="77777777" w:rsidR="0024119B" w:rsidRPr="007E450E" w:rsidRDefault="0024119B" w:rsidP="0024119B">
      <w:r w:rsidRPr="007E450E">
        <w:t>const xaiN = byVariant('xai').length</w:t>
      </w:r>
    </w:p>
    <w:p w14:paraId="656C5892" w14:textId="77777777" w:rsidR="0024119B" w:rsidRPr="007E450E" w:rsidRDefault="0024119B" w:rsidP="0024119B"/>
    <w:p w14:paraId="088EBD86" w14:textId="77777777" w:rsidR="0024119B" w:rsidRPr="007E450E" w:rsidRDefault="0024119B" w:rsidP="0024119B">
      <w:r w:rsidRPr="007E450E">
        <w:t>&lt;</w:t>
      </w:r>
      <w:r w:rsidRPr="007E450E">
        <w:rPr>
          <w:color w:val="6E21BA"/>
        </w:rPr>
        <w:t>section</w:t>
      </w:r>
      <w:r w:rsidRPr="007E450E">
        <w:t xml:space="preserve"> </w:t>
      </w:r>
      <w:r w:rsidRPr="007E450E">
        <w:rPr>
          <w:color w:val="6E21BA"/>
        </w:rPr>
        <w:t>className=</w:t>
      </w:r>
      <w:r w:rsidRPr="007E450E">
        <w:rPr>
          <w:color w:val="187B34"/>
        </w:rPr>
        <w:t>"admin-section"</w:t>
      </w:r>
      <w:r w:rsidRPr="007E450E">
        <w:t>&gt;</w:t>
      </w:r>
    </w:p>
    <w:p w14:paraId="6709610B" w14:textId="77777777" w:rsidR="0024119B" w:rsidRPr="007E450E" w:rsidRDefault="0024119B" w:rsidP="0024119B">
      <w:r w:rsidRPr="007E450E">
        <w:t> &lt;</w:t>
      </w:r>
      <w:r w:rsidRPr="007E450E">
        <w:rPr>
          <w:color w:val="6E21BA"/>
        </w:rPr>
        <w:t>h3</w:t>
      </w:r>
      <w:r w:rsidRPr="007E450E">
        <w:t xml:space="preserve"> </w:t>
      </w:r>
      <w:r w:rsidRPr="007E450E">
        <w:rPr>
          <w:color w:val="6E21BA"/>
        </w:rPr>
        <w:t>className=</w:t>
      </w:r>
      <w:r w:rsidRPr="007E450E">
        <w:rPr>
          <w:color w:val="187B34"/>
        </w:rPr>
        <w:t>"admin-section-title"</w:t>
      </w:r>
      <w:r w:rsidRPr="007E450E">
        <w:t>&gt;Section 1 — Sample Overview&lt;/</w:t>
      </w:r>
      <w:r w:rsidRPr="007E450E">
        <w:rPr>
          <w:color w:val="6E21BA"/>
        </w:rPr>
        <w:t>h3</w:t>
      </w:r>
      <w:r w:rsidRPr="007E450E">
        <w:t>&gt;</w:t>
      </w:r>
    </w:p>
    <w:p w14:paraId="6DDCD901"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s-grid"</w:t>
      </w:r>
      <w:r w:rsidRPr="007E450E">
        <w:t>&gt;</w:t>
      </w:r>
    </w:p>
    <w:p w14:paraId="4C7DFEC9" w14:textId="77777777" w:rsidR="0024119B" w:rsidRPr="007E450E" w:rsidRDefault="0024119B" w:rsidP="0024119B">
      <w:r w:rsidRPr="007E450E">
        <w:t>   {[["Total Responses", total],["Unique Users", uniqUsers],["Baseline", baselineN],["XAI", xaiN]].map(([label,value]) =&gt; (</w:t>
      </w:r>
    </w:p>
    <w:p w14:paraId="18A455CA"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card"</w:t>
      </w:r>
      <w:r w:rsidRPr="007E450E">
        <w:t xml:space="preserve"> </w:t>
      </w:r>
      <w:r w:rsidRPr="007E450E">
        <w:rPr>
          <w:color w:val="6E21BA"/>
        </w:rPr>
        <w:t>key={label}</w:t>
      </w:r>
      <w:r w:rsidRPr="007E450E">
        <w:t>&gt;</w:t>
      </w:r>
    </w:p>
    <w:p w14:paraId="737BE804"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label"</w:t>
      </w:r>
      <w:r w:rsidRPr="007E450E">
        <w:t>&gt;{label}&lt;/</w:t>
      </w:r>
      <w:r w:rsidRPr="007E450E">
        <w:rPr>
          <w:color w:val="6E21BA"/>
        </w:rPr>
        <w:t>div</w:t>
      </w:r>
      <w:r w:rsidRPr="007E450E">
        <w:t>&gt;</w:t>
      </w:r>
    </w:p>
    <w:p w14:paraId="7380E626"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value"</w:t>
      </w:r>
      <w:r w:rsidRPr="007E450E">
        <w:t>&gt;{value}&lt;/</w:t>
      </w:r>
      <w:r w:rsidRPr="007E450E">
        <w:rPr>
          <w:color w:val="6E21BA"/>
        </w:rPr>
        <w:t>div</w:t>
      </w:r>
      <w:r w:rsidRPr="007E450E">
        <w:t>&gt;</w:t>
      </w:r>
    </w:p>
    <w:p w14:paraId="330A3405" w14:textId="77777777" w:rsidR="0024119B" w:rsidRPr="007E450E" w:rsidRDefault="0024119B" w:rsidP="0024119B">
      <w:r w:rsidRPr="007E450E">
        <w:t>     &lt;/</w:t>
      </w:r>
      <w:r w:rsidRPr="007E450E">
        <w:rPr>
          <w:color w:val="6E21BA"/>
        </w:rPr>
        <w:t>div</w:t>
      </w:r>
      <w:r w:rsidRPr="007E450E">
        <w:t>&gt;</w:t>
      </w:r>
    </w:p>
    <w:p w14:paraId="297A732B" w14:textId="77777777" w:rsidR="0024119B" w:rsidRPr="007E450E" w:rsidRDefault="0024119B" w:rsidP="0024119B">
      <w:r w:rsidRPr="007E450E">
        <w:t>   ))}</w:t>
      </w:r>
    </w:p>
    <w:p w14:paraId="59A0F9CF" w14:textId="77777777" w:rsidR="0024119B" w:rsidRPr="007E450E" w:rsidRDefault="0024119B" w:rsidP="0024119B">
      <w:r w:rsidRPr="007E450E">
        <w:t> &lt;/</w:t>
      </w:r>
      <w:r w:rsidRPr="007E450E">
        <w:rPr>
          <w:color w:val="6E21BA"/>
        </w:rPr>
        <w:t>div</w:t>
      </w:r>
      <w:r w:rsidRPr="007E450E">
        <w:t>&gt;</w:t>
      </w:r>
    </w:p>
    <w:p w14:paraId="0F9C5517" w14:textId="77777777" w:rsidR="0024119B" w:rsidRPr="007E450E" w:rsidRDefault="0024119B" w:rsidP="0024119B">
      <w:r w:rsidRPr="007E450E">
        <w:t>&lt;/</w:t>
      </w:r>
      <w:r w:rsidRPr="007E450E">
        <w:rPr>
          <w:color w:val="6E21BA"/>
        </w:rPr>
        <w:t>section</w:t>
      </w:r>
      <w:r w:rsidRPr="007E450E">
        <w:t>&gt;</w:t>
      </w:r>
    </w:p>
    <w:p w14:paraId="7B79137E" w14:textId="77777777" w:rsidR="0024119B" w:rsidRDefault="0024119B" w:rsidP="0024119B">
      <w:pPr>
        <w:rPr>
          <w:lang w:val="en-US"/>
        </w:rPr>
      </w:pPr>
    </w:p>
    <w:p w14:paraId="6EEDB531" w14:textId="1EA7C85B" w:rsidR="0024119B" w:rsidRDefault="00072484" w:rsidP="00072484">
      <w:pPr>
        <w:pStyle w:val="Heading5"/>
        <w:tabs>
          <w:tab w:val="num" w:pos="720"/>
        </w:tabs>
        <w:spacing w:line="360" w:lineRule="auto"/>
      </w:pPr>
      <w:r>
        <w:t xml:space="preserve">4. </w:t>
      </w:r>
      <w:r w:rsidR="0024119B">
        <w:t>Mean Trust (Baseline vs XAI)</w:t>
      </w:r>
    </w:p>
    <w:p w14:paraId="28BE07A8" w14:textId="77777777" w:rsidR="00690F66" w:rsidRDefault="00237364" w:rsidP="00690F66">
      <w:pPr>
        <w:keepNext/>
        <w:jc w:val="center"/>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06E634D7" wp14:editId="4885BE59">
            <wp:extent cx="4510075" cy="2545848"/>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64122" cy="2576356"/>
                    </a:xfrm>
                    <a:prstGeom prst="rect">
                      <a:avLst/>
                    </a:prstGeom>
                    <a:noFill/>
                    <a:ln>
                      <a:noFill/>
                    </a:ln>
                  </pic:spPr>
                </pic:pic>
              </a:graphicData>
            </a:graphic>
          </wp:inline>
        </w:drawing>
      </w:r>
      <w:r>
        <w:fldChar w:fldCharType="end"/>
      </w:r>
    </w:p>
    <w:p w14:paraId="0E905511" w14:textId="112C1216" w:rsidR="00237364" w:rsidRDefault="00690F66" w:rsidP="00690F66">
      <w:pPr>
        <w:pStyle w:val="Caption"/>
        <w:jc w:val="center"/>
      </w:pPr>
      <w:r>
        <w:t xml:space="preserve">Appendix </w:t>
      </w:r>
      <w:r>
        <w:fldChar w:fldCharType="begin"/>
      </w:r>
      <w:r>
        <w:instrText xml:space="preserve"> SEQ Appendix \* ARABIC </w:instrText>
      </w:r>
      <w:r>
        <w:fldChar w:fldCharType="separate"/>
      </w:r>
      <w:r>
        <w:rPr>
          <w:noProof/>
        </w:rPr>
        <w:t>37</w:t>
      </w:r>
      <w:r>
        <w:rPr>
          <w:noProof/>
        </w:rPr>
        <w:fldChar w:fldCharType="end"/>
      </w:r>
    </w:p>
    <w:p w14:paraId="1C00B9A3" w14:textId="77777777" w:rsidR="00237364" w:rsidRDefault="00237364" w:rsidP="0024119B"/>
    <w:p w14:paraId="304D12B6" w14:textId="521C1FE7" w:rsidR="0024119B" w:rsidRPr="005534F2" w:rsidRDefault="0024119B" w:rsidP="0024119B">
      <w:r w:rsidRPr="005534F2">
        <w:rPr>
          <w:color w:val="A277FF"/>
        </w:rPr>
        <w:t>const</w:t>
      </w:r>
      <w:r w:rsidRPr="005534F2">
        <w:t xml:space="preserve"> </w:t>
      </w:r>
      <w:r w:rsidRPr="005534F2">
        <w:rPr>
          <w:color w:val="FFCA85"/>
        </w:rPr>
        <w:t>trustIndex</w:t>
      </w:r>
      <w:r w:rsidRPr="005534F2">
        <w:t xml:space="preserve"> </w:t>
      </w:r>
      <w:r w:rsidRPr="005534F2">
        <w:rPr>
          <w:color w:val="A277FF"/>
        </w:rPr>
        <w:t>=</w:t>
      </w:r>
      <w:r w:rsidRPr="005534F2">
        <w:t xml:space="preserve"> (r</w:t>
      </w:r>
      <w:r w:rsidRPr="005534F2">
        <w:rPr>
          <w:i/>
          <w:iCs/>
          <w:color w:val="A277FF"/>
        </w:rPr>
        <w:t>:</w:t>
      </w:r>
      <w:r w:rsidRPr="005534F2">
        <w:rPr>
          <w:i/>
          <w:iCs/>
          <w:color w:val="F694FF"/>
        </w:rPr>
        <w:t xml:space="preserve"> </w:t>
      </w:r>
      <w:r w:rsidRPr="005534F2">
        <w:rPr>
          <w:i/>
          <w:iCs/>
          <w:color w:val="82E2FF"/>
        </w:rPr>
        <w:t>SurveyRow</w:t>
      </w:r>
      <w:r w:rsidRPr="005534F2">
        <w:t xml:space="preserve">) </w:t>
      </w:r>
      <w:r w:rsidRPr="005534F2">
        <w:rPr>
          <w:color w:val="A277FF"/>
        </w:rPr>
        <w:t>=&gt;</w:t>
      </w:r>
    </w:p>
    <w:p w14:paraId="17D397FA" w14:textId="77777777" w:rsidR="0024119B" w:rsidRPr="005534F2" w:rsidRDefault="0024119B" w:rsidP="0024119B">
      <w:r w:rsidRPr="005534F2">
        <w:t xml:space="preserve">    </w:t>
      </w:r>
      <w:r w:rsidRPr="005534F2">
        <w:rPr>
          <w:color w:val="FFCA85"/>
        </w:rPr>
        <w:t>mean</w:t>
      </w:r>
      <w:r w:rsidRPr="005534F2">
        <w:t>([</w:t>
      </w:r>
    </w:p>
    <w:p w14:paraId="2B7A0CB7" w14:textId="77777777" w:rsidR="0024119B" w:rsidRPr="005534F2" w:rsidRDefault="0024119B" w:rsidP="0024119B">
      <w:r w:rsidRPr="005534F2">
        <w:t xml:space="preserve">      r.</w:t>
      </w:r>
      <w:r w:rsidRPr="005534F2">
        <w:rPr>
          <w:color w:val="F694FF"/>
        </w:rPr>
        <w:t>trust_score,</w:t>
      </w:r>
    </w:p>
    <w:p w14:paraId="0446997B" w14:textId="77777777" w:rsidR="0024119B" w:rsidRPr="005534F2" w:rsidRDefault="0024119B" w:rsidP="0024119B">
      <w:r w:rsidRPr="005534F2">
        <w:t xml:space="preserve">      r.</w:t>
      </w:r>
      <w:r w:rsidRPr="005534F2">
        <w:rPr>
          <w:color w:val="F694FF"/>
        </w:rPr>
        <w:t>reasoning_confidence_score,</w:t>
      </w:r>
    </w:p>
    <w:p w14:paraId="237AC4B9" w14:textId="77777777" w:rsidR="0024119B" w:rsidRPr="005534F2" w:rsidRDefault="0024119B" w:rsidP="0024119B">
      <w:r w:rsidRPr="005534F2">
        <w:t xml:space="preserve">      r.</w:t>
      </w:r>
      <w:r w:rsidRPr="005534F2">
        <w:rPr>
          <w:color w:val="F694FF"/>
        </w:rPr>
        <w:t>accuracy_score,</w:t>
      </w:r>
    </w:p>
    <w:p w14:paraId="37D9BA29" w14:textId="77777777" w:rsidR="0024119B" w:rsidRPr="005534F2" w:rsidRDefault="0024119B" w:rsidP="0024119B">
      <w:r w:rsidRPr="005534F2">
        <w:t xml:space="preserve">      r.</w:t>
      </w:r>
      <w:r w:rsidRPr="005534F2">
        <w:rPr>
          <w:color w:val="F694FF"/>
        </w:rPr>
        <w:t>understanding_score,</w:t>
      </w:r>
    </w:p>
    <w:p w14:paraId="36C77F47" w14:textId="77777777" w:rsidR="0024119B" w:rsidRPr="005534F2" w:rsidRDefault="0024119B" w:rsidP="0024119B">
      <w:r w:rsidRPr="005534F2">
        <w:t xml:space="preserve">      r.</w:t>
      </w:r>
      <w:r w:rsidRPr="005534F2">
        <w:rPr>
          <w:color w:val="F694FF"/>
        </w:rPr>
        <w:t>repeat_usage_score,</w:t>
      </w:r>
    </w:p>
    <w:p w14:paraId="1E6A8C1B" w14:textId="77777777" w:rsidR="0024119B" w:rsidRPr="005534F2" w:rsidRDefault="0024119B" w:rsidP="0024119B">
      <w:r w:rsidRPr="005534F2">
        <w:t xml:space="preserve">      r.</w:t>
      </w:r>
      <w:r w:rsidRPr="005534F2">
        <w:rPr>
          <w:color w:val="F694FF"/>
        </w:rPr>
        <w:t>comfort_score,</w:t>
      </w:r>
    </w:p>
    <w:p w14:paraId="788D9BF5" w14:textId="77777777" w:rsidR="0024119B" w:rsidRPr="005534F2" w:rsidRDefault="0024119B" w:rsidP="0024119B">
      <w:r w:rsidRPr="005534F2">
        <w:t xml:space="preserve">    ])</w:t>
      </w:r>
    </w:p>
    <w:p w14:paraId="6BA4F006" w14:textId="77777777" w:rsidR="0024119B" w:rsidRPr="005534F2" w:rsidRDefault="0024119B" w:rsidP="0024119B"/>
    <w:p w14:paraId="31991748" w14:textId="77777777" w:rsidR="0024119B" w:rsidRPr="005534F2" w:rsidRDefault="0024119B" w:rsidP="0024119B">
      <w:r w:rsidRPr="005534F2">
        <w:t xml:space="preserve">  </w:t>
      </w:r>
      <w:r w:rsidRPr="005534F2">
        <w:rPr>
          <w:color w:val="A277FF"/>
        </w:rPr>
        <w:t>const</w:t>
      </w:r>
      <w:r w:rsidRPr="005534F2">
        <w:t xml:space="preserve"> baselineTrust </w:t>
      </w:r>
      <w:r w:rsidRPr="005534F2">
        <w:rPr>
          <w:color w:val="A277FF"/>
        </w:rPr>
        <w:t>=</w:t>
      </w:r>
      <w:r w:rsidRPr="005534F2">
        <w:t xml:space="preserve"> </w:t>
      </w:r>
      <w:r w:rsidRPr="005534F2">
        <w:rPr>
          <w:color w:val="FFCA85"/>
        </w:rPr>
        <w:t>mean</w:t>
      </w:r>
      <w:r w:rsidRPr="005534F2">
        <w:t>(</w:t>
      </w:r>
    </w:p>
    <w:p w14:paraId="591EFDCC" w14:textId="77777777" w:rsidR="0024119B" w:rsidRPr="005534F2" w:rsidRDefault="0024119B" w:rsidP="0024119B">
      <w:r w:rsidRPr="005534F2">
        <w:t xml:space="preserve">    </w:t>
      </w:r>
      <w:r w:rsidRPr="005534F2">
        <w:rPr>
          <w:color w:val="FFCA85"/>
        </w:rPr>
        <w:t>byVariant</w:t>
      </w:r>
      <w:r w:rsidRPr="005534F2">
        <w:t>(</w:t>
      </w:r>
      <w:r w:rsidRPr="005534F2">
        <w:rPr>
          <w:color w:val="61FFCA"/>
        </w:rPr>
        <w:t>'baseline'</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14FB5061" w14:textId="77777777" w:rsidR="0024119B" w:rsidRPr="005534F2" w:rsidRDefault="0024119B" w:rsidP="0024119B">
      <w:r w:rsidRPr="005534F2">
        <w:t xml:space="preserve">  )</w:t>
      </w:r>
    </w:p>
    <w:p w14:paraId="084767D7" w14:textId="77777777" w:rsidR="0024119B" w:rsidRPr="005534F2" w:rsidRDefault="0024119B" w:rsidP="0024119B">
      <w:r w:rsidRPr="005534F2">
        <w:t xml:space="preserve">  </w:t>
      </w:r>
      <w:r w:rsidRPr="005534F2">
        <w:rPr>
          <w:color w:val="A277FF"/>
        </w:rPr>
        <w:t>const</w:t>
      </w:r>
      <w:r w:rsidRPr="005534F2">
        <w:t xml:space="preserve"> xaiTrust </w:t>
      </w:r>
      <w:r w:rsidRPr="005534F2">
        <w:rPr>
          <w:color w:val="A277FF"/>
        </w:rPr>
        <w:t>=</w:t>
      </w:r>
      <w:r w:rsidRPr="005534F2">
        <w:t xml:space="preserve"> </w:t>
      </w:r>
      <w:r w:rsidRPr="005534F2">
        <w:rPr>
          <w:color w:val="FFCA85"/>
        </w:rPr>
        <w:t>mean</w:t>
      </w:r>
      <w:r w:rsidRPr="005534F2">
        <w:t>(</w:t>
      </w:r>
    </w:p>
    <w:p w14:paraId="36676B56" w14:textId="77777777" w:rsidR="0024119B" w:rsidRPr="005534F2" w:rsidRDefault="0024119B" w:rsidP="0024119B">
      <w:r w:rsidRPr="005534F2">
        <w:t xml:space="preserve">    </w:t>
      </w:r>
      <w:r w:rsidRPr="005534F2">
        <w:rPr>
          <w:color w:val="FFCA85"/>
        </w:rPr>
        <w:t>byVariant</w:t>
      </w:r>
      <w:r w:rsidRPr="005534F2">
        <w:t>(</w:t>
      </w:r>
      <w:r w:rsidRPr="005534F2">
        <w:rPr>
          <w:color w:val="61FFCA"/>
        </w:rPr>
        <w:t>'xai'</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388D9FFA" w14:textId="77777777" w:rsidR="0024119B" w:rsidRPr="005534F2" w:rsidRDefault="0024119B" w:rsidP="0024119B">
      <w:r w:rsidRPr="005534F2">
        <w:t xml:space="preserve">  )</w:t>
      </w:r>
    </w:p>
    <w:p w14:paraId="2C3F1C94" w14:textId="77777777" w:rsidR="0024119B" w:rsidRPr="005534F2" w:rsidRDefault="0024119B" w:rsidP="0024119B">
      <w:r w:rsidRPr="005534F2">
        <w:t xml:space="preserve">  </w:t>
      </w:r>
      <w:r w:rsidRPr="005534F2">
        <w:rPr>
          <w:color w:val="A277FF"/>
        </w:rPr>
        <w:t>const</w:t>
      </w:r>
      <w:r w:rsidRPr="005534F2">
        <w:t xml:space="preserve"> meanTrustData </w:t>
      </w:r>
      <w:r w:rsidRPr="005534F2">
        <w:rPr>
          <w:color w:val="A277FF"/>
        </w:rPr>
        <w:t>=</w:t>
      </w:r>
      <w:r w:rsidRPr="005534F2">
        <w:t xml:space="preserve"> {</w:t>
      </w:r>
    </w:p>
    <w:p w14:paraId="0C381CAE" w14:textId="77777777" w:rsidR="0024119B" w:rsidRPr="005534F2" w:rsidRDefault="0024119B" w:rsidP="0024119B">
      <w:r w:rsidRPr="005534F2">
        <w:t xml:space="preserve">    </w:t>
      </w:r>
      <w:r w:rsidRPr="005534F2">
        <w:rPr>
          <w:color w:val="F694FF"/>
        </w:rPr>
        <w:t>labels:</w:t>
      </w:r>
      <w:r w:rsidRPr="005534F2">
        <w:t xml:space="preserve"> [</w:t>
      </w:r>
      <w:r w:rsidRPr="005534F2">
        <w:rPr>
          <w:color w:val="61FFCA"/>
        </w:rPr>
        <w:t>'BASELINE'</w:t>
      </w:r>
      <w:r w:rsidRPr="005534F2">
        <w:rPr>
          <w:color w:val="F694FF"/>
        </w:rPr>
        <w:t>,</w:t>
      </w:r>
      <w:r w:rsidRPr="005534F2">
        <w:t xml:space="preserve"> </w:t>
      </w:r>
      <w:r w:rsidRPr="005534F2">
        <w:rPr>
          <w:color w:val="61FFCA"/>
        </w:rPr>
        <w:t>'XAI'</w:t>
      </w:r>
      <w:r w:rsidRPr="005534F2">
        <w:t>]</w:t>
      </w:r>
      <w:r w:rsidRPr="005534F2">
        <w:rPr>
          <w:color w:val="F694FF"/>
        </w:rPr>
        <w:t>,</w:t>
      </w:r>
    </w:p>
    <w:p w14:paraId="5FB0FA8D" w14:textId="77777777" w:rsidR="0024119B" w:rsidRPr="005534F2" w:rsidRDefault="0024119B" w:rsidP="0024119B">
      <w:r w:rsidRPr="005534F2">
        <w:t xml:space="preserve">    </w:t>
      </w:r>
      <w:r w:rsidRPr="005534F2">
        <w:rPr>
          <w:color w:val="F694FF"/>
        </w:rPr>
        <w:t>datasets:</w:t>
      </w:r>
      <w:r w:rsidRPr="005534F2">
        <w:t xml:space="preserve"> [</w:t>
      </w:r>
    </w:p>
    <w:p w14:paraId="2388EE08" w14:textId="77777777" w:rsidR="0024119B" w:rsidRPr="005534F2" w:rsidRDefault="0024119B" w:rsidP="0024119B">
      <w:r w:rsidRPr="005534F2">
        <w:t xml:space="preserve">      {</w:t>
      </w:r>
    </w:p>
    <w:p w14:paraId="57207794" w14:textId="77777777" w:rsidR="0024119B" w:rsidRPr="005534F2" w:rsidRDefault="0024119B" w:rsidP="0024119B">
      <w:r w:rsidRPr="005534F2">
        <w:t xml:space="preserve">        </w:t>
      </w:r>
      <w:r w:rsidRPr="005534F2">
        <w:rPr>
          <w:color w:val="F694FF"/>
        </w:rPr>
        <w:t>label:</w:t>
      </w:r>
      <w:r w:rsidRPr="005534F2">
        <w:t xml:space="preserve"> </w:t>
      </w:r>
      <w:r w:rsidRPr="005534F2">
        <w:rPr>
          <w:color w:val="61FFCA"/>
        </w:rPr>
        <w:t>'Avg Trust Index'</w:t>
      </w:r>
      <w:r w:rsidRPr="005534F2">
        <w:rPr>
          <w:color w:val="F694FF"/>
        </w:rPr>
        <w:t>,</w:t>
      </w:r>
    </w:p>
    <w:p w14:paraId="13985E55" w14:textId="77777777" w:rsidR="0024119B" w:rsidRPr="005534F2" w:rsidRDefault="0024119B" w:rsidP="0024119B">
      <w:r w:rsidRPr="005534F2">
        <w:t xml:space="preserve">        </w:t>
      </w:r>
      <w:r w:rsidRPr="005534F2">
        <w:rPr>
          <w:color w:val="F694FF"/>
        </w:rPr>
        <w:t>data:</w:t>
      </w:r>
      <w:r w:rsidRPr="005534F2">
        <w:t xml:space="preserve"> [baselineTrust</w:t>
      </w:r>
      <w:r w:rsidRPr="005534F2">
        <w:rPr>
          <w:color w:val="F694FF"/>
        </w:rPr>
        <w:t>,</w:t>
      </w:r>
      <w:r w:rsidRPr="005534F2">
        <w:t xml:space="preserve"> xaiTrust]</w:t>
      </w:r>
      <w:r w:rsidRPr="005534F2">
        <w:rPr>
          <w:color w:val="F694FF"/>
        </w:rPr>
        <w:t>,</w:t>
      </w:r>
    </w:p>
    <w:p w14:paraId="57679621" w14:textId="77777777" w:rsidR="0024119B" w:rsidRPr="005534F2" w:rsidRDefault="0024119B" w:rsidP="0024119B">
      <w:r w:rsidRPr="005534F2">
        <w:t xml:space="preserve">        </w:t>
      </w:r>
      <w:r w:rsidRPr="005534F2">
        <w:rPr>
          <w:color w:val="F694FF"/>
        </w:rPr>
        <w:t>backgroundColor:</w:t>
      </w:r>
      <w:r w:rsidRPr="005534F2">
        <w:t xml:space="preserve"> [MUTED</w:t>
      </w:r>
      <w:r w:rsidRPr="005534F2">
        <w:rPr>
          <w:color w:val="F694FF"/>
        </w:rPr>
        <w:t>,</w:t>
      </w:r>
      <w:r w:rsidRPr="005534F2">
        <w:t xml:space="preserve"> BRAND]</w:t>
      </w:r>
      <w:r w:rsidRPr="005534F2">
        <w:rPr>
          <w:color w:val="F694FF"/>
        </w:rPr>
        <w:t>,</w:t>
      </w:r>
    </w:p>
    <w:p w14:paraId="3BF7531E" w14:textId="77777777" w:rsidR="0024119B" w:rsidRPr="005534F2" w:rsidRDefault="0024119B" w:rsidP="0024119B">
      <w:r w:rsidRPr="005534F2">
        <w:t xml:space="preserve">        </w:t>
      </w:r>
      <w:r w:rsidRPr="005534F2">
        <w:rPr>
          <w:color w:val="F694FF"/>
        </w:rPr>
        <w:t>borderColor:</w:t>
      </w:r>
      <w:r w:rsidRPr="005534F2">
        <w:t xml:space="preserve"> BORDER</w:t>
      </w:r>
      <w:r w:rsidRPr="005534F2">
        <w:rPr>
          <w:color w:val="F694FF"/>
        </w:rPr>
        <w:t>,</w:t>
      </w:r>
    </w:p>
    <w:p w14:paraId="1A3C8BA7" w14:textId="77777777" w:rsidR="0024119B" w:rsidRPr="005534F2" w:rsidRDefault="0024119B" w:rsidP="0024119B">
      <w:r w:rsidRPr="005534F2">
        <w:t xml:space="preserve">        </w:t>
      </w:r>
      <w:r w:rsidRPr="005534F2">
        <w:rPr>
          <w:color w:val="F694FF"/>
        </w:rPr>
        <w:t>borderWidth:</w:t>
      </w:r>
      <w:r w:rsidRPr="005534F2">
        <w:t xml:space="preserve"> </w:t>
      </w:r>
      <w:r w:rsidRPr="005534F2">
        <w:rPr>
          <w:color w:val="61FFCA"/>
        </w:rPr>
        <w:t>1.5</w:t>
      </w:r>
      <w:r w:rsidRPr="005534F2">
        <w:rPr>
          <w:color w:val="F694FF"/>
        </w:rPr>
        <w:t>,</w:t>
      </w:r>
    </w:p>
    <w:p w14:paraId="1FC652C5" w14:textId="77777777" w:rsidR="0024119B" w:rsidRPr="005534F2" w:rsidRDefault="0024119B" w:rsidP="0024119B">
      <w:r w:rsidRPr="005534F2">
        <w:t xml:space="preserve">      }</w:t>
      </w:r>
      <w:r w:rsidRPr="005534F2">
        <w:rPr>
          <w:color w:val="F694FF"/>
        </w:rPr>
        <w:t>,</w:t>
      </w:r>
    </w:p>
    <w:p w14:paraId="166225E3" w14:textId="77777777" w:rsidR="0024119B" w:rsidRPr="005534F2" w:rsidRDefault="0024119B" w:rsidP="0024119B">
      <w:r w:rsidRPr="005534F2">
        <w:t xml:space="preserve">    ]</w:t>
      </w:r>
      <w:r w:rsidRPr="005534F2">
        <w:rPr>
          <w:color w:val="F694FF"/>
        </w:rPr>
        <w:t>,</w:t>
      </w:r>
    </w:p>
    <w:p w14:paraId="4E543288" w14:textId="77777777" w:rsidR="0024119B" w:rsidRPr="005534F2" w:rsidRDefault="0024119B" w:rsidP="0024119B">
      <w:r w:rsidRPr="005534F2">
        <w:t xml:space="preserve">  }</w:t>
      </w:r>
    </w:p>
    <w:p w14:paraId="0F2366AC" w14:textId="77777777" w:rsidR="0024119B" w:rsidRPr="005534F2" w:rsidRDefault="0024119B" w:rsidP="0024119B">
      <w:r w:rsidRPr="005534F2">
        <w:t xml:space="preserve">  </w:t>
      </w:r>
      <w:r w:rsidRPr="005534F2">
        <w:rPr>
          <w:color w:val="A277FF"/>
        </w:rPr>
        <w:t>const</w:t>
      </w:r>
      <w:r w:rsidRPr="005534F2">
        <w:t xml:space="preserve"> meanTrustOptions </w:t>
      </w:r>
      <w:r w:rsidRPr="005534F2">
        <w:rPr>
          <w:color w:val="A277FF"/>
        </w:rPr>
        <w:t>=</w:t>
      </w:r>
      <w:r w:rsidRPr="005534F2">
        <w:t xml:space="preserve"> {</w:t>
      </w:r>
    </w:p>
    <w:p w14:paraId="5C26911A" w14:textId="77777777" w:rsidR="0024119B" w:rsidRPr="005534F2" w:rsidRDefault="0024119B" w:rsidP="0024119B">
      <w:r w:rsidRPr="005534F2">
        <w:t xml:space="preserve">    </w:t>
      </w:r>
      <w:r w:rsidRPr="005534F2">
        <w:rPr>
          <w:color w:val="F694FF"/>
        </w:rPr>
        <w:t>scales:</w:t>
      </w:r>
      <w:r w:rsidRPr="005534F2">
        <w:t xml:space="preserve"> {</w:t>
      </w:r>
    </w:p>
    <w:p w14:paraId="4E996A43" w14:textId="77777777" w:rsidR="0024119B" w:rsidRPr="005534F2" w:rsidRDefault="0024119B" w:rsidP="0024119B">
      <w:r w:rsidRPr="005534F2">
        <w:t xml:space="preserve">      </w:t>
      </w:r>
      <w:r w:rsidRPr="005534F2">
        <w:rPr>
          <w:color w:val="F694FF"/>
        </w:rPr>
        <w:t>x:</w:t>
      </w:r>
      <w:r w:rsidRPr="005534F2">
        <w:t xml:space="preserve"> { </w:t>
      </w:r>
      <w:r w:rsidRPr="005534F2">
        <w:rPr>
          <w:color w:val="F694FF"/>
        </w:rPr>
        <w:t>ticks:</w:t>
      </w:r>
      <w:r w:rsidRPr="005534F2">
        <w:t xml:space="preserve"> { </w:t>
      </w:r>
      <w:r w:rsidRPr="005534F2">
        <w:rPr>
          <w:color w:val="F694FF"/>
        </w:rPr>
        <w:t>color:</w:t>
      </w:r>
      <w:r w:rsidRPr="005534F2">
        <w:t xml:space="preserve"> TEXT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E8E61AE" w14:textId="77777777" w:rsidR="0024119B" w:rsidRPr="005534F2" w:rsidRDefault="0024119B" w:rsidP="0024119B">
      <w:r w:rsidRPr="005534F2">
        <w:t xml:space="preserve">      </w:t>
      </w:r>
      <w:r w:rsidRPr="005534F2">
        <w:rPr>
          <w:color w:val="F694FF"/>
        </w:rPr>
        <w:t>y:</w:t>
      </w:r>
      <w:r w:rsidRPr="005534F2">
        <w:t xml:space="preserve"> { </w:t>
      </w:r>
      <w:r w:rsidRPr="005534F2">
        <w:rPr>
          <w:color w:val="F694FF"/>
        </w:rPr>
        <w:t>min:</w:t>
      </w:r>
      <w:r w:rsidRPr="005534F2">
        <w:t xml:space="preserve"> </w:t>
      </w:r>
      <w:r w:rsidRPr="005534F2">
        <w:rPr>
          <w:color w:val="61FFCA"/>
        </w:rPr>
        <w:t>0</w:t>
      </w:r>
      <w:r w:rsidRPr="005534F2">
        <w:rPr>
          <w:color w:val="F694FF"/>
        </w:rPr>
        <w:t>,</w:t>
      </w:r>
      <w:r w:rsidRPr="005534F2">
        <w:t xml:space="preserve"> </w:t>
      </w:r>
      <w:r w:rsidRPr="005534F2">
        <w:rPr>
          <w:color w:val="F694FF"/>
        </w:rPr>
        <w:t>max:</w:t>
      </w:r>
      <w:r w:rsidRPr="005534F2">
        <w:t xml:space="preserve"> </w:t>
      </w:r>
      <w:r w:rsidRPr="005534F2">
        <w:rPr>
          <w:color w:val="61FFCA"/>
        </w:rPr>
        <w:t>5</w:t>
      </w:r>
      <w:r w:rsidRPr="005534F2">
        <w:rPr>
          <w:color w:val="F694FF"/>
        </w:rPr>
        <w:t>,</w:t>
      </w:r>
      <w:r w:rsidRPr="005534F2">
        <w:t xml:space="preserve"> </w:t>
      </w:r>
      <w:r w:rsidRPr="005534F2">
        <w:rPr>
          <w:color w:val="F694FF"/>
        </w:rPr>
        <w:t>ticks:</w:t>
      </w:r>
      <w:r w:rsidRPr="005534F2">
        <w:t xml:space="preserve"> { </w:t>
      </w:r>
      <w:r w:rsidRPr="005534F2">
        <w:rPr>
          <w:color w:val="F694FF"/>
        </w:rPr>
        <w:t>color:</w:t>
      </w:r>
      <w:r w:rsidRPr="005534F2">
        <w:t xml:space="preserve"> TEXT</w:t>
      </w:r>
      <w:r w:rsidRPr="005534F2">
        <w:rPr>
          <w:color w:val="F694FF"/>
        </w:rPr>
        <w:t>,</w:t>
      </w:r>
      <w:r w:rsidRPr="005534F2">
        <w:t xml:space="preserve"> </w:t>
      </w:r>
      <w:r w:rsidRPr="005534F2">
        <w:rPr>
          <w:color w:val="F694FF"/>
        </w:rPr>
        <w:t>stepSize:</w:t>
      </w:r>
      <w:r w:rsidRPr="005534F2">
        <w:t xml:space="preserve"> </w:t>
      </w:r>
      <w:r w:rsidRPr="005534F2">
        <w:rPr>
          <w:color w:val="61FFCA"/>
        </w:rPr>
        <w:t>1</w:t>
      </w:r>
      <w:r w:rsidRPr="005534F2">
        <w:t xml:space="preserve">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7464C24" w14:textId="77777777" w:rsidR="0024119B" w:rsidRPr="005534F2" w:rsidRDefault="0024119B" w:rsidP="0024119B">
      <w:r w:rsidRPr="005534F2">
        <w:t xml:space="preserve">    }</w:t>
      </w:r>
      <w:r w:rsidRPr="005534F2">
        <w:rPr>
          <w:color w:val="F694FF"/>
        </w:rPr>
        <w:t>,</w:t>
      </w:r>
    </w:p>
    <w:p w14:paraId="0EE3EB8E" w14:textId="77777777" w:rsidR="0024119B" w:rsidRPr="005534F2" w:rsidRDefault="0024119B" w:rsidP="0024119B">
      <w:r w:rsidRPr="005534F2">
        <w:t xml:space="preserve">    </w:t>
      </w:r>
      <w:r w:rsidRPr="005534F2">
        <w:rPr>
          <w:color w:val="F694FF"/>
        </w:rPr>
        <w:t>plugins:</w:t>
      </w:r>
      <w:r w:rsidRPr="005534F2">
        <w:t xml:space="preserve"> { </w:t>
      </w:r>
      <w:r w:rsidRPr="005534F2">
        <w:rPr>
          <w:color w:val="F694FF"/>
        </w:rPr>
        <w:t>legend:</w:t>
      </w:r>
      <w:r w:rsidRPr="005534F2">
        <w:t xml:space="preserve"> { </w:t>
      </w:r>
      <w:r w:rsidRPr="005534F2">
        <w:rPr>
          <w:color w:val="F694FF"/>
        </w:rPr>
        <w:t>labels:</w:t>
      </w:r>
      <w:r w:rsidRPr="005534F2">
        <w:t xml:space="preserve"> { </w:t>
      </w:r>
      <w:r w:rsidRPr="005534F2">
        <w:rPr>
          <w:color w:val="F694FF"/>
        </w:rPr>
        <w:t>color:</w:t>
      </w:r>
      <w:r w:rsidRPr="005534F2">
        <w:t xml:space="preserve"> TEXT } } }</w:t>
      </w:r>
      <w:r w:rsidRPr="005534F2">
        <w:rPr>
          <w:color w:val="F694FF"/>
        </w:rPr>
        <w:t>,</w:t>
      </w:r>
    </w:p>
    <w:p w14:paraId="58D05E55" w14:textId="77777777" w:rsidR="0024119B" w:rsidRDefault="0024119B" w:rsidP="0024119B">
      <w:r w:rsidRPr="005534F2">
        <w:t xml:space="preserve">  }</w:t>
      </w:r>
    </w:p>
    <w:p w14:paraId="4CBFC21D" w14:textId="77777777" w:rsidR="0024119B" w:rsidRDefault="0024119B" w:rsidP="0024119B"/>
    <w:p w14:paraId="7386A734" w14:textId="51E5513A" w:rsidR="0024119B" w:rsidRDefault="00072484" w:rsidP="00072484">
      <w:pPr>
        <w:pStyle w:val="Heading5"/>
        <w:tabs>
          <w:tab w:val="num" w:pos="720"/>
        </w:tabs>
        <w:spacing w:line="360" w:lineRule="auto"/>
      </w:pPr>
      <w:r>
        <w:lastRenderedPageBreak/>
        <w:t xml:space="preserve">5. </w:t>
      </w:r>
      <w:r w:rsidR="0024119B">
        <w:t>Six Trust Dimensions</w:t>
      </w:r>
    </w:p>
    <w:p w14:paraId="1D272C5C" w14:textId="77777777" w:rsidR="00690F66" w:rsidRDefault="00237364" w:rsidP="00690F66">
      <w:pPr>
        <w:keepNext/>
        <w:jc w:val="cente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48C812EA" wp14:editId="3E8A7406">
            <wp:extent cx="4463457" cy="2519534"/>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95323" cy="2537521"/>
                    </a:xfrm>
                    <a:prstGeom prst="rect">
                      <a:avLst/>
                    </a:prstGeom>
                    <a:noFill/>
                    <a:ln>
                      <a:noFill/>
                    </a:ln>
                  </pic:spPr>
                </pic:pic>
              </a:graphicData>
            </a:graphic>
          </wp:inline>
        </w:drawing>
      </w:r>
      <w:r>
        <w:fldChar w:fldCharType="end"/>
      </w:r>
    </w:p>
    <w:p w14:paraId="7F11252F" w14:textId="2D8E9511" w:rsidR="00237364" w:rsidRDefault="00690F66" w:rsidP="00690F66">
      <w:pPr>
        <w:pStyle w:val="Caption"/>
        <w:jc w:val="center"/>
        <w:rPr>
          <w:color w:val="6E21BA"/>
        </w:rPr>
      </w:pPr>
      <w:r>
        <w:t xml:space="preserve">Appendix </w:t>
      </w:r>
      <w:r>
        <w:fldChar w:fldCharType="begin"/>
      </w:r>
      <w:r>
        <w:instrText xml:space="preserve"> SEQ Appendix \* ARABIC </w:instrText>
      </w:r>
      <w:r>
        <w:fldChar w:fldCharType="separate"/>
      </w:r>
      <w:r>
        <w:rPr>
          <w:noProof/>
        </w:rPr>
        <w:t>38</w:t>
      </w:r>
      <w:r>
        <w:rPr>
          <w:noProof/>
        </w:rPr>
        <w:fldChar w:fldCharType="end"/>
      </w:r>
    </w:p>
    <w:p w14:paraId="6FAF253B" w14:textId="77777777" w:rsidR="00237364" w:rsidRDefault="00237364" w:rsidP="0024119B">
      <w:pPr>
        <w:rPr>
          <w:color w:val="6E21BA"/>
        </w:rPr>
      </w:pPr>
    </w:p>
    <w:p w14:paraId="0FC95979" w14:textId="4FCC6798" w:rsidR="0024119B" w:rsidRPr="005534F2" w:rsidRDefault="0024119B" w:rsidP="0024119B">
      <w:r w:rsidRPr="005534F2">
        <w:rPr>
          <w:color w:val="6E21BA"/>
        </w:rPr>
        <w:t>const</w:t>
      </w:r>
      <w:r w:rsidRPr="005534F2">
        <w:t xml:space="preserve"> dims </w:t>
      </w:r>
      <w:r w:rsidRPr="005534F2">
        <w:rPr>
          <w:color w:val="6E21BA"/>
        </w:rPr>
        <w:t>=</w:t>
      </w:r>
      <w:r w:rsidRPr="005534F2">
        <w:t xml:space="preserve"> [</w:t>
      </w:r>
    </w:p>
    <w:p w14:paraId="3A7A39DE"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trust_score'</w:t>
      </w:r>
      <w:r w:rsidRPr="005534F2">
        <w:rPr>
          <w:color w:val="6E21BA"/>
        </w:rPr>
        <w:t>,</w:t>
      </w:r>
      <w:r w:rsidRPr="005534F2">
        <w:t xml:space="preserve"> </w:t>
      </w:r>
      <w:r w:rsidRPr="005534F2">
        <w:rPr>
          <w:color w:val="6E21BA"/>
        </w:rPr>
        <w:t>label:</w:t>
      </w:r>
      <w:r w:rsidRPr="005534F2">
        <w:t xml:space="preserve"> </w:t>
      </w:r>
      <w:r w:rsidRPr="005534F2">
        <w:rPr>
          <w:color w:val="187B34"/>
        </w:rPr>
        <w:t>'Trust'</w:t>
      </w:r>
      <w:r w:rsidRPr="005534F2">
        <w:t xml:space="preserve"> }</w:t>
      </w:r>
      <w:r w:rsidRPr="005534F2">
        <w:rPr>
          <w:color w:val="6E21BA"/>
        </w:rPr>
        <w:t>,</w:t>
      </w:r>
    </w:p>
    <w:p w14:paraId="7E0ADB5A"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asoning_confidence_score'</w:t>
      </w:r>
      <w:r w:rsidRPr="005534F2">
        <w:rPr>
          <w:color w:val="6E21BA"/>
        </w:rPr>
        <w:t>,</w:t>
      </w:r>
      <w:r w:rsidRPr="005534F2">
        <w:t xml:space="preserve"> </w:t>
      </w:r>
      <w:r w:rsidRPr="005534F2">
        <w:rPr>
          <w:color w:val="6E21BA"/>
        </w:rPr>
        <w:t>label:</w:t>
      </w:r>
      <w:r w:rsidRPr="005534F2">
        <w:t xml:space="preserve"> </w:t>
      </w:r>
      <w:r w:rsidRPr="005534F2">
        <w:rPr>
          <w:color w:val="187B34"/>
        </w:rPr>
        <w:t>'Reasoning Confidence'</w:t>
      </w:r>
      <w:r w:rsidRPr="005534F2">
        <w:t xml:space="preserve"> }</w:t>
      </w:r>
      <w:r w:rsidRPr="005534F2">
        <w:rPr>
          <w:color w:val="6E21BA"/>
        </w:rPr>
        <w:t>,</w:t>
      </w:r>
    </w:p>
    <w:p w14:paraId="018E0682"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accuracy_score'</w:t>
      </w:r>
      <w:r w:rsidRPr="005534F2">
        <w:rPr>
          <w:color w:val="6E21BA"/>
        </w:rPr>
        <w:t>,</w:t>
      </w:r>
      <w:r w:rsidRPr="005534F2">
        <w:t xml:space="preserve"> </w:t>
      </w:r>
      <w:r w:rsidRPr="005534F2">
        <w:rPr>
          <w:color w:val="6E21BA"/>
        </w:rPr>
        <w:t>label:</w:t>
      </w:r>
      <w:r w:rsidRPr="005534F2">
        <w:t xml:space="preserve"> </w:t>
      </w:r>
      <w:r w:rsidRPr="005534F2">
        <w:rPr>
          <w:color w:val="187B34"/>
        </w:rPr>
        <w:t>'Accuracy'</w:t>
      </w:r>
      <w:r w:rsidRPr="005534F2">
        <w:t xml:space="preserve"> }</w:t>
      </w:r>
      <w:r w:rsidRPr="005534F2">
        <w:rPr>
          <w:color w:val="6E21BA"/>
        </w:rPr>
        <w:t>,</w:t>
      </w:r>
    </w:p>
    <w:p w14:paraId="409C519D"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understanding_score'</w:t>
      </w:r>
      <w:r w:rsidRPr="005534F2">
        <w:rPr>
          <w:color w:val="6E21BA"/>
        </w:rPr>
        <w:t>,</w:t>
      </w:r>
      <w:r w:rsidRPr="005534F2">
        <w:t xml:space="preserve"> </w:t>
      </w:r>
      <w:r w:rsidRPr="005534F2">
        <w:rPr>
          <w:color w:val="6E21BA"/>
        </w:rPr>
        <w:t>label:</w:t>
      </w:r>
      <w:r w:rsidRPr="005534F2">
        <w:t xml:space="preserve"> </w:t>
      </w:r>
      <w:r w:rsidRPr="005534F2">
        <w:rPr>
          <w:color w:val="187B34"/>
        </w:rPr>
        <w:t>'Understanding'</w:t>
      </w:r>
      <w:r w:rsidRPr="005534F2">
        <w:t xml:space="preserve"> }</w:t>
      </w:r>
      <w:r w:rsidRPr="005534F2">
        <w:rPr>
          <w:color w:val="6E21BA"/>
        </w:rPr>
        <w:t>,</w:t>
      </w:r>
    </w:p>
    <w:p w14:paraId="47F3CA34"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peat_usage_score'</w:t>
      </w:r>
      <w:r w:rsidRPr="005534F2">
        <w:rPr>
          <w:color w:val="6E21BA"/>
        </w:rPr>
        <w:t>,</w:t>
      </w:r>
      <w:r w:rsidRPr="005534F2">
        <w:t xml:space="preserve"> </w:t>
      </w:r>
      <w:r w:rsidRPr="005534F2">
        <w:rPr>
          <w:color w:val="6E21BA"/>
        </w:rPr>
        <w:t>label:</w:t>
      </w:r>
      <w:r w:rsidRPr="005534F2">
        <w:t xml:space="preserve"> </w:t>
      </w:r>
      <w:r w:rsidRPr="005534F2">
        <w:rPr>
          <w:color w:val="187B34"/>
        </w:rPr>
        <w:t>'Repeat Usage'</w:t>
      </w:r>
      <w:r w:rsidRPr="005534F2">
        <w:t xml:space="preserve"> }</w:t>
      </w:r>
      <w:r w:rsidRPr="005534F2">
        <w:rPr>
          <w:color w:val="6E21BA"/>
        </w:rPr>
        <w:t>,</w:t>
      </w:r>
    </w:p>
    <w:p w14:paraId="6EA10DD8"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comfort_score'</w:t>
      </w:r>
      <w:r w:rsidRPr="005534F2">
        <w:rPr>
          <w:color w:val="6E21BA"/>
        </w:rPr>
        <w:t>,</w:t>
      </w:r>
      <w:r w:rsidRPr="005534F2">
        <w:t xml:space="preserve"> </w:t>
      </w:r>
      <w:r w:rsidRPr="005534F2">
        <w:rPr>
          <w:color w:val="6E21BA"/>
        </w:rPr>
        <w:t>label:</w:t>
      </w:r>
      <w:r w:rsidRPr="005534F2">
        <w:t xml:space="preserve"> </w:t>
      </w:r>
      <w:r w:rsidRPr="005534F2">
        <w:rPr>
          <w:color w:val="187B34"/>
        </w:rPr>
        <w:t>'Comfort'</w:t>
      </w:r>
      <w:r w:rsidRPr="005534F2">
        <w:t xml:space="preserve"> }</w:t>
      </w:r>
      <w:r w:rsidRPr="005534F2">
        <w:rPr>
          <w:color w:val="6E21BA"/>
        </w:rPr>
        <w:t>,</w:t>
      </w:r>
    </w:p>
    <w:p w14:paraId="339D1952" w14:textId="77777777" w:rsidR="0024119B" w:rsidRPr="005534F2" w:rsidRDefault="0024119B" w:rsidP="0024119B">
      <w:r w:rsidRPr="005534F2">
        <w:t xml:space="preserve">] </w:t>
      </w:r>
      <w:r w:rsidRPr="005534F2">
        <w:rPr>
          <w:color w:val="6E21BA"/>
        </w:rPr>
        <w:t>as</w:t>
      </w:r>
      <w:r w:rsidRPr="005534F2">
        <w:t xml:space="preserve"> </w:t>
      </w:r>
      <w:r w:rsidRPr="005534F2">
        <w:rPr>
          <w:color w:val="6E21BA"/>
        </w:rPr>
        <w:t>const</w:t>
      </w:r>
    </w:p>
    <w:p w14:paraId="2CE13063" w14:textId="77777777" w:rsidR="0024119B" w:rsidRPr="005534F2" w:rsidRDefault="0024119B" w:rsidP="0024119B"/>
    <w:p w14:paraId="560A1863" w14:textId="77777777" w:rsidR="0024119B" w:rsidRPr="005534F2" w:rsidRDefault="0024119B" w:rsidP="0024119B">
      <w:r w:rsidRPr="005534F2">
        <w:rPr>
          <w:color w:val="6E21BA"/>
        </w:rPr>
        <w:t>const</w:t>
      </w:r>
      <w:r w:rsidRPr="005534F2">
        <w:t xml:space="preserve"> baseline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baseline'</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5C56604F" w14:textId="77777777" w:rsidR="0024119B" w:rsidRPr="005534F2" w:rsidRDefault="0024119B" w:rsidP="0024119B">
      <w:r w:rsidRPr="005534F2">
        <w:rPr>
          <w:color w:val="6E21BA"/>
        </w:rPr>
        <w:t>const</w:t>
      </w:r>
      <w:r w:rsidRPr="005534F2">
        <w:t xml:space="preserve"> xai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xai'</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78B9A870" w14:textId="77777777" w:rsidR="0024119B" w:rsidRPr="005534F2" w:rsidRDefault="0024119B" w:rsidP="0024119B"/>
    <w:p w14:paraId="057FC68E" w14:textId="77777777" w:rsidR="0024119B" w:rsidRPr="005534F2" w:rsidRDefault="0024119B" w:rsidP="0024119B">
      <w:r w:rsidRPr="005534F2">
        <w:rPr>
          <w:color w:val="6E21BA"/>
        </w:rPr>
        <w:t>const</w:t>
      </w:r>
      <w:r w:rsidRPr="005534F2">
        <w:t xml:space="preserve"> dimsData </w:t>
      </w:r>
      <w:r w:rsidRPr="005534F2">
        <w:rPr>
          <w:color w:val="6E21BA"/>
        </w:rPr>
        <w:t>=</w:t>
      </w:r>
      <w:r w:rsidRPr="005534F2">
        <w:t xml:space="preserve"> {</w:t>
      </w:r>
    </w:p>
    <w:p w14:paraId="11F0DE6D" w14:textId="77777777" w:rsidR="0024119B" w:rsidRPr="005534F2" w:rsidRDefault="0024119B" w:rsidP="0024119B">
      <w:r w:rsidRPr="005534F2">
        <w:t> </w:t>
      </w:r>
      <w:r w:rsidRPr="005534F2">
        <w:rPr>
          <w:color w:val="6E21BA"/>
        </w:rPr>
        <w:t>labels:</w:t>
      </w:r>
      <w:r w:rsidRPr="005534F2">
        <w:t xml:space="preserve"> dims.</w:t>
      </w:r>
      <w:r w:rsidRPr="005534F2">
        <w:rPr>
          <w:color w:val="C45B1C"/>
        </w:rPr>
        <w:t>map</w:t>
      </w:r>
      <w:r w:rsidRPr="005534F2">
        <w:t xml:space="preserve">(d </w:t>
      </w:r>
      <w:r w:rsidRPr="005534F2">
        <w:rPr>
          <w:color w:val="6E21BA"/>
        </w:rPr>
        <w:t>=&gt;</w:t>
      </w:r>
      <w:r w:rsidRPr="005534F2">
        <w:t xml:space="preserve"> d.</w:t>
      </w:r>
      <w:r w:rsidRPr="005534F2">
        <w:rPr>
          <w:color w:val="6E21BA"/>
        </w:rPr>
        <w:t>label</w:t>
      </w:r>
      <w:r w:rsidRPr="005534F2">
        <w:t>)</w:t>
      </w:r>
      <w:r w:rsidRPr="005534F2">
        <w:rPr>
          <w:color w:val="6E21BA"/>
        </w:rPr>
        <w:t>,</w:t>
      </w:r>
    </w:p>
    <w:p w14:paraId="6091AED9" w14:textId="77777777" w:rsidR="0024119B" w:rsidRPr="005534F2" w:rsidRDefault="0024119B" w:rsidP="0024119B">
      <w:r w:rsidRPr="005534F2">
        <w:t> </w:t>
      </w:r>
      <w:r w:rsidRPr="005534F2">
        <w:rPr>
          <w:color w:val="6E21BA"/>
        </w:rPr>
        <w:t>datasets:</w:t>
      </w:r>
      <w:r w:rsidRPr="005534F2">
        <w:t xml:space="preserve"> [</w:t>
      </w:r>
    </w:p>
    <w:p w14:paraId="4FED9DF6"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mMeans</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69D1CC1E"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mMeans</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0908E5D" w14:textId="77777777" w:rsidR="0024119B" w:rsidRPr="005534F2" w:rsidRDefault="0024119B" w:rsidP="0024119B">
      <w:r w:rsidRPr="005534F2">
        <w:t> ]</w:t>
      </w:r>
      <w:r w:rsidRPr="005534F2">
        <w:rPr>
          <w:color w:val="6E21BA"/>
        </w:rPr>
        <w:t>,</w:t>
      </w:r>
    </w:p>
    <w:p w14:paraId="34B25C1B" w14:textId="77777777" w:rsidR="0024119B" w:rsidRPr="005534F2" w:rsidRDefault="0024119B" w:rsidP="0024119B">
      <w:r w:rsidRPr="005534F2">
        <w:t>}</w:t>
      </w:r>
    </w:p>
    <w:p w14:paraId="398434E0" w14:textId="77777777" w:rsidR="0024119B" w:rsidRDefault="0024119B" w:rsidP="0024119B"/>
    <w:p w14:paraId="1FED50A4" w14:textId="63392FAC" w:rsidR="0024119B" w:rsidRDefault="00072484" w:rsidP="00072484">
      <w:pPr>
        <w:pStyle w:val="Heading5"/>
        <w:tabs>
          <w:tab w:val="num" w:pos="720"/>
        </w:tabs>
        <w:spacing w:line="360" w:lineRule="auto"/>
      </w:pPr>
      <w:r>
        <w:lastRenderedPageBreak/>
        <w:t xml:space="preserve">6. </w:t>
      </w:r>
      <w:r w:rsidR="0024119B">
        <w:t>Trust Distribution (1–5 Buckets)</w:t>
      </w:r>
    </w:p>
    <w:p w14:paraId="2889062E" w14:textId="77777777" w:rsidR="00690F66" w:rsidRDefault="00E35829" w:rsidP="00690F66">
      <w:pPr>
        <w:keepNext/>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0A996A63" wp14:editId="3A9310B0">
            <wp:extent cx="5151040" cy="2907661"/>
            <wp:effectExtent l="0" t="0" r="5715" b="127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195088" cy="2932525"/>
                    </a:xfrm>
                    <a:prstGeom prst="rect">
                      <a:avLst/>
                    </a:prstGeom>
                    <a:noFill/>
                    <a:ln>
                      <a:noFill/>
                    </a:ln>
                  </pic:spPr>
                </pic:pic>
              </a:graphicData>
            </a:graphic>
          </wp:inline>
        </w:drawing>
      </w:r>
      <w:r>
        <w:fldChar w:fldCharType="end"/>
      </w:r>
    </w:p>
    <w:p w14:paraId="4B0AD26F" w14:textId="368335AF" w:rsidR="00E35829" w:rsidRDefault="00690F66" w:rsidP="00690F66">
      <w:pPr>
        <w:pStyle w:val="Caption"/>
        <w:jc w:val="center"/>
        <w:rPr>
          <w:color w:val="6E21BA"/>
        </w:rPr>
      </w:pPr>
      <w:r>
        <w:t xml:space="preserve">Appendix </w:t>
      </w:r>
      <w:r>
        <w:fldChar w:fldCharType="begin"/>
      </w:r>
      <w:r>
        <w:instrText xml:space="preserve"> SEQ Appendix \* ARABIC </w:instrText>
      </w:r>
      <w:r>
        <w:fldChar w:fldCharType="separate"/>
      </w:r>
      <w:r>
        <w:rPr>
          <w:noProof/>
        </w:rPr>
        <w:t>39</w:t>
      </w:r>
      <w:r>
        <w:rPr>
          <w:noProof/>
        </w:rPr>
        <w:fldChar w:fldCharType="end"/>
      </w:r>
    </w:p>
    <w:p w14:paraId="69F3DF5C" w14:textId="77777777" w:rsidR="00E35829" w:rsidRDefault="00E35829" w:rsidP="0024119B">
      <w:pPr>
        <w:rPr>
          <w:color w:val="6E21BA"/>
        </w:rPr>
      </w:pPr>
    </w:p>
    <w:p w14:paraId="6E3B6031" w14:textId="7937BA52" w:rsidR="0024119B" w:rsidRPr="005534F2" w:rsidRDefault="0024119B" w:rsidP="0024119B">
      <w:r w:rsidRPr="005534F2">
        <w:rPr>
          <w:color w:val="6E21BA"/>
        </w:rPr>
        <w:t>const</w:t>
      </w:r>
      <w:r w:rsidRPr="005534F2">
        <w:t xml:space="preserve"> buckets </w:t>
      </w:r>
      <w:r w:rsidRPr="005534F2">
        <w:rPr>
          <w:color w:val="6E21BA"/>
        </w:rPr>
        <w:t>=</w:t>
      </w:r>
      <w:r w:rsidRPr="005534F2">
        <w:t xml:space="preserve"> [</w:t>
      </w:r>
      <w:r w:rsidRPr="005534F2">
        <w:rPr>
          <w:color w:val="187B34"/>
        </w:rPr>
        <w:t>1</w:t>
      </w:r>
      <w:r w:rsidRPr="005534F2">
        <w:rPr>
          <w:color w:val="6E21BA"/>
        </w:rPr>
        <w:t>,</w:t>
      </w:r>
      <w:r w:rsidRPr="005534F2">
        <w:rPr>
          <w:color w:val="187B34"/>
        </w:rPr>
        <w:t>2</w:t>
      </w:r>
      <w:r w:rsidRPr="005534F2">
        <w:rPr>
          <w:color w:val="6E21BA"/>
        </w:rPr>
        <w:t>,</w:t>
      </w:r>
      <w:r w:rsidRPr="005534F2">
        <w:rPr>
          <w:color w:val="187B34"/>
        </w:rPr>
        <w:t>3</w:t>
      </w:r>
      <w:r w:rsidRPr="005534F2">
        <w:rPr>
          <w:color w:val="6E21BA"/>
        </w:rPr>
        <w:t>,</w:t>
      </w:r>
      <w:r w:rsidRPr="005534F2">
        <w:rPr>
          <w:color w:val="187B34"/>
        </w:rPr>
        <w:t>4</w:t>
      </w:r>
      <w:r w:rsidRPr="005534F2">
        <w:rPr>
          <w:color w:val="6E21BA"/>
        </w:rPr>
        <w:t>,</w:t>
      </w:r>
      <w:r w:rsidRPr="005534F2">
        <w:rPr>
          <w:color w:val="187B34"/>
        </w:rPr>
        <w:t>5</w:t>
      </w:r>
      <w:r w:rsidRPr="005534F2">
        <w:t>]</w:t>
      </w:r>
    </w:p>
    <w:p w14:paraId="76E635FA" w14:textId="77777777" w:rsidR="0024119B" w:rsidRPr="005534F2" w:rsidRDefault="0024119B" w:rsidP="0024119B">
      <w:r w:rsidRPr="005534F2">
        <w:rPr>
          <w:color w:val="6E21BA"/>
        </w:rPr>
        <w:t>const</w:t>
      </w:r>
      <w:r w:rsidRPr="005534F2">
        <w:t xml:space="preserve"> baseline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baseline'</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78B1B386" w14:textId="77777777" w:rsidR="0024119B" w:rsidRPr="005534F2" w:rsidRDefault="0024119B" w:rsidP="0024119B">
      <w:r w:rsidRPr="005534F2">
        <w:rPr>
          <w:color w:val="6E21BA"/>
        </w:rPr>
        <w:t>const</w:t>
      </w:r>
      <w:r w:rsidRPr="005534F2">
        <w:t xml:space="preserve"> xai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xai'</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544117AF" w14:textId="77777777" w:rsidR="0024119B" w:rsidRPr="005534F2" w:rsidRDefault="0024119B" w:rsidP="0024119B"/>
    <w:p w14:paraId="60368617" w14:textId="77777777" w:rsidR="0024119B" w:rsidRPr="005534F2" w:rsidRDefault="0024119B" w:rsidP="0024119B">
      <w:r w:rsidRPr="005534F2">
        <w:rPr>
          <w:color w:val="6E21BA"/>
        </w:rPr>
        <w:t>const</w:t>
      </w:r>
      <w:r w:rsidRPr="005534F2">
        <w:t xml:space="preserve"> distData </w:t>
      </w:r>
      <w:r w:rsidRPr="005534F2">
        <w:rPr>
          <w:color w:val="6E21BA"/>
        </w:rPr>
        <w:t>=</w:t>
      </w:r>
      <w:r w:rsidRPr="005534F2">
        <w:t xml:space="preserve"> {</w:t>
      </w:r>
    </w:p>
    <w:p w14:paraId="26C30151" w14:textId="77777777" w:rsidR="0024119B" w:rsidRPr="005534F2" w:rsidRDefault="0024119B" w:rsidP="0024119B">
      <w:r w:rsidRPr="005534F2">
        <w:t> </w:t>
      </w:r>
      <w:r w:rsidRPr="005534F2">
        <w:rPr>
          <w:color w:val="6E21BA"/>
        </w:rPr>
        <w:t>labels:</w:t>
      </w:r>
      <w:r w:rsidRPr="005534F2">
        <w:t xml:space="preserve"> buckets.</w:t>
      </w:r>
      <w:r w:rsidRPr="005534F2">
        <w:rPr>
          <w:color w:val="C45B1C"/>
        </w:rPr>
        <w:t>map</w:t>
      </w:r>
      <w:r w:rsidRPr="005534F2">
        <w:t>(String)</w:t>
      </w:r>
      <w:r w:rsidRPr="005534F2">
        <w:rPr>
          <w:color w:val="6E21BA"/>
        </w:rPr>
        <w:t>,</w:t>
      </w:r>
    </w:p>
    <w:p w14:paraId="2216358D" w14:textId="77777777" w:rsidR="0024119B" w:rsidRPr="005534F2" w:rsidRDefault="0024119B" w:rsidP="0024119B">
      <w:r w:rsidRPr="005534F2">
        <w:t> </w:t>
      </w:r>
      <w:r w:rsidRPr="005534F2">
        <w:rPr>
          <w:color w:val="6E21BA"/>
        </w:rPr>
        <w:t>datasets:</w:t>
      </w:r>
      <w:r w:rsidRPr="005534F2">
        <w:t xml:space="preserve"> [</w:t>
      </w:r>
    </w:p>
    <w:p w14:paraId="491133BF"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st</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3FAF1D7"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st</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D1C9B93" w14:textId="77777777" w:rsidR="0024119B" w:rsidRPr="005534F2" w:rsidRDefault="0024119B" w:rsidP="0024119B">
      <w:r w:rsidRPr="005534F2">
        <w:t> ]</w:t>
      </w:r>
    </w:p>
    <w:p w14:paraId="0D892169" w14:textId="77777777" w:rsidR="0024119B" w:rsidRPr="005534F2" w:rsidRDefault="0024119B" w:rsidP="0024119B">
      <w:r w:rsidRPr="005534F2">
        <w:t>}</w:t>
      </w:r>
    </w:p>
    <w:p w14:paraId="60D365CD" w14:textId="77777777" w:rsidR="0024119B" w:rsidRDefault="0024119B" w:rsidP="0024119B"/>
    <w:p w14:paraId="28F54D34" w14:textId="38F063C5" w:rsidR="0024119B" w:rsidRDefault="0016227A" w:rsidP="0016227A">
      <w:pPr>
        <w:pStyle w:val="Heading5"/>
        <w:tabs>
          <w:tab w:val="num" w:pos="720"/>
        </w:tabs>
        <w:spacing w:line="360" w:lineRule="auto"/>
      </w:pPr>
      <w:r>
        <w:t xml:space="preserve">7. </w:t>
      </w:r>
      <w:r w:rsidR="0024119B">
        <w:t>Lightweight Word Cloud</w:t>
      </w:r>
    </w:p>
    <w:p w14:paraId="3D949019" w14:textId="77777777" w:rsidR="00690F66" w:rsidRDefault="006E325C" w:rsidP="00690F66">
      <w:pPr>
        <w:pStyle w:val="NoSpacing"/>
        <w:jc w:val="center"/>
      </w:pPr>
      <w:r w:rsidRPr="00835532">
        <w:fldChar w:fldCharType="begin"/>
      </w:r>
      <w:r w:rsidRPr="00835532">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rsidRPr="00835532">
        <w:fldChar w:fldCharType="separate"/>
      </w:r>
      <w:r w:rsidRPr="00835532">
        <w:rPr>
          <w:noProof/>
        </w:rPr>
        <w:drawing>
          <wp:inline distT="0" distB="0" distL="0" distR="0" wp14:anchorId="04F08B32" wp14:editId="1B18AF99">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rsidRPr="00835532">
        <w:fldChar w:fldCharType="end"/>
      </w:r>
    </w:p>
    <w:p w14:paraId="5E5C0DBB" w14:textId="2C07507E" w:rsidR="006E325C" w:rsidRDefault="00690F66" w:rsidP="00690F66">
      <w:pPr>
        <w:pStyle w:val="Caption"/>
        <w:jc w:val="center"/>
        <w:rPr>
          <w:color w:val="6E21BA"/>
        </w:rPr>
      </w:pPr>
      <w:r>
        <w:t xml:space="preserve">Appendix </w:t>
      </w:r>
      <w:r>
        <w:fldChar w:fldCharType="begin"/>
      </w:r>
      <w:r>
        <w:instrText xml:space="preserve"> SEQ Appendix \* ARABIC </w:instrText>
      </w:r>
      <w:r>
        <w:fldChar w:fldCharType="separate"/>
      </w:r>
      <w:r>
        <w:rPr>
          <w:noProof/>
        </w:rPr>
        <w:t>40</w:t>
      </w:r>
      <w:r>
        <w:rPr>
          <w:noProof/>
        </w:rPr>
        <w:fldChar w:fldCharType="end"/>
      </w:r>
    </w:p>
    <w:p w14:paraId="4CBCCA68" w14:textId="77777777" w:rsidR="006E325C" w:rsidRDefault="006E325C" w:rsidP="0024119B">
      <w:pPr>
        <w:rPr>
          <w:color w:val="6E21BA"/>
        </w:rPr>
      </w:pPr>
    </w:p>
    <w:p w14:paraId="659F94A9" w14:textId="0C87B1CD" w:rsidR="0024119B" w:rsidRPr="005534F2" w:rsidRDefault="0024119B" w:rsidP="0024119B">
      <w:r w:rsidRPr="005534F2">
        <w:rPr>
          <w:color w:val="6E21BA"/>
        </w:rPr>
        <w:t>const</w:t>
      </w:r>
      <w:r w:rsidRPr="005534F2">
        <w:t xml:space="preserve"> topWords </w:t>
      </w:r>
      <w:r w:rsidRPr="005534F2">
        <w:rPr>
          <w:color w:val="6E21BA"/>
        </w:rPr>
        <w:t>=</w:t>
      </w:r>
      <w:r w:rsidRPr="005534F2">
        <w:t xml:space="preserve"> </w:t>
      </w:r>
      <w:r w:rsidRPr="005534F2">
        <w:rPr>
          <w:color w:val="C45B1C"/>
        </w:rPr>
        <w:t>useMemo</w:t>
      </w:r>
      <w:r w:rsidRPr="005534F2">
        <w:t xml:space="preserve">(() </w:t>
      </w:r>
      <w:r w:rsidRPr="005534F2">
        <w:rPr>
          <w:color w:val="6E21BA"/>
        </w:rPr>
        <w:t>=&gt;</w:t>
      </w:r>
      <w:r w:rsidRPr="005534F2">
        <w:t xml:space="preserve"> {</w:t>
      </w:r>
    </w:p>
    <w:p w14:paraId="36171041" w14:textId="77777777" w:rsidR="0024119B" w:rsidRPr="005534F2" w:rsidRDefault="0024119B" w:rsidP="0024119B">
      <w:r w:rsidRPr="005534F2">
        <w:t> </w:t>
      </w:r>
      <w:r w:rsidRPr="005534F2">
        <w:rPr>
          <w:color w:val="6E21BA"/>
        </w:rPr>
        <w:t>const</w:t>
      </w:r>
      <w:r w:rsidRPr="005534F2">
        <w:t xml:space="preserve"> freq</w:t>
      </w:r>
      <w:r w:rsidRPr="005534F2">
        <w:rPr>
          <w:i/>
          <w:iCs/>
          <w:color w:val="6E21BA"/>
        </w:rPr>
        <w:t xml:space="preserve">: </w:t>
      </w:r>
      <w:r w:rsidRPr="005534F2">
        <w:rPr>
          <w:i/>
          <w:iCs/>
          <w:color w:val="0F58BD"/>
        </w:rPr>
        <w:t>Record</w:t>
      </w:r>
      <w:r w:rsidRPr="005534F2">
        <w:rPr>
          <w:i/>
          <w:iCs/>
          <w:color w:val="6E21BA"/>
        </w:rPr>
        <w:t xml:space="preserve">&lt;string, number&gt; </w:t>
      </w:r>
      <w:r w:rsidRPr="005534F2">
        <w:rPr>
          <w:color w:val="6E21BA"/>
        </w:rPr>
        <w:t>=</w:t>
      </w:r>
      <w:r w:rsidRPr="005534F2">
        <w:t xml:space="preserve"> {}</w:t>
      </w:r>
    </w:p>
    <w:p w14:paraId="2DD766EE" w14:textId="77777777" w:rsidR="0024119B" w:rsidRPr="005534F2" w:rsidRDefault="0024119B" w:rsidP="0024119B">
      <w:r w:rsidRPr="005534F2">
        <w:t> </w:t>
      </w:r>
      <w:r w:rsidRPr="005534F2">
        <w:rPr>
          <w:color w:val="6E21BA"/>
        </w:rPr>
        <w:t>const</w:t>
      </w:r>
      <w:r w:rsidRPr="005534F2">
        <w:t xml:space="preserve"> stop </w:t>
      </w:r>
      <w:r w:rsidRPr="005534F2">
        <w:rPr>
          <w:color w:val="6E21BA"/>
        </w:rPr>
        <w:t>=</w:t>
      </w:r>
      <w:r w:rsidRPr="005534F2">
        <w:t xml:space="preserve"> </w:t>
      </w:r>
      <w:r w:rsidRPr="005534F2">
        <w:rPr>
          <w:color w:val="6E21BA"/>
        </w:rPr>
        <w:t>new</w:t>
      </w:r>
      <w:r w:rsidRPr="005534F2">
        <w:t xml:space="preserve"> </w:t>
      </w:r>
      <w:r w:rsidRPr="005534F2">
        <w:rPr>
          <w:color w:val="C45B1C"/>
        </w:rPr>
        <w:t>Set</w:t>
      </w:r>
      <w:r w:rsidRPr="005534F2">
        <w:t>([</w:t>
      </w:r>
      <w:r w:rsidRPr="005534F2">
        <w:rPr>
          <w:color w:val="187B34"/>
        </w:rPr>
        <w:t>'the'</w:t>
      </w:r>
      <w:r w:rsidRPr="005534F2">
        <w:rPr>
          <w:color w:val="6E21BA"/>
        </w:rPr>
        <w:t>,</w:t>
      </w:r>
      <w:r w:rsidRPr="005534F2">
        <w:rPr>
          <w:color w:val="187B34"/>
        </w:rPr>
        <w:t>'and'</w:t>
      </w:r>
      <w:r w:rsidRPr="005534F2">
        <w:rPr>
          <w:color w:val="6E21BA"/>
        </w:rPr>
        <w:t>,</w:t>
      </w:r>
      <w:r w:rsidRPr="005534F2">
        <w:rPr>
          <w:color w:val="187B34"/>
        </w:rPr>
        <w:t>'for'</w:t>
      </w:r>
      <w:r w:rsidRPr="005534F2">
        <w:rPr>
          <w:color w:val="6E21BA"/>
        </w:rPr>
        <w:t>,</w:t>
      </w:r>
      <w:r w:rsidRPr="005534F2">
        <w:rPr>
          <w:color w:val="187B34"/>
        </w:rPr>
        <w:t>'with'</w:t>
      </w:r>
      <w:r w:rsidRPr="005534F2">
        <w:rPr>
          <w:color w:val="6E21BA"/>
        </w:rPr>
        <w:t>,</w:t>
      </w:r>
      <w:r w:rsidRPr="005534F2">
        <w:rPr>
          <w:color w:val="187B34"/>
        </w:rPr>
        <w:t>'from'</w:t>
      </w:r>
      <w:r w:rsidRPr="005534F2">
        <w:rPr>
          <w:color w:val="6E21BA"/>
        </w:rPr>
        <w:t>,</w:t>
      </w:r>
      <w:r w:rsidRPr="005534F2">
        <w:rPr>
          <w:color w:val="187B34"/>
        </w:rPr>
        <w:t>'that'</w:t>
      </w:r>
      <w:r w:rsidRPr="005534F2">
        <w:rPr>
          <w:color w:val="6E21BA"/>
        </w:rPr>
        <w:t>,</w:t>
      </w:r>
      <w:r w:rsidRPr="005534F2">
        <w:rPr>
          <w:color w:val="187B34"/>
        </w:rPr>
        <w:t>'this'</w:t>
      </w:r>
      <w:r w:rsidRPr="005534F2">
        <w:rPr>
          <w:color w:val="6E21BA"/>
        </w:rPr>
        <w:t>,</w:t>
      </w:r>
      <w:r w:rsidRPr="005534F2">
        <w:rPr>
          <w:color w:val="187B34"/>
        </w:rPr>
        <w:t>'your'</w:t>
      </w:r>
      <w:r w:rsidRPr="005534F2">
        <w:rPr>
          <w:color w:val="6E21BA"/>
        </w:rPr>
        <w:t>,</w:t>
      </w:r>
      <w:r w:rsidRPr="005534F2">
        <w:rPr>
          <w:color w:val="187B34"/>
        </w:rPr>
        <w:t>'have'</w:t>
      </w:r>
      <w:r w:rsidRPr="005534F2">
        <w:rPr>
          <w:color w:val="6E21BA"/>
        </w:rPr>
        <w:t>,</w:t>
      </w:r>
      <w:r w:rsidRPr="005534F2">
        <w:rPr>
          <w:color w:val="187B34"/>
        </w:rPr>
        <w:t>'was'</w:t>
      </w:r>
      <w:r w:rsidRPr="005534F2">
        <w:rPr>
          <w:color w:val="6E21BA"/>
        </w:rPr>
        <w:t>,</w:t>
      </w:r>
    </w:p>
    <w:p w14:paraId="3B947FB8" w14:textId="77777777" w:rsidR="0024119B" w:rsidRPr="005534F2" w:rsidRDefault="0024119B" w:rsidP="0024119B">
      <w:r w:rsidRPr="005534F2">
        <w:t>   </w:t>
      </w:r>
      <w:r w:rsidRPr="005534F2">
        <w:rPr>
          <w:color w:val="187B34"/>
        </w:rPr>
        <w:t>'were'</w:t>
      </w:r>
      <w:r w:rsidRPr="005534F2">
        <w:rPr>
          <w:color w:val="6E21BA"/>
        </w:rPr>
        <w:t>,</w:t>
      </w:r>
      <w:r w:rsidRPr="005534F2">
        <w:rPr>
          <w:color w:val="187B34"/>
        </w:rPr>
        <w:t>'about'</w:t>
      </w:r>
      <w:r w:rsidRPr="005534F2">
        <w:rPr>
          <w:color w:val="6E21BA"/>
        </w:rPr>
        <w:t>,</w:t>
      </w:r>
      <w:r w:rsidRPr="005534F2">
        <w:rPr>
          <w:color w:val="187B34"/>
        </w:rPr>
        <w:t>'into'</w:t>
      </w:r>
      <w:r w:rsidRPr="005534F2">
        <w:rPr>
          <w:color w:val="6E21BA"/>
        </w:rPr>
        <w:t>,</w:t>
      </w:r>
      <w:r w:rsidRPr="005534F2">
        <w:rPr>
          <w:color w:val="187B34"/>
        </w:rPr>
        <w:t>'very'</w:t>
      </w:r>
      <w:r w:rsidRPr="005534F2">
        <w:rPr>
          <w:color w:val="6E21BA"/>
        </w:rPr>
        <w:t>,</w:t>
      </w:r>
      <w:r w:rsidRPr="005534F2">
        <w:rPr>
          <w:color w:val="187B34"/>
        </w:rPr>
        <w:t>'more'</w:t>
      </w:r>
      <w:r w:rsidRPr="005534F2">
        <w:rPr>
          <w:color w:val="6E21BA"/>
        </w:rPr>
        <w:t>,</w:t>
      </w:r>
      <w:r w:rsidRPr="005534F2">
        <w:rPr>
          <w:color w:val="187B34"/>
        </w:rPr>
        <w:t>'less'</w:t>
      </w:r>
      <w:r w:rsidRPr="005534F2">
        <w:rPr>
          <w:color w:val="6E21BA"/>
        </w:rPr>
        <w:t>,</w:t>
      </w:r>
      <w:r w:rsidRPr="005534F2">
        <w:rPr>
          <w:color w:val="187B34"/>
        </w:rPr>
        <w:t>'then'</w:t>
      </w:r>
      <w:r w:rsidRPr="005534F2">
        <w:rPr>
          <w:color w:val="6E21BA"/>
        </w:rPr>
        <w:t>,</w:t>
      </w:r>
      <w:r w:rsidRPr="005534F2">
        <w:rPr>
          <w:color w:val="187B34"/>
        </w:rPr>
        <w:t>'also'</w:t>
      </w:r>
      <w:r w:rsidRPr="005534F2">
        <w:rPr>
          <w:color w:val="6E21BA"/>
        </w:rPr>
        <w:t>,</w:t>
      </w:r>
      <w:r w:rsidRPr="005534F2">
        <w:rPr>
          <w:color w:val="187B34"/>
        </w:rPr>
        <w:t>'just'</w:t>
      </w:r>
      <w:r w:rsidRPr="005534F2">
        <w:rPr>
          <w:color w:val="6E21BA"/>
        </w:rPr>
        <w:t>,</w:t>
      </w:r>
      <w:r w:rsidRPr="005534F2">
        <w:rPr>
          <w:color w:val="187B34"/>
        </w:rPr>
        <w:t>'they'</w:t>
      </w:r>
      <w:r w:rsidRPr="005534F2">
        <w:rPr>
          <w:color w:val="6E21BA"/>
        </w:rPr>
        <w:t>,</w:t>
      </w:r>
      <w:r w:rsidRPr="005534F2">
        <w:rPr>
          <w:color w:val="187B34"/>
        </w:rPr>
        <w:t>'are'</w:t>
      </w:r>
      <w:r w:rsidRPr="005534F2">
        <w:t>])</w:t>
      </w:r>
    </w:p>
    <w:p w14:paraId="4AF485B8" w14:textId="77777777" w:rsidR="0024119B" w:rsidRPr="005534F2" w:rsidRDefault="0024119B" w:rsidP="0024119B"/>
    <w:p w14:paraId="21BAAF73" w14:textId="77777777" w:rsidR="0024119B" w:rsidRPr="005534F2" w:rsidRDefault="0024119B" w:rsidP="0024119B">
      <w:r w:rsidRPr="005534F2">
        <w:lastRenderedPageBreak/>
        <w:t> rows.</w:t>
      </w:r>
      <w:r w:rsidRPr="005534F2">
        <w:rPr>
          <w:color w:val="C45B1C"/>
        </w:rPr>
        <w:t>forEach</w:t>
      </w:r>
      <w:r w:rsidRPr="005534F2">
        <w:t xml:space="preserve">(r </w:t>
      </w:r>
      <w:r w:rsidRPr="005534F2">
        <w:rPr>
          <w:color w:val="6E21BA"/>
        </w:rPr>
        <w:t>=&gt;</w:t>
      </w:r>
      <w:r w:rsidRPr="005534F2">
        <w:t xml:space="preserve"> {</w:t>
      </w:r>
    </w:p>
    <w:p w14:paraId="11E98CD2" w14:textId="77777777" w:rsidR="0024119B" w:rsidRPr="005534F2" w:rsidRDefault="0024119B" w:rsidP="0024119B">
      <w:r w:rsidRPr="005534F2">
        <w:t>   </w:t>
      </w:r>
      <w:r w:rsidRPr="005534F2">
        <w:rPr>
          <w:color w:val="6E21BA"/>
        </w:rPr>
        <w:t>if</w:t>
      </w:r>
      <w:r w:rsidRPr="005534F2">
        <w:t xml:space="preserve"> (</w:t>
      </w:r>
      <w:r w:rsidRPr="005534F2">
        <w:rPr>
          <w:color w:val="6E21BA"/>
        </w:rPr>
        <w:t>!</w:t>
      </w:r>
      <w:r w:rsidRPr="005534F2">
        <w:t>r.</w:t>
      </w:r>
      <w:r w:rsidRPr="005534F2">
        <w:rPr>
          <w:color w:val="6E21BA"/>
        </w:rPr>
        <w:t>comment</w:t>
      </w:r>
      <w:r w:rsidRPr="005534F2">
        <w:t xml:space="preserve">) </w:t>
      </w:r>
      <w:r w:rsidRPr="005534F2">
        <w:rPr>
          <w:color w:val="6E21BA"/>
        </w:rPr>
        <w:t>return</w:t>
      </w:r>
    </w:p>
    <w:p w14:paraId="47CC170D" w14:textId="77777777" w:rsidR="0024119B" w:rsidRPr="005534F2" w:rsidRDefault="0024119B" w:rsidP="0024119B">
      <w:r w:rsidRPr="005534F2">
        <w:t>   r.</w:t>
      </w:r>
      <w:r w:rsidRPr="005534F2">
        <w:rPr>
          <w:color w:val="6E21BA"/>
        </w:rPr>
        <w:t>comment</w:t>
      </w:r>
      <w:r w:rsidRPr="005534F2">
        <w:t>.</w:t>
      </w:r>
      <w:r w:rsidRPr="005534F2">
        <w:rPr>
          <w:color w:val="C45B1C"/>
        </w:rPr>
        <w:t>toLowerCase</w:t>
      </w:r>
      <w:r w:rsidRPr="005534F2">
        <w:t>()</w:t>
      </w:r>
    </w:p>
    <w:p w14:paraId="7B9D217D" w14:textId="77777777" w:rsidR="0024119B" w:rsidRPr="005534F2" w:rsidRDefault="0024119B" w:rsidP="0024119B">
      <w:r w:rsidRPr="005534F2">
        <w:t>     .</w:t>
      </w:r>
      <w:r w:rsidRPr="005534F2">
        <w:rPr>
          <w:color w:val="C45B1C"/>
        </w:rPr>
        <w:t>replace</w:t>
      </w:r>
      <w:r w:rsidRPr="005534F2">
        <w:t>(</w:t>
      </w:r>
      <w:r w:rsidRPr="005534F2">
        <w:rPr>
          <w:color w:val="187B34"/>
        </w:rPr>
        <w:t>/[</w:t>
      </w:r>
      <w:r w:rsidRPr="005534F2">
        <w:rPr>
          <w:color w:val="6E21BA"/>
        </w:rPr>
        <w:t>^</w:t>
      </w:r>
      <w:r w:rsidRPr="005534F2">
        <w:rPr>
          <w:color w:val="187B34"/>
        </w:rPr>
        <w:t>a-z0-9\s]/</w:t>
      </w:r>
      <w:r w:rsidRPr="005534F2">
        <w:rPr>
          <w:color w:val="6E21BA"/>
        </w:rPr>
        <w:t>g,</w:t>
      </w:r>
      <w:r w:rsidRPr="005534F2">
        <w:t xml:space="preserve"> </w:t>
      </w:r>
      <w:r w:rsidRPr="005534F2">
        <w:rPr>
          <w:color w:val="187B34"/>
        </w:rPr>
        <w:t>' '</w:t>
      </w:r>
      <w:r w:rsidRPr="005534F2">
        <w:t>)</w:t>
      </w:r>
    </w:p>
    <w:p w14:paraId="561ABB75" w14:textId="77777777" w:rsidR="0024119B" w:rsidRPr="005534F2" w:rsidRDefault="0024119B" w:rsidP="0024119B">
      <w:r w:rsidRPr="005534F2">
        <w:t>     .</w:t>
      </w:r>
      <w:r w:rsidRPr="005534F2">
        <w:rPr>
          <w:color w:val="C45B1C"/>
        </w:rPr>
        <w:t>split</w:t>
      </w:r>
      <w:r w:rsidRPr="005534F2">
        <w:t>(</w:t>
      </w:r>
      <w:r w:rsidRPr="005534F2">
        <w:rPr>
          <w:color w:val="187B34"/>
        </w:rPr>
        <w:t>/\s</w:t>
      </w:r>
      <w:r w:rsidRPr="005534F2">
        <w:rPr>
          <w:color w:val="6E21BA"/>
        </w:rPr>
        <w:t>+</w:t>
      </w:r>
      <w:r w:rsidRPr="005534F2">
        <w:rPr>
          <w:color w:val="187B34"/>
        </w:rPr>
        <w:t>/</w:t>
      </w:r>
      <w:r w:rsidRPr="005534F2">
        <w:t>)</w:t>
      </w:r>
    </w:p>
    <w:p w14:paraId="5A966BDE" w14:textId="77777777" w:rsidR="0024119B" w:rsidRPr="005534F2" w:rsidRDefault="0024119B" w:rsidP="0024119B">
      <w:r w:rsidRPr="005534F2">
        <w:t>     .</w:t>
      </w:r>
      <w:r w:rsidRPr="005534F2">
        <w:rPr>
          <w:color w:val="C45B1C"/>
        </w:rPr>
        <w:t>filter</w:t>
      </w:r>
      <w:r w:rsidRPr="005534F2">
        <w:t xml:space="preserve">(w </w:t>
      </w:r>
      <w:r w:rsidRPr="005534F2">
        <w:rPr>
          <w:color w:val="6E21BA"/>
        </w:rPr>
        <w:t>=&gt;</w:t>
      </w:r>
      <w:r w:rsidRPr="005534F2">
        <w:t xml:space="preserve"> w.</w:t>
      </w:r>
      <w:r w:rsidRPr="005534F2">
        <w:rPr>
          <w:color w:val="6E21BA"/>
        </w:rPr>
        <w:t>length</w:t>
      </w:r>
      <w:r w:rsidRPr="005534F2">
        <w:t xml:space="preserve"> </w:t>
      </w:r>
      <w:r w:rsidRPr="005534F2">
        <w:rPr>
          <w:color w:val="6E21BA"/>
        </w:rPr>
        <w:t>&gt;</w:t>
      </w:r>
      <w:r w:rsidRPr="005534F2">
        <w:t xml:space="preserve"> </w:t>
      </w:r>
      <w:r w:rsidRPr="005534F2">
        <w:rPr>
          <w:color w:val="187B34"/>
        </w:rPr>
        <w:t>2</w:t>
      </w:r>
      <w:r w:rsidRPr="005534F2">
        <w:t xml:space="preserve"> </w:t>
      </w:r>
      <w:r w:rsidRPr="005534F2">
        <w:rPr>
          <w:color w:val="6E21BA"/>
        </w:rPr>
        <w:t>&amp;&amp;</w:t>
      </w:r>
      <w:r w:rsidRPr="005534F2">
        <w:t xml:space="preserve"> </w:t>
      </w:r>
      <w:r w:rsidRPr="005534F2">
        <w:rPr>
          <w:color w:val="6E21BA"/>
        </w:rPr>
        <w:t>!</w:t>
      </w:r>
      <w:r w:rsidRPr="005534F2">
        <w:t>stop.</w:t>
      </w:r>
      <w:r w:rsidRPr="005534F2">
        <w:rPr>
          <w:color w:val="C45B1C"/>
        </w:rPr>
        <w:t>has</w:t>
      </w:r>
      <w:r w:rsidRPr="005534F2">
        <w:t>(w))</w:t>
      </w:r>
    </w:p>
    <w:p w14:paraId="57B500DC" w14:textId="77777777" w:rsidR="0024119B" w:rsidRPr="005534F2" w:rsidRDefault="0024119B" w:rsidP="0024119B">
      <w:r w:rsidRPr="005534F2">
        <w:t>     .</w:t>
      </w:r>
      <w:r w:rsidRPr="005534F2">
        <w:rPr>
          <w:color w:val="C45B1C"/>
        </w:rPr>
        <w:t>forEach</w:t>
      </w:r>
      <w:r w:rsidRPr="005534F2">
        <w:t xml:space="preserve">(w </w:t>
      </w:r>
      <w:r w:rsidRPr="005534F2">
        <w:rPr>
          <w:color w:val="6E21BA"/>
        </w:rPr>
        <w:t>=&gt;</w:t>
      </w:r>
      <w:r w:rsidRPr="005534F2">
        <w:t xml:space="preserve"> freq[w] </w:t>
      </w:r>
      <w:r w:rsidRPr="005534F2">
        <w:rPr>
          <w:color w:val="6E21BA"/>
        </w:rPr>
        <w:t>=</w:t>
      </w:r>
      <w:r w:rsidRPr="005534F2">
        <w:t xml:space="preserve"> (freq[w] </w:t>
      </w:r>
      <w:r w:rsidRPr="005534F2">
        <w:rPr>
          <w:color w:val="6E21BA"/>
        </w:rPr>
        <w:t>||</w:t>
      </w:r>
      <w:r w:rsidRPr="005534F2">
        <w:t xml:space="preserve"> </w:t>
      </w:r>
      <w:r w:rsidRPr="005534F2">
        <w:rPr>
          <w:color w:val="187B34"/>
        </w:rPr>
        <w:t>0</w:t>
      </w:r>
      <w:r w:rsidRPr="005534F2">
        <w:t xml:space="preserve">) </w:t>
      </w:r>
      <w:r w:rsidRPr="005534F2">
        <w:rPr>
          <w:color w:val="6E21BA"/>
        </w:rPr>
        <w:t>+</w:t>
      </w:r>
      <w:r w:rsidRPr="005534F2">
        <w:t xml:space="preserve"> </w:t>
      </w:r>
      <w:r w:rsidRPr="005534F2">
        <w:rPr>
          <w:color w:val="187B34"/>
        </w:rPr>
        <w:t>1</w:t>
      </w:r>
      <w:r w:rsidRPr="005534F2">
        <w:t>)</w:t>
      </w:r>
    </w:p>
    <w:p w14:paraId="55EED043" w14:textId="77777777" w:rsidR="0024119B" w:rsidRPr="005534F2" w:rsidRDefault="0024119B" w:rsidP="0024119B">
      <w:r w:rsidRPr="005534F2">
        <w:t> })</w:t>
      </w:r>
    </w:p>
    <w:p w14:paraId="45B87A19" w14:textId="77777777" w:rsidR="0024119B" w:rsidRPr="005534F2" w:rsidRDefault="0024119B" w:rsidP="0024119B"/>
    <w:p w14:paraId="5130F02A" w14:textId="77777777" w:rsidR="0024119B" w:rsidRPr="005534F2" w:rsidRDefault="0024119B" w:rsidP="0024119B">
      <w:r w:rsidRPr="005534F2">
        <w:t> </w:t>
      </w:r>
      <w:r w:rsidRPr="005534F2">
        <w:rPr>
          <w:color w:val="6E21BA"/>
        </w:rPr>
        <w:t>const</w:t>
      </w:r>
      <w:r w:rsidRPr="005534F2">
        <w:t xml:space="preserve"> entries </w:t>
      </w:r>
      <w:r w:rsidRPr="005534F2">
        <w:rPr>
          <w:color w:val="6E21BA"/>
        </w:rPr>
        <w:t>=</w:t>
      </w:r>
      <w:r w:rsidRPr="005534F2">
        <w:t xml:space="preserve"> Object.</w:t>
      </w:r>
      <w:r w:rsidRPr="005534F2">
        <w:rPr>
          <w:color w:val="C45B1C"/>
        </w:rPr>
        <w:t>entries</w:t>
      </w:r>
      <w:r w:rsidRPr="005534F2">
        <w:t>(freq).</w:t>
      </w:r>
      <w:r w:rsidRPr="005534F2">
        <w:rPr>
          <w:color w:val="C45B1C"/>
        </w:rPr>
        <w:t>sort</w:t>
      </w:r>
      <w:r w:rsidRPr="005534F2">
        <w:t>((a</w:t>
      </w:r>
      <w:r w:rsidRPr="005534F2">
        <w:rPr>
          <w:color w:val="6E21BA"/>
        </w:rPr>
        <w:t>,</w:t>
      </w:r>
      <w:r w:rsidRPr="005534F2">
        <w:t xml:space="preserve">b) </w:t>
      </w:r>
      <w:r w:rsidRPr="005534F2">
        <w:rPr>
          <w:color w:val="6E21BA"/>
        </w:rPr>
        <w:t>=&gt;</w:t>
      </w:r>
      <w:r w:rsidRPr="005534F2">
        <w:t xml:space="preserve"> b[</w:t>
      </w:r>
      <w:r w:rsidRPr="005534F2">
        <w:rPr>
          <w:color w:val="187B34"/>
        </w:rPr>
        <w:t>1</w:t>
      </w:r>
      <w:r w:rsidRPr="005534F2">
        <w:t>]</w:t>
      </w:r>
      <w:r w:rsidRPr="005534F2">
        <w:rPr>
          <w:color w:val="6E21BA"/>
        </w:rPr>
        <w:t>-</w:t>
      </w:r>
      <w:r w:rsidRPr="005534F2">
        <w:t>a[</w:t>
      </w:r>
      <w:r w:rsidRPr="005534F2">
        <w:rPr>
          <w:color w:val="187B34"/>
        </w:rPr>
        <w:t>1</w:t>
      </w:r>
      <w:r w:rsidRPr="005534F2">
        <w:t>]).</w:t>
      </w:r>
      <w:r w:rsidRPr="005534F2">
        <w:rPr>
          <w:color w:val="C45B1C"/>
        </w:rPr>
        <w:t>slice</w:t>
      </w:r>
      <w:r w:rsidRPr="005534F2">
        <w:t>(</w:t>
      </w:r>
      <w:r w:rsidRPr="005534F2">
        <w:rPr>
          <w:color w:val="187B34"/>
        </w:rPr>
        <w:t>0</w:t>
      </w:r>
      <w:r w:rsidRPr="005534F2">
        <w:rPr>
          <w:color w:val="6E21BA"/>
        </w:rPr>
        <w:t>,</w:t>
      </w:r>
      <w:r w:rsidRPr="005534F2">
        <w:t xml:space="preserve"> </w:t>
      </w:r>
      <w:r w:rsidRPr="005534F2">
        <w:rPr>
          <w:color w:val="187B34"/>
        </w:rPr>
        <w:t>40</w:t>
      </w:r>
      <w:r w:rsidRPr="005534F2">
        <w:t>)</w:t>
      </w:r>
    </w:p>
    <w:p w14:paraId="5D7A685A" w14:textId="77777777" w:rsidR="0024119B" w:rsidRPr="005534F2" w:rsidRDefault="0024119B" w:rsidP="0024119B">
      <w:r w:rsidRPr="005534F2">
        <w:t> </w:t>
      </w:r>
      <w:r w:rsidRPr="005534F2">
        <w:rPr>
          <w:color w:val="6E21BA"/>
        </w:rPr>
        <w:t>const</w:t>
      </w:r>
      <w:r w:rsidRPr="005534F2">
        <w:t xml:space="preserve"> max </w:t>
      </w:r>
      <w:r w:rsidRPr="005534F2">
        <w:rPr>
          <w:color w:val="6E21BA"/>
        </w:rPr>
        <w:t>=</w:t>
      </w:r>
      <w:r w:rsidRPr="005534F2">
        <w:t xml:space="preserve"> entries[</w:t>
      </w:r>
      <w:r w:rsidRPr="005534F2">
        <w:rPr>
          <w:color w:val="187B34"/>
        </w:rPr>
        <w:t>0</w:t>
      </w:r>
      <w:r w:rsidRPr="005534F2">
        <w:t>]?.[</w:t>
      </w:r>
      <w:r w:rsidRPr="005534F2">
        <w:rPr>
          <w:color w:val="187B34"/>
        </w:rPr>
        <w:t>1</w:t>
      </w:r>
      <w:r w:rsidRPr="005534F2">
        <w:t xml:space="preserve">] </w:t>
      </w:r>
      <w:r w:rsidRPr="005534F2">
        <w:rPr>
          <w:color w:val="6E21BA"/>
        </w:rPr>
        <w:t>??</w:t>
      </w:r>
      <w:r w:rsidRPr="005534F2">
        <w:t xml:space="preserve"> </w:t>
      </w:r>
      <w:r w:rsidRPr="005534F2">
        <w:rPr>
          <w:color w:val="187B34"/>
        </w:rPr>
        <w:t>1</w:t>
      </w:r>
    </w:p>
    <w:p w14:paraId="3C023085" w14:textId="77777777" w:rsidR="0024119B" w:rsidRPr="005534F2" w:rsidRDefault="0024119B" w:rsidP="0024119B">
      <w:r w:rsidRPr="005534F2">
        <w:t> </w:t>
      </w:r>
      <w:r w:rsidRPr="005534F2">
        <w:rPr>
          <w:color w:val="6E21BA"/>
        </w:rPr>
        <w:t>return</w:t>
      </w:r>
      <w:r w:rsidRPr="005534F2">
        <w:t xml:space="preserve"> entries.</w:t>
      </w:r>
      <w:r w:rsidRPr="005534F2">
        <w:rPr>
          <w:color w:val="C45B1C"/>
        </w:rPr>
        <w:t>map</w:t>
      </w:r>
      <w:r w:rsidRPr="005534F2">
        <w:t>(([word</w:t>
      </w:r>
      <w:r w:rsidRPr="005534F2">
        <w:rPr>
          <w:color w:val="6E21BA"/>
        </w:rPr>
        <w:t>,</w:t>
      </w:r>
      <w:r w:rsidRPr="005534F2">
        <w:t xml:space="preserve"> count]) </w:t>
      </w:r>
      <w:r w:rsidRPr="005534F2">
        <w:rPr>
          <w:color w:val="6E21BA"/>
        </w:rPr>
        <w:t>=&gt;</w:t>
      </w:r>
      <w:r w:rsidRPr="005534F2">
        <w:t xml:space="preserve"> ({</w:t>
      </w:r>
    </w:p>
    <w:p w14:paraId="3B0C2067" w14:textId="77777777" w:rsidR="0024119B" w:rsidRPr="005534F2" w:rsidRDefault="0024119B" w:rsidP="0024119B">
      <w:r w:rsidRPr="005534F2">
        <w:t>   word</w:t>
      </w:r>
      <w:r w:rsidRPr="005534F2">
        <w:rPr>
          <w:color w:val="6E21BA"/>
        </w:rPr>
        <w:t>,</w:t>
      </w:r>
      <w:r w:rsidRPr="005534F2">
        <w:t xml:space="preserve"> count</w:t>
      </w:r>
      <w:r w:rsidRPr="005534F2">
        <w:rPr>
          <w:color w:val="6E21BA"/>
        </w:rPr>
        <w:t>,</w:t>
      </w:r>
      <w:r w:rsidRPr="005534F2">
        <w:t xml:space="preserve"> </w:t>
      </w:r>
      <w:r w:rsidRPr="005534F2">
        <w:rPr>
          <w:color w:val="6E21BA"/>
        </w:rPr>
        <w:t>size:</w:t>
      </w:r>
      <w:r w:rsidRPr="005534F2">
        <w:t xml:space="preserve"> </w:t>
      </w:r>
      <w:r w:rsidRPr="005534F2">
        <w:rPr>
          <w:color w:val="187B34"/>
        </w:rPr>
        <w:t>12</w:t>
      </w:r>
      <w:r w:rsidRPr="005534F2">
        <w:t xml:space="preserve"> </w:t>
      </w:r>
      <w:r w:rsidRPr="005534F2">
        <w:rPr>
          <w:color w:val="6E21BA"/>
        </w:rPr>
        <w:t>+</w:t>
      </w:r>
      <w:r w:rsidRPr="005534F2">
        <w:t xml:space="preserve"> Math.</w:t>
      </w:r>
      <w:r w:rsidRPr="005534F2">
        <w:rPr>
          <w:color w:val="C45B1C"/>
        </w:rPr>
        <w:t>round</w:t>
      </w:r>
      <w:r w:rsidRPr="005534F2">
        <w:t xml:space="preserve">((count </w:t>
      </w:r>
      <w:r w:rsidRPr="005534F2">
        <w:rPr>
          <w:color w:val="6E21BA"/>
        </w:rPr>
        <w:t>/</w:t>
      </w:r>
      <w:r w:rsidRPr="005534F2">
        <w:t xml:space="preserve"> max) </w:t>
      </w:r>
      <w:r w:rsidRPr="005534F2">
        <w:rPr>
          <w:color w:val="6E21BA"/>
        </w:rPr>
        <w:t>*</w:t>
      </w:r>
      <w:r w:rsidRPr="005534F2">
        <w:t xml:space="preserve"> </w:t>
      </w:r>
      <w:r w:rsidRPr="005534F2">
        <w:rPr>
          <w:color w:val="187B34"/>
        </w:rPr>
        <w:t>22</w:t>
      </w:r>
      <w:r w:rsidRPr="005534F2">
        <w:t>)</w:t>
      </w:r>
      <w:r w:rsidRPr="005534F2">
        <w:rPr>
          <w:color w:val="6E21BA"/>
        </w:rPr>
        <w:t>,</w:t>
      </w:r>
    </w:p>
    <w:p w14:paraId="5B43F133" w14:textId="77777777" w:rsidR="0024119B" w:rsidRPr="005534F2" w:rsidRDefault="0024119B" w:rsidP="0024119B">
      <w:r w:rsidRPr="005534F2">
        <w:t>   </w:t>
      </w:r>
      <w:r w:rsidRPr="005534F2">
        <w:rPr>
          <w:color w:val="6E21BA"/>
        </w:rPr>
        <w:t>opacity:</w:t>
      </w:r>
      <w:r w:rsidRPr="005534F2">
        <w:t xml:space="preserve"> </w:t>
      </w:r>
      <w:r w:rsidRPr="005534F2">
        <w:rPr>
          <w:color w:val="187B34"/>
        </w:rPr>
        <w:t>0.5</w:t>
      </w:r>
      <w:r w:rsidRPr="005534F2">
        <w:t xml:space="preserve"> </w:t>
      </w:r>
      <w:r w:rsidRPr="005534F2">
        <w:rPr>
          <w:color w:val="6E21BA"/>
        </w:rPr>
        <w:t>+</w:t>
      </w:r>
      <w:r w:rsidRPr="005534F2">
        <w:t xml:space="preserve"> (count </w:t>
      </w:r>
      <w:r w:rsidRPr="005534F2">
        <w:rPr>
          <w:color w:val="6E21BA"/>
        </w:rPr>
        <w:t>/</w:t>
      </w:r>
      <w:r w:rsidRPr="005534F2">
        <w:t xml:space="preserve"> max) </w:t>
      </w:r>
      <w:r w:rsidRPr="005534F2">
        <w:rPr>
          <w:color w:val="6E21BA"/>
        </w:rPr>
        <w:t>*</w:t>
      </w:r>
      <w:r w:rsidRPr="005534F2">
        <w:t xml:space="preserve"> </w:t>
      </w:r>
      <w:r w:rsidRPr="005534F2">
        <w:rPr>
          <w:color w:val="187B34"/>
        </w:rPr>
        <w:t>0.5</w:t>
      </w:r>
      <w:r w:rsidRPr="005534F2">
        <w:rPr>
          <w:color w:val="6E21BA"/>
        </w:rPr>
        <w:t>,</w:t>
      </w:r>
    </w:p>
    <w:p w14:paraId="58890CF0" w14:textId="77777777" w:rsidR="0024119B" w:rsidRPr="005534F2" w:rsidRDefault="0024119B" w:rsidP="0024119B">
      <w:r w:rsidRPr="005534F2">
        <w:t> }))</w:t>
      </w:r>
    </w:p>
    <w:p w14:paraId="1CC2441B" w14:textId="77777777" w:rsidR="0024119B" w:rsidRPr="005534F2" w:rsidRDefault="0024119B" w:rsidP="0024119B">
      <w:r w:rsidRPr="005534F2">
        <w:t>}</w:t>
      </w:r>
      <w:r w:rsidRPr="005534F2">
        <w:rPr>
          <w:color w:val="6E21BA"/>
        </w:rPr>
        <w:t>,</w:t>
      </w:r>
      <w:r w:rsidRPr="005534F2">
        <w:t xml:space="preserve"> [rows])</w:t>
      </w:r>
    </w:p>
    <w:p w14:paraId="63BB8F61" w14:textId="77777777" w:rsidR="0024119B" w:rsidRPr="005534F2" w:rsidRDefault="0024119B" w:rsidP="0024119B"/>
    <w:p w14:paraId="2D7878B2" w14:textId="77777777" w:rsidR="0024119B" w:rsidRPr="005534F2" w:rsidRDefault="0024119B" w:rsidP="0024119B">
      <w:r w:rsidRPr="005534F2">
        <w:t>{</w:t>
      </w:r>
      <w:r w:rsidRPr="005534F2">
        <w:rPr>
          <w:i/>
          <w:iCs/>
          <w:color w:val="6E21BA"/>
        </w:rPr>
        <w:t>/* render */</w:t>
      </w:r>
      <w:r w:rsidRPr="005534F2">
        <w:t>}</w:t>
      </w:r>
    </w:p>
    <w:p w14:paraId="01BB1331" w14:textId="77777777" w:rsidR="0024119B" w:rsidRPr="005534F2" w:rsidRDefault="0024119B" w:rsidP="004E7F1E">
      <w:r w:rsidRPr="005534F2">
        <w:rPr>
          <w:color w:val="6E21BA"/>
        </w:rPr>
        <w:t>&lt;</w:t>
      </w:r>
      <w:r w:rsidRPr="005534F2">
        <w:t>section className</w:t>
      </w:r>
      <w:r w:rsidRPr="005534F2">
        <w:rPr>
          <w:color w:val="6E21BA"/>
        </w:rPr>
        <w:t>=</w:t>
      </w:r>
      <w:r w:rsidRPr="005534F2">
        <w:rPr>
          <w:color w:val="187B34"/>
        </w:rPr>
        <w:t>"admin-section"</w:t>
      </w:r>
      <w:r w:rsidRPr="005534F2">
        <w:rPr>
          <w:color w:val="6E21BA"/>
        </w:rPr>
        <w:t>&gt;</w:t>
      </w:r>
    </w:p>
    <w:p w14:paraId="00DC0011" w14:textId="77777777" w:rsidR="0024119B" w:rsidRPr="005534F2" w:rsidRDefault="0024119B" w:rsidP="004E7F1E">
      <w:r w:rsidRPr="005534F2">
        <w:t> </w:t>
      </w:r>
      <w:r w:rsidRPr="005534F2">
        <w:rPr>
          <w:color w:val="6E21BA"/>
        </w:rPr>
        <w:t>&lt;</w:t>
      </w:r>
      <w:r w:rsidRPr="005534F2">
        <w:t>h3 className</w:t>
      </w:r>
      <w:r w:rsidRPr="005534F2">
        <w:rPr>
          <w:color w:val="6E21BA"/>
        </w:rPr>
        <w:t>=</w:t>
      </w:r>
      <w:r w:rsidRPr="005534F2">
        <w:rPr>
          <w:color w:val="187B34"/>
        </w:rPr>
        <w:t>"admin-section-title"</w:t>
      </w:r>
      <w:r w:rsidRPr="005534F2">
        <w:rPr>
          <w:color w:val="6E21BA"/>
        </w:rPr>
        <w:t>&gt;</w:t>
      </w:r>
      <w:r w:rsidRPr="005534F2">
        <w:t xml:space="preserve">Section </w:t>
      </w:r>
      <w:r w:rsidRPr="005534F2">
        <w:rPr>
          <w:color w:val="187B34"/>
        </w:rPr>
        <w:t>5</w:t>
      </w:r>
      <w:r w:rsidRPr="005534F2">
        <w:t xml:space="preserve"> — Word Cloud</w:t>
      </w:r>
      <w:r w:rsidRPr="005534F2">
        <w:rPr>
          <w:color w:val="6E21BA"/>
        </w:rPr>
        <w:t>&lt;/</w:t>
      </w:r>
      <w:r w:rsidRPr="005534F2">
        <w:t>h3</w:t>
      </w:r>
      <w:r w:rsidRPr="005534F2">
        <w:rPr>
          <w:color w:val="6E21BA"/>
        </w:rPr>
        <w:t>&gt;</w:t>
      </w:r>
    </w:p>
    <w:p w14:paraId="12FB47AD" w14:textId="77777777" w:rsidR="0024119B" w:rsidRPr="005534F2" w:rsidRDefault="0024119B" w:rsidP="004E7F1E">
      <w:r w:rsidRPr="005534F2">
        <w:t> {topWords.</w:t>
      </w:r>
      <w:r w:rsidRPr="005534F2">
        <w:rPr>
          <w:color w:val="6E21BA"/>
        </w:rPr>
        <w:t>length</w:t>
      </w:r>
      <w:r w:rsidRPr="005534F2">
        <w:t xml:space="preserve"> </w:t>
      </w:r>
      <w:r w:rsidRPr="005534F2">
        <w:rPr>
          <w:color w:val="6E21BA"/>
        </w:rPr>
        <w:t>?</w:t>
      </w:r>
      <w:r w:rsidRPr="005534F2">
        <w:t xml:space="preserve"> (</w:t>
      </w:r>
    </w:p>
    <w:p w14:paraId="4CF96480" w14:textId="77777777" w:rsidR="0024119B" w:rsidRPr="005534F2" w:rsidRDefault="0024119B" w:rsidP="004E7F1E">
      <w:r w:rsidRPr="005534F2">
        <w:t>   </w:t>
      </w:r>
      <w:r w:rsidRPr="005534F2">
        <w:rPr>
          <w:color w:val="6E21BA"/>
        </w:rPr>
        <w:t>&lt;</w:t>
      </w:r>
      <w:r w:rsidRPr="005534F2">
        <w:t>div className</w:t>
      </w:r>
      <w:r w:rsidRPr="005534F2">
        <w:rPr>
          <w:color w:val="6E21BA"/>
        </w:rPr>
        <w:t>=</w:t>
      </w:r>
      <w:r w:rsidRPr="005534F2">
        <w:rPr>
          <w:color w:val="187B34"/>
        </w:rPr>
        <w:t>"word-cloud"</w:t>
      </w:r>
      <w:r w:rsidRPr="005534F2">
        <w:rPr>
          <w:color w:val="6E21BA"/>
        </w:rPr>
        <w:t>&gt;</w:t>
      </w:r>
    </w:p>
    <w:p w14:paraId="1691531B" w14:textId="77777777" w:rsidR="0024119B" w:rsidRPr="005534F2" w:rsidRDefault="0024119B" w:rsidP="004E7F1E">
      <w:r w:rsidRPr="005534F2">
        <w:t>     {topWords.map((w</w:t>
      </w:r>
      <w:r w:rsidRPr="005534F2">
        <w:rPr>
          <w:color w:val="6E21BA"/>
        </w:rPr>
        <w:t>,</w:t>
      </w:r>
      <w:r w:rsidRPr="005534F2">
        <w:t>i) =&gt; (</w:t>
      </w:r>
    </w:p>
    <w:p w14:paraId="602DFF3C" w14:textId="77777777" w:rsidR="0024119B" w:rsidRPr="005534F2" w:rsidRDefault="0024119B" w:rsidP="004E7F1E">
      <w:r w:rsidRPr="005534F2">
        <w:t>       &lt;span key</w:t>
      </w:r>
      <w:r w:rsidRPr="005534F2">
        <w:rPr>
          <w:color w:val="6E21BA"/>
        </w:rPr>
        <w:t>=</w:t>
      </w:r>
      <w:r w:rsidRPr="005534F2">
        <w:t>{i} style</w:t>
      </w:r>
      <w:r w:rsidRPr="005534F2">
        <w:rPr>
          <w:color w:val="6E21BA"/>
        </w:rPr>
        <w:t>=</w:t>
      </w:r>
      <w:r w:rsidRPr="005534F2">
        <w:t xml:space="preserve">{{ </w:t>
      </w:r>
      <w:r w:rsidRPr="005534F2">
        <w:rPr>
          <w:color w:val="C45B1C"/>
        </w:rPr>
        <w:t>fontSize</w:t>
      </w:r>
      <w:r w:rsidRPr="005534F2">
        <w:rPr>
          <w:color w:val="6E21BA"/>
        </w:rPr>
        <w:t>:</w:t>
      </w:r>
      <w:r w:rsidRPr="005534F2">
        <w:t>w.</w:t>
      </w:r>
      <w:r w:rsidRPr="005534F2">
        <w:rPr>
          <w:color w:val="6E21BA"/>
        </w:rPr>
        <w:t>size,</w:t>
      </w:r>
      <w:r w:rsidRPr="005534F2">
        <w:t xml:space="preserve"> </w:t>
      </w:r>
      <w:r w:rsidRPr="005534F2">
        <w:rPr>
          <w:color w:val="C45B1C"/>
        </w:rPr>
        <w:t>opacity</w:t>
      </w:r>
      <w:r w:rsidRPr="005534F2">
        <w:rPr>
          <w:color w:val="6E21BA"/>
        </w:rPr>
        <w:t>:</w:t>
      </w:r>
      <w:r w:rsidRPr="005534F2">
        <w:t>w.</w:t>
      </w:r>
      <w:r w:rsidRPr="005534F2">
        <w:rPr>
          <w:color w:val="6E21BA"/>
        </w:rPr>
        <w:t>opacity</w:t>
      </w:r>
      <w:r w:rsidRPr="005534F2">
        <w:t xml:space="preserve"> }} className</w:t>
      </w:r>
      <w:r w:rsidRPr="005534F2">
        <w:rPr>
          <w:color w:val="6E21BA"/>
        </w:rPr>
        <w:t>=</w:t>
      </w:r>
      <w:r w:rsidRPr="005534F2">
        <w:rPr>
          <w:color w:val="187B34"/>
        </w:rPr>
        <w:t>"word-token"</w:t>
      </w:r>
      <w:r w:rsidRPr="005534F2">
        <w:rPr>
          <w:color w:val="6E21BA"/>
        </w:rPr>
        <w:t>&gt;</w:t>
      </w:r>
    </w:p>
    <w:p w14:paraId="5FA58520" w14:textId="77777777" w:rsidR="0024119B" w:rsidRPr="005534F2" w:rsidRDefault="0024119B" w:rsidP="004E7F1E">
      <w:r w:rsidRPr="005534F2">
        <w:t>         {w.</w:t>
      </w:r>
      <w:r w:rsidRPr="005534F2">
        <w:rPr>
          <w:color w:val="6E21BA"/>
        </w:rPr>
        <w:t>word</w:t>
      </w:r>
      <w:r w:rsidRPr="005534F2">
        <w:t>}</w:t>
      </w:r>
    </w:p>
    <w:p w14:paraId="6BF0FEC7" w14:textId="77777777" w:rsidR="0024119B" w:rsidRPr="005534F2" w:rsidRDefault="0024119B" w:rsidP="004E7F1E">
      <w:r w:rsidRPr="005534F2">
        <w:t>       &lt;/span&gt;</w:t>
      </w:r>
    </w:p>
    <w:p w14:paraId="176B168D" w14:textId="77777777" w:rsidR="0024119B" w:rsidRPr="005534F2" w:rsidRDefault="0024119B" w:rsidP="004E7F1E">
      <w:r w:rsidRPr="005534F2">
        <w:t>     ))}</w:t>
      </w:r>
    </w:p>
    <w:p w14:paraId="024CD540" w14:textId="77777777" w:rsidR="0024119B" w:rsidRPr="005534F2" w:rsidRDefault="0024119B" w:rsidP="004E7F1E">
      <w:r w:rsidRPr="005534F2">
        <w:t>   </w:t>
      </w:r>
      <w:r w:rsidRPr="005534F2">
        <w:rPr>
          <w:color w:val="6E21BA"/>
        </w:rPr>
        <w:t>&lt;/</w:t>
      </w:r>
      <w:r w:rsidRPr="005534F2">
        <w:t>div</w:t>
      </w:r>
      <w:r w:rsidRPr="005534F2">
        <w:rPr>
          <w:color w:val="6E21BA"/>
        </w:rPr>
        <w:t>&gt;</w:t>
      </w:r>
    </w:p>
    <w:p w14:paraId="589DAA4D" w14:textId="77777777" w:rsidR="0024119B" w:rsidRPr="005534F2" w:rsidRDefault="0024119B" w:rsidP="004E7F1E">
      <w:r w:rsidRPr="005534F2">
        <w:t xml:space="preserve"> ) </w:t>
      </w:r>
      <w:r w:rsidRPr="005534F2">
        <w:rPr>
          <w:color w:val="6E21BA"/>
        </w:rPr>
        <w:t>:</w:t>
      </w:r>
      <w:r w:rsidRPr="005534F2">
        <w:t xml:space="preserve"> &lt;</w:t>
      </w:r>
      <w:r w:rsidRPr="005534F2">
        <w:rPr>
          <w:color w:val="0F58BD"/>
        </w:rPr>
        <w:t>div</w:t>
      </w:r>
      <w:r w:rsidRPr="005534F2">
        <w:t>&gt;No feedback yet.</w:t>
      </w:r>
      <w:r w:rsidRPr="005534F2">
        <w:rPr>
          <w:color w:val="6E21BA"/>
        </w:rPr>
        <w:t>&lt;/</w:t>
      </w:r>
      <w:r w:rsidRPr="005534F2">
        <w:t>div</w:t>
      </w:r>
      <w:r w:rsidRPr="005534F2">
        <w:rPr>
          <w:color w:val="6E21BA"/>
        </w:rPr>
        <w:t>&gt;</w:t>
      </w:r>
      <w:r w:rsidRPr="005534F2">
        <w:t>}</w:t>
      </w:r>
    </w:p>
    <w:p w14:paraId="339B32B4" w14:textId="77777777" w:rsidR="0024119B" w:rsidRPr="005534F2" w:rsidRDefault="0024119B" w:rsidP="004E7F1E">
      <w:r w:rsidRPr="005534F2">
        <w:rPr>
          <w:color w:val="6E21BA"/>
        </w:rPr>
        <w:t>&lt;/</w:t>
      </w:r>
      <w:r w:rsidRPr="005534F2">
        <w:t>section</w:t>
      </w:r>
      <w:r w:rsidRPr="005534F2">
        <w:rPr>
          <w:color w:val="6E21BA"/>
        </w:rPr>
        <w:t>&gt;</w:t>
      </w:r>
    </w:p>
    <w:p w14:paraId="63F4EEFE" w14:textId="77777777" w:rsidR="0024119B" w:rsidRDefault="0024119B" w:rsidP="0024119B"/>
    <w:p w14:paraId="46816AAD" w14:textId="2177581C" w:rsidR="0024119B" w:rsidRDefault="0024119B" w:rsidP="00B740EB">
      <w:pPr>
        <w:pStyle w:val="Heading3"/>
        <w:numPr>
          <w:ilvl w:val="2"/>
          <w:numId w:val="189"/>
        </w:numPr>
        <w:spacing w:before="240" w:after="120" w:line="360" w:lineRule="auto"/>
      </w:pPr>
      <w:bookmarkStart w:id="197" w:name="_Toc217004321"/>
      <w:r>
        <w:t>Backend</w:t>
      </w:r>
      <w:bookmarkEnd w:id="197"/>
    </w:p>
    <w:p w14:paraId="75E84758" w14:textId="77777777" w:rsidR="00B740EB" w:rsidRDefault="00B740EB" w:rsidP="00B740EB">
      <w:pPr>
        <w:pStyle w:val="Heading4"/>
      </w:pPr>
      <w:r>
        <w:t>6.3.3.1 Node.js Backend</w:t>
      </w:r>
    </w:p>
    <w:p w14:paraId="5A76C671" w14:textId="77777777" w:rsidR="00B740EB" w:rsidRDefault="00B740EB" w:rsidP="00B740EB"/>
    <w:p w14:paraId="010B52A2" w14:textId="77777777" w:rsidR="00B740EB" w:rsidRDefault="00B740EB" w:rsidP="00B740EB">
      <w:pPr>
        <w:pStyle w:val="Heading4"/>
        <w:spacing w:line="360" w:lineRule="auto"/>
      </w:pPr>
      <w:r>
        <w:t xml:space="preserve">1. Route:- </w:t>
      </w:r>
      <w:r w:rsidRPr="0008622C">
        <w:t>/api/v1/users/mode - User Mode Allocation</w:t>
      </w:r>
    </w:p>
    <w:p w14:paraId="2A6DC8E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mode"</w:t>
      </w:r>
      <w:r w:rsidRPr="00835532">
        <w:rPr>
          <w:color w:val="6E21BA"/>
          <w:sz w:val="22"/>
          <w:szCs w:val="22"/>
        </w:rPr>
        <w:t>,</w:t>
      </w:r>
      <w:r w:rsidRPr="00835532">
        <w:rPr>
          <w:color w:val="666666"/>
          <w:sz w:val="22"/>
          <w:szCs w:val="22"/>
        </w:rPr>
        <w:t xml:space="preserve"> userMode);</w:t>
      </w:r>
    </w:p>
    <w:p w14:paraId="50C0F44D" w14:textId="77777777" w:rsidR="00B740EB" w:rsidRPr="00835532" w:rsidRDefault="00B740EB" w:rsidP="00B740EB">
      <w:pPr>
        <w:spacing w:line="360" w:lineRule="auto"/>
        <w:rPr>
          <w:sz w:val="22"/>
          <w:szCs w:val="22"/>
        </w:rPr>
      </w:pPr>
    </w:p>
    <w:p w14:paraId="1568FDA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w:t>
      </w:r>
      <w:r w:rsidRPr="00835532">
        <w:rPr>
          <w:color w:val="C45B1C"/>
          <w:sz w:val="22"/>
          <w:szCs w:val="22"/>
        </w:rPr>
        <w:t>userMode</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i/>
          <w:iCs/>
          <w:color w:val="6E21BA"/>
          <w:sz w:val="22"/>
          <w:szCs w:val="22"/>
        </w:rPr>
        <w:t>async</w:t>
      </w:r>
      <w:r w:rsidRPr="00835532">
        <w:rPr>
          <w:color w:val="666666"/>
          <w:sz w:val="22"/>
          <w:szCs w:val="22"/>
        </w:rPr>
        <w:t xml:space="preserve"> (req</w:t>
      </w:r>
      <w:r w:rsidRPr="00835532">
        <w:rPr>
          <w:color w:val="6E21BA"/>
          <w:sz w:val="22"/>
          <w:szCs w:val="22"/>
        </w:rPr>
        <w:t>,</w:t>
      </w:r>
      <w:r w:rsidRPr="00835532">
        <w:rPr>
          <w:color w:val="666666"/>
          <w:sz w:val="22"/>
          <w:szCs w:val="22"/>
        </w:rPr>
        <w:t xml:space="preserve"> res) </w:t>
      </w:r>
      <w:r w:rsidRPr="00835532">
        <w:rPr>
          <w:color w:val="6E21BA"/>
          <w:sz w:val="22"/>
          <w:szCs w:val="22"/>
        </w:rPr>
        <w:t>=&gt;</w:t>
      </w:r>
      <w:r w:rsidRPr="00835532">
        <w:rPr>
          <w:color w:val="666666"/>
          <w:sz w:val="22"/>
          <w:szCs w:val="22"/>
        </w:rPr>
        <w:t xml:space="preserve"> {</w:t>
      </w:r>
    </w:p>
    <w:p w14:paraId="77D809C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 email } </w:t>
      </w:r>
      <w:r w:rsidRPr="00835532">
        <w:rPr>
          <w:color w:val="6E21BA"/>
          <w:sz w:val="22"/>
          <w:szCs w:val="22"/>
        </w:rPr>
        <w:t>=</w:t>
      </w:r>
      <w:r w:rsidRPr="00835532">
        <w:rPr>
          <w:color w:val="666666"/>
          <w:sz w:val="22"/>
          <w:szCs w:val="22"/>
        </w:rPr>
        <w:t xml:space="preserve"> req.</w:t>
      </w:r>
      <w:r w:rsidRPr="00835532">
        <w:rPr>
          <w:color w:val="6E21BA"/>
          <w:sz w:val="22"/>
          <w:szCs w:val="22"/>
        </w:rPr>
        <w:t>body</w:t>
      </w:r>
      <w:r w:rsidRPr="00835532">
        <w:rPr>
          <w:color w:val="666666"/>
          <w:sz w:val="22"/>
          <w:szCs w:val="22"/>
        </w:rPr>
        <w:t>;</w:t>
      </w:r>
    </w:p>
    <w:p w14:paraId="35FCA2F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role </w:t>
      </w:r>
      <w:r w:rsidRPr="00835532">
        <w:rPr>
          <w:color w:val="6E21BA"/>
          <w:sz w:val="22"/>
          <w:szCs w:val="22"/>
        </w:rPr>
        <w:t>=</w:t>
      </w:r>
      <w:r w:rsidRPr="00835532">
        <w:rPr>
          <w:color w:val="666666"/>
          <w:sz w:val="22"/>
          <w:szCs w:val="22"/>
        </w:rPr>
        <w:t xml:space="preserve"> ADMIN_EMAILS.</w:t>
      </w:r>
      <w:r w:rsidRPr="00835532">
        <w:rPr>
          <w:color w:val="C45B1C"/>
          <w:sz w:val="22"/>
          <w:szCs w:val="22"/>
        </w:rPr>
        <w:t>includes</w:t>
      </w:r>
      <w:r w:rsidRPr="00835532">
        <w:rPr>
          <w:color w:val="666666"/>
          <w:sz w:val="22"/>
          <w:szCs w:val="22"/>
        </w:rPr>
        <w:t xml:space="preserve">(email) </w:t>
      </w:r>
      <w:r w:rsidRPr="00835532">
        <w:rPr>
          <w:color w:val="6E21BA"/>
          <w:sz w:val="22"/>
          <w:szCs w:val="22"/>
        </w:rPr>
        <w:t>?</w:t>
      </w:r>
      <w:r w:rsidRPr="00835532">
        <w:rPr>
          <w:color w:val="666666"/>
          <w:sz w:val="22"/>
          <w:szCs w:val="22"/>
        </w:rPr>
        <w:t xml:space="preserve"> </w:t>
      </w:r>
      <w:r w:rsidRPr="00835532">
        <w:rPr>
          <w:color w:val="187B34"/>
          <w:sz w:val="22"/>
          <w:szCs w:val="22"/>
        </w:rPr>
        <w:t>"admin"</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user"</w:t>
      </w:r>
      <w:r w:rsidRPr="00835532">
        <w:rPr>
          <w:color w:val="666666"/>
          <w:sz w:val="22"/>
          <w:szCs w:val="22"/>
        </w:rPr>
        <w:t>;</w:t>
      </w:r>
    </w:p>
    <w:p w14:paraId="3803A422" w14:textId="77777777" w:rsidR="00B740EB" w:rsidRPr="00835532" w:rsidRDefault="00B740EB" w:rsidP="00B740EB">
      <w:pPr>
        <w:spacing w:line="360" w:lineRule="auto"/>
        <w:rPr>
          <w:sz w:val="22"/>
          <w:szCs w:val="22"/>
        </w:rPr>
      </w:pPr>
    </w:p>
    <w:p w14:paraId="7EBC891C"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xisting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tUserByEmail</w:t>
      </w:r>
      <w:r w:rsidRPr="00835532">
        <w:rPr>
          <w:color w:val="666666"/>
          <w:sz w:val="22"/>
          <w:szCs w:val="22"/>
        </w:rPr>
        <w:t>(email);</w:t>
      </w:r>
    </w:p>
    <w:p w14:paraId="21E4F26E"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existing)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existing);</w:t>
      </w:r>
    </w:p>
    <w:p w14:paraId="67353828" w14:textId="77777777" w:rsidR="00B740EB" w:rsidRPr="00835532" w:rsidRDefault="00B740EB" w:rsidP="00B740EB">
      <w:pPr>
        <w:spacing w:line="360" w:lineRule="auto"/>
        <w:rPr>
          <w:sz w:val="22"/>
          <w:szCs w:val="22"/>
        </w:rPr>
      </w:pPr>
    </w:p>
    <w:p w14:paraId="7FB83A55"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inserted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createNewUser</w:t>
      </w:r>
      <w:r w:rsidRPr="00835532">
        <w:rPr>
          <w:color w:val="666666"/>
          <w:sz w:val="22"/>
          <w:szCs w:val="22"/>
        </w:rPr>
        <w:t>(email</w:t>
      </w:r>
      <w:r w:rsidRPr="00835532">
        <w:rPr>
          <w:color w:val="6E21BA"/>
          <w:sz w:val="22"/>
          <w:szCs w:val="22"/>
        </w:rPr>
        <w:t>,</w:t>
      </w:r>
      <w:r w:rsidRPr="00835532">
        <w:rPr>
          <w:color w:val="666666"/>
          <w:sz w:val="22"/>
          <w:szCs w:val="22"/>
        </w:rPr>
        <w:t xml:space="preserve"> role);</w:t>
      </w:r>
    </w:p>
    <w:p w14:paraId="59A2CCF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1</w:t>
      </w:r>
      <w:r w:rsidRPr="00835532">
        <w:rPr>
          <w:color w:val="666666"/>
          <w:sz w:val="22"/>
          <w:szCs w:val="22"/>
        </w:rPr>
        <w:t>).</w:t>
      </w:r>
      <w:r w:rsidRPr="00835532">
        <w:rPr>
          <w:color w:val="C45B1C"/>
          <w:sz w:val="22"/>
          <w:szCs w:val="22"/>
        </w:rPr>
        <w:t>json</w:t>
      </w:r>
      <w:r w:rsidRPr="00835532">
        <w:rPr>
          <w:color w:val="666666"/>
          <w:sz w:val="22"/>
          <w:szCs w:val="22"/>
        </w:rPr>
        <w:t>(inserted);</w:t>
      </w:r>
    </w:p>
    <w:p w14:paraId="559EADFF" w14:textId="77777777" w:rsidR="00B740EB" w:rsidRPr="000F4D82" w:rsidRDefault="00B740EB" w:rsidP="00B740EB">
      <w:pPr>
        <w:spacing w:line="360" w:lineRule="auto"/>
        <w:rPr>
          <w:color w:val="666666"/>
          <w:sz w:val="22"/>
          <w:szCs w:val="22"/>
        </w:rPr>
      </w:pPr>
      <w:r w:rsidRPr="00835532">
        <w:rPr>
          <w:color w:val="666666"/>
          <w:sz w:val="22"/>
          <w:szCs w:val="22"/>
        </w:rPr>
        <w:t>};</w:t>
      </w:r>
    </w:p>
    <w:p w14:paraId="4385F04B" w14:textId="77777777" w:rsidR="00B740EB" w:rsidRDefault="00B740EB" w:rsidP="00B740EB">
      <w:pPr>
        <w:pStyle w:val="Heading4"/>
        <w:spacing w:line="360" w:lineRule="auto"/>
        <w:rPr>
          <w:lang w:val="en-US"/>
        </w:rPr>
      </w:pPr>
    </w:p>
    <w:p w14:paraId="0460533A" w14:textId="77777777" w:rsidR="00B740EB" w:rsidRDefault="00B740EB" w:rsidP="00B740EB">
      <w:pPr>
        <w:pStyle w:val="Heading4"/>
        <w:spacing w:line="360" w:lineRule="auto"/>
      </w:pPr>
      <w:r>
        <w:rPr>
          <w:lang w:val="en-US"/>
        </w:rPr>
        <w:t xml:space="preserve">2. </w:t>
      </w:r>
      <w:r>
        <w:t>Route:- /api/v1/loan/approval - Loan Prediction (Proxy to Flask)</w:t>
      </w:r>
    </w:p>
    <w:p w14:paraId="7E6593B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pproval"</w:t>
      </w:r>
      <w:r w:rsidRPr="00835532">
        <w:rPr>
          <w:color w:val="6E21BA"/>
          <w:sz w:val="22"/>
          <w:szCs w:val="22"/>
        </w:rPr>
        <w:t>,</w:t>
      </w:r>
      <w:r w:rsidRPr="00835532">
        <w:rPr>
          <w:color w:val="666666"/>
          <w:sz w:val="22"/>
          <w:szCs w:val="22"/>
        </w:rPr>
        <w:t xml:space="preserve"> loanApproval);</w:t>
      </w:r>
    </w:p>
    <w:p w14:paraId="19E09D70"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backendUrl </w:t>
      </w:r>
      <w:r w:rsidRPr="00835532">
        <w:rPr>
          <w:color w:val="6E21BA"/>
          <w:sz w:val="22"/>
          <w:szCs w:val="22"/>
        </w:rPr>
        <w:t>=</w:t>
      </w:r>
      <w:r w:rsidRPr="00835532">
        <w:rPr>
          <w:color w:val="666666"/>
          <w:sz w:val="22"/>
          <w:szCs w:val="22"/>
        </w:rPr>
        <w:t xml:space="preserve"> </w:t>
      </w:r>
      <w:r w:rsidRPr="00835532">
        <w:rPr>
          <w:color w:val="187B34"/>
          <w:sz w:val="22"/>
          <w:szCs w:val="22"/>
        </w:rPr>
        <w:t>`</w:t>
      </w:r>
      <w:r w:rsidRPr="00835532">
        <w:rPr>
          <w:color w:val="0F58BD"/>
          <w:sz w:val="22"/>
          <w:szCs w:val="22"/>
        </w:rPr>
        <w:t>${</w:t>
      </w:r>
      <w:r w:rsidRPr="00835532">
        <w:rPr>
          <w:color w:val="666666"/>
          <w:sz w:val="22"/>
          <w:szCs w:val="22"/>
        </w:rPr>
        <w:t>process</w:t>
      </w:r>
      <w:r w:rsidRPr="00835532">
        <w:rPr>
          <w:color w:val="187B34"/>
          <w:sz w:val="22"/>
          <w:szCs w:val="22"/>
        </w:rPr>
        <w:t>.</w:t>
      </w:r>
      <w:r w:rsidRPr="00835532">
        <w:rPr>
          <w:color w:val="6E21BA"/>
          <w:sz w:val="22"/>
          <w:szCs w:val="22"/>
        </w:rPr>
        <w:t>env</w:t>
      </w:r>
      <w:r w:rsidRPr="00835532">
        <w:rPr>
          <w:color w:val="187B34"/>
          <w:sz w:val="22"/>
          <w:szCs w:val="22"/>
        </w:rPr>
        <w:t>.</w:t>
      </w:r>
      <w:r w:rsidRPr="00835532">
        <w:rPr>
          <w:color w:val="6E21BA"/>
          <w:sz w:val="22"/>
          <w:szCs w:val="22"/>
        </w:rPr>
        <w:t>PYTHON_BACKEND_URL</w:t>
      </w:r>
      <w:r w:rsidRPr="00835532">
        <w:rPr>
          <w:color w:val="0F58BD"/>
          <w:sz w:val="22"/>
          <w:szCs w:val="22"/>
        </w:rPr>
        <w:t>}</w:t>
      </w:r>
      <w:r w:rsidRPr="00835532">
        <w:rPr>
          <w:color w:val="187B34"/>
          <w:sz w:val="22"/>
          <w:szCs w:val="22"/>
        </w:rPr>
        <w:t>/loan_form_test?variant=</w:t>
      </w:r>
      <w:r w:rsidRPr="00835532">
        <w:rPr>
          <w:color w:val="0F58BD"/>
          <w:sz w:val="22"/>
          <w:szCs w:val="22"/>
        </w:rPr>
        <w:t>${</w:t>
      </w:r>
      <w:r w:rsidRPr="00835532">
        <w:rPr>
          <w:color w:val="666666"/>
          <w:sz w:val="22"/>
          <w:szCs w:val="22"/>
        </w:rPr>
        <w:t>mode</w:t>
      </w:r>
      <w:r w:rsidRPr="00835532">
        <w:rPr>
          <w:color w:val="0F58BD"/>
          <w:sz w:val="22"/>
          <w:szCs w:val="22"/>
        </w:rPr>
        <w:t>}</w:t>
      </w:r>
      <w:r w:rsidRPr="00835532">
        <w:rPr>
          <w:color w:val="187B34"/>
          <w:sz w:val="22"/>
          <w:szCs w:val="22"/>
        </w:rPr>
        <w:t>`</w:t>
      </w:r>
      <w:r w:rsidRPr="00835532">
        <w:rPr>
          <w:color w:val="666666"/>
          <w:sz w:val="22"/>
          <w:szCs w:val="22"/>
        </w:rPr>
        <w:t>;</w:t>
      </w:r>
    </w:p>
    <w:p w14:paraId="59048FF4" w14:textId="77777777" w:rsidR="00B740EB" w:rsidRPr="00835532" w:rsidRDefault="00B740EB" w:rsidP="00B740EB">
      <w:pPr>
        <w:spacing w:line="360" w:lineRule="auto"/>
        <w:rPr>
          <w:sz w:val="22"/>
          <w:szCs w:val="22"/>
        </w:rPr>
      </w:pPr>
    </w:p>
    <w:p w14:paraId="1F135B4F"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response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fetch</w:t>
      </w:r>
      <w:r w:rsidRPr="00835532">
        <w:rPr>
          <w:color w:val="666666"/>
          <w:sz w:val="22"/>
          <w:szCs w:val="22"/>
        </w:rPr>
        <w:t>(backendUrl</w:t>
      </w:r>
      <w:r w:rsidRPr="00835532">
        <w:rPr>
          <w:color w:val="6E21BA"/>
          <w:sz w:val="22"/>
          <w:szCs w:val="22"/>
        </w:rPr>
        <w:t>,</w:t>
      </w:r>
      <w:r w:rsidRPr="00835532">
        <w:rPr>
          <w:color w:val="666666"/>
          <w:sz w:val="22"/>
          <w:szCs w:val="22"/>
        </w:rPr>
        <w:t xml:space="preserve"> {</w:t>
      </w:r>
    </w:p>
    <w:p w14:paraId="44A2AD1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method:</w:t>
      </w:r>
      <w:r w:rsidRPr="00835532">
        <w:rPr>
          <w:color w:val="666666"/>
          <w:sz w:val="22"/>
          <w:szCs w:val="22"/>
        </w:rPr>
        <w:t xml:space="preserve"> </w:t>
      </w:r>
      <w:r w:rsidRPr="00835532">
        <w:rPr>
          <w:color w:val="187B34"/>
          <w:sz w:val="22"/>
          <w:szCs w:val="22"/>
        </w:rPr>
        <w:t>"POST"</w:t>
      </w:r>
      <w:r w:rsidRPr="00835532">
        <w:rPr>
          <w:color w:val="6E21BA"/>
          <w:sz w:val="22"/>
          <w:szCs w:val="22"/>
        </w:rPr>
        <w:t>,</w:t>
      </w:r>
    </w:p>
    <w:p w14:paraId="2FD7C29F"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headers:</w:t>
      </w:r>
      <w:r w:rsidRPr="00835532">
        <w:rPr>
          <w:color w:val="666666"/>
          <w:sz w:val="22"/>
          <w:szCs w:val="22"/>
        </w:rPr>
        <w:t xml:space="preserve"> { </w:t>
      </w:r>
      <w:r w:rsidRPr="00835532">
        <w:rPr>
          <w:color w:val="187B34"/>
          <w:sz w:val="22"/>
          <w:szCs w:val="22"/>
        </w:rPr>
        <w:t>"Content-Type"</w:t>
      </w:r>
      <w:r w:rsidRPr="00835532">
        <w:rPr>
          <w:color w:val="6E21BA"/>
          <w:sz w:val="22"/>
          <w:szCs w:val="22"/>
        </w:rPr>
        <w:t>:</w:t>
      </w:r>
      <w:r w:rsidRPr="00835532">
        <w:rPr>
          <w:color w:val="666666"/>
          <w:sz w:val="22"/>
          <w:szCs w:val="22"/>
        </w:rPr>
        <w:t xml:space="preserve"> </w:t>
      </w:r>
      <w:r w:rsidRPr="00835532">
        <w:rPr>
          <w:color w:val="187B34"/>
          <w:sz w:val="22"/>
          <w:szCs w:val="22"/>
        </w:rPr>
        <w:t>"application/json"</w:t>
      </w:r>
      <w:r w:rsidRPr="00835532">
        <w:rPr>
          <w:color w:val="666666"/>
          <w:sz w:val="22"/>
          <w:szCs w:val="22"/>
        </w:rPr>
        <w:t xml:space="preserve"> }</w:t>
      </w:r>
      <w:r w:rsidRPr="00835532">
        <w:rPr>
          <w:color w:val="6E21BA"/>
          <w:sz w:val="22"/>
          <w:szCs w:val="22"/>
        </w:rPr>
        <w:t>,</w:t>
      </w:r>
    </w:p>
    <w:p w14:paraId="0352112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body:</w:t>
      </w:r>
      <w:r w:rsidRPr="00835532">
        <w:rPr>
          <w:color w:val="666666"/>
          <w:sz w:val="22"/>
          <w:szCs w:val="22"/>
        </w:rPr>
        <w:t xml:space="preserve"> JSON.</w:t>
      </w:r>
      <w:r w:rsidRPr="00835532">
        <w:rPr>
          <w:color w:val="C45B1C"/>
          <w:sz w:val="22"/>
          <w:szCs w:val="22"/>
        </w:rPr>
        <w:t>stringify</w:t>
      </w:r>
      <w:r w:rsidRPr="00835532">
        <w:rPr>
          <w:color w:val="666666"/>
          <w:sz w:val="22"/>
          <w:szCs w:val="22"/>
        </w:rPr>
        <w:t>(req.</w:t>
      </w:r>
      <w:r w:rsidRPr="00835532">
        <w:rPr>
          <w:color w:val="6E21BA"/>
          <w:sz w:val="22"/>
          <w:szCs w:val="22"/>
        </w:rPr>
        <w:t>body</w:t>
      </w:r>
      <w:r w:rsidRPr="00835532">
        <w:rPr>
          <w:color w:val="666666"/>
          <w:sz w:val="22"/>
          <w:szCs w:val="22"/>
        </w:rPr>
        <w:t>)</w:t>
      </w:r>
      <w:r w:rsidRPr="00835532">
        <w:rPr>
          <w:color w:val="6E21BA"/>
          <w:sz w:val="22"/>
          <w:szCs w:val="22"/>
        </w:rPr>
        <w:t>,</w:t>
      </w:r>
    </w:p>
    <w:p w14:paraId="7E67B769" w14:textId="77777777" w:rsidR="00B740EB" w:rsidRPr="00835532" w:rsidRDefault="00B740EB" w:rsidP="00B740EB">
      <w:pPr>
        <w:spacing w:line="360" w:lineRule="auto"/>
        <w:rPr>
          <w:sz w:val="22"/>
          <w:szCs w:val="22"/>
        </w:rPr>
      </w:pPr>
      <w:r w:rsidRPr="00835532">
        <w:rPr>
          <w:color w:val="666666"/>
          <w:sz w:val="22"/>
          <w:szCs w:val="22"/>
        </w:rPr>
        <w:t>});</w:t>
      </w:r>
    </w:p>
    <w:p w14:paraId="6BF43F97" w14:textId="77777777" w:rsidR="00B740EB" w:rsidRPr="00835532" w:rsidRDefault="00B740EB" w:rsidP="00B740EB">
      <w:pPr>
        <w:spacing w:line="360" w:lineRule="auto"/>
        <w:rPr>
          <w:sz w:val="22"/>
          <w:szCs w:val="22"/>
        </w:rPr>
      </w:pPr>
    </w:p>
    <w:p w14:paraId="14386BC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data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response.</w:t>
      </w:r>
      <w:r w:rsidRPr="00835532">
        <w:rPr>
          <w:color w:val="C45B1C"/>
          <w:sz w:val="22"/>
          <w:szCs w:val="22"/>
        </w:rPr>
        <w:t>json</w:t>
      </w:r>
      <w:r w:rsidRPr="00835532">
        <w:rPr>
          <w:color w:val="666666"/>
          <w:sz w:val="22"/>
          <w:szCs w:val="22"/>
        </w:rPr>
        <w:t>();</w:t>
      </w:r>
    </w:p>
    <w:p w14:paraId="538BAF19"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data);</w:t>
      </w:r>
    </w:p>
    <w:p w14:paraId="30C92AF3" w14:textId="77777777" w:rsidR="00B740EB" w:rsidRDefault="00B740EB" w:rsidP="00B740EB">
      <w:pPr>
        <w:rPr>
          <w:lang w:val="en-US"/>
        </w:rPr>
      </w:pPr>
    </w:p>
    <w:p w14:paraId="30817017" w14:textId="77777777" w:rsidR="00B740EB" w:rsidRDefault="00B740EB" w:rsidP="00B740EB">
      <w:pPr>
        <w:pStyle w:val="Heading4"/>
        <w:spacing w:line="360" w:lineRule="auto"/>
      </w:pPr>
      <w:r>
        <w:t>3. Route:- /api/v1/faq/answer - FAQ and ChatGPT Handler</w:t>
      </w:r>
    </w:p>
    <w:p w14:paraId="70B5E497"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nswer"</w:t>
      </w:r>
      <w:r w:rsidRPr="00835532">
        <w:rPr>
          <w:color w:val="6E21BA"/>
          <w:sz w:val="22"/>
          <w:szCs w:val="22"/>
        </w:rPr>
        <w:t>,</w:t>
      </w:r>
      <w:r w:rsidRPr="00835532">
        <w:rPr>
          <w:color w:val="666666"/>
          <w:sz w:val="22"/>
          <w:szCs w:val="22"/>
        </w:rPr>
        <w:t xml:space="preserve"> faqAnswer);</w:t>
      </w:r>
    </w:p>
    <w:p w14:paraId="0D0F6494"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answer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nerateGptAnswer</w:t>
      </w:r>
      <w:r w:rsidRPr="00835532">
        <w:rPr>
          <w:color w:val="666666"/>
          <w:sz w:val="22"/>
          <w:szCs w:val="22"/>
        </w:rPr>
        <w:t>(query);</w:t>
      </w:r>
    </w:p>
    <w:p w14:paraId="22922EA6" w14:textId="77777777" w:rsidR="00B740EB" w:rsidRPr="00835532" w:rsidRDefault="00B740EB" w:rsidP="00B740EB">
      <w:pPr>
        <w:spacing w:line="360" w:lineRule="auto"/>
        <w:rPr>
          <w:sz w:val="22"/>
          <w:szCs w:val="22"/>
        </w:rPr>
      </w:pPr>
      <w:r w:rsidRPr="00835532">
        <w:rPr>
          <w:color w:val="C45B1C"/>
          <w:sz w:val="22"/>
          <w:szCs w:val="22"/>
        </w:rPr>
        <w:t>logFaqQuery</w:t>
      </w:r>
      <w:r w:rsidRPr="00835532">
        <w:rPr>
          <w:color w:val="666666"/>
          <w:sz w:val="22"/>
          <w:szCs w:val="22"/>
        </w:rPr>
        <w:t>(email</w:t>
      </w:r>
      <w:r w:rsidRPr="00835532">
        <w:rPr>
          <w:color w:val="6E21BA"/>
          <w:sz w:val="22"/>
          <w:szCs w:val="22"/>
        </w:rPr>
        <w:t>,</w:t>
      </w:r>
      <w:r w:rsidRPr="00835532">
        <w:rPr>
          <w:color w:val="666666"/>
          <w:sz w:val="22"/>
          <w:szCs w:val="22"/>
        </w:rPr>
        <w:t xml:space="preserve"> query);</w:t>
      </w:r>
    </w:p>
    <w:p w14:paraId="5D146893" w14:textId="77777777" w:rsidR="00B740EB" w:rsidRPr="00835532" w:rsidRDefault="00B740EB" w:rsidP="00B740EB">
      <w:pPr>
        <w:spacing w:line="360" w:lineRule="auto"/>
        <w:rPr>
          <w:sz w:val="22"/>
          <w:szCs w:val="22"/>
        </w:rPr>
      </w:pPr>
    </w:p>
    <w:p w14:paraId="72FCBA2C"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w:t>
      </w:r>
    </w:p>
    <w:p w14:paraId="647F23F7" w14:textId="77777777" w:rsidR="00B740EB" w:rsidRPr="00835532" w:rsidRDefault="00B740EB" w:rsidP="00B740EB">
      <w:pPr>
        <w:spacing w:line="360" w:lineRule="auto"/>
        <w:rPr>
          <w:sz w:val="22"/>
          <w:szCs w:val="22"/>
        </w:rPr>
      </w:pPr>
      <w:r w:rsidRPr="00835532">
        <w:rPr>
          <w:color w:val="666666"/>
          <w:sz w:val="22"/>
          <w:szCs w:val="22"/>
        </w:rPr>
        <w:t> answer</w:t>
      </w:r>
      <w:r w:rsidRPr="00835532">
        <w:rPr>
          <w:color w:val="6E21BA"/>
          <w:sz w:val="22"/>
          <w:szCs w:val="22"/>
        </w:rPr>
        <w:t>,</w:t>
      </w:r>
    </w:p>
    <w:p w14:paraId="7C93AFD7"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source:</w:t>
      </w:r>
      <w:r w:rsidRPr="00835532">
        <w:rPr>
          <w:color w:val="666666"/>
          <w:sz w:val="22"/>
          <w:szCs w:val="22"/>
        </w:rPr>
        <w:t xml:space="preserve"> </w:t>
      </w:r>
      <w:r w:rsidRPr="00835532">
        <w:rPr>
          <w:color w:val="187B34"/>
          <w:sz w:val="22"/>
          <w:szCs w:val="22"/>
        </w:rPr>
        <w:t>"gpt-4o-mini"</w:t>
      </w:r>
      <w:r w:rsidRPr="00835532">
        <w:rPr>
          <w:color w:val="6E21BA"/>
          <w:sz w:val="22"/>
          <w:szCs w:val="22"/>
        </w:rPr>
        <w:t>,</w:t>
      </w:r>
    </w:p>
    <w:p w14:paraId="48CDC7A3" w14:textId="77777777" w:rsidR="00B740EB" w:rsidRPr="000F4D82" w:rsidRDefault="00B740EB" w:rsidP="00B740EB">
      <w:pPr>
        <w:spacing w:line="360" w:lineRule="auto"/>
        <w:rPr>
          <w:sz w:val="22"/>
          <w:szCs w:val="22"/>
        </w:rPr>
      </w:pPr>
      <w:r w:rsidRPr="00835532">
        <w:rPr>
          <w:color w:val="666666"/>
          <w:sz w:val="22"/>
          <w:szCs w:val="22"/>
        </w:rPr>
        <w:t>});</w:t>
      </w:r>
    </w:p>
    <w:p w14:paraId="19708DB6" w14:textId="77777777" w:rsidR="00B740EB" w:rsidRDefault="00B740EB" w:rsidP="00B740EB"/>
    <w:p w14:paraId="0DF93C43" w14:textId="77777777" w:rsidR="00B740EB" w:rsidRDefault="00B740EB" w:rsidP="00B740EB">
      <w:pPr>
        <w:pStyle w:val="Heading4"/>
        <w:spacing w:line="360" w:lineRule="auto"/>
      </w:pPr>
      <w:r>
        <w:t>4. Route:- /api/v1/survey/loan-trust - Trust Survey Logging</w:t>
      </w:r>
    </w:p>
    <w:p w14:paraId="2D899236" w14:textId="77777777" w:rsidR="00B740EB" w:rsidRPr="00E235D2" w:rsidRDefault="00B740EB" w:rsidP="00B740EB">
      <w:pPr>
        <w:spacing w:line="360" w:lineRule="auto"/>
        <w:rPr>
          <w:sz w:val="22"/>
          <w:szCs w:val="22"/>
        </w:rPr>
      </w:pPr>
      <w:r w:rsidRPr="00E235D2">
        <w:rPr>
          <w:color w:val="666666"/>
          <w:sz w:val="22"/>
          <w:szCs w:val="22"/>
        </w:rPr>
        <w:t>router.</w:t>
      </w:r>
      <w:r w:rsidRPr="00E235D2">
        <w:rPr>
          <w:color w:val="C45B1C"/>
          <w:sz w:val="22"/>
          <w:szCs w:val="22"/>
        </w:rPr>
        <w:t>post</w:t>
      </w:r>
      <w:r w:rsidRPr="00E235D2">
        <w:rPr>
          <w:color w:val="666666"/>
          <w:sz w:val="22"/>
          <w:szCs w:val="22"/>
        </w:rPr>
        <w:t>(</w:t>
      </w:r>
      <w:r w:rsidRPr="00E235D2">
        <w:rPr>
          <w:color w:val="187B34"/>
          <w:sz w:val="22"/>
          <w:szCs w:val="22"/>
        </w:rPr>
        <w:t>"/loan-trust"</w:t>
      </w:r>
      <w:r w:rsidRPr="00E235D2">
        <w:rPr>
          <w:color w:val="6E21BA"/>
          <w:sz w:val="22"/>
          <w:szCs w:val="22"/>
        </w:rPr>
        <w:t>,</w:t>
      </w:r>
      <w:r w:rsidRPr="00E235D2">
        <w:rPr>
          <w:color w:val="666666"/>
          <w:sz w:val="22"/>
          <w:szCs w:val="22"/>
        </w:rPr>
        <w:t xml:space="preserve"> loanTrustSurvey);</w:t>
      </w:r>
    </w:p>
    <w:p w14:paraId="11BADA1E" w14:textId="77777777" w:rsidR="00B740EB" w:rsidRPr="00E235D2" w:rsidRDefault="00B740EB" w:rsidP="00B740EB">
      <w:pPr>
        <w:spacing w:line="360" w:lineRule="auto"/>
        <w:rPr>
          <w:sz w:val="22"/>
          <w:szCs w:val="22"/>
        </w:rPr>
      </w:pPr>
      <w:r w:rsidRPr="00E235D2">
        <w:rPr>
          <w:color w:val="6E21BA"/>
          <w:sz w:val="22"/>
          <w:szCs w:val="22"/>
        </w:rPr>
        <w:t>const</w:t>
      </w:r>
      <w:r w:rsidRPr="00E235D2">
        <w:rPr>
          <w:color w:val="666666"/>
          <w:sz w:val="22"/>
          <w:szCs w:val="22"/>
        </w:rPr>
        <w:t xml:space="preserve"> { user_email</w:t>
      </w:r>
      <w:r w:rsidRPr="00E235D2">
        <w:rPr>
          <w:color w:val="6E21BA"/>
          <w:sz w:val="22"/>
          <w:szCs w:val="22"/>
        </w:rPr>
        <w:t>,</w:t>
      </w:r>
      <w:r w:rsidRPr="00E235D2">
        <w:rPr>
          <w:color w:val="666666"/>
          <w:sz w:val="22"/>
          <w:szCs w:val="22"/>
        </w:rPr>
        <w:t xml:space="preserve"> variant</w:t>
      </w:r>
      <w:r w:rsidRPr="00E235D2">
        <w:rPr>
          <w:color w:val="6E21BA"/>
          <w:sz w:val="22"/>
          <w:szCs w:val="22"/>
        </w:rPr>
        <w:t>,</w:t>
      </w:r>
      <w:r w:rsidRPr="00E235D2">
        <w:rPr>
          <w:color w:val="666666"/>
          <w:sz w:val="22"/>
          <w:szCs w:val="22"/>
        </w:rPr>
        <w:t xml:space="preserve"> prediction</w:t>
      </w:r>
      <w:r w:rsidRPr="00E235D2">
        <w:rPr>
          <w:color w:val="6E21BA"/>
          <w:sz w:val="22"/>
          <w:szCs w:val="22"/>
        </w:rPr>
        <w:t>,</w:t>
      </w:r>
      <w:r w:rsidRPr="00E235D2">
        <w:rPr>
          <w:color w:val="666666"/>
          <w:sz w:val="22"/>
          <w:szCs w:val="22"/>
        </w:rPr>
        <w:t xml:space="preserve"> trust</w:t>
      </w:r>
      <w:r w:rsidRPr="00E235D2">
        <w:rPr>
          <w:color w:val="6E21BA"/>
          <w:sz w:val="22"/>
          <w:szCs w:val="22"/>
        </w:rPr>
        <w:t>,</w:t>
      </w:r>
      <w:r w:rsidRPr="00E235D2">
        <w:rPr>
          <w:color w:val="666666"/>
          <w:sz w:val="22"/>
          <w:szCs w:val="22"/>
        </w:rPr>
        <w:t xml:space="preserve"> feedback } </w:t>
      </w:r>
      <w:r w:rsidRPr="00E235D2">
        <w:rPr>
          <w:color w:val="6E21BA"/>
          <w:sz w:val="22"/>
          <w:szCs w:val="22"/>
        </w:rPr>
        <w:t>=</w:t>
      </w:r>
      <w:r w:rsidRPr="00E235D2">
        <w:rPr>
          <w:color w:val="666666"/>
          <w:sz w:val="22"/>
          <w:szCs w:val="22"/>
        </w:rPr>
        <w:t xml:space="preserve"> req.</w:t>
      </w:r>
      <w:r w:rsidRPr="00E235D2">
        <w:rPr>
          <w:color w:val="6E21BA"/>
          <w:sz w:val="22"/>
          <w:szCs w:val="22"/>
        </w:rPr>
        <w:t>body</w:t>
      </w:r>
      <w:r w:rsidRPr="00E235D2">
        <w:rPr>
          <w:color w:val="666666"/>
          <w:sz w:val="22"/>
          <w:szCs w:val="22"/>
        </w:rPr>
        <w:t>;</w:t>
      </w:r>
    </w:p>
    <w:p w14:paraId="484E62BA" w14:textId="77777777" w:rsidR="00B740EB" w:rsidRPr="00E235D2" w:rsidRDefault="00B740EB" w:rsidP="00B740EB">
      <w:pPr>
        <w:spacing w:line="360" w:lineRule="auto"/>
        <w:rPr>
          <w:sz w:val="22"/>
          <w:szCs w:val="22"/>
        </w:rPr>
      </w:pPr>
      <w:r w:rsidRPr="00E235D2">
        <w:rPr>
          <w:color w:val="6E21BA"/>
          <w:sz w:val="22"/>
          <w:szCs w:val="22"/>
        </w:rPr>
        <w:t>await</w:t>
      </w:r>
      <w:r w:rsidRPr="00E235D2">
        <w:rPr>
          <w:color w:val="666666"/>
          <w:sz w:val="22"/>
          <w:szCs w:val="22"/>
        </w:rPr>
        <w:t xml:space="preserve"> supabase.</w:t>
      </w:r>
      <w:r w:rsidRPr="00E235D2">
        <w:rPr>
          <w:color w:val="C45B1C"/>
          <w:sz w:val="22"/>
          <w:szCs w:val="22"/>
        </w:rPr>
        <w:t>from</w:t>
      </w:r>
      <w:r w:rsidRPr="00E235D2">
        <w:rPr>
          <w:color w:val="666666"/>
          <w:sz w:val="22"/>
          <w:szCs w:val="22"/>
        </w:rPr>
        <w:t>(</w:t>
      </w:r>
      <w:r w:rsidRPr="00E235D2">
        <w:rPr>
          <w:color w:val="187B34"/>
          <w:sz w:val="22"/>
          <w:szCs w:val="22"/>
        </w:rPr>
        <w:t>"loan_trust_survey"</w:t>
      </w:r>
      <w:r w:rsidRPr="00E235D2">
        <w:rPr>
          <w:color w:val="666666"/>
          <w:sz w:val="22"/>
          <w:szCs w:val="22"/>
        </w:rPr>
        <w:t>).</w:t>
      </w:r>
      <w:r w:rsidRPr="00E235D2">
        <w:rPr>
          <w:color w:val="C45B1C"/>
          <w:sz w:val="22"/>
          <w:szCs w:val="22"/>
        </w:rPr>
        <w:t>insert</w:t>
      </w:r>
      <w:r w:rsidRPr="00E235D2">
        <w:rPr>
          <w:color w:val="666666"/>
          <w:sz w:val="22"/>
          <w:szCs w:val="22"/>
        </w:rPr>
        <w:t>({</w:t>
      </w:r>
    </w:p>
    <w:p w14:paraId="022E4B65" w14:textId="77777777" w:rsidR="00B740EB" w:rsidRPr="00E235D2" w:rsidRDefault="00B740EB" w:rsidP="00B740EB">
      <w:pPr>
        <w:spacing w:line="360" w:lineRule="auto"/>
        <w:rPr>
          <w:sz w:val="22"/>
          <w:szCs w:val="22"/>
        </w:rPr>
      </w:pPr>
      <w:r w:rsidRPr="00E235D2">
        <w:rPr>
          <w:color w:val="666666"/>
          <w:sz w:val="22"/>
          <w:szCs w:val="22"/>
        </w:rPr>
        <w:t> user_email</w:t>
      </w:r>
      <w:r w:rsidRPr="00E235D2">
        <w:rPr>
          <w:color w:val="6E21BA"/>
          <w:sz w:val="22"/>
          <w:szCs w:val="22"/>
        </w:rPr>
        <w:t>,</w:t>
      </w:r>
    </w:p>
    <w:p w14:paraId="450F22A7" w14:textId="77777777" w:rsidR="00B740EB" w:rsidRPr="00E235D2" w:rsidRDefault="00B740EB" w:rsidP="00B740EB">
      <w:pPr>
        <w:spacing w:line="360" w:lineRule="auto"/>
        <w:rPr>
          <w:sz w:val="22"/>
          <w:szCs w:val="22"/>
        </w:rPr>
      </w:pPr>
      <w:r w:rsidRPr="00E235D2">
        <w:rPr>
          <w:color w:val="666666"/>
          <w:sz w:val="22"/>
          <w:szCs w:val="22"/>
        </w:rPr>
        <w:t> variant</w:t>
      </w:r>
      <w:r w:rsidRPr="00E235D2">
        <w:rPr>
          <w:color w:val="6E21BA"/>
          <w:sz w:val="22"/>
          <w:szCs w:val="22"/>
        </w:rPr>
        <w:t>,</w:t>
      </w:r>
    </w:p>
    <w:p w14:paraId="70B14D04" w14:textId="77777777" w:rsidR="00B740EB" w:rsidRPr="00E235D2" w:rsidRDefault="00B740EB" w:rsidP="00B740EB">
      <w:pPr>
        <w:spacing w:line="360" w:lineRule="auto"/>
        <w:rPr>
          <w:sz w:val="22"/>
          <w:szCs w:val="22"/>
        </w:rPr>
      </w:pPr>
      <w:r w:rsidRPr="00E235D2">
        <w:rPr>
          <w:color w:val="666666"/>
          <w:sz w:val="22"/>
          <w:szCs w:val="22"/>
        </w:rPr>
        <w:t> prediction</w:t>
      </w:r>
      <w:r w:rsidRPr="00E235D2">
        <w:rPr>
          <w:color w:val="6E21BA"/>
          <w:sz w:val="22"/>
          <w:szCs w:val="22"/>
        </w:rPr>
        <w:t>,</w:t>
      </w:r>
    </w:p>
    <w:p w14:paraId="5CE475F5" w14:textId="77777777" w:rsidR="00B740EB" w:rsidRPr="00E235D2" w:rsidRDefault="00B740EB" w:rsidP="00B740EB">
      <w:pPr>
        <w:spacing w:line="360" w:lineRule="auto"/>
        <w:rPr>
          <w:sz w:val="22"/>
          <w:szCs w:val="22"/>
        </w:rPr>
      </w:pPr>
      <w:r w:rsidRPr="00E235D2">
        <w:rPr>
          <w:color w:val="666666"/>
          <w:sz w:val="22"/>
          <w:szCs w:val="22"/>
        </w:rPr>
        <w:lastRenderedPageBreak/>
        <w:t> </w:t>
      </w:r>
      <w:r w:rsidRPr="00E235D2">
        <w:rPr>
          <w:color w:val="6E21BA"/>
          <w:sz w:val="22"/>
          <w:szCs w:val="22"/>
        </w:rPr>
        <w:t>trust_score:</w:t>
      </w:r>
      <w:r w:rsidRPr="00E235D2">
        <w:rPr>
          <w:color w:val="666666"/>
          <w:sz w:val="22"/>
          <w:szCs w:val="22"/>
        </w:rPr>
        <w:t xml:space="preserve"> trust.</w:t>
      </w:r>
      <w:r w:rsidRPr="00E235D2">
        <w:rPr>
          <w:color w:val="6E21BA"/>
          <w:sz w:val="22"/>
          <w:szCs w:val="22"/>
        </w:rPr>
        <w:t>trust_score,</w:t>
      </w:r>
    </w:p>
    <w:p w14:paraId="438E1A3C"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asoning_confidence_score:</w:t>
      </w:r>
      <w:r w:rsidRPr="00E235D2">
        <w:rPr>
          <w:color w:val="666666"/>
          <w:sz w:val="22"/>
          <w:szCs w:val="22"/>
        </w:rPr>
        <w:t xml:space="preserve"> trust.</w:t>
      </w:r>
      <w:r w:rsidRPr="00E235D2">
        <w:rPr>
          <w:color w:val="6E21BA"/>
          <w:sz w:val="22"/>
          <w:szCs w:val="22"/>
        </w:rPr>
        <w:t>reasoning_confidence_score,</w:t>
      </w:r>
    </w:p>
    <w:p w14:paraId="3D914EA8"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accuracy_score:</w:t>
      </w:r>
      <w:r w:rsidRPr="00E235D2">
        <w:rPr>
          <w:color w:val="666666"/>
          <w:sz w:val="22"/>
          <w:szCs w:val="22"/>
        </w:rPr>
        <w:t xml:space="preserve"> trust.</w:t>
      </w:r>
      <w:r w:rsidRPr="00E235D2">
        <w:rPr>
          <w:color w:val="6E21BA"/>
          <w:sz w:val="22"/>
          <w:szCs w:val="22"/>
        </w:rPr>
        <w:t>accuracy_score,</w:t>
      </w:r>
    </w:p>
    <w:p w14:paraId="0A835B3A"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understanding_score:</w:t>
      </w:r>
      <w:r w:rsidRPr="00E235D2">
        <w:rPr>
          <w:color w:val="666666"/>
          <w:sz w:val="22"/>
          <w:szCs w:val="22"/>
        </w:rPr>
        <w:t xml:space="preserve"> trust.</w:t>
      </w:r>
      <w:r w:rsidRPr="00E235D2">
        <w:rPr>
          <w:color w:val="6E21BA"/>
          <w:sz w:val="22"/>
          <w:szCs w:val="22"/>
        </w:rPr>
        <w:t>understanding_score,</w:t>
      </w:r>
    </w:p>
    <w:p w14:paraId="6C4F6B87"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peat_usage_score:</w:t>
      </w:r>
      <w:r w:rsidRPr="00E235D2">
        <w:rPr>
          <w:color w:val="666666"/>
          <w:sz w:val="22"/>
          <w:szCs w:val="22"/>
        </w:rPr>
        <w:t xml:space="preserve"> trust.</w:t>
      </w:r>
      <w:r w:rsidRPr="00E235D2">
        <w:rPr>
          <w:color w:val="6E21BA"/>
          <w:sz w:val="22"/>
          <w:szCs w:val="22"/>
        </w:rPr>
        <w:t>repeat_usage_score,</w:t>
      </w:r>
    </w:p>
    <w:p w14:paraId="3DDD015F"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fort_score:</w:t>
      </w:r>
      <w:r w:rsidRPr="00E235D2">
        <w:rPr>
          <w:color w:val="666666"/>
          <w:sz w:val="22"/>
          <w:szCs w:val="22"/>
        </w:rPr>
        <w:t xml:space="preserve"> trust.</w:t>
      </w:r>
      <w:r w:rsidRPr="00E235D2">
        <w:rPr>
          <w:color w:val="6E21BA"/>
          <w:sz w:val="22"/>
          <w:szCs w:val="22"/>
        </w:rPr>
        <w:t>comfort_score,</w:t>
      </w:r>
    </w:p>
    <w:p w14:paraId="628A5F91"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ment:</w:t>
      </w:r>
      <w:r w:rsidRPr="00E235D2">
        <w:rPr>
          <w:color w:val="666666"/>
          <w:sz w:val="22"/>
          <w:szCs w:val="22"/>
        </w:rPr>
        <w:t xml:space="preserve"> feedback </w:t>
      </w:r>
      <w:r w:rsidRPr="00E235D2">
        <w:rPr>
          <w:color w:val="6E21BA"/>
          <w:sz w:val="22"/>
          <w:szCs w:val="22"/>
        </w:rPr>
        <w:t>||</w:t>
      </w:r>
      <w:r w:rsidRPr="00E235D2">
        <w:rPr>
          <w:color w:val="666666"/>
          <w:sz w:val="22"/>
          <w:szCs w:val="22"/>
        </w:rPr>
        <w:t xml:space="preserve"> </w:t>
      </w:r>
      <w:r w:rsidRPr="00E235D2">
        <w:rPr>
          <w:color w:val="187B34"/>
          <w:sz w:val="22"/>
          <w:szCs w:val="22"/>
        </w:rPr>
        <w:t>null</w:t>
      </w:r>
      <w:r w:rsidRPr="00E235D2">
        <w:rPr>
          <w:color w:val="6E21BA"/>
          <w:sz w:val="22"/>
          <w:szCs w:val="22"/>
        </w:rPr>
        <w:t>,</w:t>
      </w:r>
    </w:p>
    <w:p w14:paraId="71813782" w14:textId="77777777" w:rsidR="00B740EB" w:rsidRPr="000F4D82" w:rsidRDefault="00B740EB" w:rsidP="00B740EB">
      <w:pPr>
        <w:spacing w:line="360" w:lineRule="auto"/>
        <w:rPr>
          <w:sz w:val="22"/>
          <w:szCs w:val="22"/>
        </w:rPr>
      </w:pPr>
      <w:r w:rsidRPr="00E235D2">
        <w:rPr>
          <w:color w:val="666666"/>
          <w:sz w:val="22"/>
          <w:szCs w:val="22"/>
        </w:rPr>
        <w:t>});</w:t>
      </w:r>
    </w:p>
    <w:p w14:paraId="053B5D68" w14:textId="77777777" w:rsidR="00B740EB" w:rsidRDefault="00B740EB" w:rsidP="00B740EB">
      <w:pPr>
        <w:pStyle w:val="Heading4"/>
        <w:spacing w:line="360" w:lineRule="auto"/>
      </w:pPr>
    </w:p>
    <w:p w14:paraId="517B16E7" w14:textId="77777777" w:rsidR="00B740EB" w:rsidRDefault="00B740EB" w:rsidP="00B740EB">
      <w:pPr>
        <w:pStyle w:val="Heading4"/>
        <w:spacing w:line="360" w:lineRule="auto"/>
      </w:pPr>
      <w:r>
        <w:t>5. Global Error Handling</w:t>
      </w:r>
    </w:p>
    <w:p w14:paraId="7A2A77A1" w14:textId="77777777" w:rsidR="00B740EB" w:rsidRDefault="00B740EB" w:rsidP="00B740EB"/>
    <w:p w14:paraId="4A3C41EA"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globalErrorHandler);</w:t>
      </w:r>
    </w:p>
    <w:p w14:paraId="04B9938A" w14:textId="77777777" w:rsidR="00B740EB" w:rsidRPr="00E235D2" w:rsidRDefault="00B740EB" w:rsidP="00B740EB">
      <w:pPr>
        <w:spacing w:line="360" w:lineRule="auto"/>
        <w:rPr>
          <w:sz w:val="22"/>
          <w:szCs w:val="22"/>
        </w:rPr>
      </w:pPr>
      <w:r w:rsidRPr="00E235D2">
        <w:rPr>
          <w:color w:val="6E21BA"/>
          <w:sz w:val="22"/>
          <w:szCs w:val="22"/>
        </w:rPr>
        <w:t>if</w:t>
      </w:r>
      <w:r w:rsidRPr="00E235D2">
        <w:rPr>
          <w:color w:val="666666"/>
          <w:sz w:val="22"/>
          <w:szCs w:val="22"/>
        </w:rPr>
        <w:t xml:space="preserve"> (process.</w:t>
      </w:r>
      <w:r w:rsidRPr="00E235D2">
        <w:rPr>
          <w:color w:val="6E21BA"/>
          <w:sz w:val="22"/>
          <w:szCs w:val="22"/>
        </w:rPr>
        <w:t>env</w:t>
      </w:r>
      <w:r w:rsidRPr="00E235D2">
        <w:rPr>
          <w:color w:val="666666"/>
          <w:sz w:val="22"/>
          <w:szCs w:val="22"/>
        </w:rPr>
        <w:t>.</w:t>
      </w:r>
      <w:r w:rsidRPr="00E235D2">
        <w:rPr>
          <w:color w:val="6E21BA"/>
          <w:sz w:val="22"/>
          <w:szCs w:val="22"/>
        </w:rPr>
        <w:t>NODE_ENV</w:t>
      </w:r>
      <w:r w:rsidRPr="00E235D2">
        <w:rPr>
          <w:color w:val="666666"/>
          <w:sz w:val="22"/>
          <w:szCs w:val="22"/>
        </w:rPr>
        <w:t xml:space="preserve"> </w:t>
      </w:r>
      <w:r w:rsidRPr="00E235D2">
        <w:rPr>
          <w:color w:val="6E21BA"/>
          <w:sz w:val="22"/>
          <w:szCs w:val="22"/>
        </w:rPr>
        <w:t>===</w:t>
      </w:r>
      <w:r w:rsidRPr="00E235D2">
        <w:rPr>
          <w:color w:val="666666"/>
          <w:sz w:val="22"/>
          <w:szCs w:val="22"/>
        </w:rPr>
        <w:t xml:space="preserve"> </w:t>
      </w:r>
      <w:r w:rsidRPr="00E235D2">
        <w:rPr>
          <w:color w:val="187B34"/>
          <w:sz w:val="22"/>
          <w:szCs w:val="22"/>
        </w:rPr>
        <w:t>"development"</w:t>
      </w:r>
      <w:r w:rsidRPr="00E235D2">
        <w:rPr>
          <w:color w:val="666666"/>
          <w:sz w:val="22"/>
          <w:szCs w:val="22"/>
        </w:rPr>
        <w:t>) {</w:t>
      </w:r>
    </w:p>
    <w:p w14:paraId="5E5DCD54"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Dev</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4F9AF232" w14:textId="77777777" w:rsidR="00B740EB" w:rsidRPr="00E235D2" w:rsidRDefault="00B740EB" w:rsidP="00B740EB">
      <w:pPr>
        <w:spacing w:line="360" w:lineRule="auto"/>
        <w:rPr>
          <w:sz w:val="22"/>
          <w:szCs w:val="22"/>
        </w:rPr>
      </w:pPr>
      <w:r w:rsidRPr="00E235D2">
        <w:rPr>
          <w:color w:val="666666"/>
          <w:sz w:val="22"/>
          <w:szCs w:val="22"/>
        </w:rPr>
        <w:t xml:space="preserve">} </w:t>
      </w:r>
      <w:r w:rsidRPr="00E235D2">
        <w:rPr>
          <w:color w:val="6E21BA"/>
          <w:sz w:val="22"/>
          <w:szCs w:val="22"/>
        </w:rPr>
        <w:t>else</w:t>
      </w:r>
      <w:r w:rsidRPr="00E235D2">
        <w:rPr>
          <w:color w:val="666666"/>
          <w:sz w:val="22"/>
          <w:szCs w:val="22"/>
        </w:rPr>
        <w:t xml:space="preserve"> {</w:t>
      </w:r>
    </w:p>
    <w:p w14:paraId="064A4A79"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Prod</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6B17C36B" w14:textId="77777777" w:rsidR="00B740EB" w:rsidRPr="000F4D82" w:rsidRDefault="00B740EB" w:rsidP="00B740EB">
      <w:pPr>
        <w:spacing w:line="360" w:lineRule="auto"/>
        <w:rPr>
          <w:sz w:val="22"/>
          <w:szCs w:val="22"/>
        </w:rPr>
      </w:pPr>
      <w:r w:rsidRPr="00E235D2">
        <w:rPr>
          <w:color w:val="666666"/>
          <w:sz w:val="22"/>
          <w:szCs w:val="22"/>
        </w:rPr>
        <w:t>}</w:t>
      </w:r>
    </w:p>
    <w:p w14:paraId="09B0DA4F" w14:textId="77777777" w:rsidR="00B740EB" w:rsidRDefault="00B740EB" w:rsidP="00B740EB"/>
    <w:p w14:paraId="60B3B488" w14:textId="77777777" w:rsidR="00B740EB" w:rsidRDefault="00B740EB" w:rsidP="00B740EB">
      <w:pPr>
        <w:pStyle w:val="Heading4"/>
        <w:spacing w:line="360" w:lineRule="auto"/>
      </w:pPr>
      <w:r>
        <w:t>6. The Express App Structure (High-Level Routing)</w:t>
      </w:r>
    </w:p>
    <w:p w14:paraId="6921A935"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users"</w:t>
      </w:r>
      <w:r w:rsidRPr="00E235D2">
        <w:rPr>
          <w:color w:val="6E21BA"/>
          <w:sz w:val="22"/>
          <w:szCs w:val="22"/>
        </w:rPr>
        <w:t>,</w:t>
      </w:r>
      <w:r w:rsidRPr="00E235D2">
        <w:rPr>
          <w:color w:val="666666"/>
          <w:sz w:val="22"/>
          <w:szCs w:val="22"/>
        </w:rPr>
        <w:t xml:space="preserve"> userRoutes);</w:t>
      </w:r>
    </w:p>
    <w:p w14:paraId="4B65545C"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loan"</w:t>
      </w:r>
      <w:r w:rsidRPr="00E235D2">
        <w:rPr>
          <w:color w:val="6E21BA"/>
          <w:sz w:val="22"/>
          <w:szCs w:val="22"/>
        </w:rPr>
        <w:t>,</w:t>
      </w:r>
      <w:r w:rsidRPr="00E235D2">
        <w:rPr>
          <w:color w:val="666666"/>
          <w:sz w:val="22"/>
          <w:szCs w:val="22"/>
        </w:rPr>
        <w:t xml:space="preserve"> loanRoutes);</w:t>
      </w:r>
    </w:p>
    <w:p w14:paraId="09621BCD"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faq"</w:t>
      </w:r>
      <w:r w:rsidRPr="00E235D2">
        <w:rPr>
          <w:color w:val="6E21BA"/>
          <w:sz w:val="22"/>
          <w:szCs w:val="22"/>
        </w:rPr>
        <w:t>,</w:t>
      </w:r>
      <w:r w:rsidRPr="00E235D2">
        <w:rPr>
          <w:color w:val="666666"/>
          <w:sz w:val="22"/>
          <w:szCs w:val="22"/>
        </w:rPr>
        <w:t xml:space="preserve"> faqRoutes);</w:t>
      </w:r>
    </w:p>
    <w:p w14:paraId="4C33FA04" w14:textId="1A8F316B" w:rsidR="00B740EB" w:rsidRPr="00060C8C" w:rsidRDefault="00B740EB" w:rsidP="00060C8C">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survey"</w:t>
      </w:r>
      <w:r w:rsidRPr="00E235D2">
        <w:rPr>
          <w:color w:val="6E21BA"/>
          <w:sz w:val="22"/>
          <w:szCs w:val="22"/>
        </w:rPr>
        <w:t>,</w:t>
      </w:r>
      <w:r w:rsidRPr="00E235D2">
        <w:rPr>
          <w:color w:val="666666"/>
          <w:sz w:val="22"/>
          <w:szCs w:val="22"/>
        </w:rPr>
        <w:t xml:space="preserve"> surveyRoutes);</w:t>
      </w:r>
    </w:p>
    <w:p w14:paraId="5D04EFFB" w14:textId="77777777" w:rsidR="00B740EB" w:rsidRPr="00B740EB" w:rsidRDefault="00B740EB" w:rsidP="00B740EB">
      <w:pPr>
        <w:pStyle w:val="ListParagraph"/>
      </w:pPr>
    </w:p>
    <w:p w14:paraId="6DE657F8" w14:textId="77777777" w:rsidR="0024119B" w:rsidRDefault="0024119B" w:rsidP="00B740EB">
      <w:pPr>
        <w:pStyle w:val="Heading4"/>
      </w:pPr>
      <w:r>
        <w:t>6.3.3.2 Flask Microservice</w:t>
      </w:r>
    </w:p>
    <w:p w14:paraId="38C9BF3A" w14:textId="77777777" w:rsidR="0024119B" w:rsidRDefault="0024119B" w:rsidP="0024119B">
      <w:pPr>
        <w:rPr>
          <w:lang w:val="en-US"/>
        </w:rPr>
      </w:pPr>
    </w:p>
    <w:p w14:paraId="2EB9F0C2" w14:textId="77777777" w:rsidR="0024119B" w:rsidRPr="00896416" w:rsidRDefault="0024119B" w:rsidP="0024119B">
      <w:pPr>
        <w:pStyle w:val="Heading5"/>
        <w:spacing w:line="360" w:lineRule="auto"/>
      </w:pPr>
      <w:r w:rsidRPr="0039503D">
        <w:t xml:space="preserve">Request schema </w:t>
      </w:r>
    </w:p>
    <w:p w14:paraId="2E561067" w14:textId="77777777" w:rsidR="0024119B" w:rsidRDefault="0024119B" w:rsidP="0024119B">
      <w:pPr>
        <w:rPr>
          <w:lang w:val="en-US"/>
        </w:rPr>
      </w:pPr>
    </w:p>
    <w:p w14:paraId="36C015A9" w14:textId="77777777" w:rsidR="0024119B" w:rsidRPr="00A373CF" w:rsidRDefault="0024119B" w:rsidP="0024119B">
      <w:pPr>
        <w:rPr>
          <w:color w:val="EDECEE"/>
        </w:rPr>
      </w:pPr>
      <w:r w:rsidRPr="00A373CF">
        <w:rPr>
          <w:color w:val="A277FF"/>
        </w:rPr>
        <w:t>class</w:t>
      </w:r>
      <w:r w:rsidRPr="00A373CF">
        <w:rPr>
          <w:color w:val="EDECEE"/>
        </w:rPr>
        <w:t xml:space="preserve"> </w:t>
      </w:r>
      <w:r w:rsidRPr="00A373CF">
        <w:t>LoanApplication</w:t>
      </w:r>
      <w:r w:rsidRPr="00A373CF">
        <w:rPr>
          <w:color w:val="EDECEE"/>
        </w:rPr>
        <w:t>(</w:t>
      </w:r>
      <w:r w:rsidRPr="00A373CF">
        <w:t>BaseModel</w:t>
      </w:r>
      <w:r w:rsidRPr="00A373CF">
        <w:rPr>
          <w:color w:val="EDECEE"/>
        </w:rPr>
        <w:t>):</w:t>
      </w:r>
    </w:p>
    <w:p w14:paraId="020BD0DC" w14:textId="77777777" w:rsidR="0024119B" w:rsidRPr="00A373CF" w:rsidRDefault="0024119B" w:rsidP="0024119B">
      <w:pPr>
        <w:rPr>
          <w:color w:val="EDECEE"/>
        </w:rPr>
      </w:pPr>
      <w:r w:rsidRPr="00A373CF">
        <w:rPr>
          <w:color w:val="EDECEE"/>
        </w:rPr>
        <w:t xml:space="preserve">    </w:t>
      </w:r>
      <w:r w:rsidRPr="00A373CF">
        <w:rPr>
          <w:color w:val="64548E"/>
        </w:rPr>
        <w:t>"""Loan form fields provided by the user."""</w:t>
      </w:r>
    </w:p>
    <w:p w14:paraId="1A5840F2" w14:textId="77777777" w:rsidR="0024119B" w:rsidRPr="00A373CF" w:rsidRDefault="0024119B" w:rsidP="0024119B">
      <w:pPr>
        <w:rPr>
          <w:color w:val="EDECEE"/>
        </w:rPr>
      </w:pPr>
    </w:p>
    <w:p w14:paraId="46C04029" w14:textId="77777777" w:rsidR="0024119B" w:rsidRPr="00A373CF" w:rsidRDefault="0024119B" w:rsidP="0024119B">
      <w:pPr>
        <w:rPr>
          <w:color w:val="EDECEE"/>
        </w:rPr>
      </w:pPr>
      <w:r w:rsidRPr="00A373CF">
        <w:rPr>
          <w:color w:val="EDECEE"/>
        </w:rPr>
        <w:t xml:space="preserve">    no_of_dependents</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Number of dependents"</w:t>
      </w:r>
      <w:r w:rsidRPr="00A373CF">
        <w:rPr>
          <w:color w:val="EDECEE"/>
        </w:rPr>
        <w:t>)</w:t>
      </w:r>
    </w:p>
    <w:p w14:paraId="586A30DF" w14:textId="77777777" w:rsidR="0024119B" w:rsidRPr="00A373CF" w:rsidRDefault="0024119B" w:rsidP="0024119B">
      <w:pPr>
        <w:rPr>
          <w:color w:val="EDECEE"/>
        </w:rPr>
      </w:pPr>
      <w:r w:rsidRPr="00A373CF">
        <w:rPr>
          <w:color w:val="EDECEE"/>
        </w:rPr>
        <w:t xml:space="preserve">    education</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0 = Graduate, 1 = Not Graduate"</w:t>
      </w:r>
      <w:r w:rsidRPr="00A373CF">
        <w:rPr>
          <w:color w:val="EDECEE"/>
        </w:rPr>
        <w:t>)</w:t>
      </w:r>
    </w:p>
    <w:p w14:paraId="7CE1BBE4" w14:textId="77777777" w:rsidR="0024119B" w:rsidRPr="00A373CF" w:rsidRDefault="0024119B" w:rsidP="0024119B">
      <w:pPr>
        <w:rPr>
          <w:color w:val="EDECEE"/>
        </w:rPr>
      </w:pPr>
      <w:r w:rsidRPr="00A373CF">
        <w:rPr>
          <w:color w:val="EDECEE"/>
        </w:rPr>
        <w:t xml:space="preserve">    self_employed</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1 = Yes, 0 = No"</w:t>
      </w:r>
      <w:r w:rsidRPr="00A373CF">
        <w:rPr>
          <w:color w:val="EDECEE"/>
        </w:rPr>
        <w:t>)</w:t>
      </w:r>
    </w:p>
    <w:p w14:paraId="7AF214B5" w14:textId="77777777" w:rsidR="0024119B" w:rsidRPr="00A373CF" w:rsidRDefault="0024119B" w:rsidP="0024119B">
      <w:pPr>
        <w:rPr>
          <w:color w:val="EDECEE"/>
        </w:rPr>
      </w:pPr>
      <w:r w:rsidRPr="00A373CF">
        <w:rPr>
          <w:color w:val="EDECEE"/>
        </w:rPr>
        <w:t xml:space="preserve">    income_annum</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Annual income (&gt;=0)"</w:t>
      </w:r>
      <w:r w:rsidRPr="00A373CF">
        <w:rPr>
          <w:color w:val="EDECEE"/>
        </w:rPr>
        <w:t>)</w:t>
      </w:r>
    </w:p>
    <w:p w14:paraId="34115FC3" w14:textId="77777777" w:rsidR="0024119B" w:rsidRPr="00A373CF" w:rsidRDefault="0024119B" w:rsidP="0024119B">
      <w:pPr>
        <w:rPr>
          <w:color w:val="EDECEE"/>
        </w:rPr>
      </w:pPr>
      <w:r w:rsidRPr="00A373CF">
        <w:rPr>
          <w:color w:val="EDECEE"/>
        </w:rPr>
        <w:t xml:space="preserve">    loan_amount</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Requested loan amount (&gt;=0)"</w:t>
      </w:r>
      <w:r w:rsidRPr="00A373CF">
        <w:rPr>
          <w:color w:val="EDECEE"/>
        </w:rPr>
        <w:t>)</w:t>
      </w:r>
    </w:p>
    <w:p w14:paraId="199386FF" w14:textId="77777777" w:rsidR="0024119B" w:rsidRPr="00A373CF" w:rsidRDefault="0024119B" w:rsidP="0024119B">
      <w:pPr>
        <w:rPr>
          <w:color w:val="EDECEE"/>
        </w:rPr>
      </w:pPr>
      <w:r w:rsidRPr="00A373CF">
        <w:rPr>
          <w:color w:val="EDECEE"/>
        </w:rPr>
        <w:t xml:space="preserve">    loan_term</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4BAE9F3B"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1</w:t>
      </w:r>
      <w:r w:rsidRPr="00A373CF">
        <w:rPr>
          <w:color w:val="F694FF"/>
        </w:rPr>
        <w:t>,</w:t>
      </w:r>
      <w:r w:rsidRPr="00A373CF">
        <w:rPr>
          <w:color w:val="EDECEE"/>
        </w:rPr>
        <w:t xml:space="preserve"> le</w:t>
      </w:r>
      <w:r w:rsidRPr="00A373CF">
        <w:rPr>
          <w:color w:val="A277FF"/>
        </w:rPr>
        <w:t>=</w:t>
      </w:r>
      <w:r w:rsidRPr="00A373CF">
        <w:rPr>
          <w:color w:val="61FFCA"/>
        </w:rPr>
        <w:t>20</w:t>
      </w:r>
      <w:r w:rsidRPr="00A373CF">
        <w:rPr>
          <w:color w:val="F694FF"/>
        </w:rPr>
        <w:t>,</w:t>
      </w:r>
      <w:r w:rsidRPr="00A373CF">
        <w:rPr>
          <w:color w:val="EDECEE"/>
        </w:rPr>
        <w:t xml:space="preserve"> description</w:t>
      </w:r>
      <w:r w:rsidRPr="00A373CF">
        <w:rPr>
          <w:color w:val="A277FF"/>
        </w:rPr>
        <w:t>=</w:t>
      </w:r>
      <w:r w:rsidRPr="00A373CF">
        <w:rPr>
          <w:color w:val="61FFCA"/>
        </w:rPr>
        <w:t>"Repayment duration (1–20 years)"</w:t>
      </w:r>
    </w:p>
    <w:p w14:paraId="051F75ED" w14:textId="77777777" w:rsidR="0024119B" w:rsidRPr="00A373CF" w:rsidRDefault="0024119B" w:rsidP="0024119B">
      <w:pPr>
        <w:rPr>
          <w:color w:val="EDECEE"/>
        </w:rPr>
      </w:pPr>
      <w:r w:rsidRPr="00A373CF">
        <w:rPr>
          <w:color w:val="EDECEE"/>
        </w:rPr>
        <w:t xml:space="preserve">    )</w:t>
      </w:r>
    </w:p>
    <w:p w14:paraId="22FBB042" w14:textId="77777777" w:rsidR="0024119B" w:rsidRPr="00A373CF" w:rsidRDefault="0024119B" w:rsidP="0024119B">
      <w:pPr>
        <w:rPr>
          <w:color w:val="EDECEE"/>
        </w:rPr>
      </w:pPr>
      <w:r w:rsidRPr="00A373CF">
        <w:rPr>
          <w:color w:val="EDECEE"/>
        </w:rPr>
        <w:lastRenderedPageBreak/>
        <w:t xml:space="preserve">    cibil_scor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CA59F6E"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300</w:t>
      </w:r>
      <w:r w:rsidRPr="00A373CF">
        <w:rPr>
          <w:color w:val="F694FF"/>
        </w:rPr>
        <w:t>,</w:t>
      </w:r>
      <w:r w:rsidRPr="00A373CF">
        <w:rPr>
          <w:color w:val="EDECEE"/>
        </w:rPr>
        <w:t xml:space="preserve"> le</w:t>
      </w:r>
      <w:r w:rsidRPr="00A373CF">
        <w:rPr>
          <w:color w:val="A277FF"/>
        </w:rPr>
        <w:t>=</w:t>
      </w:r>
      <w:r w:rsidRPr="00A373CF">
        <w:rPr>
          <w:color w:val="61FFCA"/>
        </w:rPr>
        <w:t>900</w:t>
      </w:r>
      <w:r w:rsidRPr="00A373CF">
        <w:rPr>
          <w:color w:val="F694FF"/>
        </w:rPr>
        <w:t>,</w:t>
      </w:r>
      <w:r w:rsidRPr="00A373CF">
        <w:rPr>
          <w:color w:val="EDECEE"/>
        </w:rPr>
        <w:t xml:space="preserve"> description</w:t>
      </w:r>
      <w:r w:rsidRPr="00A373CF">
        <w:rPr>
          <w:color w:val="A277FF"/>
        </w:rPr>
        <w:t>=</w:t>
      </w:r>
      <w:r w:rsidRPr="00A373CF">
        <w:rPr>
          <w:color w:val="61FFCA"/>
        </w:rPr>
        <w:t>"Credit score (300–900)"</w:t>
      </w:r>
    </w:p>
    <w:p w14:paraId="68E2156D" w14:textId="77777777" w:rsidR="0024119B" w:rsidRPr="00A373CF" w:rsidRDefault="0024119B" w:rsidP="0024119B">
      <w:pPr>
        <w:rPr>
          <w:color w:val="EDECEE"/>
        </w:rPr>
      </w:pPr>
      <w:r w:rsidRPr="00A373CF">
        <w:rPr>
          <w:color w:val="EDECEE"/>
        </w:rPr>
        <w:t xml:space="preserve">    )</w:t>
      </w:r>
    </w:p>
    <w:p w14:paraId="445CE7F7" w14:textId="77777777" w:rsidR="0024119B" w:rsidRPr="00A373CF" w:rsidRDefault="0024119B" w:rsidP="0024119B">
      <w:pPr>
        <w:rPr>
          <w:color w:val="EDECEE"/>
        </w:rPr>
      </w:pPr>
      <w:r w:rsidRPr="00A373CF">
        <w:rPr>
          <w:color w:val="EDECEE"/>
        </w:rPr>
        <w:t xml:space="preserve">    resident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3B3BC1C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residential properties"</w:t>
      </w:r>
    </w:p>
    <w:p w14:paraId="7E84C67A" w14:textId="77777777" w:rsidR="0024119B" w:rsidRPr="00A373CF" w:rsidRDefault="0024119B" w:rsidP="0024119B">
      <w:pPr>
        <w:rPr>
          <w:color w:val="EDECEE"/>
        </w:rPr>
      </w:pPr>
      <w:r w:rsidRPr="00A373CF">
        <w:rPr>
          <w:color w:val="EDECEE"/>
        </w:rPr>
        <w:t xml:space="preserve">    )</w:t>
      </w:r>
    </w:p>
    <w:p w14:paraId="46BF2D75" w14:textId="77777777" w:rsidR="0024119B" w:rsidRPr="00A373CF" w:rsidRDefault="0024119B" w:rsidP="0024119B">
      <w:pPr>
        <w:rPr>
          <w:color w:val="EDECEE"/>
        </w:rPr>
      </w:pPr>
      <w:r w:rsidRPr="00A373CF">
        <w:rPr>
          <w:color w:val="EDECEE"/>
        </w:rPr>
        <w:t xml:space="preserve">    commerc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F3FB40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commercial properties"</w:t>
      </w:r>
    </w:p>
    <w:p w14:paraId="39E93D51" w14:textId="77777777" w:rsidR="0024119B" w:rsidRPr="00A373CF" w:rsidRDefault="0024119B" w:rsidP="0024119B">
      <w:pPr>
        <w:rPr>
          <w:color w:val="EDECEE"/>
        </w:rPr>
      </w:pPr>
      <w:r w:rsidRPr="00A373CF">
        <w:rPr>
          <w:color w:val="EDECEE"/>
        </w:rPr>
        <w:t xml:space="preserve">    )</w:t>
      </w:r>
    </w:p>
    <w:p w14:paraId="43E213AF" w14:textId="77777777" w:rsidR="0024119B" w:rsidRPr="00A373CF" w:rsidRDefault="0024119B" w:rsidP="0024119B">
      <w:pPr>
        <w:rPr>
          <w:color w:val="EDECEE"/>
        </w:rPr>
      </w:pPr>
      <w:r w:rsidRPr="00A373CF">
        <w:rPr>
          <w:color w:val="EDECEE"/>
        </w:rPr>
        <w:t xml:space="preserve">    luxury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luxury assets"</w:t>
      </w:r>
      <w:r w:rsidRPr="00A373CF">
        <w:rPr>
          <w:color w:val="EDECEE"/>
        </w:rPr>
        <w:t>)</w:t>
      </w:r>
    </w:p>
    <w:p w14:paraId="5319F072" w14:textId="77777777" w:rsidR="0024119B" w:rsidRPr="00A373CF" w:rsidRDefault="0024119B" w:rsidP="0024119B">
      <w:pPr>
        <w:rPr>
          <w:color w:val="EDECEE"/>
        </w:rPr>
      </w:pPr>
      <w:r w:rsidRPr="00A373CF">
        <w:rPr>
          <w:color w:val="EDECEE"/>
        </w:rPr>
        <w:t xml:space="preserve">    bank_asset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Total bank deposits"</w:t>
      </w:r>
      <w:r w:rsidRPr="00A373CF">
        <w:rPr>
          <w:color w:val="EDECEE"/>
        </w:rPr>
        <w:t>)</w:t>
      </w:r>
    </w:p>
    <w:p w14:paraId="252A3762" w14:textId="77777777" w:rsidR="0024119B" w:rsidRDefault="0024119B" w:rsidP="0024119B">
      <w:pPr>
        <w:rPr>
          <w:lang w:val="en-US"/>
        </w:rPr>
      </w:pPr>
    </w:p>
    <w:p w14:paraId="5F9B68A4" w14:textId="77777777" w:rsidR="0024119B" w:rsidRPr="00E235D2" w:rsidRDefault="0024119B" w:rsidP="0024119B">
      <w:pPr>
        <w:pStyle w:val="Heading4"/>
        <w:spacing w:line="360" w:lineRule="auto"/>
        <w:rPr>
          <w:sz w:val="22"/>
          <w:szCs w:val="22"/>
        </w:rPr>
      </w:pPr>
      <w:r w:rsidRPr="00E235D2">
        <w:rPr>
          <w:sz w:val="22"/>
          <w:szCs w:val="22"/>
        </w:rPr>
        <w:t xml:space="preserve">SHAP Explainer </w:t>
      </w:r>
      <w:r>
        <w:rPr>
          <w:sz w:val="22"/>
          <w:szCs w:val="22"/>
        </w:rPr>
        <w:t>-</w:t>
      </w:r>
      <w:r w:rsidRPr="00E235D2">
        <w:rPr>
          <w:sz w:val="22"/>
          <w:szCs w:val="22"/>
        </w:rPr>
        <w:t xml:space="preserve"> Feature Contribution Extraction</w:t>
      </w:r>
    </w:p>
    <w:p w14:paraId="680A44B3" w14:textId="77777777" w:rsidR="0024119B" w:rsidRPr="00E235D2" w:rsidRDefault="0024119B" w:rsidP="0024119B">
      <w:pPr>
        <w:spacing w:line="360" w:lineRule="auto"/>
        <w:rPr>
          <w:sz w:val="22"/>
          <w:szCs w:val="22"/>
        </w:rPr>
      </w:pPr>
      <w:r w:rsidRPr="00E235D2">
        <w:rPr>
          <w:color w:val="6E21BA"/>
          <w:sz w:val="22"/>
          <w:szCs w:val="22"/>
        </w:rPr>
        <w:t>class</w:t>
      </w:r>
      <w:r w:rsidRPr="00E235D2">
        <w:rPr>
          <w:color w:val="666666"/>
          <w:sz w:val="22"/>
          <w:szCs w:val="22"/>
        </w:rPr>
        <w:t xml:space="preserve"> </w:t>
      </w:r>
      <w:r w:rsidRPr="00E235D2">
        <w:rPr>
          <w:color w:val="0F58BD"/>
          <w:sz w:val="22"/>
          <w:szCs w:val="22"/>
        </w:rPr>
        <w:t>ShapExplainer</w:t>
      </w:r>
      <w:r w:rsidRPr="00E235D2">
        <w:rPr>
          <w:color w:val="666666"/>
          <w:sz w:val="22"/>
          <w:szCs w:val="22"/>
        </w:rPr>
        <w:t>:</w:t>
      </w:r>
    </w:p>
    <w:p w14:paraId="6CFA812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__init__</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explainer</w:t>
      </w:r>
      <w:r w:rsidRPr="00E235D2">
        <w:rPr>
          <w:i/>
          <w:iCs/>
          <w:color w:val="6E21BA"/>
          <w:sz w:val="22"/>
          <w:szCs w:val="22"/>
        </w:rPr>
        <w:t>,</w:t>
      </w:r>
      <w:r w:rsidRPr="00E235D2">
        <w:rPr>
          <w:i/>
          <w:iCs/>
          <w:color w:val="666666"/>
          <w:sz w:val="22"/>
          <w:szCs w:val="22"/>
        </w:rPr>
        <w:t xml:space="preserve"> feature_order)</w:t>
      </w:r>
      <w:r w:rsidRPr="00E235D2">
        <w:rPr>
          <w:color w:val="666666"/>
          <w:sz w:val="22"/>
          <w:szCs w:val="22"/>
        </w:rPr>
        <w:t>:</w:t>
      </w:r>
    </w:p>
    <w:p w14:paraId="6139DE94"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explainer</w:t>
      </w:r>
      <w:r w:rsidRPr="00E235D2">
        <w:rPr>
          <w:color w:val="666666"/>
          <w:sz w:val="22"/>
          <w:szCs w:val="22"/>
        </w:rPr>
        <w:t xml:space="preserve"> </w:t>
      </w:r>
      <w:r w:rsidRPr="00E235D2">
        <w:rPr>
          <w:color w:val="6E21BA"/>
          <w:sz w:val="22"/>
          <w:szCs w:val="22"/>
        </w:rPr>
        <w:t>=</w:t>
      </w:r>
      <w:r w:rsidRPr="00E235D2">
        <w:rPr>
          <w:color w:val="666666"/>
          <w:sz w:val="22"/>
          <w:szCs w:val="22"/>
        </w:rPr>
        <w:t xml:space="preserve"> explainer</w:t>
      </w:r>
    </w:p>
    <w:p w14:paraId="041CC8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feature_order</w:t>
      </w:r>
      <w:r w:rsidRPr="00E235D2">
        <w:rPr>
          <w:color w:val="666666"/>
          <w:sz w:val="22"/>
          <w:szCs w:val="22"/>
        </w:rPr>
        <w:t xml:space="preserve"> </w:t>
      </w:r>
      <w:r w:rsidRPr="00E235D2">
        <w:rPr>
          <w:color w:val="6E21BA"/>
          <w:sz w:val="22"/>
          <w:szCs w:val="22"/>
        </w:rPr>
        <w:t>=</w:t>
      </w:r>
      <w:r w:rsidRPr="00E235D2">
        <w:rPr>
          <w:color w:val="666666"/>
          <w:sz w:val="22"/>
          <w:szCs w:val="22"/>
        </w:rPr>
        <w:t xml:space="preserve"> feature_order</w:t>
      </w:r>
    </w:p>
    <w:p w14:paraId="5F367733" w14:textId="77777777" w:rsidR="0024119B" w:rsidRPr="00E235D2" w:rsidRDefault="0024119B" w:rsidP="0024119B">
      <w:pPr>
        <w:spacing w:line="360" w:lineRule="auto"/>
        <w:rPr>
          <w:sz w:val="22"/>
          <w:szCs w:val="22"/>
        </w:rPr>
      </w:pPr>
    </w:p>
    <w:p w14:paraId="4787B7D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explain</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scaled)</w:t>
      </w:r>
      <w:r w:rsidRPr="00E235D2">
        <w:rPr>
          <w:color w:val="666666"/>
          <w:sz w:val="22"/>
          <w:szCs w:val="22"/>
        </w:rPr>
        <w:t>:</w:t>
      </w:r>
    </w:p>
    <w:p w14:paraId="3CA59F68"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w:t>
      </w:r>
      <w:r w:rsidRPr="00E235D2">
        <w:rPr>
          <w:color w:val="6E21BA"/>
          <w:sz w:val="22"/>
          <w:szCs w:val="22"/>
        </w:rPr>
        <w:t>self.explainer.</w:t>
      </w:r>
      <w:r w:rsidRPr="00E235D2">
        <w:rPr>
          <w:color w:val="C45B1C"/>
          <w:sz w:val="22"/>
          <w:szCs w:val="22"/>
        </w:rPr>
        <w:t>shap_values</w:t>
      </w:r>
      <w:r w:rsidRPr="00E235D2">
        <w:rPr>
          <w:color w:val="666666"/>
          <w:sz w:val="22"/>
          <w:szCs w:val="22"/>
        </w:rPr>
        <w:t>(scaled)</w:t>
      </w:r>
    </w:p>
    <w:p w14:paraId="38E137DE" w14:textId="77777777" w:rsidR="0024119B" w:rsidRPr="00E235D2" w:rsidRDefault="0024119B" w:rsidP="0024119B">
      <w:pPr>
        <w:spacing w:line="360" w:lineRule="auto"/>
        <w:rPr>
          <w:sz w:val="22"/>
          <w:szCs w:val="22"/>
        </w:rPr>
      </w:pPr>
    </w:p>
    <w:p w14:paraId="33290662"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SHAP sometimes returns a list (e.g., for multi-class models)</w:t>
      </w:r>
    </w:p>
    <w:p w14:paraId="47E6A30F"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if</w:t>
      </w:r>
      <w:r w:rsidRPr="00E235D2">
        <w:rPr>
          <w:color w:val="666666"/>
          <w:sz w:val="22"/>
          <w:szCs w:val="22"/>
        </w:rPr>
        <w:t xml:space="preserve"> </w:t>
      </w:r>
      <w:r w:rsidRPr="00E235D2">
        <w:rPr>
          <w:color w:val="C45B1C"/>
          <w:sz w:val="22"/>
          <w:szCs w:val="22"/>
        </w:rPr>
        <w:t>isinstance</w:t>
      </w:r>
      <w:r w:rsidRPr="00E235D2">
        <w:rPr>
          <w:color w:val="666666"/>
          <w:sz w:val="22"/>
          <w:szCs w:val="22"/>
        </w:rPr>
        <w:t>(shap_values</w:t>
      </w:r>
      <w:r w:rsidRPr="00E235D2">
        <w:rPr>
          <w:color w:val="6E21BA"/>
          <w:sz w:val="22"/>
          <w:szCs w:val="22"/>
        </w:rPr>
        <w:t>,</w:t>
      </w:r>
      <w:r w:rsidRPr="00E235D2">
        <w:rPr>
          <w:color w:val="666666"/>
          <w:sz w:val="22"/>
          <w:szCs w:val="22"/>
        </w:rPr>
        <w:t xml:space="preserve"> </w:t>
      </w:r>
      <w:r w:rsidRPr="00E235D2">
        <w:rPr>
          <w:color w:val="6E21BA"/>
          <w:sz w:val="22"/>
          <w:szCs w:val="22"/>
        </w:rPr>
        <w:t>list</w:t>
      </w:r>
      <w:r w:rsidRPr="00E235D2">
        <w:rPr>
          <w:color w:val="666666"/>
          <w:sz w:val="22"/>
          <w:szCs w:val="22"/>
        </w:rPr>
        <w:t>)</w:t>
      </w:r>
      <w:r w:rsidRPr="00E235D2">
        <w:rPr>
          <w:color w:val="6E21BA"/>
          <w:sz w:val="22"/>
          <w:szCs w:val="22"/>
        </w:rPr>
        <w:t>:</w:t>
      </w:r>
    </w:p>
    <w:p w14:paraId="760A5EE5"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shap_values[</w:t>
      </w:r>
      <w:r w:rsidRPr="00E235D2">
        <w:rPr>
          <w:color w:val="187B34"/>
          <w:sz w:val="22"/>
          <w:szCs w:val="22"/>
        </w:rPr>
        <w:t>1</w:t>
      </w:r>
      <w:r w:rsidRPr="00E235D2">
        <w:rPr>
          <w:color w:val="666666"/>
          <w:sz w:val="22"/>
          <w:szCs w:val="22"/>
        </w:rPr>
        <w:t>]</w:t>
      </w:r>
    </w:p>
    <w:p w14:paraId="06E77F57" w14:textId="77777777" w:rsidR="0024119B" w:rsidRPr="00E235D2" w:rsidRDefault="0024119B" w:rsidP="0024119B">
      <w:pPr>
        <w:spacing w:line="360" w:lineRule="auto"/>
        <w:rPr>
          <w:sz w:val="22"/>
          <w:szCs w:val="22"/>
        </w:rPr>
      </w:pPr>
    </w:p>
    <w:p w14:paraId="7A0CE1BA"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Ensure consistent 2D shape</w:t>
      </w:r>
    </w:p>
    <w:p w14:paraId="5B3C9474" w14:textId="77777777" w:rsidR="0024119B" w:rsidRPr="00E235D2" w:rsidRDefault="0024119B" w:rsidP="0024119B">
      <w:pPr>
        <w:spacing w:line="360" w:lineRule="auto"/>
        <w:rPr>
          <w:sz w:val="22"/>
          <w:szCs w:val="22"/>
        </w:rPr>
      </w:pPr>
      <w:r w:rsidRPr="00E235D2">
        <w:rPr>
          <w:color w:val="666666"/>
          <w:sz w:val="22"/>
          <w:szCs w:val="22"/>
        </w:rPr>
        <w:t xml:space="preserve">       arr </w:t>
      </w:r>
      <w:r w:rsidRPr="00E235D2">
        <w:rPr>
          <w:color w:val="6E21BA"/>
          <w:sz w:val="22"/>
          <w:szCs w:val="22"/>
        </w:rPr>
        <w:t>=</w:t>
      </w:r>
      <w:r w:rsidRPr="00E235D2">
        <w:rPr>
          <w:color w:val="666666"/>
          <w:sz w:val="22"/>
          <w:szCs w:val="22"/>
        </w:rPr>
        <w:t xml:space="preserve"> np</w:t>
      </w:r>
      <w:r w:rsidRPr="00E235D2">
        <w:rPr>
          <w:color w:val="6E21BA"/>
          <w:sz w:val="22"/>
          <w:szCs w:val="22"/>
        </w:rPr>
        <w:t>.</w:t>
      </w:r>
      <w:r w:rsidRPr="00E235D2">
        <w:rPr>
          <w:color w:val="C45B1C"/>
          <w:sz w:val="22"/>
          <w:szCs w:val="22"/>
        </w:rPr>
        <w:t>array</w:t>
      </w:r>
      <w:r w:rsidRPr="00E235D2">
        <w:rPr>
          <w:color w:val="666666"/>
          <w:sz w:val="22"/>
          <w:szCs w:val="22"/>
        </w:rPr>
        <w:t>(shap_values)</w:t>
      </w:r>
      <w:r w:rsidRPr="00E235D2">
        <w:rPr>
          <w:color w:val="6E21BA"/>
          <w:sz w:val="22"/>
          <w:szCs w:val="22"/>
        </w:rPr>
        <w:t>.</w:t>
      </w:r>
      <w:r w:rsidRPr="00E235D2">
        <w:rPr>
          <w:color w:val="C45B1C"/>
          <w:sz w:val="22"/>
          <w:szCs w:val="22"/>
        </w:rPr>
        <w:t>reshape</w:t>
      </w:r>
      <w:r w:rsidRPr="00E235D2">
        <w:rPr>
          <w:color w:val="666666"/>
          <w:sz w:val="22"/>
          <w:szCs w:val="22"/>
        </w:rPr>
        <w:t>(</w:t>
      </w:r>
      <w:r w:rsidRPr="00E235D2">
        <w:rPr>
          <w:color w:val="187B34"/>
          <w:sz w:val="22"/>
          <w:szCs w:val="22"/>
        </w:rPr>
        <w:t>1</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1</w:t>
      </w:r>
      <w:r w:rsidRPr="00E235D2">
        <w:rPr>
          <w:color w:val="666666"/>
          <w:sz w:val="22"/>
          <w:szCs w:val="22"/>
        </w:rPr>
        <w:t>)</w:t>
      </w:r>
    </w:p>
    <w:p w14:paraId="3E1817F5" w14:textId="77777777" w:rsidR="0024119B" w:rsidRPr="00E235D2" w:rsidRDefault="0024119B" w:rsidP="0024119B">
      <w:pPr>
        <w:spacing w:line="360" w:lineRule="auto"/>
        <w:rPr>
          <w:sz w:val="22"/>
          <w:szCs w:val="22"/>
        </w:rPr>
      </w:pPr>
    </w:p>
    <w:p w14:paraId="3D5BE879"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Map feature names → SHAP contributions</w:t>
      </w:r>
    </w:p>
    <w:p w14:paraId="09F234F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p>
    <w:p w14:paraId="2BE69464" w14:textId="77777777" w:rsidR="0024119B" w:rsidRPr="00E235D2" w:rsidRDefault="0024119B" w:rsidP="0024119B">
      <w:pPr>
        <w:spacing w:line="360" w:lineRule="auto"/>
        <w:rPr>
          <w:sz w:val="22"/>
          <w:szCs w:val="22"/>
        </w:rPr>
      </w:pPr>
      <w:r w:rsidRPr="00E235D2">
        <w:rPr>
          <w:color w:val="666666"/>
          <w:sz w:val="22"/>
          <w:szCs w:val="22"/>
        </w:rPr>
        <w:t>           col</w:t>
      </w:r>
      <w:r w:rsidRPr="00E235D2">
        <w:rPr>
          <w:color w:val="6E21BA"/>
          <w:sz w:val="22"/>
          <w:szCs w:val="22"/>
        </w:rPr>
        <w:t>:</w:t>
      </w:r>
      <w:r w:rsidRPr="00E235D2">
        <w:rPr>
          <w:color w:val="666666"/>
          <w:sz w:val="22"/>
          <w:szCs w:val="22"/>
        </w:rPr>
        <w:t xml:space="preserve"> </w:t>
      </w:r>
      <w:r w:rsidRPr="00E235D2">
        <w:rPr>
          <w:color w:val="6E21BA"/>
          <w:sz w:val="22"/>
          <w:szCs w:val="22"/>
        </w:rPr>
        <w:t>float</w:t>
      </w:r>
      <w:r w:rsidRPr="00E235D2">
        <w:rPr>
          <w:color w:val="666666"/>
          <w:sz w:val="22"/>
          <w:szCs w:val="22"/>
        </w:rPr>
        <w:t>(</w:t>
      </w:r>
      <w:r w:rsidRPr="00E235D2">
        <w:rPr>
          <w:color w:val="C45B1C"/>
          <w:sz w:val="22"/>
          <w:szCs w:val="22"/>
        </w:rPr>
        <w:t>round</w:t>
      </w:r>
      <w:r w:rsidRPr="00E235D2">
        <w:rPr>
          <w:color w:val="666666"/>
          <w:sz w:val="22"/>
          <w:szCs w:val="22"/>
        </w:rPr>
        <w:t>(val</w:t>
      </w:r>
      <w:r w:rsidRPr="00E235D2">
        <w:rPr>
          <w:color w:val="6E21BA"/>
          <w:sz w:val="22"/>
          <w:szCs w:val="22"/>
        </w:rPr>
        <w:t>,</w:t>
      </w:r>
      <w:r w:rsidRPr="00E235D2">
        <w:rPr>
          <w:color w:val="666666"/>
          <w:sz w:val="22"/>
          <w:szCs w:val="22"/>
        </w:rPr>
        <w:t xml:space="preserve"> </w:t>
      </w:r>
      <w:r w:rsidRPr="00E235D2">
        <w:rPr>
          <w:color w:val="187B34"/>
          <w:sz w:val="22"/>
          <w:szCs w:val="22"/>
        </w:rPr>
        <w:t>4</w:t>
      </w:r>
      <w:r w:rsidRPr="00E235D2">
        <w:rPr>
          <w:color w:val="666666"/>
          <w:sz w:val="22"/>
          <w:szCs w:val="22"/>
        </w:rPr>
        <w:t>))</w:t>
      </w:r>
    </w:p>
    <w:p w14:paraId="47D77DB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for</w:t>
      </w:r>
      <w:r w:rsidRPr="00E235D2">
        <w:rPr>
          <w:color w:val="666666"/>
          <w:sz w:val="22"/>
          <w:szCs w:val="22"/>
        </w:rPr>
        <w:t xml:space="preserve"> col</w:t>
      </w:r>
      <w:r w:rsidRPr="00E235D2">
        <w:rPr>
          <w:color w:val="6E21BA"/>
          <w:sz w:val="22"/>
          <w:szCs w:val="22"/>
        </w:rPr>
        <w:t>,</w:t>
      </w:r>
      <w:r w:rsidRPr="00E235D2">
        <w:rPr>
          <w:color w:val="666666"/>
          <w:sz w:val="22"/>
          <w:szCs w:val="22"/>
        </w:rPr>
        <w:t xml:space="preserve"> val </w:t>
      </w:r>
      <w:r w:rsidRPr="00E235D2">
        <w:rPr>
          <w:color w:val="6E21BA"/>
          <w:sz w:val="22"/>
          <w:szCs w:val="22"/>
        </w:rPr>
        <w:t>in</w:t>
      </w:r>
      <w:r w:rsidRPr="00E235D2">
        <w:rPr>
          <w:color w:val="666666"/>
          <w:sz w:val="22"/>
          <w:szCs w:val="22"/>
        </w:rPr>
        <w:t xml:space="preserve"> </w:t>
      </w:r>
      <w:r w:rsidRPr="00E235D2">
        <w:rPr>
          <w:color w:val="C45B1C"/>
          <w:sz w:val="22"/>
          <w:szCs w:val="22"/>
        </w:rPr>
        <w:t>zip</w:t>
      </w:r>
      <w:r w:rsidRPr="00E235D2">
        <w:rPr>
          <w:color w:val="666666"/>
          <w:sz w:val="22"/>
          <w:szCs w:val="22"/>
        </w:rPr>
        <w:t>(</w:t>
      </w:r>
      <w:r w:rsidRPr="00E235D2">
        <w:rPr>
          <w:color w:val="6E21BA"/>
          <w:sz w:val="22"/>
          <w:szCs w:val="22"/>
        </w:rPr>
        <w:t>self.feature_order,</w:t>
      </w:r>
      <w:r w:rsidRPr="00E235D2">
        <w:rPr>
          <w:color w:val="666666"/>
          <w:sz w:val="22"/>
          <w:szCs w:val="22"/>
        </w:rPr>
        <w:t xml:space="preserve"> arr[</w:t>
      </w:r>
      <w:r w:rsidRPr="00E235D2">
        <w:rPr>
          <w:color w:val="187B34"/>
          <w:sz w:val="22"/>
          <w:szCs w:val="22"/>
        </w:rPr>
        <w:t>0</w:t>
      </w:r>
      <w:r w:rsidRPr="00E235D2">
        <w:rPr>
          <w:color w:val="666666"/>
          <w:sz w:val="22"/>
          <w:szCs w:val="22"/>
        </w:rPr>
        <w:t>])</w:t>
      </w:r>
    </w:p>
    <w:p w14:paraId="30FDE670" w14:textId="77777777" w:rsidR="0024119B" w:rsidRDefault="0024119B" w:rsidP="0024119B">
      <w:pPr>
        <w:spacing w:line="360" w:lineRule="auto"/>
        <w:rPr>
          <w:color w:val="666666"/>
          <w:sz w:val="22"/>
          <w:szCs w:val="22"/>
        </w:rPr>
      </w:pPr>
      <w:r w:rsidRPr="00E235D2">
        <w:rPr>
          <w:color w:val="666666"/>
          <w:sz w:val="22"/>
          <w:szCs w:val="22"/>
        </w:rPr>
        <w:t>       }</w:t>
      </w:r>
    </w:p>
    <w:p w14:paraId="177E2930" w14:textId="77777777" w:rsidR="0024119B" w:rsidRDefault="0024119B" w:rsidP="0024119B">
      <w:pPr>
        <w:spacing w:line="360" w:lineRule="auto"/>
        <w:rPr>
          <w:color w:val="666666"/>
          <w:sz w:val="22"/>
          <w:szCs w:val="22"/>
        </w:rPr>
      </w:pPr>
    </w:p>
    <w:p w14:paraId="1280C897" w14:textId="1EBB05F7" w:rsidR="0024119B" w:rsidRPr="009D650C" w:rsidRDefault="0024119B" w:rsidP="009D650C">
      <w:pPr>
        <w:pStyle w:val="Heading5"/>
        <w:spacing w:line="360" w:lineRule="auto"/>
      </w:pPr>
      <w:r w:rsidRPr="0039503D">
        <w:t>Route</w:t>
      </w:r>
      <w:r>
        <w:t>s</w:t>
      </w:r>
    </w:p>
    <w:p w14:paraId="719BF25D" w14:textId="2932F453" w:rsidR="0024119B" w:rsidRPr="00E235D2" w:rsidRDefault="000F473E" w:rsidP="000F473E">
      <w:pPr>
        <w:pStyle w:val="Heading5"/>
        <w:spacing w:line="360" w:lineRule="auto"/>
        <w:rPr>
          <w:sz w:val="22"/>
          <w:szCs w:val="22"/>
        </w:rPr>
      </w:pPr>
      <w:r>
        <w:rPr>
          <w:sz w:val="22"/>
          <w:szCs w:val="22"/>
        </w:rPr>
        <w:t xml:space="preserve">1. </w:t>
      </w:r>
      <w:r w:rsidR="0024119B" w:rsidRPr="00E235D2">
        <w:rPr>
          <w:sz w:val="22"/>
          <w:szCs w:val="22"/>
        </w:rPr>
        <w:t>Route</w:t>
      </w:r>
      <w:r w:rsidR="0024119B">
        <w:rPr>
          <w:sz w:val="22"/>
          <w:szCs w:val="22"/>
        </w:rPr>
        <w:t xml:space="preserve"> “/loan_form_test”</w:t>
      </w:r>
    </w:p>
    <w:p w14:paraId="06ADCBC1" w14:textId="77777777" w:rsidR="0024119B" w:rsidRPr="00E235D2" w:rsidRDefault="0024119B" w:rsidP="0024119B">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post</w:t>
      </w:r>
      <w:r w:rsidRPr="00E235D2">
        <w:rPr>
          <w:color w:val="666666"/>
          <w:sz w:val="22"/>
          <w:szCs w:val="22"/>
        </w:rPr>
        <w:t>(</w:t>
      </w:r>
      <w:r w:rsidRPr="00E235D2">
        <w:rPr>
          <w:color w:val="187B34"/>
          <w:sz w:val="22"/>
          <w:szCs w:val="22"/>
        </w:rPr>
        <w:t>"/loan_form_test"</w:t>
      </w:r>
      <w:r w:rsidRPr="00E235D2">
        <w:rPr>
          <w:color w:val="666666"/>
          <w:sz w:val="22"/>
          <w:szCs w:val="22"/>
        </w:rPr>
        <w:t>)</w:t>
      </w:r>
    </w:p>
    <w:p w14:paraId="546E693A" w14:textId="77777777" w:rsidR="0024119B" w:rsidRPr="00E235D2" w:rsidRDefault="0024119B" w:rsidP="0024119B">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loan_form_test</w:t>
      </w:r>
      <w:r w:rsidRPr="00E235D2">
        <w:rPr>
          <w:i/>
          <w:iCs/>
          <w:color w:val="666666"/>
          <w:sz w:val="22"/>
          <w:szCs w:val="22"/>
        </w:rPr>
        <w:t>(request</w:t>
      </w:r>
      <w:r w:rsidRPr="00E235D2">
        <w:rPr>
          <w:i/>
          <w:iCs/>
          <w:color w:val="6E21BA"/>
          <w:sz w:val="22"/>
          <w:szCs w:val="22"/>
        </w:rPr>
        <w:t>:</w:t>
      </w:r>
      <w:r w:rsidRPr="00E235D2">
        <w:rPr>
          <w:i/>
          <w:iCs/>
          <w:color w:val="666666"/>
          <w:sz w:val="22"/>
          <w:szCs w:val="22"/>
        </w:rPr>
        <w:t xml:space="preserve"> Request</w:t>
      </w:r>
      <w:r w:rsidRPr="00E235D2">
        <w:rPr>
          <w:i/>
          <w:iCs/>
          <w:color w:val="6E21BA"/>
          <w:sz w:val="22"/>
          <w:szCs w:val="22"/>
        </w:rPr>
        <w:t>,</w:t>
      </w:r>
      <w:r w:rsidRPr="00E235D2">
        <w:rPr>
          <w:i/>
          <w:iCs/>
          <w:color w:val="666666"/>
          <w:sz w:val="22"/>
          <w:szCs w:val="22"/>
        </w:rPr>
        <w:t xml:space="preserve"> data</w:t>
      </w:r>
      <w:r w:rsidRPr="00E235D2">
        <w:rPr>
          <w:i/>
          <w:iCs/>
          <w:color w:val="6E21BA"/>
          <w:sz w:val="22"/>
          <w:szCs w:val="22"/>
        </w:rPr>
        <w:t>:</w:t>
      </w:r>
      <w:r w:rsidRPr="00E235D2">
        <w:rPr>
          <w:i/>
          <w:iCs/>
          <w:color w:val="666666"/>
          <w:sz w:val="22"/>
          <w:szCs w:val="22"/>
        </w:rPr>
        <w:t xml:space="preserve"> LoanApplication)</w:t>
      </w:r>
      <w:r w:rsidRPr="00E235D2">
        <w:rPr>
          <w:color w:val="666666"/>
          <w:sz w:val="22"/>
          <w:szCs w:val="22"/>
        </w:rPr>
        <w:t>:</w:t>
      </w:r>
    </w:p>
    <w:p w14:paraId="2AC7C62A" w14:textId="77777777" w:rsidR="0024119B" w:rsidRPr="00E235D2" w:rsidRDefault="0024119B" w:rsidP="0024119B">
      <w:pPr>
        <w:spacing w:line="360" w:lineRule="auto"/>
        <w:rPr>
          <w:sz w:val="22"/>
          <w:szCs w:val="22"/>
        </w:rPr>
      </w:pPr>
      <w:r w:rsidRPr="00E235D2">
        <w:rPr>
          <w:color w:val="666666"/>
          <w:sz w:val="22"/>
          <w:szCs w:val="22"/>
        </w:rPr>
        <w:t xml:space="preserve">   variant </w:t>
      </w:r>
      <w:r w:rsidRPr="00E235D2">
        <w:rPr>
          <w:color w:val="6E21BA"/>
          <w:sz w:val="22"/>
          <w:szCs w:val="22"/>
        </w:rPr>
        <w:t>=</w:t>
      </w:r>
      <w:r w:rsidRPr="00E235D2">
        <w:rPr>
          <w:color w:val="666666"/>
          <w:sz w:val="22"/>
          <w:szCs w:val="22"/>
        </w:rPr>
        <w:t xml:space="preserve"> request</w:t>
      </w:r>
      <w:r w:rsidRPr="00E235D2">
        <w:rPr>
          <w:color w:val="6E21BA"/>
          <w:sz w:val="22"/>
          <w:szCs w:val="22"/>
        </w:rPr>
        <w:t>.query_params.</w:t>
      </w:r>
      <w:r w:rsidRPr="00E235D2">
        <w:rPr>
          <w:color w:val="C45B1C"/>
          <w:sz w:val="22"/>
          <w:szCs w:val="22"/>
        </w:rPr>
        <w:t>get</w:t>
      </w:r>
      <w:r w:rsidRPr="00E235D2">
        <w:rPr>
          <w:color w:val="666666"/>
          <w:sz w:val="22"/>
          <w:szCs w:val="22"/>
        </w:rPr>
        <w:t>(</w:t>
      </w:r>
      <w:r w:rsidRPr="00E235D2">
        <w:rPr>
          <w:color w:val="187B34"/>
          <w:sz w:val="22"/>
          <w:szCs w:val="22"/>
        </w:rPr>
        <w:t>"variant"</w:t>
      </w:r>
      <w:r w:rsidRPr="00E235D2">
        <w:rPr>
          <w:color w:val="6E21BA"/>
          <w:sz w:val="22"/>
          <w:szCs w:val="22"/>
        </w:rPr>
        <w:t>,</w:t>
      </w:r>
      <w:r w:rsidRPr="00E235D2">
        <w:rPr>
          <w:color w:val="666666"/>
          <w:sz w:val="22"/>
          <w:szCs w:val="22"/>
        </w:rPr>
        <w:t xml:space="preserve"> </w:t>
      </w:r>
      <w:r w:rsidRPr="00E235D2">
        <w:rPr>
          <w:color w:val="187B34"/>
          <w:sz w:val="22"/>
          <w:szCs w:val="22"/>
        </w:rPr>
        <w:t>"xai"</w:t>
      </w:r>
      <w:r w:rsidRPr="00E235D2">
        <w:rPr>
          <w:color w:val="666666"/>
          <w:sz w:val="22"/>
          <w:szCs w:val="22"/>
        </w:rPr>
        <w:t>)</w:t>
      </w:r>
    </w:p>
    <w:p w14:paraId="4D0A08E8" w14:textId="77777777" w:rsidR="0024119B" w:rsidRPr="00E235D2" w:rsidRDefault="0024119B" w:rsidP="0024119B">
      <w:pPr>
        <w:spacing w:line="360" w:lineRule="auto"/>
        <w:rPr>
          <w:sz w:val="22"/>
          <w:szCs w:val="22"/>
        </w:rPr>
      </w:pPr>
      <w:r w:rsidRPr="00E235D2">
        <w:rPr>
          <w:color w:val="666666"/>
          <w:sz w:val="22"/>
          <w:szCs w:val="22"/>
        </w:rPr>
        <w:lastRenderedPageBreak/>
        <w:t>   </w:t>
      </w:r>
      <w:r w:rsidRPr="00E235D2">
        <w:rPr>
          <w:color w:val="6E21BA"/>
          <w:sz w:val="22"/>
          <w:szCs w:val="22"/>
        </w:rPr>
        <w:t>return</w:t>
      </w:r>
      <w:r w:rsidRPr="00E235D2">
        <w:rPr>
          <w:color w:val="666666"/>
          <w:sz w:val="22"/>
          <w:szCs w:val="22"/>
        </w:rPr>
        <w:t xml:space="preserve"> pipeline</w:t>
      </w:r>
      <w:r w:rsidRPr="00E235D2">
        <w:rPr>
          <w:color w:val="6E21BA"/>
          <w:sz w:val="22"/>
          <w:szCs w:val="22"/>
        </w:rPr>
        <w:t>.</w:t>
      </w:r>
      <w:r w:rsidRPr="00E235D2">
        <w:rPr>
          <w:color w:val="C45B1C"/>
          <w:sz w:val="22"/>
          <w:szCs w:val="22"/>
        </w:rPr>
        <w:t>run</w:t>
      </w:r>
      <w:r w:rsidRPr="00E235D2">
        <w:rPr>
          <w:color w:val="666666"/>
          <w:sz w:val="22"/>
          <w:szCs w:val="22"/>
        </w:rPr>
        <w:t>(data</w:t>
      </w:r>
      <w:r w:rsidRPr="00E235D2">
        <w:rPr>
          <w:color w:val="6E21BA"/>
          <w:sz w:val="22"/>
          <w:szCs w:val="22"/>
        </w:rPr>
        <w:t>.</w:t>
      </w:r>
      <w:r w:rsidRPr="00E235D2">
        <w:rPr>
          <w:color w:val="C45B1C"/>
          <w:sz w:val="22"/>
          <w:szCs w:val="22"/>
        </w:rPr>
        <w:t>dict</w:t>
      </w:r>
      <w:r w:rsidRPr="00E235D2">
        <w:rPr>
          <w:color w:val="666666"/>
          <w:sz w:val="22"/>
          <w:szCs w:val="22"/>
        </w:rPr>
        <w:t>()</w:t>
      </w:r>
      <w:r w:rsidRPr="00E235D2">
        <w:rPr>
          <w:color w:val="6E21BA"/>
          <w:sz w:val="22"/>
          <w:szCs w:val="22"/>
        </w:rPr>
        <w:t>,</w:t>
      </w:r>
      <w:r w:rsidRPr="00E235D2">
        <w:rPr>
          <w:color w:val="666666"/>
          <w:sz w:val="22"/>
          <w:szCs w:val="22"/>
        </w:rPr>
        <w:t xml:space="preserve"> variant)</w:t>
      </w:r>
    </w:p>
    <w:p w14:paraId="15048958" w14:textId="77777777" w:rsidR="0024119B" w:rsidRPr="00E235D2" w:rsidRDefault="0024119B" w:rsidP="0024119B">
      <w:pPr>
        <w:spacing w:line="360" w:lineRule="auto"/>
        <w:rPr>
          <w:sz w:val="22"/>
          <w:szCs w:val="22"/>
        </w:rPr>
      </w:pPr>
    </w:p>
    <w:p w14:paraId="6A15BF5F" w14:textId="77777777" w:rsidR="0024119B" w:rsidRPr="00E235D2" w:rsidRDefault="0024119B" w:rsidP="0024119B">
      <w:pPr>
        <w:pStyle w:val="Heading5"/>
        <w:spacing w:line="360" w:lineRule="auto"/>
        <w:rPr>
          <w:sz w:val="22"/>
          <w:szCs w:val="22"/>
        </w:rPr>
      </w:pPr>
      <w:r w:rsidRPr="00E235D2">
        <w:rPr>
          <w:sz w:val="22"/>
          <w:szCs w:val="22"/>
        </w:rPr>
        <w:t>Pipeline wiring</w:t>
      </w:r>
    </w:p>
    <w:p w14:paraId="5F5B8783"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der </w:t>
      </w:r>
      <w:r w:rsidRPr="00E235D2">
        <w:rPr>
          <w:color w:val="6E21BA"/>
          <w:sz w:val="22"/>
          <w:szCs w:val="22"/>
        </w:rPr>
        <w:t>import</w:t>
      </w:r>
      <w:r w:rsidRPr="00E235D2">
        <w:rPr>
          <w:color w:val="666666"/>
          <w:sz w:val="22"/>
          <w:szCs w:val="22"/>
        </w:rPr>
        <w:t xml:space="preserve"> load_models</w:t>
      </w:r>
    </w:p>
    <w:p w14:paraId="556A8AEC"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feature_engineering </w:t>
      </w:r>
      <w:r w:rsidRPr="00E235D2">
        <w:rPr>
          <w:color w:val="6E21BA"/>
          <w:sz w:val="22"/>
          <w:szCs w:val="22"/>
        </w:rPr>
        <w:t>import</w:t>
      </w:r>
      <w:r w:rsidRPr="00E235D2">
        <w:rPr>
          <w:color w:val="666666"/>
          <w:sz w:val="22"/>
          <w:szCs w:val="22"/>
        </w:rPr>
        <w:t xml:space="preserve"> FeatureEngineer</w:t>
      </w:r>
    </w:p>
    <w:p w14:paraId="736073DF"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predictor </w:t>
      </w:r>
      <w:r w:rsidRPr="00E235D2">
        <w:rPr>
          <w:color w:val="6E21BA"/>
          <w:sz w:val="22"/>
          <w:szCs w:val="22"/>
        </w:rPr>
        <w:t>import</w:t>
      </w:r>
      <w:r w:rsidRPr="00E235D2">
        <w:rPr>
          <w:color w:val="666666"/>
          <w:sz w:val="22"/>
          <w:szCs w:val="22"/>
        </w:rPr>
        <w:t xml:space="preserve"> LoanPredictor</w:t>
      </w:r>
    </w:p>
    <w:p w14:paraId="564A20AE"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hap_explainer </w:t>
      </w:r>
      <w:r w:rsidRPr="00E235D2">
        <w:rPr>
          <w:color w:val="6E21BA"/>
          <w:sz w:val="22"/>
          <w:szCs w:val="22"/>
        </w:rPr>
        <w:t>import</w:t>
      </w:r>
      <w:r w:rsidRPr="00E235D2">
        <w:rPr>
          <w:color w:val="666666"/>
          <w:sz w:val="22"/>
          <w:szCs w:val="22"/>
        </w:rPr>
        <w:t xml:space="preserve"> ShapExplainer</w:t>
      </w:r>
    </w:p>
    <w:p w14:paraId="74D497FD"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n_pipeline </w:t>
      </w:r>
      <w:r w:rsidRPr="00E235D2">
        <w:rPr>
          <w:color w:val="6E21BA"/>
          <w:sz w:val="22"/>
          <w:szCs w:val="22"/>
        </w:rPr>
        <w:t>import</w:t>
      </w:r>
      <w:r w:rsidRPr="00E235D2">
        <w:rPr>
          <w:color w:val="666666"/>
          <w:sz w:val="22"/>
          <w:szCs w:val="22"/>
        </w:rPr>
        <w:t xml:space="preserve"> LoanPipeline</w:t>
      </w:r>
    </w:p>
    <w:p w14:paraId="1AD7AA84"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services</w:t>
      </w:r>
      <w:r w:rsidRPr="00E235D2">
        <w:rPr>
          <w:color w:val="6E21BA"/>
          <w:sz w:val="22"/>
          <w:szCs w:val="22"/>
        </w:rPr>
        <w:t>.</w:t>
      </w:r>
      <w:r w:rsidRPr="00E235D2">
        <w:rPr>
          <w:color w:val="666666"/>
          <w:sz w:val="22"/>
          <w:szCs w:val="22"/>
        </w:rPr>
        <w:t xml:space="preserve">explanation_service </w:t>
      </w:r>
      <w:r w:rsidRPr="00E235D2">
        <w:rPr>
          <w:color w:val="6E21BA"/>
          <w:sz w:val="22"/>
          <w:szCs w:val="22"/>
        </w:rPr>
        <w:t>import</w:t>
      </w:r>
      <w:r w:rsidRPr="00E235D2">
        <w:rPr>
          <w:color w:val="666666"/>
          <w:sz w:val="22"/>
          <w:szCs w:val="22"/>
        </w:rPr>
        <w:t xml:space="preserve"> generate_human_explanation</w:t>
      </w:r>
    </w:p>
    <w:p w14:paraId="5EB5491E" w14:textId="77777777" w:rsidR="0024119B" w:rsidRPr="00E235D2" w:rsidRDefault="0024119B" w:rsidP="0024119B">
      <w:pPr>
        <w:spacing w:line="360" w:lineRule="auto"/>
        <w:rPr>
          <w:sz w:val="22"/>
          <w:szCs w:val="22"/>
        </w:rPr>
      </w:pPr>
    </w:p>
    <w:p w14:paraId="6BC2E275" w14:textId="77777777" w:rsidR="0024119B" w:rsidRPr="00E235D2" w:rsidRDefault="0024119B" w:rsidP="0024119B">
      <w:pPr>
        <w:spacing w:line="360" w:lineRule="auto"/>
        <w:rPr>
          <w:sz w:val="22"/>
          <w:szCs w:val="22"/>
        </w:rPr>
      </w:pP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explainer </w:t>
      </w:r>
      <w:r w:rsidRPr="00E235D2">
        <w:rPr>
          <w:color w:val="6E21BA"/>
          <w:sz w:val="22"/>
          <w:szCs w:val="22"/>
        </w:rPr>
        <w:t>=</w:t>
      </w:r>
      <w:r w:rsidRPr="00E235D2">
        <w:rPr>
          <w:color w:val="666666"/>
          <w:sz w:val="22"/>
          <w:szCs w:val="22"/>
        </w:rPr>
        <w:t xml:space="preserve"> </w:t>
      </w:r>
      <w:r w:rsidRPr="00E235D2">
        <w:rPr>
          <w:color w:val="C45B1C"/>
          <w:sz w:val="22"/>
          <w:szCs w:val="22"/>
        </w:rPr>
        <w:t>load_models</w:t>
      </w:r>
      <w:r w:rsidRPr="00E235D2">
        <w:rPr>
          <w:color w:val="666666"/>
          <w:sz w:val="22"/>
          <w:szCs w:val="22"/>
        </w:rPr>
        <w:t>()</w:t>
      </w:r>
    </w:p>
    <w:p w14:paraId="2E768530" w14:textId="77777777" w:rsidR="0024119B" w:rsidRPr="00E235D2" w:rsidRDefault="0024119B" w:rsidP="0024119B">
      <w:pPr>
        <w:spacing w:line="360" w:lineRule="auto"/>
        <w:rPr>
          <w:sz w:val="22"/>
          <w:szCs w:val="22"/>
        </w:rPr>
      </w:pPr>
    </w:p>
    <w:p w14:paraId="13E03E75" w14:textId="77777777" w:rsidR="0024119B" w:rsidRPr="00E235D2" w:rsidRDefault="0024119B" w:rsidP="0024119B">
      <w:pPr>
        <w:spacing w:line="360" w:lineRule="auto"/>
        <w:rPr>
          <w:sz w:val="22"/>
          <w:szCs w:val="22"/>
        </w:rPr>
      </w:pPr>
      <w:r w:rsidRPr="00E235D2">
        <w:rPr>
          <w:color w:val="666666"/>
          <w:sz w:val="22"/>
          <w:szCs w:val="22"/>
        </w:rPr>
        <w:t xml:space="preserve">feature_order </w:t>
      </w:r>
      <w:r w:rsidRPr="00E235D2">
        <w:rPr>
          <w:color w:val="6E21BA"/>
          <w:sz w:val="22"/>
          <w:szCs w:val="22"/>
        </w:rPr>
        <w:t>=</w:t>
      </w:r>
      <w:r w:rsidRPr="00E235D2">
        <w:rPr>
          <w:color w:val="666666"/>
          <w:sz w:val="22"/>
          <w:szCs w:val="22"/>
        </w:rPr>
        <w:t xml:space="preserve"> [</w:t>
      </w:r>
    </w:p>
    <w:p w14:paraId="1CC8D4F0"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no_of_dependents"</w:t>
      </w:r>
      <w:r w:rsidRPr="00E235D2">
        <w:rPr>
          <w:color w:val="6E21BA"/>
          <w:sz w:val="22"/>
          <w:szCs w:val="22"/>
        </w:rPr>
        <w:t>,</w:t>
      </w:r>
      <w:r w:rsidRPr="00E235D2">
        <w:rPr>
          <w:color w:val="187B34"/>
          <w:sz w:val="22"/>
          <w:szCs w:val="22"/>
        </w:rPr>
        <w:t>"education"</w:t>
      </w:r>
      <w:r w:rsidRPr="00E235D2">
        <w:rPr>
          <w:color w:val="6E21BA"/>
          <w:sz w:val="22"/>
          <w:szCs w:val="22"/>
        </w:rPr>
        <w:t>,</w:t>
      </w:r>
      <w:r w:rsidRPr="00E235D2">
        <w:rPr>
          <w:color w:val="187B34"/>
          <w:sz w:val="22"/>
          <w:szCs w:val="22"/>
        </w:rPr>
        <w:t>"self_employed"</w:t>
      </w:r>
      <w:r w:rsidRPr="00E235D2">
        <w:rPr>
          <w:color w:val="6E21BA"/>
          <w:sz w:val="22"/>
          <w:szCs w:val="22"/>
        </w:rPr>
        <w:t>,</w:t>
      </w:r>
      <w:r w:rsidRPr="00E235D2">
        <w:rPr>
          <w:color w:val="187B34"/>
          <w:sz w:val="22"/>
          <w:szCs w:val="22"/>
        </w:rPr>
        <w:t>"income_annum"</w:t>
      </w:r>
      <w:r w:rsidRPr="00E235D2">
        <w:rPr>
          <w:color w:val="6E21BA"/>
          <w:sz w:val="22"/>
          <w:szCs w:val="22"/>
        </w:rPr>
        <w:t>,</w:t>
      </w:r>
      <w:r w:rsidRPr="00E235D2">
        <w:rPr>
          <w:color w:val="187B34"/>
          <w:sz w:val="22"/>
          <w:szCs w:val="22"/>
        </w:rPr>
        <w:t>"loan_amount"</w:t>
      </w:r>
      <w:r w:rsidRPr="00E235D2">
        <w:rPr>
          <w:color w:val="6E21BA"/>
          <w:sz w:val="22"/>
          <w:szCs w:val="22"/>
        </w:rPr>
        <w:t>,</w:t>
      </w:r>
    </w:p>
    <w:p w14:paraId="5F9DCB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oan_term"</w:t>
      </w:r>
      <w:r w:rsidRPr="00E235D2">
        <w:rPr>
          <w:color w:val="6E21BA"/>
          <w:sz w:val="22"/>
          <w:szCs w:val="22"/>
        </w:rPr>
        <w:t>,</w:t>
      </w:r>
      <w:r w:rsidRPr="00E235D2">
        <w:rPr>
          <w:color w:val="187B34"/>
          <w:sz w:val="22"/>
          <w:szCs w:val="22"/>
        </w:rPr>
        <w:t>"cibil_score"</w:t>
      </w:r>
      <w:r w:rsidRPr="00E235D2">
        <w:rPr>
          <w:color w:val="6E21BA"/>
          <w:sz w:val="22"/>
          <w:szCs w:val="22"/>
        </w:rPr>
        <w:t>,</w:t>
      </w:r>
      <w:r w:rsidRPr="00E235D2">
        <w:rPr>
          <w:color w:val="187B34"/>
          <w:sz w:val="22"/>
          <w:szCs w:val="22"/>
        </w:rPr>
        <w:t>"residential_assets_value"</w:t>
      </w:r>
      <w:r w:rsidRPr="00E235D2">
        <w:rPr>
          <w:color w:val="6E21BA"/>
          <w:sz w:val="22"/>
          <w:szCs w:val="22"/>
        </w:rPr>
        <w:t>,</w:t>
      </w:r>
      <w:r w:rsidRPr="00E235D2">
        <w:rPr>
          <w:color w:val="187B34"/>
          <w:sz w:val="22"/>
          <w:szCs w:val="22"/>
        </w:rPr>
        <w:t>"commercial_assets_value"</w:t>
      </w:r>
      <w:r w:rsidRPr="00E235D2">
        <w:rPr>
          <w:color w:val="6E21BA"/>
          <w:sz w:val="22"/>
          <w:szCs w:val="22"/>
        </w:rPr>
        <w:t>,</w:t>
      </w:r>
    </w:p>
    <w:p w14:paraId="4386D04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uxury_assets_value"</w:t>
      </w:r>
      <w:r w:rsidRPr="00E235D2">
        <w:rPr>
          <w:color w:val="6E21BA"/>
          <w:sz w:val="22"/>
          <w:szCs w:val="22"/>
        </w:rPr>
        <w:t>,</w:t>
      </w:r>
      <w:r w:rsidRPr="00E235D2">
        <w:rPr>
          <w:color w:val="187B34"/>
          <w:sz w:val="22"/>
          <w:szCs w:val="22"/>
        </w:rPr>
        <w:t>"bank_asset_value"</w:t>
      </w:r>
      <w:r w:rsidRPr="00E235D2">
        <w:rPr>
          <w:color w:val="6E21BA"/>
          <w:sz w:val="22"/>
          <w:szCs w:val="22"/>
        </w:rPr>
        <w:t>,</w:t>
      </w:r>
      <w:r w:rsidRPr="00E235D2">
        <w:rPr>
          <w:color w:val="187B34"/>
          <w:sz w:val="22"/>
          <w:szCs w:val="22"/>
        </w:rPr>
        <w:t>"has_residential_assets_value"</w:t>
      </w:r>
      <w:r w:rsidRPr="00E235D2">
        <w:rPr>
          <w:color w:val="6E21BA"/>
          <w:sz w:val="22"/>
          <w:szCs w:val="22"/>
        </w:rPr>
        <w:t>,</w:t>
      </w:r>
    </w:p>
    <w:p w14:paraId="25F160C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has_commercial_assets_value"</w:t>
      </w:r>
      <w:r w:rsidRPr="00E235D2">
        <w:rPr>
          <w:color w:val="6E21BA"/>
          <w:sz w:val="22"/>
          <w:szCs w:val="22"/>
        </w:rPr>
        <w:t>,</w:t>
      </w:r>
      <w:r w:rsidRPr="00E235D2">
        <w:rPr>
          <w:color w:val="187B34"/>
          <w:sz w:val="22"/>
          <w:szCs w:val="22"/>
        </w:rPr>
        <w:t>"has_luxury_assets_value"</w:t>
      </w:r>
      <w:r w:rsidRPr="00E235D2">
        <w:rPr>
          <w:color w:val="6E21BA"/>
          <w:sz w:val="22"/>
          <w:szCs w:val="22"/>
        </w:rPr>
        <w:t>,</w:t>
      </w:r>
      <w:r w:rsidRPr="00E235D2">
        <w:rPr>
          <w:color w:val="187B34"/>
          <w:sz w:val="22"/>
          <w:szCs w:val="22"/>
        </w:rPr>
        <w:t>"has_bank_asset_value"</w:t>
      </w:r>
      <w:r w:rsidRPr="00E235D2">
        <w:rPr>
          <w:color w:val="6E21BA"/>
          <w:sz w:val="22"/>
          <w:szCs w:val="22"/>
        </w:rPr>
        <w:t>,</w:t>
      </w:r>
    </w:p>
    <w:p w14:paraId="381B81F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income_annum_log"</w:t>
      </w:r>
      <w:r w:rsidRPr="00E235D2">
        <w:rPr>
          <w:color w:val="6E21BA"/>
          <w:sz w:val="22"/>
          <w:szCs w:val="22"/>
        </w:rPr>
        <w:t>,</w:t>
      </w:r>
      <w:r w:rsidRPr="00E235D2">
        <w:rPr>
          <w:color w:val="187B34"/>
          <w:sz w:val="22"/>
          <w:szCs w:val="22"/>
        </w:rPr>
        <w:t>"loan_amount_log"</w:t>
      </w:r>
      <w:r w:rsidRPr="00E235D2">
        <w:rPr>
          <w:color w:val="6E21BA"/>
          <w:sz w:val="22"/>
          <w:szCs w:val="22"/>
        </w:rPr>
        <w:t>,</w:t>
      </w:r>
      <w:r w:rsidRPr="00E235D2">
        <w:rPr>
          <w:color w:val="187B34"/>
          <w:sz w:val="22"/>
          <w:szCs w:val="22"/>
        </w:rPr>
        <w:t>"residential_assets_value_log"</w:t>
      </w:r>
      <w:r w:rsidRPr="00E235D2">
        <w:rPr>
          <w:color w:val="6E21BA"/>
          <w:sz w:val="22"/>
          <w:szCs w:val="22"/>
        </w:rPr>
        <w:t>,</w:t>
      </w:r>
    </w:p>
    <w:p w14:paraId="1255FDB5"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ommercial_assets_value_log"</w:t>
      </w:r>
      <w:r w:rsidRPr="00E235D2">
        <w:rPr>
          <w:color w:val="6E21BA"/>
          <w:sz w:val="22"/>
          <w:szCs w:val="22"/>
        </w:rPr>
        <w:t>,</w:t>
      </w:r>
      <w:r w:rsidRPr="00E235D2">
        <w:rPr>
          <w:color w:val="187B34"/>
          <w:sz w:val="22"/>
          <w:szCs w:val="22"/>
        </w:rPr>
        <w:t>"luxury_assets_value_log"</w:t>
      </w:r>
      <w:r w:rsidRPr="00E235D2">
        <w:rPr>
          <w:color w:val="6E21BA"/>
          <w:sz w:val="22"/>
          <w:szCs w:val="22"/>
        </w:rPr>
        <w:t>,</w:t>
      </w:r>
      <w:r w:rsidRPr="00E235D2">
        <w:rPr>
          <w:color w:val="187B34"/>
          <w:sz w:val="22"/>
          <w:szCs w:val="22"/>
        </w:rPr>
        <w:t>"bank_asset_value_log"</w:t>
      </w:r>
      <w:r w:rsidRPr="00E235D2">
        <w:rPr>
          <w:color w:val="6E21BA"/>
          <w:sz w:val="22"/>
          <w:szCs w:val="22"/>
        </w:rPr>
        <w:t>,</w:t>
      </w:r>
    </w:p>
    <w:p w14:paraId="07F2D0D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debt_to_income_ratio"</w:t>
      </w:r>
      <w:r w:rsidRPr="00E235D2">
        <w:rPr>
          <w:color w:val="6E21BA"/>
          <w:sz w:val="22"/>
          <w:szCs w:val="22"/>
        </w:rPr>
        <w:t>,</w:t>
      </w:r>
      <w:r w:rsidRPr="00E235D2">
        <w:rPr>
          <w:color w:val="187B34"/>
          <w:sz w:val="22"/>
          <w:szCs w:val="22"/>
        </w:rPr>
        <w:t>"total_asset_value"</w:t>
      </w:r>
      <w:r w:rsidRPr="00E235D2">
        <w:rPr>
          <w:color w:val="6E21BA"/>
          <w:sz w:val="22"/>
          <w:szCs w:val="22"/>
        </w:rPr>
        <w:t>,</w:t>
      </w:r>
      <w:r w:rsidRPr="00E235D2">
        <w:rPr>
          <w:color w:val="187B34"/>
          <w:sz w:val="22"/>
          <w:szCs w:val="22"/>
        </w:rPr>
        <w:t>"loan_to_asset_ratio"</w:t>
      </w:r>
      <w:r w:rsidRPr="00E235D2">
        <w:rPr>
          <w:color w:val="6E21BA"/>
          <w:sz w:val="22"/>
          <w:szCs w:val="22"/>
        </w:rPr>
        <w:t>,</w:t>
      </w:r>
    </w:p>
    <w:p w14:paraId="0942718B"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ibil_category_encoded"</w:t>
      </w:r>
      <w:r w:rsidRPr="00E235D2">
        <w:rPr>
          <w:color w:val="6E21BA"/>
          <w:sz w:val="22"/>
          <w:szCs w:val="22"/>
        </w:rPr>
        <w:t>,</w:t>
      </w:r>
    </w:p>
    <w:p w14:paraId="550AA621" w14:textId="77777777" w:rsidR="0024119B" w:rsidRPr="00E235D2" w:rsidRDefault="0024119B" w:rsidP="0024119B">
      <w:pPr>
        <w:spacing w:line="360" w:lineRule="auto"/>
        <w:rPr>
          <w:sz w:val="22"/>
          <w:szCs w:val="22"/>
        </w:rPr>
      </w:pPr>
      <w:r w:rsidRPr="00E235D2">
        <w:rPr>
          <w:color w:val="666666"/>
          <w:sz w:val="22"/>
          <w:szCs w:val="22"/>
        </w:rPr>
        <w:t>]</w:t>
      </w:r>
    </w:p>
    <w:p w14:paraId="14942884" w14:textId="77777777" w:rsidR="0024119B" w:rsidRPr="00E235D2" w:rsidRDefault="0024119B" w:rsidP="0024119B">
      <w:pPr>
        <w:spacing w:line="360" w:lineRule="auto"/>
        <w:rPr>
          <w:sz w:val="22"/>
          <w:szCs w:val="22"/>
        </w:rPr>
      </w:pPr>
    </w:p>
    <w:p w14:paraId="12E31258" w14:textId="77777777" w:rsidR="0024119B" w:rsidRPr="00E235D2" w:rsidRDefault="0024119B" w:rsidP="0024119B">
      <w:pPr>
        <w:spacing w:line="360" w:lineRule="auto"/>
        <w:rPr>
          <w:sz w:val="22"/>
          <w:szCs w:val="22"/>
        </w:rPr>
      </w:pPr>
      <w:r w:rsidRPr="00E235D2">
        <w:rPr>
          <w:color w:val="666666"/>
          <w:sz w:val="22"/>
          <w:szCs w:val="22"/>
        </w:rPr>
        <w:t xml:space="preserve">engineer </w:t>
      </w:r>
      <w:r w:rsidRPr="00E235D2">
        <w:rPr>
          <w:color w:val="6E21BA"/>
          <w:sz w:val="22"/>
          <w:szCs w:val="22"/>
        </w:rPr>
        <w:t>=</w:t>
      </w:r>
      <w:r w:rsidRPr="00E235D2">
        <w:rPr>
          <w:color w:val="666666"/>
          <w:sz w:val="22"/>
          <w:szCs w:val="22"/>
        </w:rPr>
        <w:t xml:space="preserve"> </w:t>
      </w:r>
      <w:r w:rsidRPr="00E235D2">
        <w:rPr>
          <w:color w:val="C45B1C"/>
          <w:sz w:val="22"/>
          <w:szCs w:val="22"/>
        </w:rPr>
        <w:t>FeatureEngineer</w:t>
      </w:r>
      <w:r w:rsidRPr="00E235D2">
        <w:rPr>
          <w:color w:val="666666"/>
          <w:sz w:val="22"/>
          <w:szCs w:val="22"/>
        </w:rPr>
        <w:t>()</w:t>
      </w:r>
    </w:p>
    <w:p w14:paraId="2C436AE6" w14:textId="77777777" w:rsidR="0024119B" w:rsidRPr="00E235D2" w:rsidRDefault="0024119B" w:rsidP="0024119B">
      <w:pPr>
        <w:spacing w:line="360" w:lineRule="auto"/>
        <w:rPr>
          <w:sz w:val="22"/>
          <w:szCs w:val="22"/>
        </w:rPr>
      </w:pPr>
      <w:r w:rsidRPr="00E235D2">
        <w:rPr>
          <w:color w:val="666666"/>
          <w:sz w:val="22"/>
          <w:szCs w:val="22"/>
        </w:rPr>
        <w:t xml:space="preserve">predictor </w:t>
      </w:r>
      <w:r w:rsidRPr="00E235D2">
        <w:rPr>
          <w:color w:val="6E21BA"/>
          <w:sz w:val="22"/>
          <w:szCs w:val="22"/>
        </w:rPr>
        <w:t>=</w:t>
      </w:r>
      <w:r w:rsidRPr="00E235D2">
        <w:rPr>
          <w:color w:val="666666"/>
          <w:sz w:val="22"/>
          <w:szCs w:val="22"/>
        </w:rPr>
        <w:t xml:space="preserve"> </w:t>
      </w:r>
      <w:r w:rsidRPr="00E235D2">
        <w:rPr>
          <w:color w:val="C45B1C"/>
          <w:sz w:val="22"/>
          <w:szCs w:val="22"/>
        </w:rPr>
        <w:t>LoanPredictor</w:t>
      </w: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feature_order)</w:t>
      </w:r>
    </w:p>
    <w:p w14:paraId="3168C47C" w14:textId="77777777" w:rsidR="0024119B" w:rsidRPr="00E235D2" w:rsidRDefault="0024119B" w:rsidP="0024119B">
      <w:pPr>
        <w:spacing w:line="360" w:lineRule="auto"/>
        <w:rPr>
          <w:sz w:val="22"/>
          <w:szCs w:val="22"/>
        </w:rPr>
      </w:pPr>
      <w:r w:rsidRPr="00E235D2">
        <w:rPr>
          <w:color w:val="666666"/>
          <w:sz w:val="22"/>
          <w:szCs w:val="22"/>
        </w:rPr>
        <w:t xml:space="preserve">shap </w:t>
      </w:r>
      <w:r w:rsidRPr="00E235D2">
        <w:rPr>
          <w:color w:val="6E21BA"/>
          <w:sz w:val="22"/>
          <w:szCs w:val="22"/>
        </w:rPr>
        <w:t>=</w:t>
      </w:r>
      <w:r w:rsidRPr="00E235D2">
        <w:rPr>
          <w:color w:val="666666"/>
          <w:sz w:val="22"/>
          <w:szCs w:val="22"/>
        </w:rPr>
        <w:t xml:space="preserve"> </w:t>
      </w:r>
      <w:r w:rsidRPr="00E235D2">
        <w:rPr>
          <w:color w:val="C45B1C"/>
          <w:sz w:val="22"/>
          <w:szCs w:val="22"/>
        </w:rPr>
        <w:t>ShapExplainer</w:t>
      </w:r>
      <w:r w:rsidRPr="00E235D2">
        <w:rPr>
          <w:color w:val="666666"/>
          <w:sz w:val="22"/>
          <w:szCs w:val="22"/>
        </w:rPr>
        <w:t>(explainer</w:t>
      </w:r>
      <w:r w:rsidRPr="00E235D2">
        <w:rPr>
          <w:color w:val="6E21BA"/>
          <w:sz w:val="22"/>
          <w:szCs w:val="22"/>
        </w:rPr>
        <w:t>,</w:t>
      </w:r>
      <w:r w:rsidRPr="00E235D2">
        <w:rPr>
          <w:color w:val="666666"/>
          <w:sz w:val="22"/>
          <w:szCs w:val="22"/>
        </w:rPr>
        <w:t xml:space="preserve"> feature_order)</w:t>
      </w:r>
    </w:p>
    <w:p w14:paraId="1B46951A" w14:textId="77777777" w:rsidR="0024119B" w:rsidRPr="00E235D2" w:rsidRDefault="0024119B" w:rsidP="0024119B">
      <w:pPr>
        <w:pBdr>
          <w:bottom w:val="single" w:sz="6" w:space="1" w:color="auto"/>
        </w:pBdr>
        <w:spacing w:line="360" w:lineRule="auto"/>
        <w:rPr>
          <w:sz w:val="22"/>
          <w:szCs w:val="22"/>
        </w:rPr>
      </w:pPr>
      <w:r w:rsidRPr="00E235D2">
        <w:rPr>
          <w:color w:val="666666"/>
          <w:sz w:val="22"/>
          <w:szCs w:val="22"/>
        </w:rPr>
        <w:t xml:space="preserve">pipeline </w:t>
      </w:r>
      <w:r w:rsidRPr="00E235D2">
        <w:rPr>
          <w:color w:val="6E21BA"/>
          <w:sz w:val="22"/>
          <w:szCs w:val="22"/>
        </w:rPr>
        <w:t>=</w:t>
      </w:r>
      <w:r w:rsidRPr="00E235D2">
        <w:rPr>
          <w:color w:val="666666"/>
          <w:sz w:val="22"/>
          <w:szCs w:val="22"/>
        </w:rPr>
        <w:t xml:space="preserve"> </w:t>
      </w:r>
      <w:r w:rsidRPr="00E235D2">
        <w:rPr>
          <w:color w:val="C45B1C"/>
          <w:sz w:val="22"/>
          <w:szCs w:val="22"/>
        </w:rPr>
        <w:t>LoanPipeline</w:t>
      </w:r>
      <w:r w:rsidRPr="00E235D2">
        <w:rPr>
          <w:color w:val="666666"/>
          <w:sz w:val="22"/>
          <w:szCs w:val="22"/>
        </w:rPr>
        <w:t>(engineer</w:t>
      </w:r>
      <w:r w:rsidRPr="00E235D2">
        <w:rPr>
          <w:color w:val="6E21BA"/>
          <w:sz w:val="22"/>
          <w:szCs w:val="22"/>
        </w:rPr>
        <w:t>,</w:t>
      </w:r>
      <w:r w:rsidRPr="00E235D2">
        <w:rPr>
          <w:color w:val="666666"/>
          <w:sz w:val="22"/>
          <w:szCs w:val="22"/>
        </w:rPr>
        <w:t xml:space="preserve"> predictor</w:t>
      </w:r>
      <w:r w:rsidRPr="00E235D2">
        <w:rPr>
          <w:color w:val="6E21BA"/>
          <w:sz w:val="22"/>
          <w:szCs w:val="22"/>
        </w:rPr>
        <w:t>,</w:t>
      </w:r>
      <w:r w:rsidRPr="00E235D2">
        <w:rPr>
          <w:color w:val="666666"/>
          <w:sz w:val="22"/>
          <w:szCs w:val="22"/>
        </w:rPr>
        <w:t xml:space="preserve"> shap</w:t>
      </w:r>
      <w:r w:rsidRPr="00E235D2">
        <w:rPr>
          <w:color w:val="6E21BA"/>
          <w:sz w:val="22"/>
          <w:szCs w:val="22"/>
        </w:rPr>
        <w:t>,</w:t>
      </w:r>
      <w:r w:rsidRPr="00E235D2">
        <w:rPr>
          <w:color w:val="666666"/>
          <w:sz w:val="22"/>
          <w:szCs w:val="22"/>
        </w:rPr>
        <w:t xml:space="preserve"> generate_human_explanation)</w:t>
      </w:r>
    </w:p>
    <w:p w14:paraId="7DD2C7EE" w14:textId="77777777" w:rsidR="0024119B" w:rsidRDefault="0024119B" w:rsidP="0024119B">
      <w:pPr>
        <w:rPr>
          <w:lang w:val="en-US"/>
        </w:rPr>
      </w:pPr>
    </w:p>
    <w:p w14:paraId="1A4CEC3A" w14:textId="691538AA" w:rsidR="0024119B" w:rsidRPr="00344ADB" w:rsidRDefault="00344ADB" w:rsidP="00344ADB">
      <w:pPr>
        <w:pStyle w:val="Heading4"/>
        <w:spacing w:line="360" w:lineRule="auto"/>
        <w:rPr>
          <w:i w:val="0"/>
          <w:iCs w:val="0"/>
          <w:sz w:val="22"/>
          <w:szCs w:val="22"/>
        </w:rPr>
      </w:pPr>
      <w:r>
        <w:rPr>
          <w:i w:val="0"/>
          <w:iCs w:val="0"/>
          <w:sz w:val="22"/>
          <w:szCs w:val="22"/>
        </w:rPr>
        <w:t xml:space="preserve">2. </w:t>
      </w:r>
      <w:r w:rsidR="0024119B" w:rsidRPr="00344ADB">
        <w:rPr>
          <w:i w:val="0"/>
          <w:iCs w:val="0"/>
          <w:sz w:val="22"/>
          <w:szCs w:val="22"/>
        </w:rPr>
        <w:t>Route:- / - health check route</w:t>
      </w:r>
    </w:p>
    <w:p w14:paraId="140F1CCD" w14:textId="77777777" w:rsidR="0024119B" w:rsidRPr="00A373CF" w:rsidRDefault="0024119B" w:rsidP="0024119B">
      <w:r w:rsidRPr="00A373CF">
        <w:t>@app</w:t>
      </w:r>
      <w:r w:rsidRPr="00A373CF">
        <w:rPr>
          <w:color w:val="6E21BA"/>
        </w:rPr>
        <w:t>.</w:t>
      </w:r>
      <w:r w:rsidRPr="00A373CF">
        <w:t>get</w:t>
      </w:r>
      <w:r w:rsidRPr="00A373CF">
        <w:rPr>
          <w:color w:val="666666"/>
        </w:rPr>
        <w:t>(</w:t>
      </w:r>
      <w:r w:rsidRPr="00A373CF">
        <w:rPr>
          <w:color w:val="187B34"/>
        </w:rPr>
        <w:t>"/"</w:t>
      </w:r>
      <w:r w:rsidRPr="00A373CF">
        <w:rPr>
          <w:color w:val="666666"/>
        </w:rPr>
        <w:t>)</w:t>
      </w:r>
    </w:p>
    <w:p w14:paraId="22D0B300" w14:textId="77777777" w:rsidR="0024119B" w:rsidRPr="00A373CF" w:rsidRDefault="0024119B" w:rsidP="0024119B">
      <w:r w:rsidRPr="00A373CF">
        <w:rPr>
          <w:color w:val="6E21BA"/>
        </w:rPr>
        <w:t>def</w:t>
      </w:r>
      <w:r w:rsidRPr="00A373CF">
        <w:rPr>
          <w:color w:val="666666"/>
        </w:rPr>
        <w:t xml:space="preserve"> </w:t>
      </w:r>
      <w:r w:rsidRPr="00A373CF">
        <w:t>root</w:t>
      </w:r>
      <w:r w:rsidRPr="00A373CF">
        <w:rPr>
          <w:i/>
          <w:iCs/>
          <w:color w:val="666666"/>
        </w:rPr>
        <w:t>()</w:t>
      </w:r>
      <w:r w:rsidRPr="00A373CF">
        <w:rPr>
          <w:color w:val="666666"/>
        </w:rPr>
        <w:t>:</w:t>
      </w:r>
    </w:p>
    <w:p w14:paraId="3B6FC843" w14:textId="77777777" w:rsidR="0024119B" w:rsidRPr="00A373CF" w:rsidRDefault="0024119B" w:rsidP="0024119B">
      <w:r w:rsidRPr="00A373CF">
        <w:rPr>
          <w:color w:val="666666"/>
        </w:rPr>
        <w:t>   </w:t>
      </w:r>
      <w:r w:rsidRPr="00A373CF">
        <w:rPr>
          <w:color w:val="6E21BA"/>
        </w:rPr>
        <w:t>return</w:t>
      </w:r>
      <w:r w:rsidRPr="00A373CF">
        <w:rPr>
          <w:color w:val="666666"/>
        </w:rPr>
        <w:t xml:space="preserve"> {</w:t>
      </w:r>
      <w:r w:rsidRPr="00A373CF">
        <w:rPr>
          <w:color w:val="187B34"/>
        </w:rPr>
        <w:t>"message"</w:t>
      </w:r>
      <w:r w:rsidRPr="00A373CF">
        <w:rPr>
          <w:color w:val="6E21BA"/>
        </w:rPr>
        <w:t>:</w:t>
      </w:r>
      <w:r w:rsidRPr="00A373CF">
        <w:rPr>
          <w:color w:val="666666"/>
        </w:rPr>
        <w:t xml:space="preserve"> </w:t>
      </w:r>
      <w:r w:rsidRPr="00A373CF">
        <w:rPr>
          <w:color w:val="187B34"/>
        </w:rPr>
        <w:t>"TrustAI backend is running!"</w:t>
      </w:r>
      <w:r w:rsidRPr="00A373CF">
        <w:rPr>
          <w:color w:val="666666"/>
        </w:rPr>
        <w:t>}</w:t>
      </w:r>
    </w:p>
    <w:p w14:paraId="4A629432" w14:textId="77777777" w:rsidR="0024119B" w:rsidRPr="00021B1D" w:rsidRDefault="0024119B" w:rsidP="0024119B">
      <w:pPr>
        <w:rPr>
          <w:lang w:val="en-US"/>
        </w:rPr>
      </w:pPr>
    </w:p>
    <w:p w14:paraId="4466D106" w14:textId="77777777" w:rsidR="00316859" w:rsidRDefault="00316859" w:rsidP="004A56C2">
      <w:pPr>
        <w:pStyle w:val="Heading2"/>
      </w:pPr>
    </w:p>
    <w:p w14:paraId="280DDF41" w14:textId="77777777" w:rsidR="00DD420D" w:rsidRDefault="00DD420D" w:rsidP="00DD420D"/>
    <w:p w14:paraId="5B2509C4" w14:textId="77777777" w:rsidR="00DD420D" w:rsidRDefault="00DD420D" w:rsidP="00DD420D"/>
    <w:p w14:paraId="5BB9C77F" w14:textId="77777777" w:rsidR="00DD420D" w:rsidRDefault="00DD420D" w:rsidP="00DD420D"/>
    <w:p w14:paraId="4F471EEE" w14:textId="77777777" w:rsidR="00DD420D" w:rsidRDefault="00DD420D" w:rsidP="00DD420D">
      <w:pPr>
        <w:pStyle w:val="Heading1"/>
        <w:spacing w:before="120" w:after="120" w:line="360" w:lineRule="auto"/>
      </w:pPr>
      <w:bookmarkStart w:id="198" w:name="_Toc217004322"/>
      <w:r>
        <w:lastRenderedPageBreak/>
        <w:t>Chapter 7 – Testing</w:t>
      </w:r>
      <w:bookmarkEnd w:id="198"/>
    </w:p>
    <w:p w14:paraId="767A7B3B" w14:textId="77777777" w:rsidR="00DD420D" w:rsidRPr="00D2626D" w:rsidRDefault="00DD420D" w:rsidP="00DD420D">
      <w:pPr>
        <w:pStyle w:val="Heading3"/>
        <w:spacing w:line="360" w:lineRule="auto"/>
      </w:pPr>
      <w:bookmarkStart w:id="199" w:name="_Toc217004323"/>
      <w:r>
        <w:t>7.2.1 Functional Requirement Testing</w:t>
      </w:r>
      <w:bookmarkEnd w:id="199"/>
    </w:p>
    <w:p w14:paraId="53D6806A" w14:textId="77777777" w:rsidR="00DD420D" w:rsidRPr="006A213F" w:rsidRDefault="00DD420D" w:rsidP="00DD420D">
      <w:pPr>
        <w:pStyle w:val="Heading4"/>
        <w:spacing w:line="360" w:lineRule="auto"/>
      </w:pPr>
      <w:r>
        <w:t>Test Case FT-01 - User Authentication (FR1)</w:t>
      </w:r>
    </w:p>
    <w:p w14:paraId="2B15FA08" w14:textId="77777777" w:rsidR="00690F66" w:rsidRDefault="00DD420D" w:rsidP="00690F66">
      <w:pPr>
        <w:keepNext/>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2A5DFB39" wp14:editId="727B7C8A">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6709579E" w14:textId="2CF4E015" w:rsidR="00DD420D" w:rsidRDefault="00690F66" w:rsidP="00690F66">
      <w:pPr>
        <w:pStyle w:val="Caption"/>
        <w:jc w:val="center"/>
      </w:pPr>
      <w:r>
        <w:t xml:space="preserve">Appendix </w:t>
      </w:r>
      <w:r>
        <w:fldChar w:fldCharType="begin"/>
      </w:r>
      <w:r>
        <w:instrText xml:space="preserve"> SEQ Appendix \* ARABIC </w:instrText>
      </w:r>
      <w:r>
        <w:fldChar w:fldCharType="separate"/>
      </w:r>
      <w:r>
        <w:rPr>
          <w:noProof/>
        </w:rPr>
        <w:t>41</w:t>
      </w:r>
      <w:r>
        <w:rPr>
          <w:noProof/>
        </w:rPr>
        <w:fldChar w:fldCharType="end"/>
      </w:r>
    </w:p>
    <w:p w14:paraId="3A853149" w14:textId="77777777" w:rsidR="00690F66" w:rsidRDefault="00DD420D" w:rsidP="00690F66">
      <w:pPr>
        <w:keepNext/>
        <w:jc w:val="center"/>
      </w:pPr>
      <w:r>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0665BB3D" wp14:editId="07CCC571">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6C7344ED" w14:textId="58EF1270" w:rsidR="00DD420D" w:rsidRDefault="00690F66" w:rsidP="00690F66">
      <w:pPr>
        <w:pStyle w:val="Caption"/>
        <w:jc w:val="center"/>
      </w:pPr>
      <w:r>
        <w:t xml:space="preserve">Appendix </w:t>
      </w:r>
      <w:r>
        <w:fldChar w:fldCharType="begin"/>
      </w:r>
      <w:r>
        <w:instrText xml:space="preserve"> SEQ Appendix \* ARABIC </w:instrText>
      </w:r>
      <w:r>
        <w:fldChar w:fldCharType="separate"/>
      </w:r>
      <w:r>
        <w:rPr>
          <w:noProof/>
        </w:rPr>
        <w:t>42</w:t>
      </w:r>
      <w:r>
        <w:rPr>
          <w:noProof/>
        </w:rPr>
        <w:fldChar w:fldCharType="end"/>
      </w:r>
    </w:p>
    <w:p w14:paraId="6A9BFC9E" w14:textId="77777777" w:rsidR="00690F66" w:rsidRDefault="00DD420D" w:rsidP="00690F66">
      <w:pPr>
        <w:keepNext/>
        <w:jc w:val="center"/>
      </w:pPr>
      <w:r>
        <w:lastRenderedPageBreak/>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55BF2EF4" wp14:editId="22793B9B">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1D2833F5" w14:textId="2D4B0FC9" w:rsidR="00DD420D" w:rsidRDefault="00690F66" w:rsidP="00690F66">
      <w:pPr>
        <w:pStyle w:val="Caption"/>
        <w:jc w:val="center"/>
      </w:pPr>
      <w:r>
        <w:t xml:space="preserve">Appendix </w:t>
      </w:r>
      <w:r>
        <w:fldChar w:fldCharType="begin"/>
      </w:r>
      <w:r>
        <w:instrText xml:space="preserve"> SEQ Appendix \* ARABIC </w:instrText>
      </w:r>
      <w:r>
        <w:fldChar w:fldCharType="separate"/>
      </w:r>
      <w:r>
        <w:rPr>
          <w:noProof/>
        </w:rPr>
        <w:t>43</w:t>
      </w:r>
      <w:r>
        <w:rPr>
          <w:noProof/>
        </w:rPr>
        <w:fldChar w:fldCharType="end"/>
      </w:r>
    </w:p>
    <w:p w14:paraId="57D57A67" w14:textId="77777777" w:rsidR="00DD420D" w:rsidRDefault="00DD420D" w:rsidP="00DD420D"/>
    <w:p w14:paraId="4646C045" w14:textId="77777777" w:rsidR="00DD420D" w:rsidRDefault="00DD420D" w:rsidP="00DD420D">
      <w:pPr>
        <w:pStyle w:val="Heading4"/>
        <w:spacing w:line="360" w:lineRule="auto"/>
      </w:pPr>
      <w:r>
        <w:t>Test Case FT-02 - Submit Loan Form (FR2)</w:t>
      </w:r>
    </w:p>
    <w:p w14:paraId="3BF89A8D" w14:textId="77777777" w:rsidR="00690F66" w:rsidRDefault="00DD420D" w:rsidP="00690F66">
      <w:pPr>
        <w:keepNext/>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326FB1E" wp14:editId="597C5E27">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234AF8A0" w14:textId="53FE057A" w:rsidR="00DD420D" w:rsidRDefault="00690F66" w:rsidP="00690F66">
      <w:pPr>
        <w:pStyle w:val="Caption"/>
        <w:jc w:val="center"/>
      </w:pPr>
      <w:r>
        <w:t xml:space="preserve">Appendix </w:t>
      </w:r>
      <w:r>
        <w:fldChar w:fldCharType="begin"/>
      </w:r>
      <w:r>
        <w:instrText xml:space="preserve"> SEQ Appendix \* ARABIC </w:instrText>
      </w:r>
      <w:r>
        <w:fldChar w:fldCharType="separate"/>
      </w:r>
      <w:r>
        <w:rPr>
          <w:noProof/>
        </w:rPr>
        <w:t>44</w:t>
      </w:r>
      <w:r>
        <w:rPr>
          <w:noProof/>
        </w:rPr>
        <w:fldChar w:fldCharType="end"/>
      </w:r>
    </w:p>
    <w:p w14:paraId="04E9EF18" w14:textId="77777777" w:rsidR="00690F66" w:rsidRDefault="00DD420D" w:rsidP="00690F66">
      <w:pPr>
        <w:keepNext/>
        <w:jc w:val="center"/>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334D71C" wp14:editId="6D2D17F3">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3570AFC7" w14:textId="7BB12FFD" w:rsidR="00690F66" w:rsidRDefault="00690F66" w:rsidP="00690F66">
      <w:pPr>
        <w:pStyle w:val="Caption"/>
        <w:jc w:val="center"/>
      </w:pPr>
      <w:r>
        <w:t xml:space="preserve">Appendix </w:t>
      </w:r>
      <w:r>
        <w:fldChar w:fldCharType="begin"/>
      </w:r>
      <w:r>
        <w:instrText xml:space="preserve"> SEQ Appendix \* ARABIC </w:instrText>
      </w:r>
      <w:r>
        <w:fldChar w:fldCharType="separate"/>
      </w:r>
      <w:r>
        <w:rPr>
          <w:noProof/>
        </w:rPr>
        <w:t>45</w:t>
      </w:r>
      <w:r>
        <w:rPr>
          <w:noProof/>
        </w:rPr>
        <w:fldChar w:fldCharType="end"/>
      </w:r>
    </w:p>
    <w:p w14:paraId="7CCF58DA" w14:textId="77777777" w:rsidR="00690F66" w:rsidRDefault="00DD420D" w:rsidP="00690F66">
      <w:pPr>
        <w:keepNext/>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75FCA9C1" wp14:editId="79094147">
            <wp:extent cx="2598362" cy="2838450"/>
            <wp:effectExtent l="0" t="0" r="5715" b="0"/>
            <wp:docPr id="870981299" name="Picture 8"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981299" name="Picture 8" descr="A screenshot of a chatbot&#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02F395C6" w14:textId="102404EE" w:rsidR="00DD420D" w:rsidRDefault="00690F66" w:rsidP="00690F66">
      <w:pPr>
        <w:pStyle w:val="Caption"/>
        <w:jc w:val="center"/>
      </w:pPr>
      <w:r>
        <w:t xml:space="preserve">Appendix </w:t>
      </w:r>
      <w:r>
        <w:fldChar w:fldCharType="begin"/>
      </w:r>
      <w:r>
        <w:instrText xml:space="preserve"> SEQ Appendix \* ARABIC </w:instrText>
      </w:r>
      <w:r>
        <w:fldChar w:fldCharType="separate"/>
      </w:r>
      <w:r>
        <w:rPr>
          <w:noProof/>
        </w:rPr>
        <w:t>46</w:t>
      </w:r>
      <w:r>
        <w:rPr>
          <w:noProof/>
        </w:rPr>
        <w:fldChar w:fldCharType="end"/>
      </w:r>
    </w:p>
    <w:p w14:paraId="55C57504" w14:textId="77777777" w:rsidR="00DD420D" w:rsidRDefault="00DD420D" w:rsidP="00DD420D">
      <w:pPr>
        <w:jc w:val="center"/>
      </w:pPr>
    </w:p>
    <w:p w14:paraId="5241D600" w14:textId="77777777" w:rsidR="00DD420D" w:rsidRDefault="00DD420D" w:rsidP="00DD420D">
      <w:pPr>
        <w:pStyle w:val="Heading4"/>
        <w:spacing w:line="360" w:lineRule="auto"/>
      </w:pPr>
      <w:r>
        <w:lastRenderedPageBreak/>
        <w:t>Test Case FT-03 - Generate SHAP Explanations (FR3)</w:t>
      </w:r>
    </w:p>
    <w:p w14:paraId="23EF25E7" w14:textId="77777777" w:rsidR="00690F66" w:rsidRDefault="00DD420D" w:rsidP="00690F66">
      <w:pPr>
        <w:keepNext/>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BEDC4CB" wp14:editId="0BA361C3">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42BBAD45" w14:textId="01367D04" w:rsidR="00DD420D" w:rsidRDefault="00690F66" w:rsidP="00690F66">
      <w:pPr>
        <w:pStyle w:val="Caption"/>
        <w:jc w:val="center"/>
      </w:pPr>
      <w:r>
        <w:t xml:space="preserve">Appendix </w:t>
      </w:r>
      <w:r>
        <w:fldChar w:fldCharType="begin"/>
      </w:r>
      <w:r>
        <w:instrText xml:space="preserve"> SEQ Appendix \* ARABIC </w:instrText>
      </w:r>
      <w:r>
        <w:fldChar w:fldCharType="separate"/>
      </w:r>
      <w:r>
        <w:rPr>
          <w:noProof/>
        </w:rPr>
        <w:t>47</w:t>
      </w:r>
      <w:r>
        <w:rPr>
          <w:noProof/>
        </w:rPr>
        <w:fldChar w:fldCharType="end"/>
      </w:r>
    </w:p>
    <w:p w14:paraId="0FE26FCF" w14:textId="77777777" w:rsidR="00690F66" w:rsidRDefault="00DD420D" w:rsidP="00690F66">
      <w:pPr>
        <w:keepNext/>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5EA2A4B" wp14:editId="5365386A">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34F2FFCB" w14:textId="27CEBA49" w:rsidR="00DD420D" w:rsidRDefault="00690F66" w:rsidP="00690F66">
      <w:pPr>
        <w:pStyle w:val="Caption"/>
        <w:jc w:val="center"/>
      </w:pPr>
      <w:r>
        <w:t xml:space="preserve">Appendix </w:t>
      </w:r>
      <w:r>
        <w:fldChar w:fldCharType="begin"/>
      </w:r>
      <w:r>
        <w:instrText xml:space="preserve"> SEQ Appendix \* ARABIC </w:instrText>
      </w:r>
      <w:r>
        <w:fldChar w:fldCharType="separate"/>
      </w:r>
      <w:r>
        <w:rPr>
          <w:noProof/>
        </w:rPr>
        <w:t>48</w:t>
      </w:r>
      <w:r>
        <w:rPr>
          <w:noProof/>
        </w:rPr>
        <w:fldChar w:fldCharType="end"/>
      </w:r>
    </w:p>
    <w:p w14:paraId="3DA3BE96" w14:textId="77777777" w:rsidR="00690F66" w:rsidRDefault="00DD420D" w:rsidP="00690F66">
      <w:pPr>
        <w:keepNext/>
        <w:jc w:val="center"/>
      </w:pPr>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6D322B0C" wp14:editId="38AA64D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29C0032E" w14:textId="3FC4EEFB" w:rsidR="00DD420D" w:rsidRDefault="00690F66" w:rsidP="00690F66">
      <w:pPr>
        <w:pStyle w:val="Caption"/>
        <w:jc w:val="center"/>
      </w:pPr>
      <w:r>
        <w:t xml:space="preserve">Appendix </w:t>
      </w:r>
      <w:r>
        <w:fldChar w:fldCharType="begin"/>
      </w:r>
      <w:r>
        <w:instrText xml:space="preserve"> SEQ Appendix \* ARABIC </w:instrText>
      </w:r>
      <w:r>
        <w:fldChar w:fldCharType="separate"/>
      </w:r>
      <w:r>
        <w:rPr>
          <w:noProof/>
        </w:rPr>
        <w:t>49</w:t>
      </w:r>
      <w:r>
        <w:rPr>
          <w:noProof/>
        </w:rPr>
        <w:fldChar w:fldCharType="end"/>
      </w:r>
    </w:p>
    <w:p w14:paraId="4D1AEDF0" w14:textId="77777777" w:rsidR="001E3D0A" w:rsidRDefault="001E3D0A" w:rsidP="001E3D0A"/>
    <w:p w14:paraId="6F882146" w14:textId="77777777" w:rsidR="001E3D0A" w:rsidRDefault="001E3D0A" w:rsidP="001E3D0A">
      <w:pPr>
        <w:pStyle w:val="Heading4"/>
        <w:spacing w:line="360" w:lineRule="auto"/>
      </w:pPr>
      <w:r w:rsidRPr="001B2D60">
        <w:t xml:space="preserve">Test Case FT-04 </w:t>
      </w:r>
      <w:r>
        <w:t>-</w:t>
      </w:r>
      <w:r w:rsidRPr="001B2D60">
        <w:t xml:space="preserve"> FAQ Answering (FR4)</w:t>
      </w:r>
    </w:p>
    <w:p w14:paraId="54715ADD" w14:textId="77777777" w:rsidR="001E3D0A" w:rsidRPr="006A213F" w:rsidRDefault="001E3D0A" w:rsidP="001E3D0A"/>
    <w:p w14:paraId="70512429" w14:textId="77777777" w:rsidR="00690F66" w:rsidRDefault="001E3D0A" w:rsidP="00690F66">
      <w:pPr>
        <w:keepNext/>
        <w:jc w:val="center"/>
      </w:pPr>
      <w:r>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177836C8" wp14:editId="79DA5BE3">
            <wp:extent cx="2870200" cy="3135406"/>
            <wp:effectExtent l="0" t="0" r="0" b="1905"/>
            <wp:docPr id="1574452689" name="Picture 12"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452689" name="Picture 12" descr="A screenshot of a chatbot&#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1BB7A16F" w14:textId="5C1C99E0" w:rsidR="001E3D0A" w:rsidRDefault="00690F66" w:rsidP="00690F66">
      <w:pPr>
        <w:pStyle w:val="Caption"/>
        <w:jc w:val="center"/>
      </w:pPr>
      <w:r>
        <w:t xml:space="preserve">Appendix </w:t>
      </w:r>
      <w:r>
        <w:fldChar w:fldCharType="begin"/>
      </w:r>
      <w:r>
        <w:instrText xml:space="preserve"> SEQ Appendix \* ARABIC </w:instrText>
      </w:r>
      <w:r>
        <w:fldChar w:fldCharType="separate"/>
      </w:r>
      <w:r>
        <w:rPr>
          <w:noProof/>
        </w:rPr>
        <w:t>50</w:t>
      </w:r>
      <w:r>
        <w:rPr>
          <w:noProof/>
        </w:rPr>
        <w:fldChar w:fldCharType="end"/>
      </w:r>
    </w:p>
    <w:p w14:paraId="74553EE1" w14:textId="77777777" w:rsidR="00690F66" w:rsidRDefault="001E3D0A" w:rsidP="00690F66">
      <w:pPr>
        <w:keepNext/>
        <w:jc w:val="center"/>
      </w:pPr>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9040D5F" wp14:editId="3B81E3BB">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6EB8EE4C" w14:textId="0AB2C3F9" w:rsidR="001E3D0A" w:rsidRDefault="00690F66" w:rsidP="00690F66">
      <w:pPr>
        <w:pStyle w:val="Caption"/>
        <w:jc w:val="center"/>
      </w:pPr>
      <w:r>
        <w:t xml:space="preserve">Appendix </w:t>
      </w:r>
      <w:r>
        <w:fldChar w:fldCharType="begin"/>
      </w:r>
      <w:r>
        <w:instrText xml:space="preserve"> SEQ Appendix \* ARABIC </w:instrText>
      </w:r>
      <w:r>
        <w:fldChar w:fldCharType="separate"/>
      </w:r>
      <w:r>
        <w:rPr>
          <w:noProof/>
        </w:rPr>
        <w:t>51</w:t>
      </w:r>
      <w:r>
        <w:rPr>
          <w:noProof/>
        </w:rPr>
        <w:fldChar w:fldCharType="end"/>
      </w:r>
    </w:p>
    <w:p w14:paraId="479AC4AF" w14:textId="77777777" w:rsidR="001E3D0A" w:rsidRDefault="001E3D0A" w:rsidP="001E3D0A">
      <w:pPr>
        <w:jc w:val="center"/>
      </w:pPr>
    </w:p>
    <w:p w14:paraId="1DDD4F17" w14:textId="77777777" w:rsidR="001E3D0A" w:rsidRPr="00D45842" w:rsidRDefault="001E3D0A" w:rsidP="001E3D0A">
      <w:pPr>
        <w:pStyle w:val="Heading4"/>
        <w:spacing w:line="360" w:lineRule="auto"/>
      </w:pPr>
      <w:r>
        <w:t>Test Case FT-05 - Trust Survey Submission (FR5)</w:t>
      </w:r>
    </w:p>
    <w:p w14:paraId="4E2FF7A0" w14:textId="77777777" w:rsidR="001E3D0A" w:rsidRDefault="001E3D0A" w:rsidP="001E3D0A">
      <w:pPr>
        <w:rPr>
          <w:lang w:val="en-US"/>
        </w:rPr>
      </w:pPr>
    </w:p>
    <w:p w14:paraId="19E1BB4E" w14:textId="77777777" w:rsidR="00690F66" w:rsidRDefault="001E3D0A" w:rsidP="00690F66">
      <w:pPr>
        <w:keepNext/>
        <w:jc w:val="center"/>
      </w:pPr>
      <w:r>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56FBCC40" wp14:editId="14D788BF">
            <wp:extent cx="2552700" cy="2789983"/>
            <wp:effectExtent l="0" t="0" r="0" b="4445"/>
            <wp:docPr id="1765639012" name="Picture 1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639012" name="Picture 14" descr="A screenshot of a chatbo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213B9FE6" w14:textId="18FE2C8A" w:rsidR="001E3D0A" w:rsidRDefault="00690F66" w:rsidP="00690F66">
      <w:pPr>
        <w:pStyle w:val="Caption"/>
        <w:jc w:val="center"/>
      </w:pPr>
      <w:r>
        <w:t xml:space="preserve">Appendix </w:t>
      </w:r>
      <w:r>
        <w:fldChar w:fldCharType="begin"/>
      </w:r>
      <w:r>
        <w:instrText xml:space="preserve"> SEQ Appendix \* ARABIC </w:instrText>
      </w:r>
      <w:r>
        <w:fldChar w:fldCharType="separate"/>
      </w:r>
      <w:r>
        <w:rPr>
          <w:noProof/>
        </w:rPr>
        <w:t>52</w:t>
      </w:r>
      <w:r>
        <w:rPr>
          <w:noProof/>
        </w:rPr>
        <w:fldChar w:fldCharType="end"/>
      </w:r>
    </w:p>
    <w:p w14:paraId="30462430" w14:textId="77777777" w:rsidR="00690F66" w:rsidRDefault="001E3D0A" w:rsidP="00690F66">
      <w:pPr>
        <w:keepNext/>
        <w:jc w:val="center"/>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2BA5C488" wp14:editId="11715147">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07720E2E" w14:textId="2A0F0C04" w:rsidR="001E3D0A" w:rsidRDefault="00690F66" w:rsidP="00690F66">
      <w:pPr>
        <w:pStyle w:val="Caption"/>
        <w:jc w:val="center"/>
      </w:pPr>
      <w:r>
        <w:t xml:space="preserve">Appendix </w:t>
      </w:r>
      <w:r>
        <w:fldChar w:fldCharType="begin"/>
      </w:r>
      <w:r>
        <w:instrText xml:space="preserve"> SEQ Appendix \* ARABIC </w:instrText>
      </w:r>
      <w:r>
        <w:fldChar w:fldCharType="separate"/>
      </w:r>
      <w:r>
        <w:rPr>
          <w:noProof/>
        </w:rPr>
        <w:t>53</w:t>
      </w:r>
      <w:r>
        <w:rPr>
          <w:noProof/>
        </w:rPr>
        <w:fldChar w:fldCharType="end"/>
      </w:r>
    </w:p>
    <w:p w14:paraId="34583762" w14:textId="77777777" w:rsidR="00690F66" w:rsidRDefault="001E3D0A" w:rsidP="00690F66">
      <w:pPr>
        <w:keepNext/>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4347C94A" wp14:editId="3401F413">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D96A319" w14:textId="06823384" w:rsidR="001E3D0A" w:rsidRDefault="00690F66" w:rsidP="00690F66">
      <w:pPr>
        <w:pStyle w:val="Caption"/>
        <w:jc w:val="center"/>
      </w:pPr>
      <w:r>
        <w:t xml:space="preserve">Appendix </w:t>
      </w:r>
      <w:r>
        <w:fldChar w:fldCharType="begin"/>
      </w:r>
      <w:r>
        <w:instrText xml:space="preserve"> SEQ Appendix \* ARABIC </w:instrText>
      </w:r>
      <w:r>
        <w:fldChar w:fldCharType="separate"/>
      </w:r>
      <w:r>
        <w:rPr>
          <w:noProof/>
        </w:rPr>
        <w:t>54</w:t>
      </w:r>
      <w:r>
        <w:rPr>
          <w:noProof/>
        </w:rPr>
        <w:fldChar w:fldCharType="end"/>
      </w:r>
    </w:p>
    <w:p w14:paraId="7E1CB8FD" w14:textId="77777777" w:rsidR="001E3D0A" w:rsidRPr="003160FE" w:rsidRDefault="001E3D0A" w:rsidP="001E3D0A">
      <w:pPr>
        <w:pStyle w:val="Heading4"/>
        <w:spacing w:line="360" w:lineRule="auto"/>
      </w:pPr>
      <w:r>
        <w:lastRenderedPageBreak/>
        <w:t>Test Case FT-06 - View Chat History (FR6)</w:t>
      </w:r>
    </w:p>
    <w:p w14:paraId="0747A023" w14:textId="77777777" w:rsidR="00690F66" w:rsidRDefault="001E3D0A" w:rsidP="00690F66">
      <w:pPr>
        <w:keepNext/>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0D5A1125" wp14:editId="53507655">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2EF1CD34" w14:textId="2EBFCF41" w:rsidR="001E3D0A" w:rsidRDefault="00690F66" w:rsidP="00690F66">
      <w:pPr>
        <w:pStyle w:val="Caption"/>
        <w:jc w:val="center"/>
      </w:pPr>
      <w:r>
        <w:t xml:space="preserve">Appendix </w:t>
      </w:r>
      <w:r>
        <w:fldChar w:fldCharType="begin"/>
      </w:r>
      <w:r>
        <w:instrText xml:space="preserve"> SEQ Appendix \* ARABIC </w:instrText>
      </w:r>
      <w:r>
        <w:fldChar w:fldCharType="separate"/>
      </w:r>
      <w:r>
        <w:rPr>
          <w:noProof/>
        </w:rPr>
        <w:t>55</w:t>
      </w:r>
      <w:r>
        <w:rPr>
          <w:noProof/>
        </w:rPr>
        <w:fldChar w:fldCharType="end"/>
      </w:r>
    </w:p>
    <w:p w14:paraId="7851A732" w14:textId="77777777" w:rsidR="001E3D0A" w:rsidRDefault="001E3D0A" w:rsidP="001E3D0A"/>
    <w:p w14:paraId="5ABD18E0" w14:textId="77777777" w:rsidR="001E3D0A" w:rsidRPr="00CA6D5B" w:rsidRDefault="001E3D0A" w:rsidP="001E3D0A">
      <w:pPr>
        <w:pStyle w:val="Heading4"/>
      </w:pPr>
      <w:r>
        <w:t>Test Case FT-07 - Admin Dashboard Analytics (FR7)</w:t>
      </w:r>
    </w:p>
    <w:p w14:paraId="237026D0" w14:textId="77777777" w:rsidR="001E3D0A" w:rsidRDefault="001E3D0A" w:rsidP="001E3D0A">
      <w:pPr>
        <w:rPr>
          <w:lang w:val="en-US"/>
        </w:rPr>
      </w:pPr>
    </w:p>
    <w:p w14:paraId="24981B28" w14:textId="77777777" w:rsidR="00690F66" w:rsidRDefault="001E3D0A" w:rsidP="00690F66">
      <w:pPr>
        <w:keepNext/>
        <w:jc w:val="center"/>
      </w:pPr>
      <w:r>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5B84ED68" wp14:editId="15949151">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208DC072" w14:textId="75DF5095" w:rsidR="001E3D0A" w:rsidRDefault="00690F66" w:rsidP="00690F66">
      <w:pPr>
        <w:pStyle w:val="Caption"/>
        <w:jc w:val="center"/>
      </w:pPr>
      <w:r>
        <w:t xml:space="preserve">Appendix </w:t>
      </w:r>
      <w:r>
        <w:fldChar w:fldCharType="begin"/>
      </w:r>
      <w:r>
        <w:instrText xml:space="preserve"> SEQ Appendix \* ARABIC </w:instrText>
      </w:r>
      <w:r>
        <w:fldChar w:fldCharType="separate"/>
      </w:r>
      <w:r>
        <w:rPr>
          <w:noProof/>
        </w:rPr>
        <w:t>56</w:t>
      </w:r>
      <w:r>
        <w:rPr>
          <w:noProof/>
        </w:rPr>
        <w:fldChar w:fldCharType="end"/>
      </w:r>
    </w:p>
    <w:p w14:paraId="2B527F7E" w14:textId="77777777" w:rsidR="00690F66" w:rsidRDefault="001E3D0A" w:rsidP="00690F66">
      <w:pPr>
        <w:keepNext/>
        <w:jc w:val="center"/>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F977E6E" wp14:editId="71DA3007">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56A6D9FC" w14:textId="5A723215" w:rsidR="001E3D0A" w:rsidRPr="00DD420D" w:rsidRDefault="00690F66" w:rsidP="00690F66">
      <w:pPr>
        <w:pStyle w:val="Caption"/>
        <w:jc w:val="center"/>
      </w:pPr>
      <w:r>
        <w:t xml:space="preserve">Appendix </w:t>
      </w:r>
      <w:r>
        <w:fldChar w:fldCharType="begin"/>
      </w:r>
      <w:r>
        <w:instrText xml:space="preserve"> SEQ Appendix \* ARABIC </w:instrText>
      </w:r>
      <w:r>
        <w:fldChar w:fldCharType="separate"/>
      </w:r>
      <w:r>
        <w:rPr>
          <w:noProof/>
        </w:rPr>
        <w:t>57</w:t>
      </w:r>
      <w:r>
        <w:rPr>
          <w:noProof/>
        </w:rPr>
        <w:fldChar w:fldCharType="end"/>
      </w:r>
    </w:p>
    <w:p w14:paraId="64218420" w14:textId="77777777" w:rsidR="00B959A6" w:rsidRDefault="00B959A6" w:rsidP="00B959A6"/>
    <w:p w14:paraId="560ADD4D" w14:textId="77777777" w:rsidR="001E3D0A" w:rsidRPr="006A2DBE" w:rsidRDefault="001E3D0A" w:rsidP="001E3D0A">
      <w:pPr>
        <w:pStyle w:val="Heading4"/>
        <w:spacing w:line="360" w:lineRule="auto"/>
      </w:pPr>
      <w:r>
        <w:t>Test Case FT-08 - Mode Switching (FR8)</w:t>
      </w:r>
    </w:p>
    <w:p w14:paraId="56057CA2" w14:textId="77777777" w:rsidR="00690F66" w:rsidRDefault="001E3D0A" w:rsidP="00690F66">
      <w:pPr>
        <w:keepNext/>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79819337" wp14:editId="7AF9A002">
            <wp:extent cx="3067050" cy="3350445"/>
            <wp:effectExtent l="0" t="0" r="0" b="2540"/>
            <wp:docPr id="293580037" name="Picture 20"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580037" name="Picture 20" descr="A screenshot of a chat&#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79D8B460" w14:textId="2590EC25" w:rsidR="001E3D0A" w:rsidRDefault="00690F66" w:rsidP="00690F66">
      <w:pPr>
        <w:pStyle w:val="Caption"/>
        <w:jc w:val="center"/>
      </w:pPr>
      <w:r>
        <w:t xml:space="preserve">Appendix </w:t>
      </w:r>
      <w:r>
        <w:fldChar w:fldCharType="begin"/>
      </w:r>
      <w:r>
        <w:instrText xml:space="preserve"> SEQ Appendix \* ARABIC </w:instrText>
      </w:r>
      <w:r>
        <w:fldChar w:fldCharType="separate"/>
      </w:r>
      <w:r>
        <w:rPr>
          <w:noProof/>
        </w:rPr>
        <w:t>58</w:t>
      </w:r>
      <w:r>
        <w:rPr>
          <w:noProof/>
        </w:rPr>
        <w:fldChar w:fldCharType="end"/>
      </w:r>
    </w:p>
    <w:p w14:paraId="31A321AC" w14:textId="77777777" w:rsidR="00690F66" w:rsidRDefault="001E3D0A" w:rsidP="00690F66">
      <w:pPr>
        <w:keepNext/>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57C76AB" wp14:editId="22E16766">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098CCC2D" w14:textId="2C9F4CDD" w:rsidR="001E3D0A" w:rsidRDefault="00690F66" w:rsidP="00690F66">
      <w:pPr>
        <w:pStyle w:val="Caption"/>
        <w:jc w:val="center"/>
      </w:pPr>
      <w:r>
        <w:t xml:space="preserve">Appendix </w:t>
      </w:r>
      <w:r>
        <w:fldChar w:fldCharType="begin"/>
      </w:r>
      <w:r>
        <w:instrText xml:space="preserve"> SEQ Appendix \* ARABIC </w:instrText>
      </w:r>
      <w:r>
        <w:fldChar w:fldCharType="separate"/>
      </w:r>
      <w:r>
        <w:rPr>
          <w:noProof/>
        </w:rPr>
        <w:t>59</w:t>
      </w:r>
      <w:r>
        <w:rPr>
          <w:noProof/>
        </w:rPr>
        <w:fldChar w:fldCharType="end"/>
      </w:r>
    </w:p>
    <w:p w14:paraId="174116AB" w14:textId="77777777" w:rsidR="001E3D0A" w:rsidRPr="006A2DBE" w:rsidRDefault="001E3D0A" w:rsidP="001E3D0A">
      <w:pPr>
        <w:pStyle w:val="Heading4"/>
        <w:spacing w:line="360" w:lineRule="auto"/>
      </w:pPr>
      <w:r>
        <w:t>Test Case FT-09 - View Privacy Policy (FR9)</w:t>
      </w:r>
    </w:p>
    <w:p w14:paraId="370F4A1B" w14:textId="77777777" w:rsidR="001E3D0A" w:rsidRDefault="001E3D0A" w:rsidP="001E3D0A">
      <w:pPr>
        <w:rPr>
          <w:lang w:val="en-US"/>
        </w:rPr>
      </w:pPr>
    </w:p>
    <w:p w14:paraId="3944D994" w14:textId="77777777" w:rsidR="00690F66" w:rsidRDefault="001E3D0A" w:rsidP="00690F66">
      <w:pPr>
        <w:keepNext/>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04850751" wp14:editId="7E765AB4">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609AB92F" w14:textId="6319A967" w:rsidR="001E3D0A" w:rsidRDefault="00690F66" w:rsidP="00690F66">
      <w:pPr>
        <w:pStyle w:val="Caption"/>
        <w:jc w:val="center"/>
      </w:pPr>
      <w:r>
        <w:t xml:space="preserve">Appendix </w:t>
      </w:r>
      <w:r>
        <w:fldChar w:fldCharType="begin"/>
      </w:r>
      <w:r>
        <w:instrText xml:space="preserve"> SEQ Appendix \* ARABIC </w:instrText>
      </w:r>
      <w:r>
        <w:fldChar w:fldCharType="separate"/>
      </w:r>
      <w:r>
        <w:rPr>
          <w:noProof/>
        </w:rPr>
        <w:t>60</w:t>
      </w:r>
      <w:r>
        <w:rPr>
          <w:noProof/>
        </w:rPr>
        <w:fldChar w:fldCharType="end"/>
      </w:r>
    </w:p>
    <w:p w14:paraId="1ACF2433" w14:textId="77777777" w:rsidR="00D63E43" w:rsidRDefault="00D63E43" w:rsidP="001E3D0A">
      <w:pPr>
        <w:jc w:val="center"/>
      </w:pPr>
    </w:p>
    <w:p w14:paraId="1B9C105D" w14:textId="77777777" w:rsidR="00D63E43" w:rsidRDefault="00D63E43" w:rsidP="00D63E43">
      <w:pPr>
        <w:pStyle w:val="Heading3"/>
        <w:spacing w:line="360" w:lineRule="auto"/>
        <w:rPr>
          <w:lang w:val="en-US"/>
        </w:rPr>
      </w:pPr>
      <w:bookmarkStart w:id="200" w:name="_Toc217004324"/>
      <w:r>
        <w:t>7.2.2 Non-Functional Requirement Testing</w:t>
      </w:r>
      <w:bookmarkEnd w:id="200"/>
    </w:p>
    <w:p w14:paraId="4D2C8B03" w14:textId="77777777" w:rsidR="00D63E43" w:rsidRDefault="00D63E43" w:rsidP="00D63E43">
      <w:pPr>
        <w:pStyle w:val="Heading4"/>
        <w:spacing w:line="360" w:lineRule="auto"/>
      </w:pPr>
      <w:r>
        <w:t>Non-Functional Test - 05 - Performance (NFR3)</w:t>
      </w:r>
    </w:p>
    <w:p w14:paraId="40DDDA04" w14:textId="77777777" w:rsidR="00D63E43" w:rsidRDefault="00D63E43" w:rsidP="00D63E43">
      <w:pPr>
        <w:pStyle w:val="Heading5"/>
        <w:spacing w:line="360" w:lineRule="auto"/>
      </w:pPr>
      <w:r>
        <w:t>Results</w:t>
      </w:r>
    </w:p>
    <w:p w14:paraId="1A01A2D2" w14:textId="77777777" w:rsidR="00D63E43" w:rsidRPr="00112D57" w:rsidRDefault="00D63E43" w:rsidP="00D63E43"/>
    <w:p w14:paraId="7EE0ED8A" w14:textId="77777777" w:rsidR="00690F66" w:rsidRDefault="00D63E43" w:rsidP="00690F66">
      <w:pPr>
        <w:keepNext/>
        <w:jc w:val="center"/>
      </w:pPr>
      <w:r>
        <w:rPr>
          <w:noProof/>
          <w14:ligatures w14:val="standardContextual"/>
        </w:rPr>
        <w:lastRenderedPageBreak/>
        <w:drawing>
          <wp:inline distT="0" distB="0" distL="0" distR="0" wp14:anchorId="0B090D5F" wp14:editId="7552B75F">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4BD0242F" w14:textId="73F72C79" w:rsidR="00D63E43" w:rsidRDefault="00690F66" w:rsidP="00690F66">
      <w:pPr>
        <w:pStyle w:val="Caption"/>
        <w:jc w:val="center"/>
      </w:pPr>
      <w:r>
        <w:t xml:space="preserve">Appendix </w:t>
      </w:r>
      <w:r>
        <w:fldChar w:fldCharType="begin"/>
      </w:r>
      <w:r>
        <w:instrText xml:space="preserve"> SEQ Appendix \* ARABIC </w:instrText>
      </w:r>
      <w:r>
        <w:fldChar w:fldCharType="separate"/>
      </w:r>
      <w:r>
        <w:rPr>
          <w:noProof/>
        </w:rPr>
        <w:t>61</w:t>
      </w:r>
      <w:r>
        <w:rPr>
          <w:noProof/>
        </w:rPr>
        <w:fldChar w:fldCharType="end"/>
      </w:r>
    </w:p>
    <w:p w14:paraId="50A366E6" w14:textId="77777777" w:rsidR="00D63E43" w:rsidRDefault="00D63E43" w:rsidP="00D63E43"/>
    <w:p w14:paraId="42330688" w14:textId="77777777" w:rsidR="00690F66" w:rsidRDefault="001E3D0A" w:rsidP="00690F66">
      <w:pPr>
        <w:keepNext/>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D82B902" wp14:editId="3B0040BE">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2ABF35F0" w14:textId="7583BB2C" w:rsidR="001E3D0A" w:rsidRDefault="00690F66" w:rsidP="00690F66">
      <w:pPr>
        <w:pStyle w:val="Caption"/>
        <w:jc w:val="center"/>
      </w:pPr>
      <w:r>
        <w:t xml:space="preserve">Appendix </w:t>
      </w:r>
      <w:r>
        <w:fldChar w:fldCharType="begin"/>
      </w:r>
      <w:r>
        <w:instrText xml:space="preserve"> SEQ Appendix \* ARABIC </w:instrText>
      </w:r>
      <w:r>
        <w:fldChar w:fldCharType="separate"/>
      </w:r>
      <w:r>
        <w:rPr>
          <w:noProof/>
        </w:rPr>
        <w:t>62</w:t>
      </w:r>
      <w:r>
        <w:rPr>
          <w:noProof/>
        </w:rPr>
        <w:fldChar w:fldCharType="end"/>
      </w:r>
    </w:p>
    <w:p w14:paraId="7BBB0271" w14:textId="77777777" w:rsidR="00D63E43" w:rsidRPr="00764B2B" w:rsidRDefault="00D63E43" w:rsidP="00D63E43">
      <w:pPr>
        <w:pStyle w:val="Heading4"/>
        <w:spacing w:line="360" w:lineRule="auto"/>
      </w:pPr>
      <w:r>
        <w:t>Non-Functional Test - 06 - Usability (NFR4)</w:t>
      </w:r>
    </w:p>
    <w:p w14:paraId="50599AA4" w14:textId="77777777" w:rsidR="00D63E43" w:rsidRPr="00764B2B" w:rsidRDefault="00D63E43" w:rsidP="00D63E43">
      <w:pPr>
        <w:pStyle w:val="Heading5"/>
        <w:spacing w:line="360" w:lineRule="auto"/>
      </w:pPr>
      <w:r>
        <w:t>Execution Steps</w:t>
      </w:r>
    </w:p>
    <w:p w14:paraId="188E790C" w14:textId="77777777" w:rsidR="00D63E43" w:rsidRDefault="00D63E43" w:rsidP="00D63E43"/>
    <w:p w14:paraId="3588B956" w14:textId="77777777" w:rsidR="00690F66" w:rsidRDefault="00D63E43" w:rsidP="00690F66">
      <w:pPr>
        <w:keepNext/>
        <w:jc w:val="center"/>
      </w:pPr>
      <w:r>
        <w:lastRenderedPageBreak/>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53F5ED7E" wp14:editId="78C60644">
            <wp:extent cx="3579088" cy="2743200"/>
            <wp:effectExtent l="0" t="0" r="2540" b="0"/>
            <wp:docPr id="1873057423" name="Picture 3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057423" name="Picture 31"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597366" cy="2757209"/>
                    </a:xfrm>
                    <a:prstGeom prst="rect">
                      <a:avLst/>
                    </a:prstGeom>
                    <a:noFill/>
                    <a:ln>
                      <a:noFill/>
                    </a:ln>
                  </pic:spPr>
                </pic:pic>
              </a:graphicData>
            </a:graphic>
          </wp:inline>
        </w:drawing>
      </w:r>
      <w:r>
        <w:fldChar w:fldCharType="end"/>
      </w:r>
    </w:p>
    <w:p w14:paraId="68B5F14C" w14:textId="413778AA" w:rsidR="00B959A6" w:rsidRDefault="00690F66" w:rsidP="00690F66">
      <w:pPr>
        <w:pStyle w:val="Caption"/>
        <w:jc w:val="center"/>
      </w:pPr>
      <w:r>
        <w:t xml:space="preserve">Appendix </w:t>
      </w:r>
      <w:r>
        <w:fldChar w:fldCharType="begin"/>
      </w:r>
      <w:r>
        <w:instrText xml:space="preserve"> SEQ Appendix \* ARABIC </w:instrText>
      </w:r>
      <w:r>
        <w:fldChar w:fldCharType="separate"/>
      </w:r>
      <w:r>
        <w:rPr>
          <w:noProof/>
        </w:rPr>
        <w:t>63</w:t>
      </w:r>
      <w:r>
        <w:rPr>
          <w:noProof/>
        </w:rPr>
        <w:fldChar w:fldCharType="end"/>
      </w:r>
    </w:p>
    <w:p w14:paraId="0D850808" w14:textId="77777777" w:rsidR="00D63E43" w:rsidRDefault="00D63E43" w:rsidP="00D63E43"/>
    <w:p w14:paraId="5BB74648" w14:textId="77777777" w:rsidR="00D63E43" w:rsidRDefault="00D63E43" w:rsidP="00D63E43">
      <w:pPr>
        <w:pStyle w:val="Heading4"/>
        <w:spacing w:line="360" w:lineRule="auto"/>
      </w:pPr>
      <w:r>
        <w:t>Non-Functional Test - 07 - Reliability (NFR5)</w:t>
      </w:r>
    </w:p>
    <w:p w14:paraId="2110299A" w14:textId="77777777" w:rsidR="00D63E43" w:rsidRDefault="00D63E43" w:rsidP="00D63E43">
      <w:pPr>
        <w:pStyle w:val="Heading5"/>
        <w:spacing w:line="360" w:lineRule="auto"/>
      </w:pPr>
      <w:r>
        <w:t>Results</w:t>
      </w:r>
    </w:p>
    <w:p w14:paraId="1A914AEE" w14:textId="77777777" w:rsidR="00690F66" w:rsidRDefault="00D63E43" w:rsidP="00690F66">
      <w:pPr>
        <w:keepNext/>
        <w:jc w:val="center"/>
      </w:pPr>
      <w:r>
        <w:rPr>
          <w:noProof/>
          <w14:ligatures w14:val="standardContextual"/>
        </w:rPr>
        <w:drawing>
          <wp:inline distT="0" distB="0" distL="0" distR="0" wp14:anchorId="61A07D73" wp14:editId="64F99A1D">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65C9E38D" w14:textId="28E479E2" w:rsidR="00B959A6" w:rsidRPr="00B959A6" w:rsidRDefault="00690F66" w:rsidP="00690F66">
      <w:pPr>
        <w:pStyle w:val="Caption"/>
        <w:jc w:val="center"/>
      </w:pPr>
      <w:r>
        <w:t xml:space="preserve">Appendix </w:t>
      </w:r>
      <w:r>
        <w:fldChar w:fldCharType="begin"/>
      </w:r>
      <w:r>
        <w:instrText xml:space="preserve"> SEQ Appendix \* ARABIC </w:instrText>
      </w:r>
      <w:r>
        <w:fldChar w:fldCharType="separate"/>
      </w:r>
      <w:r>
        <w:rPr>
          <w:noProof/>
        </w:rPr>
        <w:t>64</w:t>
      </w:r>
      <w:r>
        <w:rPr>
          <w:noProof/>
        </w:rPr>
        <w:fldChar w:fldCharType="end"/>
      </w:r>
    </w:p>
    <w:p w14:paraId="07A172D3" w14:textId="77777777" w:rsidR="00316859" w:rsidRDefault="00316859" w:rsidP="004A56C2">
      <w:pPr>
        <w:pStyle w:val="Heading2"/>
      </w:pPr>
    </w:p>
    <w:p w14:paraId="4D29D9CE" w14:textId="77777777" w:rsidR="00316859" w:rsidRDefault="00316859" w:rsidP="004A56C2">
      <w:pPr>
        <w:pStyle w:val="Heading2"/>
      </w:pPr>
    </w:p>
    <w:p w14:paraId="525BA42F" w14:textId="57BEC8CA" w:rsidR="00A34B4D" w:rsidRPr="004A56C2" w:rsidRDefault="00A34B4D" w:rsidP="00F83B10">
      <w:pPr>
        <w:pStyle w:val="Heading1"/>
      </w:pPr>
      <w:bookmarkStart w:id="201" w:name="_Toc217004325"/>
      <w:r w:rsidRPr="004A56C2">
        <w:t>User Guide</w:t>
      </w:r>
      <w:bookmarkEnd w:id="201"/>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F83B10">
      <w:pPr>
        <w:pStyle w:val="Heading1"/>
      </w:pPr>
      <w:bookmarkStart w:id="202" w:name="_Toc217004326"/>
      <w:r w:rsidRPr="004A56C2">
        <w:t>Installation Guide</w:t>
      </w:r>
      <w:bookmarkEnd w:id="202"/>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203" w:name="_Toc217004327"/>
      <w:r w:rsidRPr="004A56C2">
        <w:t>Flask Backend (Contains loan approval prediction service)</w:t>
      </w:r>
      <w:bookmarkEnd w:id="203"/>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5"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204" w:name="_Toc217004328"/>
      <w:r>
        <w:lastRenderedPageBreak/>
        <w:t>Node JS Backend</w:t>
      </w:r>
      <w:bookmarkEnd w:id="204"/>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205" w:name="_Toc217004329"/>
      <w:r w:rsidRPr="004A56C2">
        <w:t>Frontend (Next.js)</w:t>
      </w:r>
      <w:bookmarkEnd w:id="205"/>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6"/>
      <w:footerReference w:type="even" r:id="rId97"/>
      <w:footerReference w:type="default" r:id="rId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A0DF94" w14:textId="77777777" w:rsidR="00A64C4F" w:rsidRDefault="00A64C4F" w:rsidP="00DC7426">
      <w:r>
        <w:separator/>
      </w:r>
    </w:p>
  </w:endnote>
  <w:endnote w:type="continuationSeparator" w:id="0">
    <w:p w14:paraId="1FD314B1" w14:textId="77777777" w:rsidR="00A64C4F" w:rsidRDefault="00A64C4F"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25098219"/>
      <w:docPartObj>
        <w:docPartGallery w:val="Page Numbers (Bottom of Page)"/>
        <w:docPartUnique/>
      </w:docPartObj>
    </w:sdtPr>
    <w:sdtContent>
      <w:p w14:paraId="0A092A99" w14:textId="3DE0B3B0" w:rsidR="004D19A1" w:rsidRDefault="004D19A1" w:rsidP="00352D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428F2EF4" w14:textId="77777777" w:rsidR="004D19A1" w:rsidRDefault="004D19A1" w:rsidP="004D19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3482469"/>
      <w:docPartObj>
        <w:docPartGallery w:val="Page Numbers (Bottom of Page)"/>
        <w:docPartUnique/>
      </w:docPartObj>
    </w:sdtPr>
    <w:sdtContent>
      <w:p w14:paraId="5830A33E" w14:textId="06524E32" w:rsidR="004D19A1" w:rsidRDefault="004D19A1" w:rsidP="00352D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41C0E3F2" w14:textId="293896A7" w:rsidR="005B2903" w:rsidRDefault="005B2903" w:rsidP="004D19A1">
    <w:pPr>
      <w:pStyle w:val="Footer"/>
      <w:ind w:right="360"/>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71DCC5" w14:textId="77777777" w:rsidR="00A64C4F" w:rsidRDefault="00A64C4F" w:rsidP="00DC7426">
      <w:r>
        <w:separator/>
      </w:r>
    </w:p>
  </w:footnote>
  <w:footnote w:type="continuationSeparator" w:id="0">
    <w:p w14:paraId="7B7B8855" w14:textId="77777777" w:rsidR="00A64C4F" w:rsidRDefault="00A64C4F"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1297046551" name="Picture 1297046551"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2EF7E2E"/>
    <w:multiLevelType w:val="hybridMultilevel"/>
    <w:tmpl w:val="37FC5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8"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E140DD3"/>
    <w:multiLevelType w:val="multilevel"/>
    <w:tmpl w:val="F96C5F94"/>
    <w:lvl w:ilvl="0">
      <w:start w:val="1"/>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1E5D0B84"/>
    <w:multiLevelType w:val="hybridMultilevel"/>
    <w:tmpl w:val="77D6D14C"/>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92A65AA"/>
    <w:multiLevelType w:val="multilevel"/>
    <w:tmpl w:val="ED127EB2"/>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60"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5D84ABA"/>
    <w:multiLevelType w:val="hybridMultilevel"/>
    <w:tmpl w:val="BB28A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9"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4"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7"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9"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6ED42D8"/>
    <w:multiLevelType w:val="hybridMultilevel"/>
    <w:tmpl w:val="4F9A21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0"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3"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0"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6"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7"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6"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7"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2"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4"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6"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8"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3"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4"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75936204"/>
    <w:multiLevelType w:val="multilevel"/>
    <w:tmpl w:val="E6DE8824"/>
    <w:lvl w:ilvl="0">
      <w:start w:val="1"/>
      <w:numFmt w:val="decimal"/>
      <w:lvlText w:val="%1"/>
      <w:lvlJc w:val="left"/>
      <w:pPr>
        <w:ind w:left="420" w:hanging="420"/>
      </w:pPr>
      <w:rPr>
        <w:rFonts w:hint="default"/>
      </w:rPr>
    </w:lvl>
    <w:lvl w:ilvl="1">
      <w:start w:val="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6"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1"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5"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6"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8"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9"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5"/>
  </w:num>
  <w:num w:numId="2" w16cid:durableId="350840753">
    <w:abstractNumId w:val="169"/>
  </w:num>
  <w:num w:numId="3" w16cid:durableId="1525826876">
    <w:abstractNumId w:val="102"/>
  </w:num>
  <w:num w:numId="4" w16cid:durableId="709189771">
    <w:abstractNumId w:val="151"/>
  </w:num>
  <w:num w:numId="5" w16cid:durableId="259608088">
    <w:abstractNumId w:val="125"/>
  </w:num>
  <w:num w:numId="6" w16cid:durableId="1230070035">
    <w:abstractNumId w:val="107"/>
  </w:num>
  <w:num w:numId="7" w16cid:durableId="843469261">
    <w:abstractNumId w:val="63"/>
  </w:num>
  <w:num w:numId="8" w16cid:durableId="1435401905">
    <w:abstractNumId w:val="158"/>
  </w:num>
  <w:num w:numId="9" w16cid:durableId="430053602">
    <w:abstractNumId w:val="163"/>
  </w:num>
  <w:num w:numId="10" w16cid:durableId="1136873256">
    <w:abstractNumId w:val="100"/>
  </w:num>
  <w:num w:numId="11" w16cid:durableId="254167692">
    <w:abstractNumId w:val="1"/>
  </w:num>
  <w:num w:numId="12" w16cid:durableId="1308974592">
    <w:abstractNumId w:val="32"/>
  </w:num>
  <w:num w:numId="13" w16cid:durableId="1567254222">
    <w:abstractNumId w:val="164"/>
  </w:num>
  <w:num w:numId="14" w16cid:durableId="88280379">
    <w:abstractNumId w:val="53"/>
  </w:num>
  <w:num w:numId="15" w16cid:durableId="1724601391">
    <w:abstractNumId w:val="68"/>
  </w:num>
  <w:num w:numId="16" w16cid:durableId="1819416806">
    <w:abstractNumId w:val="86"/>
  </w:num>
  <w:num w:numId="17" w16cid:durableId="1466895842">
    <w:abstractNumId w:val="173"/>
  </w:num>
  <w:num w:numId="18" w16cid:durableId="483397953">
    <w:abstractNumId w:val="167"/>
  </w:num>
  <w:num w:numId="19" w16cid:durableId="776826891">
    <w:abstractNumId w:val="172"/>
  </w:num>
  <w:num w:numId="20" w16cid:durableId="474224315">
    <w:abstractNumId w:val="58"/>
  </w:num>
  <w:num w:numId="21" w16cid:durableId="420567791">
    <w:abstractNumId w:val="126"/>
  </w:num>
  <w:num w:numId="22" w16cid:durableId="910387890">
    <w:abstractNumId w:val="124"/>
  </w:num>
  <w:num w:numId="23" w16cid:durableId="976882794">
    <w:abstractNumId w:val="184"/>
  </w:num>
  <w:num w:numId="24" w16cid:durableId="1068384611">
    <w:abstractNumId w:val="159"/>
  </w:num>
  <w:num w:numId="25" w16cid:durableId="1379549513">
    <w:abstractNumId w:val="36"/>
  </w:num>
  <w:num w:numId="26" w16cid:durableId="1042441533">
    <w:abstractNumId w:val="171"/>
  </w:num>
  <w:num w:numId="27" w16cid:durableId="1732728601">
    <w:abstractNumId w:val="50"/>
  </w:num>
  <w:num w:numId="28" w16cid:durableId="1626692227">
    <w:abstractNumId w:val="17"/>
  </w:num>
  <w:num w:numId="29" w16cid:durableId="1493259491">
    <w:abstractNumId w:val="110"/>
  </w:num>
  <w:num w:numId="30" w16cid:durableId="1341927665">
    <w:abstractNumId w:val="136"/>
  </w:num>
  <w:num w:numId="31" w16cid:durableId="1576276355">
    <w:abstractNumId w:val="69"/>
  </w:num>
  <w:num w:numId="32" w16cid:durableId="1397169986">
    <w:abstractNumId w:val="25"/>
  </w:num>
  <w:num w:numId="33" w16cid:durableId="318657190">
    <w:abstractNumId w:val="44"/>
  </w:num>
  <w:num w:numId="34" w16cid:durableId="512183938">
    <w:abstractNumId w:val="130"/>
  </w:num>
  <w:num w:numId="35" w16cid:durableId="597063825">
    <w:abstractNumId w:val="29"/>
  </w:num>
  <w:num w:numId="36" w16cid:durableId="1124427739">
    <w:abstractNumId w:val="138"/>
  </w:num>
  <w:num w:numId="37" w16cid:durableId="1459371670">
    <w:abstractNumId w:val="14"/>
  </w:num>
  <w:num w:numId="38" w16cid:durableId="1529174976">
    <w:abstractNumId w:val="118"/>
  </w:num>
  <w:num w:numId="39" w16cid:durableId="757016597">
    <w:abstractNumId w:val="15"/>
  </w:num>
  <w:num w:numId="40" w16cid:durableId="859588597">
    <w:abstractNumId w:val="108"/>
  </w:num>
  <w:num w:numId="41" w16cid:durableId="1627540679">
    <w:abstractNumId w:val="93"/>
  </w:num>
  <w:num w:numId="42" w16cid:durableId="1679384336">
    <w:abstractNumId w:val="114"/>
  </w:num>
  <w:num w:numId="43" w16cid:durableId="32728894">
    <w:abstractNumId w:val="41"/>
  </w:num>
  <w:num w:numId="44" w16cid:durableId="1638220062">
    <w:abstractNumId w:val="187"/>
  </w:num>
  <w:num w:numId="45" w16cid:durableId="648821569">
    <w:abstractNumId w:val="111"/>
  </w:num>
  <w:num w:numId="46" w16cid:durableId="1898979228">
    <w:abstractNumId w:val="135"/>
  </w:num>
  <w:num w:numId="47" w16cid:durableId="1706978950">
    <w:abstractNumId w:val="116"/>
  </w:num>
  <w:num w:numId="48" w16cid:durableId="222374295">
    <w:abstractNumId w:val="113"/>
  </w:num>
  <w:num w:numId="49" w16cid:durableId="1136295442">
    <w:abstractNumId w:val="103"/>
  </w:num>
  <w:num w:numId="50" w16cid:durableId="1911964216">
    <w:abstractNumId w:val="105"/>
  </w:num>
  <w:num w:numId="51" w16cid:durableId="1622806467">
    <w:abstractNumId w:val="83"/>
  </w:num>
  <w:num w:numId="52" w16cid:durableId="2054307097">
    <w:abstractNumId w:val="140"/>
  </w:num>
  <w:num w:numId="53" w16cid:durableId="274599156">
    <w:abstractNumId w:val="27"/>
  </w:num>
  <w:num w:numId="54" w16cid:durableId="941952919">
    <w:abstractNumId w:val="16"/>
  </w:num>
  <w:num w:numId="55" w16cid:durableId="2087651213">
    <w:abstractNumId w:val="78"/>
  </w:num>
  <w:num w:numId="56" w16cid:durableId="444085356">
    <w:abstractNumId w:val="119"/>
  </w:num>
  <w:num w:numId="57" w16cid:durableId="1834026498">
    <w:abstractNumId w:val="88"/>
  </w:num>
  <w:num w:numId="58" w16cid:durableId="128059801">
    <w:abstractNumId w:val="59"/>
  </w:num>
  <w:num w:numId="59" w16cid:durableId="1015183938">
    <w:abstractNumId w:val="165"/>
  </w:num>
  <w:num w:numId="60" w16cid:durableId="344788513">
    <w:abstractNumId w:val="9"/>
  </w:num>
  <w:num w:numId="61" w16cid:durableId="1386560568">
    <w:abstractNumId w:val="79"/>
  </w:num>
  <w:num w:numId="62" w16cid:durableId="1786608177">
    <w:abstractNumId w:val="153"/>
  </w:num>
  <w:num w:numId="63" w16cid:durableId="562064978">
    <w:abstractNumId w:val="11"/>
  </w:num>
  <w:num w:numId="64" w16cid:durableId="1954433185">
    <w:abstractNumId w:val="6"/>
  </w:num>
  <w:num w:numId="65" w16cid:durableId="1307324011">
    <w:abstractNumId w:val="21"/>
  </w:num>
  <w:num w:numId="66" w16cid:durableId="1825121926">
    <w:abstractNumId w:val="170"/>
  </w:num>
  <w:num w:numId="67" w16cid:durableId="445581495">
    <w:abstractNumId w:val="42"/>
  </w:num>
  <w:num w:numId="68" w16cid:durableId="346564987">
    <w:abstractNumId w:val="183"/>
  </w:num>
  <w:num w:numId="69" w16cid:durableId="43796497">
    <w:abstractNumId w:val="33"/>
  </w:num>
  <w:num w:numId="70" w16cid:durableId="1333995038">
    <w:abstractNumId w:val="191"/>
  </w:num>
  <w:num w:numId="71" w16cid:durableId="193930567">
    <w:abstractNumId w:val="181"/>
  </w:num>
  <w:num w:numId="72" w16cid:durableId="778449878">
    <w:abstractNumId w:val="74"/>
  </w:num>
  <w:num w:numId="73" w16cid:durableId="867643467">
    <w:abstractNumId w:val="120"/>
  </w:num>
  <w:num w:numId="74" w16cid:durableId="731468202">
    <w:abstractNumId w:val="148"/>
  </w:num>
  <w:num w:numId="75" w16cid:durableId="939488409">
    <w:abstractNumId w:val="62"/>
  </w:num>
  <w:num w:numId="76" w16cid:durableId="926426482">
    <w:abstractNumId w:val="174"/>
  </w:num>
  <w:num w:numId="77" w16cid:durableId="188835862">
    <w:abstractNumId w:val="85"/>
  </w:num>
  <w:num w:numId="78" w16cid:durableId="187840474">
    <w:abstractNumId w:val="131"/>
  </w:num>
  <w:num w:numId="79" w16cid:durableId="574627298">
    <w:abstractNumId w:val="144"/>
  </w:num>
  <w:num w:numId="80" w16cid:durableId="1831288209">
    <w:abstractNumId w:val="38"/>
  </w:num>
  <w:num w:numId="81" w16cid:durableId="560292821">
    <w:abstractNumId w:val="168"/>
  </w:num>
  <w:num w:numId="82" w16cid:durableId="1792674599">
    <w:abstractNumId w:val="182"/>
  </w:num>
  <w:num w:numId="83" w16cid:durableId="1477798251">
    <w:abstractNumId w:val="34"/>
  </w:num>
  <w:num w:numId="84" w16cid:durableId="1765229188">
    <w:abstractNumId w:val="190"/>
  </w:num>
  <w:num w:numId="85" w16cid:durableId="254829587">
    <w:abstractNumId w:val="4"/>
  </w:num>
  <w:num w:numId="86" w16cid:durableId="1415324459">
    <w:abstractNumId w:val="166"/>
  </w:num>
  <w:num w:numId="87" w16cid:durableId="828643067">
    <w:abstractNumId w:val="145"/>
  </w:num>
  <w:num w:numId="88" w16cid:durableId="219445130">
    <w:abstractNumId w:val="81"/>
  </w:num>
  <w:num w:numId="89" w16cid:durableId="691106078">
    <w:abstractNumId w:val="87"/>
  </w:num>
  <w:num w:numId="90" w16cid:durableId="1170368713">
    <w:abstractNumId w:val="51"/>
  </w:num>
  <w:num w:numId="91" w16cid:durableId="42751214">
    <w:abstractNumId w:val="139"/>
  </w:num>
  <w:num w:numId="92" w16cid:durableId="1070225905">
    <w:abstractNumId w:val="161"/>
  </w:num>
  <w:num w:numId="93" w16cid:durableId="1948657918">
    <w:abstractNumId w:val="46"/>
  </w:num>
  <w:num w:numId="94" w16cid:durableId="1081370568">
    <w:abstractNumId w:val="101"/>
  </w:num>
  <w:num w:numId="95" w16cid:durableId="1281258805">
    <w:abstractNumId w:val="70"/>
  </w:num>
  <w:num w:numId="96" w16cid:durableId="323972149">
    <w:abstractNumId w:val="30"/>
  </w:num>
  <w:num w:numId="97" w16cid:durableId="288630507">
    <w:abstractNumId w:val="160"/>
  </w:num>
  <w:num w:numId="98" w16cid:durableId="697970186">
    <w:abstractNumId w:val="98"/>
  </w:num>
  <w:num w:numId="99" w16cid:durableId="283508763">
    <w:abstractNumId w:val="186"/>
  </w:num>
  <w:num w:numId="100" w16cid:durableId="1285695621">
    <w:abstractNumId w:val="56"/>
  </w:num>
  <w:num w:numId="101" w16cid:durableId="546111696">
    <w:abstractNumId w:val="54"/>
  </w:num>
  <w:num w:numId="102" w16cid:durableId="552160518">
    <w:abstractNumId w:val="132"/>
  </w:num>
  <w:num w:numId="103" w16cid:durableId="2065567319">
    <w:abstractNumId w:val="28"/>
  </w:num>
  <w:num w:numId="104" w16cid:durableId="1613973067">
    <w:abstractNumId w:val="91"/>
  </w:num>
  <w:num w:numId="105" w16cid:durableId="1445035226">
    <w:abstractNumId w:val="178"/>
  </w:num>
  <w:num w:numId="106" w16cid:durableId="2147046015">
    <w:abstractNumId w:val="20"/>
  </w:num>
  <w:num w:numId="107" w16cid:durableId="2145537517">
    <w:abstractNumId w:val="35"/>
  </w:num>
  <w:num w:numId="108" w16cid:durableId="1487939099">
    <w:abstractNumId w:val="64"/>
  </w:num>
  <w:num w:numId="109" w16cid:durableId="1348218994">
    <w:abstractNumId w:val="3"/>
  </w:num>
  <w:num w:numId="110" w16cid:durableId="1606379858">
    <w:abstractNumId w:val="72"/>
  </w:num>
  <w:num w:numId="111" w16cid:durableId="1975871">
    <w:abstractNumId w:val="147"/>
  </w:num>
  <w:num w:numId="112" w16cid:durableId="1981499740">
    <w:abstractNumId w:val="67"/>
  </w:num>
  <w:num w:numId="113" w16cid:durableId="332999978">
    <w:abstractNumId w:val="75"/>
  </w:num>
  <w:num w:numId="114" w16cid:durableId="1588806629">
    <w:abstractNumId w:val="127"/>
  </w:num>
  <w:num w:numId="115" w16cid:durableId="191311547">
    <w:abstractNumId w:val="18"/>
  </w:num>
  <w:num w:numId="116" w16cid:durableId="1696888085">
    <w:abstractNumId w:val="112"/>
  </w:num>
  <w:num w:numId="117" w16cid:durableId="22945681">
    <w:abstractNumId w:val="189"/>
  </w:num>
  <w:num w:numId="118" w16cid:durableId="1669020199">
    <w:abstractNumId w:val="141"/>
  </w:num>
  <w:num w:numId="119" w16cid:durableId="1577859257">
    <w:abstractNumId w:val="49"/>
  </w:num>
  <w:num w:numId="120" w16cid:durableId="1608809198">
    <w:abstractNumId w:val="137"/>
  </w:num>
  <w:num w:numId="121" w16cid:durableId="1017730673">
    <w:abstractNumId w:val="109"/>
  </w:num>
  <w:num w:numId="122" w16cid:durableId="1266501982">
    <w:abstractNumId w:val="96"/>
  </w:num>
  <w:num w:numId="123" w16cid:durableId="1258714925">
    <w:abstractNumId w:val="154"/>
  </w:num>
  <w:num w:numId="124" w16cid:durableId="1424033322">
    <w:abstractNumId w:val="95"/>
  </w:num>
  <w:num w:numId="125" w16cid:durableId="1993750587">
    <w:abstractNumId w:val="61"/>
  </w:num>
  <w:num w:numId="126" w16cid:durableId="1057514041">
    <w:abstractNumId w:val="122"/>
  </w:num>
  <w:num w:numId="127" w16cid:durableId="1836262335">
    <w:abstractNumId w:val="149"/>
  </w:num>
  <w:num w:numId="128" w16cid:durableId="1685859128">
    <w:abstractNumId w:val="45"/>
  </w:num>
  <w:num w:numId="129" w16cid:durableId="788011117">
    <w:abstractNumId w:val="71"/>
  </w:num>
  <w:num w:numId="130" w16cid:durableId="409086010">
    <w:abstractNumId w:val="185"/>
  </w:num>
  <w:num w:numId="131" w16cid:durableId="557320721">
    <w:abstractNumId w:val="150"/>
  </w:num>
  <w:num w:numId="132" w16cid:durableId="1428425807">
    <w:abstractNumId w:val="39"/>
  </w:num>
  <w:num w:numId="133" w16cid:durableId="1837724591">
    <w:abstractNumId w:val="117"/>
  </w:num>
  <w:num w:numId="134" w16cid:durableId="454568164">
    <w:abstractNumId w:val="7"/>
  </w:num>
  <w:num w:numId="135" w16cid:durableId="2070838712">
    <w:abstractNumId w:val="52"/>
  </w:num>
  <w:num w:numId="136" w16cid:durableId="1283464949">
    <w:abstractNumId w:val="12"/>
  </w:num>
  <w:num w:numId="137" w16cid:durableId="1099175499">
    <w:abstractNumId w:val="66"/>
  </w:num>
  <w:num w:numId="138" w16cid:durableId="2048949234">
    <w:abstractNumId w:val="31"/>
  </w:num>
  <w:num w:numId="139" w16cid:durableId="1430810953">
    <w:abstractNumId w:val="92"/>
  </w:num>
  <w:num w:numId="140" w16cid:durableId="718670150">
    <w:abstractNumId w:val="94"/>
  </w:num>
  <w:num w:numId="141" w16cid:durableId="81881203">
    <w:abstractNumId w:val="76"/>
  </w:num>
  <w:num w:numId="142" w16cid:durableId="973563212">
    <w:abstractNumId w:val="143"/>
  </w:num>
  <w:num w:numId="143" w16cid:durableId="529955961">
    <w:abstractNumId w:val="142"/>
  </w:num>
  <w:num w:numId="144" w16cid:durableId="1256816270">
    <w:abstractNumId w:val="23"/>
  </w:num>
  <w:num w:numId="145" w16cid:durableId="948896617">
    <w:abstractNumId w:val="10"/>
  </w:num>
  <w:num w:numId="146" w16cid:durableId="1012758717">
    <w:abstractNumId w:val="5"/>
  </w:num>
  <w:num w:numId="147" w16cid:durableId="130752158">
    <w:abstractNumId w:val="90"/>
  </w:num>
  <w:num w:numId="148" w16cid:durableId="1084181486">
    <w:abstractNumId w:val="121"/>
  </w:num>
  <w:num w:numId="149" w16cid:durableId="1513303566">
    <w:abstractNumId w:val="129"/>
  </w:num>
  <w:num w:numId="150" w16cid:durableId="402486301">
    <w:abstractNumId w:val="128"/>
  </w:num>
  <w:num w:numId="151" w16cid:durableId="257905073">
    <w:abstractNumId w:val="104"/>
  </w:num>
  <w:num w:numId="152" w16cid:durableId="1014259154">
    <w:abstractNumId w:val="57"/>
  </w:num>
  <w:num w:numId="153" w16cid:durableId="214703692">
    <w:abstractNumId w:val="77"/>
  </w:num>
  <w:num w:numId="154" w16cid:durableId="1604915341">
    <w:abstractNumId w:val="146"/>
  </w:num>
  <w:num w:numId="155" w16cid:durableId="2116822182">
    <w:abstractNumId w:val="40"/>
  </w:num>
  <w:num w:numId="156" w16cid:durableId="1545630317">
    <w:abstractNumId w:val="157"/>
  </w:num>
  <w:num w:numId="157" w16cid:durableId="114448997">
    <w:abstractNumId w:val="179"/>
  </w:num>
  <w:num w:numId="158" w16cid:durableId="1603604454">
    <w:abstractNumId w:val="19"/>
  </w:num>
  <w:num w:numId="159" w16cid:durableId="1639334381">
    <w:abstractNumId w:val="26"/>
  </w:num>
  <w:num w:numId="160" w16cid:durableId="1569730885">
    <w:abstractNumId w:val="133"/>
  </w:num>
  <w:num w:numId="161" w16cid:durableId="162354531">
    <w:abstractNumId w:val="82"/>
  </w:num>
  <w:num w:numId="162" w16cid:durableId="1890023686">
    <w:abstractNumId w:val="106"/>
  </w:num>
  <w:num w:numId="163" w16cid:durableId="218250711">
    <w:abstractNumId w:val="55"/>
  </w:num>
  <w:num w:numId="164" w16cid:durableId="446776347">
    <w:abstractNumId w:val="43"/>
  </w:num>
  <w:num w:numId="165" w16cid:durableId="824854173">
    <w:abstractNumId w:val="176"/>
  </w:num>
  <w:num w:numId="166" w16cid:durableId="1886065786">
    <w:abstractNumId w:val="155"/>
  </w:num>
  <w:num w:numId="167" w16cid:durableId="1508325320">
    <w:abstractNumId w:val="84"/>
  </w:num>
  <w:num w:numId="168" w16cid:durableId="508836263">
    <w:abstractNumId w:val="80"/>
  </w:num>
  <w:num w:numId="169" w16cid:durableId="1153789854">
    <w:abstractNumId w:val="13"/>
  </w:num>
  <w:num w:numId="170" w16cid:durableId="1476871143">
    <w:abstractNumId w:val="152"/>
  </w:num>
  <w:num w:numId="171" w16cid:durableId="577793571">
    <w:abstractNumId w:val="123"/>
  </w:num>
  <w:num w:numId="172" w16cid:durableId="692919608">
    <w:abstractNumId w:val="73"/>
  </w:num>
  <w:num w:numId="173" w16cid:durableId="115024095">
    <w:abstractNumId w:val="89"/>
  </w:num>
  <w:num w:numId="174" w16cid:durableId="59595966">
    <w:abstractNumId w:val="134"/>
  </w:num>
  <w:num w:numId="175" w16cid:durableId="863901824">
    <w:abstractNumId w:val="60"/>
  </w:num>
  <w:num w:numId="176" w16cid:durableId="1646205772">
    <w:abstractNumId w:val="22"/>
  </w:num>
  <w:num w:numId="177" w16cid:durableId="1053849714">
    <w:abstractNumId w:val="8"/>
  </w:num>
  <w:num w:numId="178" w16cid:durableId="505291473">
    <w:abstractNumId w:val="162"/>
  </w:num>
  <w:num w:numId="179" w16cid:durableId="769005393">
    <w:abstractNumId w:val="47"/>
  </w:num>
  <w:num w:numId="180" w16cid:durableId="25521614">
    <w:abstractNumId w:val="188"/>
  </w:num>
  <w:num w:numId="181" w16cid:durableId="886718619">
    <w:abstractNumId w:val="177"/>
  </w:num>
  <w:num w:numId="182" w16cid:durableId="958024670">
    <w:abstractNumId w:val="97"/>
  </w:num>
  <w:num w:numId="183" w16cid:durableId="1531725782">
    <w:abstractNumId w:val="2"/>
  </w:num>
  <w:num w:numId="184" w16cid:durableId="1475294243">
    <w:abstractNumId w:val="156"/>
  </w:num>
  <w:num w:numId="185" w16cid:durableId="900093895">
    <w:abstractNumId w:val="180"/>
  </w:num>
  <w:num w:numId="186" w16cid:durableId="938563211">
    <w:abstractNumId w:val="0"/>
  </w:num>
  <w:num w:numId="187" w16cid:durableId="1128088510">
    <w:abstractNumId w:val="24"/>
  </w:num>
  <w:num w:numId="188" w16cid:durableId="1590776028">
    <w:abstractNumId w:val="37"/>
  </w:num>
  <w:num w:numId="189" w16cid:durableId="1968508319">
    <w:abstractNumId w:val="48"/>
  </w:num>
  <w:num w:numId="190" w16cid:durableId="55670820">
    <w:abstractNumId w:val="99"/>
  </w:num>
  <w:num w:numId="191" w16cid:durableId="629871117">
    <w:abstractNumId w:val="175"/>
  </w:num>
  <w:num w:numId="192" w16cid:durableId="546836929">
    <w:abstractNumId w:val="65"/>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3500"/>
    <w:rsid w:val="0002439E"/>
    <w:rsid w:val="00025E0C"/>
    <w:rsid w:val="000316A1"/>
    <w:rsid w:val="000319FE"/>
    <w:rsid w:val="000322FB"/>
    <w:rsid w:val="00032425"/>
    <w:rsid w:val="00033A33"/>
    <w:rsid w:val="00034DBC"/>
    <w:rsid w:val="0003603D"/>
    <w:rsid w:val="000417E1"/>
    <w:rsid w:val="00042A17"/>
    <w:rsid w:val="000517CA"/>
    <w:rsid w:val="00053AFA"/>
    <w:rsid w:val="00055FD2"/>
    <w:rsid w:val="00060C8C"/>
    <w:rsid w:val="00063B3A"/>
    <w:rsid w:val="00063CBB"/>
    <w:rsid w:val="00066A76"/>
    <w:rsid w:val="00067928"/>
    <w:rsid w:val="00070072"/>
    <w:rsid w:val="00071701"/>
    <w:rsid w:val="0007182C"/>
    <w:rsid w:val="00071F64"/>
    <w:rsid w:val="00072484"/>
    <w:rsid w:val="000743AB"/>
    <w:rsid w:val="00074B5D"/>
    <w:rsid w:val="000759CD"/>
    <w:rsid w:val="00080A3B"/>
    <w:rsid w:val="00081982"/>
    <w:rsid w:val="00083036"/>
    <w:rsid w:val="0008622C"/>
    <w:rsid w:val="000869B9"/>
    <w:rsid w:val="00087F3F"/>
    <w:rsid w:val="00091156"/>
    <w:rsid w:val="000923BA"/>
    <w:rsid w:val="00097748"/>
    <w:rsid w:val="00097E61"/>
    <w:rsid w:val="000A05CD"/>
    <w:rsid w:val="000A1169"/>
    <w:rsid w:val="000A2256"/>
    <w:rsid w:val="000A2298"/>
    <w:rsid w:val="000A23C4"/>
    <w:rsid w:val="000A4A19"/>
    <w:rsid w:val="000A4AB4"/>
    <w:rsid w:val="000A5969"/>
    <w:rsid w:val="000A728D"/>
    <w:rsid w:val="000B2F01"/>
    <w:rsid w:val="000B6B1E"/>
    <w:rsid w:val="000B7DEC"/>
    <w:rsid w:val="000B7EB2"/>
    <w:rsid w:val="000C064F"/>
    <w:rsid w:val="000C0B79"/>
    <w:rsid w:val="000C2A7C"/>
    <w:rsid w:val="000D2C08"/>
    <w:rsid w:val="000D364B"/>
    <w:rsid w:val="000D3868"/>
    <w:rsid w:val="000E16B3"/>
    <w:rsid w:val="000E1C8E"/>
    <w:rsid w:val="000E3728"/>
    <w:rsid w:val="000F473E"/>
    <w:rsid w:val="000F4D82"/>
    <w:rsid w:val="000F51CF"/>
    <w:rsid w:val="00102070"/>
    <w:rsid w:val="001035C2"/>
    <w:rsid w:val="00103F5D"/>
    <w:rsid w:val="0010433B"/>
    <w:rsid w:val="00104EA0"/>
    <w:rsid w:val="001050F9"/>
    <w:rsid w:val="00106560"/>
    <w:rsid w:val="0010758D"/>
    <w:rsid w:val="001136AD"/>
    <w:rsid w:val="00125381"/>
    <w:rsid w:val="00133D71"/>
    <w:rsid w:val="001345AD"/>
    <w:rsid w:val="001369C7"/>
    <w:rsid w:val="00140B95"/>
    <w:rsid w:val="001444E3"/>
    <w:rsid w:val="001455DE"/>
    <w:rsid w:val="001457C2"/>
    <w:rsid w:val="00147995"/>
    <w:rsid w:val="00151EAA"/>
    <w:rsid w:val="00152C2B"/>
    <w:rsid w:val="0015393F"/>
    <w:rsid w:val="00157BBC"/>
    <w:rsid w:val="00161AAD"/>
    <w:rsid w:val="0016227A"/>
    <w:rsid w:val="001632C3"/>
    <w:rsid w:val="0016552D"/>
    <w:rsid w:val="00167313"/>
    <w:rsid w:val="00171D7C"/>
    <w:rsid w:val="00176754"/>
    <w:rsid w:val="00177642"/>
    <w:rsid w:val="001779D6"/>
    <w:rsid w:val="00182578"/>
    <w:rsid w:val="0018322A"/>
    <w:rsid w:val="001860BB"/>
    <w:rsid w:val="00190DC2"/>
    <w:rsid w:val="00192658"/>
    <w:rsid w:val="00195FB1"/>
    <w:rsid w:val="001A36D9"/>
    <w:rsid w:val="001B1BB7"/>
    <w:rsid w:val="001B2D60"/>
    <w:rsid w:val="001B46DD"/>
    <w:rsid w:val="001C0484"/>
    <w:rsid w:val="001C6FF9"/>
    <w:rsid w:val="001D1B09"/>
    <w:rsid w:val="001D2668"/>
    <w:rsid w:val="001D38C5"/>
    <w:rsid w:val="001D3F9D"/>
    <w:rsid w:val="001D5B5D"/>
    <w:rsid w:val="001D5B95"/>
    <w:rsid w:val="001D6B2A"/>
    <w:rsid w:val="001D74A4"/>
    <w:rsid w:val="001E00A6"/>
    <w:rsid w:val="001E0550"/>
    <w:rsid w:val="001E2885"/>
    <w:rsid w:val="001E3D0A"/>
    <w:rsid w:val="001E42AB"/>
    <w:rsid w:val="001E498A"/>
    <w:rsid w:val="001F136E"/>
    <w:rsid w:val="001F44E9"/>
    <w:rsid w:val="001F45F0"/>
    <w:rsid w:val="001F6C21"/>
    <w:rsid w:val="001F6CD5"/>
    <w:rsid w:val="001F7BB2"/>
    <w:rsid w:val="00200EA3"/>
    <w:rsid w:val="00200FBC"/>
    <w:rsid w:val="00201F12"/>
    <w:rsid w:val="00203EF7"/>
    <w:rsid w:val="0021182B"/>
    <w:rsid w:val="002119CE"/>
    <w:rsid w:val="00212926"/>
    <w:rsid w:val="002131C3"/>
    <w:rsid w:val="002134B4"/>
    <w:rsid w:val="00213A25"/>
    <w:rsid w:val="002150F7"/>
    <w:rsid w:val="0021733D"/>
    <w:rsid w:val="002208C3"/>
    <w:rsid w:val="002209CD"/>
    <w:rsid w:val="00221C97"/>
    <w:rsid w:val="00223C60"/>
    <w:rsid w:val="002260A4"/>
    <w:rsid w:val="00232AF7"/>
    <w:rsid w:val="002361DE"/>
    <w:rsid w:val="00236CD0"/>
    <w:rsid w:val="00237364"/>
    <w:rsid w:val="002404DF"/>
    <w:rsid w:val="002407A9"/>
    <w:rsid w:val="0024109E"/>
    <w:rsid w:val="0024119B"/>
    <w:rsid w:val="002435F3"/>
    <w:rsid w:val="00243FC0"/>
    <w:rsid w:val="00244A6D"/>
    <w:rsid w:val="00244B0F"/>
    <w:rsid w:val="00245008"/>
    <w:rsid w:val="0024702C"/>
    <w:rsid w:val="00250B55"/>
    <w:rsid w:val="00251F6E"/>
    <w:rsid w:val="002535C2"/>
    <w:rsid w:val="0026075A"/>
    <w:rsid w:val="002607C6"/>
    <w:rsid w:val="00261825"/>
    <w:rsid w:val="00261B0B"/>
    <w:rsid w:val="00261C19"/>
    <w:rsid w:val="00263EC3"/>
    <w:rsid w:val="002647FE"/>
    <w:rsid w:val="002660AF"/>
    <w:rsid w:val="002669B5"/>
    <w:rsid w:val="00276096"/>
    <w:rsid w:val="00280F82"/>
    <w:rsid w:val="002839C7"/>
    <w:rsid w:val="00283A08"/>
    <w:rsid w:val="00286D09"/>
    <w:rsid w:val="00286FDF"/>
    <w:rsid w:val="0028792F"/>
    <w:rsid w:val="00287DB5"/>
    <w:rsid w:val="00291C65"/>
    <w:rsid w:val="002941CE"/>
    <w:rsid w:val="0029426E"/>
    <w:rsid w:val="002978DE"/>
    <w:rsid w:val="002A053B"/>
    <w:rsid w:val="002A0F39"/>
    <w:rsid w:val="002A4A0E"/>
    <w:rsid w:val="002A6441"/>
    <w:rsid w:val="002B0178"/>
    <w:rsid w:val="002B14BA"/>
    <w:rsid w:val="002B1F12"/>
    <w:rsid w:val="002B53E3"/>
    <w:rsid w:val="002B54B7"/>
    <w:rsid w:val="002C1EDB"/>
    <w:rsid w:val="002C2B90"/>
    <w:rsid w:val="002C2F46"/>
    <w:rsid w:val="002C41DA"/>
    <w:rsid w:val="002C692A"/>
    <w:rsid w:val="002D27AC"/>
    <w:rsid w:val="002D5445"/>
    <w:rsid w:val="002D7E7F"/>
    <w:rsid w:val="002E0641"/>
    <w:rsid w:val="002E12C3"/>
    <w:rsid w:val="002E354A"/>
    <w:rsid w:val="002E3A23"/>
    <w:rsid w:val="002E5C32"/>
    <w:rsid w:val="002F18C9"/>
    <w:rsid w:val="002F392C"/>
    <w:rsid w:val="00307D61"/>
    <w:rsid w:val="00310D66"/>
    <w:rsid w:val="00313D6E"/>
    <w:rsid w:val="003160FE"/>
    <w:rsid w:val="00316859"/>
    <w:rsid w:val="003174D8"/>
    <w:rsid w:val="0032166A"/>
    <w:rsid w:val="00322E54"/>
    <w:rsid w:val="00324A42"/>
    <w:rsid w:val="003256F9"/>
    <w:rsid w:val="00325EC1"/>
    <w:rsid w:val="0032755D"/>
    <w:rsid w:val="003307FD"/>
    <w:rsid w:val="00331988"/>
    <w:rsid w:val="0034174A"/>
    <w:rsid w:val="00344ADB"/>
    <w:rsid w:val="0035137A"/>
    <w:rsid w:val="00351DAE"/>
    <w:rsid w:val="0035342A"/>
    <w:rsid w:val="0035796F"/>
    <w:rsid w:val="003667D5"/>
    <w:rsid w:val="00366C21"/>
    <w:rsid w:val="00367F75"/>
    <w:rsid w:val="003719B8"/>
    <w:rsid w:val="0037669F"/>
    <w:rsid w:val="00377A05"/>
    <w:rsid w:val="003820A5"/>
    <w:rsid w:val="003823A0"/>
    <w:rsid w:val="003827E5"/>
    <w:rsid w:val="00384C96"/>
    <w:rsid w:val="00387AF6"/>
    <w:rsid w:val="00391A01"/>
    <w:rsid w:val="00391A2B"/>
    <w:rsid w:val="00392F25"/>
    <w:rsid w:val="00393B2C"/>
    <w:rsid w:val="0039503D"/>
    <w:rsid w:val="003A4E6B"/>
    <w:rsid w:val="003A7161"/>
    <w:rsid w:val="003B12AE"/>
    <w:rsid w:val="003B423C"/>
    <w:rsid w:val="003B6314"/>
    <w:rsid w:val="003B75F2"/>
    <w:rsid w:val="003C1A90"/>
    <w:rsid w:val="003C48A0"/>
    <w:rsid w:val="003C4E11"/>
    <w:rsid w:val="003C6872"/>
    <w:rsid w:val="003C7FD1"/>
    <w:rsid w:val="003D2857"/>
    <w:rsid w:val="003D312C"/>
    <w:rsid w:val="003E15A8"/>
    <w:rsid w:val="003E1C1C"/>
    <w:rsid w:val="003E4A0B"/>
    <w:rsid w:val="003E4FAD"/>
    <w:rsid w:val="003E6235"/>
    <w:rsid w:val="003E7819"/>
    <w:rsid w:val="003F1828"/>
    <w:rsid w:val="003F2D00"/>
    <w:rsid w:val="003F44B9"/>
    <w:rsid w:val="003F5041"/>
    <w:rsid w:val="003F5546"/>
    <w:rsid w:val="003F6191"/>
    <w:rsid w:val="003F66DF"/>
    <w:rsid w:val="003F6FF2"/>
    <w:rsid w:val="004010AC"/>
    <w:rsid w:val="00404FBB"/>
    <w:rsid w:val="00407A36"/>
    <w:rsid w:val="004145D1"/>
    <w:rsid w:val="0042035F"/>
    <w:rsid w:val="00422CEE"/>
    <w:rsid w:val="00423E99"/>
    <w:rsid w:val="00424A98"/>
    <w:rsid w:val="0042622D"/>
    <w:rsid w:val="00427EC1"/>
    <w:rsid w:val="00431A11"/>
    <w:rsid w:val="00434B25"/>
    <w:rsid w:val="004409D2"/>
    <w:rsid w:val="0044397F"/>
    <w:rsid w:val="00444983"/>
    <w:rsid w:val="00445940"/>
    <w:rsid w:val="0045231B"/>
    <w:rsid w:val="0045527A"/>
    <w:rsid w:val="00456341"/>
    <w:rsid w:val="0045729F"/>
    <w:rsid w:val="0046187C"/>
    <w:rsid w:val="0046198D"/>
    <w:rsid w:val="00467E6C"/>
    <w:rsid w:val="004720DA"/>
    <w:rsid w:val="0047272E"/>
    <w:rsid w:val="00472EB2"/>
    <w:rsid w:val="00477F1D"/>
    <w:rsid w:val="00482E0B"/>
    <w:rsid w:val="00483E2D"/>
    <w:rsid w:val="004852B2"/>
    <w:rsid w:val="0048595E"/>
    <w:rsid w:val="004863F4"/>
    <w:rsid w:val="004912BB"/>
    <w:rsid w:val="004943F7"/>
    <w:rsid w:val="004A1845"/>
    <w:rsid w:val="004A21F5"/>
    <w:rsid w:val="004A2C85"/>
    <w:rsid w:val="004A2F3C"/>
    <w:rsid w:val="004A3BA7"/>
    <w:rsid w:val="004A56C2"/>
    <w:rsid w:val="004A605E"/>
    <w:rsid w:val="004A6602"/>
    <w:rsid w:val="004A78C7"/>
    <w:rsid w:val="004B01EC"/>
    <w:rsid w:val="004B167D"/>
    <w:rsid w:val="004B298F"/>
    <w:rsid w:val="004C0C0F"/>
    <w:rsid w:val="004C489F"/>
    <w:rsid w:val="004D1638"/>
    <w:rsid w:val="004D19A1"/>
    <w:rsid w:val="004D1C39"/>
    <w:rsid w:val="004D3672"/>
    <w:rsid w:val="004D6EF0"/>
    <w:rsid w:val="004E08EB"/>
    <w:rsid w:val="004E442A"/>
    <w:rsid w:val="004E609B"/>
    <w:rsid w:val="004E7F1E"/>
    <w:rsid w:val="004F1FAF"/>
    <w:rsid w:val="004F5E00"/>
    <w:rsid w:val="004F7AF3"/>
    <w:rsid w:val="004F7BBB"/>
    <w:rsid w:val="0050215F"/>
    <w:rsid w:val="00502C69"/>
    <w:rsid w:val="00505C1F"/>
    <w:rsid w:val="005073B7"/>
    <w:rsid w:val="00507F9C"/>
    <w:rsid w:val="005116DF"/>
    <w:rsid w:val="00511EF8"/>
    <w:rsid w:val="005120C1"/>
    <w:rsid w:val="00513641"/>
    <w:rsid w:val="0051440B"/>
    <w:rsid w:val="00514B2B"/>
    <w:rsid w:val="00515DF4"/>
    <w:rsid w:val="00520C51"/>
    <w:rsid w:val="005257A5"/>
    <w:rsid w:val="00527DB5"/>
    <w:rsid w:val="00534DA7"/>
    <w:rsid w:val="005354A3"/>
    <w:rsid w:val="00537910"/>
    <w:rsid w:val="00541164"/>
    <w:rsid w:val="00541F73"/>
    <w:rsid w:val="0054291F"/>
    <w:rsid w:val="005431A4"/>
    <w:rsid w:val="00544492"/>
    <w:rsid w:val="00547AD8"/>
    <w:rsid w:val="00550E57"/>
    <w:rsid w:val="0055137C"/>
    <w:rsid w:val="00552131"/>
    <w:rsid w:val="00552DD3"/>
    <w:rsid w:val="00555229"/>
    <w:rsid w:val="00555AC8"/>
    <w:rsid w:val="00556507"/>
    <w:rsid w:val="005609B3"/>
    <w:rsid w:val="005610DC"/>
    <w:rsid w:val="00561BC0"/>
    <w:rsid w:val="00562067"/>
    <w:rsid w:val="00562473"/>
    <w:rsid w:val="00562B9C"/>
    <w:rsid w:val="0056340E"/>
    <w:rsid w:val="00572911"/>
    <w:rsid w:val="0058090C"/>
    <w:rsid w:val="00582594"/>
    <w:rsid w:val="00585CE9"/>
    <w:rsid w:val="00587BEB"/>
    <w:rsid w:val="00587E25"/>
    <w:rsid w:val="005900C8"/>
    <w:rsid w:val="005911DE"/>
    <w:rsid w:val="005935B8"/>
    <w:rsid w:val="00596F66"/>
    <w:rsid w:val="00597994"/>
    <w:rsid w:val="005A334B"/>
    <w:rsid w:val="005A34D5"/>
    <w:rsid w:val="005A39E4"/>
    <w:rsid w:val="005A7364"/>
    <w:rsid w:val="005A7C9C"/>
    <w:rsid w:val="005A7E3D"/>
    <w:rsid w:val="005B2903"/>
    <w:rsid w:val="005B3504"/>
    <w:rsid w:val="005B3A7F"/>
    <w:rsid w:val="005B40A4"/>
    <w:rsid w:val="005B4B5B"/>
    <w:rsid w:val="005C0789"/>
    <w:rsid w:val="005C39E2"/>
    <w:rsid w:val="005D0270"/>
    <w:rsid w:val="005D0CD8"/>
    <w:rsid w:val="005D1C77"/>
    <w:rsid w:val="005D5F1B"/>
    <w:rsid w:val="005E2D0C"/>
    <w:rsid w:val="005E3577"/>
    <w:rsid w:val="005E5656"/>
    <w:rsid w:val="005E66C0"/>
    <w:rsid w:val="005F1695"/>
    <w:rsid w:val="005F2E63"/>
    <w:rsid w:val="005F41D1"/>
    <w:rsid w:val="005F5E52"/>
    <w:rsid w:val="005F7083"/>
    <w:rsid w:val="005F7D1A"/>
    <w:rsid w:val="005F7F5A"/>
    <w:rsid w:val="006003CF"/>
    <w:rsid w:val="00603813"/>
    <w:rsid w:val="00605890"/>
    <w:rsid w:val="00607733"/>
    <w:rsid w:val="00611649"/>
    <w:rsid w:val="006126CC"/>
    <w:rsid w:val="00612866"/>
    <w:rsid w:val="00614636"/>
    <w:rsid w:val="0061654F"/>
    <w:rsid w:val="00622758"/>
    <w:rsid w:val="00622A49"/>
    <w:rsid w:val="00622C46"/>
    <w:rsid w:val="00623CD3"/>
    <w:rsid w:val="006240A8"/>
    <w:rsid w:val="00625123"/>
    <w:rsid w:val="006338BA"/>
    <w:rsid w:val="00634A77"/>
    <w:rsid w:val="0063535F"/>
    <w:rsid w:val="006359A3"/>
    <w:rsid w:val="00637445"/>
    <w:rsid w:val="00642DB4"/>
    <w:rsid w:val="00656817"/>
    <w:rsid w:val="00663A71"/>
    <w:rsid w:val="006667EC"/>
    <w:rsid w:val="006668B9"/>
    <w:rsid w:val="0067176C"/>
    <w:rsid w:val="00674401"/>
    <w:rsid w:val="00677236"/>
    <w:rsid w:val="00681F2F"/>
    <w:rsid w:val="006864B2"/>
    <w:rsid w:val="00690F66"/>
    <w:rsid w:val="006956AD"/>
    <w:rsid w:val="00695FBB"/>
    <w:rsid w:val="00696838"/>
    <w:rsid w:val="006976FB"/>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2EB3"/>
    <w:rsid w:val="006D4002"/>
    <w:rsid w:val="006D777D"/>
    <w:rsid w:val="006E325C"/>
    <w:rsid w:val="006E3294"/>
    <w:rsid w:val="006F1751"/>
    <w:rsid w:val="006F3521"/>
    <w:rsid w:val="006F52EA"/>
    <w:rsid w:val="00700DAD"/>
    <w:rsid w:val="007031A1"/>
    <w:rsid w:val="00703AAE"/>
    <w:rsid w:val="00705B40"/>
    <w:rsid w:val="00705F91"/>
    <w:rsid w:val="00716227"/>
    <w:rsid w:val="0072140D"/>
    <w:rsid w:val="007219C8"/>
    <w:rsid w:val="0072261F"/>
    <w:rsid w:val="00725083"/>
    <w:rsid w:val="00741314"/>
    <w:rsid w:val="00745526"/>
    <w:rsid w:val="00746587"/>
    <w:rsid w:val="0075388E"/>
    <w:rsid w:val="0076381D"/>
    <w:rsid w:val="00764B2B"/>
    <w:rsid w:val="00765DAE"/>
    <w:rsid w:val="00767CA1"/>
    <w:rsid w:val="007723C9"/>
    <w:rsid w:val="00773267"/>
    <w:rsid w:val="0077538D"/>
    <w:rsid w:val="00780FFA"/>
    <w:rsid w:val="0078388A"/>
    <w:rsid w:val="00783A69"/>
    <w:rsid w:val="00784060"/>
    <w:rsid w:val="0078415D"/>
    <w:rsid w:val="007844D2"/>
    <w:rsid w:val="00785F6D"/>
    <w:rsid w:val="00786745"/>
    <w:rsid w:val="007900C2"/>
    <w:rsid w:val="00792DF1"/>
    <w:rsid w:val="0079598D"/>
    <w:rsid w:val="00797DA5"/>
    <w:rsid w:val="007A2B9D"/>
    <w:rsid w:val="007A671F"/>
    <w:rsid w:val="007B164C"/>
    <w:rsid w:val="007B745E"/>
    <w:rsid w:val="007C0F1A"/>
    <w:rsid w:val="007C2F44"/>
    <w:rsid w:val="007C697F"/>
    <w:rsid w:val="007D028A"/>
    <w:rsid w:val="007D2080"/>
    <w:rsid w:val="007D2F19"/>
    <w:rsid w:val="007D48FD"/>
    <w:rsid w:val="007D5CA5"/>
    <w:rsid w:val="007E143A"/>
    <w:rsid w:val="007E1B04"/>
    <w:rsid w:val="007E39FC"/>
    <w:rsid w:val="007E3B4A"/>
    <w:rsid w:val="007E3F65"/>
    <w:rsid w:val="007F1432"/>
    <w:rsid w:val="007F1C00"/>
    <w:rsid w:val="007F7701"/>
    <w:rsid w:val="007F7E2F"/>
    <w:rsid w:val="00800A48"/>
    <w:rsid w:val="00801194"/>
    <w:rsid w:val="00805D80"/>
    <w:rsid w:val="0080622E"/>
    <w:rsid w:val="00806384"/>
    <w:rsid w:val="008104AE"/>
    <w:rsid w:val="008107AD"/>
    <w:rsid w:val="00813D80"/>
    <w:rsid w:val="00813F1C"/>
    <w:rsid w:val="00816B48"/>
    <w:rsid w:val="008225D7"/>
    <w:rsid w:val="00823F1C"/>
    <w:rsid w:val="00825836"/>
    <w:rsid w:val="00825951"/>
    <w:rsid w:val="008276B1"/>
    <w:rsid w:val="00835532"/>
    <w:rsid w:val="008432DC"/>
    <w:rsid w:val="00850A05"/>
    <w:rsid w:val="00851396"/>
    <w:rsid w:val="008513AA"/>
    <w:rsid w:val="008523B5"/>
    <w:rsid w:val="00856C0B"/>
    <w:rsid w:val="00865C58"/>
    <w:rsid w:val="00866B6D"/>
    <w:rsid w:val="008706E6"/>
    <w:rsid w:val="00870C7D"/>
    <w:rsid w:val="0087433D"/>
    <w:rsid w:val="0088094C"/>
    <w:rsid w:val="00880B22"/>
    <w:rsid w:val="00881A20"/>
    <w:rsid w:val="0088381C"/>
    <w:rsid w:val="00883A69"/>
    <w:rsid w:val="0088420C"/>
    <w:rsid w:val="00890BBE"/>
    <w:rsid w:val="00892BC2"/>
    <w:rsid w:val="0089529B"/>
    <w:rsid w:val="00896416"/>
    <w:rsid w:val="008A0A5B"/>
    <w:rsid w:val="008A2A7C"/>
    <w:rsid w:val="008A2D56"/>
    <w:rsid w:val="008A2E98"/>
    <w:rsid w:val="008A6ED1"/>
    <w:rsid w:val="008B2145"/>
    <w:rsid w:val="008B2183"/>
    <w:rsid w:val="008B3C61"/>
    <w:rsid w:val="008B4055"/>
    <w:rsid w:val="008B4531"/>
    <w:rsid w:val="008C0B8A"/>
    <w:rsid w:val="008C3E5F"/>
    <w:rsid w:val="008C54D5"/>
    <w:rsid w:val="008C6C12"/>
    <w:rsid w:val="008D1B56"/>
    <w:rsid w:val="008D6B46"/>
    <w:rsid w:val="008E227D"/>
    <w:rsid w:val="008F0D4E"/>
    <w:rsid w:val="008F319D"/>
    <w:rsid w:val="008F3EEF"/>
    <w:rsid w:val="00901F45"/>
    <w:rsid w:val="009023FA"/>
    <w:rsid w:val="00903079"/>
    <w:rsid w:val="0090521F"/>
    <w:rsid w:val="0090681E"/>
    <w:rsid w:val="00907798"/>
    <w:rsid w:val="009150B1"/>
    <w:rsid w:val="009229A6"/>
    <w:rsid w:val="009258F8"/>
    <w:rsid w:val="00931B2E"/>
    <w:rsid w:val="00931DEF"/>
    <w:rsid w:val="00932611"/>
    <w:rsid w:val="00934C83"/>
    <w:rsid w:val="009428A7"/>
    <w:rsid w:val="00942C0D"/>
    <w:rsid w:val="009436CA"/>
    <w:rsid w:val="00947338"/>
    <w:rsid w:val="00950D1B"/>
    <w:rsid w:val="00951233"/>
    <w:rsid w:val="009522DB"/>
    <w:rsid w:val="0095575B"/>
    <w:rsid w:val="00955C69"/>
    <w:rsid w:val="00956F37"/>
    <w:rsid w:val="0095774A"/>
    <w:rsid w:val="00957759"/>
    <w:rsid w:val="009608DB"/>
    <w:rsid w:val="009613B4"/>
    <w:rsid w:val="00965E40"/>
    <w:rsid w:val="00966235"/>
    <w:rsid w:val="00973A76"/>
    <w:rsid w:val="00977785"/>
    <w:rsid w:val="009801F8"/>
    <w:rsid w:val="00982A82"/>
    <w:rsid w:val="00982CB0"/>
    <w:rsid w:val="00990DB5"/>
    <w:rsid w:val="00991E4D"/>
    <w:rsid w:val="0099288A"/>
    <w:rsid w:val="00993709"/>
    <w:rsid w:val="00993B0B"/>
    <w:rsid w:val="00993F01"/>
    <w:rsid w:val="00997498"/>
    <w:rsid w:val="009A2A20"/>
    <w:rsid w:val="009A6A42"/>
    <w:rsid w:val="009B2D02"/>
    <w:rsid w:val="009B4DD5"/>
    <w:rsid w:val="009B5312"/>
    <w:rsid w:val="009B681E"/>
    <w:rsid w:val="009B7C04"/>
    <w:rsid w:val="009C6E88"/>
    <w:rsid w:val="009D1341"/>
    <w:rsid w:val="009D1649"/>
    <w:rsid w:val="009D2669"/>
    <w:rsid w:val="009D31F7"/>
    <w:rsid w:val="009D476A"/>
    <w:rsid w:val="009D583D"/>
    <w:rsid w:val="009D650C"/>
    <w:rsid w:val="009E20B5"/>
    <w:rsid w:val="009E6376"/>
    <w:rsid w:val="009F1882"/>
    <w:rsid w:val="00A018AE"/>
    <w:rsid w:val="00A020C5"/>
    <w:rsid w:val="00A03B5D"/>
    <w:rsid w:val="00A03C35"/>
    <w:rsid w:val="00A04B7C"/>
    <w:rsid w:val="00A10269"/>
    <w:rsid w:val="00A22E2C"/>
    <w:rsid w:val="00A23E37"/>
    <w:rsid w:val="00A24872"/>
    <w:rsid w:val="00A276B4"/>
    <w:rsid w:val="00A27B7C"/>
    <w:rsid w:val="00A327FE"/>
    <w:rsid w:val="00A344BA"/>
    <w:rsid w:val="00A34B4D"/>
    <w:rsid w:val="00A34F9F"/>
    <w:rsid w:val="00A3546F"/>
    <w:rsid w:val="00A35DAE"/>
    <w:rsid w:val="00A37640"/>
    <w:rsid w:val="00A405DF"/>
    <w:rsid w:val="00A4192B"/>
    <w:rsid w:val="00A44A2D"/>
    <w:rsid w:val="00A52199"/>
    <w:rsid w:val="00A52B52"/>
    <w:rsid w:val="00A552E3"/>
    <w:rsid w:val="00A5782C"/>
    <w:rsid w:val="00A57CFA"/>
    <w:rsid w:val="00A61A18"/>
    <w:rsid w:val="00A62082"/>
    <w:rsid w:val="00A62488"/>
    <w:rsid w:val="00A641B4"/>
    <w:rsid w:val="00A64C4F"/>
    <w:rsid w:val="00A64DA9"/>
    <w:rsid w:val="00A7291C"/>
    <w:rsid w:val="00A7475A"/>
    <w:rsid w:val="00A804CD"/>
    <w:rsid w:val="00A80C5B"/>
    <w:rsid w:val="00A83D64"/>
    <w:rsid w:val="00A84354"/>
    <w:rsid w:val="00A853DB"/>
    <w:rsid w:val="00A859D1"/>
    <w:rsid w:val="00A90928"/>
    <w:rsid w:val="00A90C94"/>
    <w:rsid w:val="00A9215C"/>
    <w:rsid w:val="00AA2EC8"/>
    <w:rsid w:val="00AA3885"/>
    <w:rsid w:val="00AA4254"/>
    <w:rsid w:val="00AA55B7"/>
    <w:rsid w:val="00AA7DA7"/>
    <w:rsid w:val="00AB0270"/>
    <w:rsid w:val="00AB1D5C"/>
    <w:rsid w:val="00AB2EEB"/>
    <w:rsid w:val="00AB4FC5"/>
    <w:rsid w:val="00AC0957"/>
    <w:rsid w:val="00AC1A3B"/>
    <w:rsid w:val="00AC1B94"/>
    <w:rsid w:val="00AC3BC5"/>
    <w:rsid w:val="00AC64DC"/>
    <w:rsid w:val="00AD09A2"/>
    <w:rsid w:val="00AD2FAE"/>
    <w:rsid w:val="00AD6617"/>
    <w:rsid w:val="00AE2D37"/>
    <w:rsid w:val="00AE3ACE"/>
    <w:rsid w:val="00AE3BA2"/>
    <w:rsid w:val="00AE42B0"/>
    <w:rsid w:val="00AE69D7"/>
    <w:rsid w:val="00AF07B0"/>
    <w:rsid w:val="00AF40ED"/>
    <w:rsid w:val="00AF47B7"/>
    <w:rsid w:val="00B10993"/>
    <w:rsid w:val="00B162C3"/>
    <w:rsid w:val="00B2097E"/>
    <w:rsid w:val="00B22787"/>
    <w:rsid w:val="00B239E4"/>
    <w:rsid w:val="00B25C8C"/>
    <w:rsid w:val="00B30077"/>
    <w:rsid w:val="00B3090D"/>
    <w:rsid w:val="00B3319C"/>
    <w:rsid w:val="00B40B11"/>
    <w:rsid w:val="00B40ED2"/>
    <w:rsid w:val="00B41B6B"/>
    <w:rsid w:val="00B42E1C"/>
    <w:rsid w:val="00B515EB"/>
    <w:rsid w:val="00B5495D"/>
    <w:rsid w:val="00B5678F"/>
    <w:rsid w:val="00B62210"/>
    <w:rsid w:val="00B65A18"/>
    <w:rsid w:val="00B70190"/>
    <w:rsid w:val="00B72AE0"/>
    <w:rsid w:val="00B740EB"/>
    <w:rsid w:val="00B74C68"/>
    <w:rsid w:val="00B76C07"/>
    <w:rsid w:val="00B8303B"/>
    <w:rsid w:val="00B8393F"/>
    <w:rsid w:val="00B84DA1"/>
    <w:rsid w:val="00B905A5"/>
    <w:rsid w:val="00B92E96"/>
    <w:rsid w:val="00B94A5A"/>
    <w:rsid w:val="00B959A6"/>
    <w:rsid w:val="00B97CE5"/>
    <w:rsid w:val="00BA1ABC"/>
    <w:rsid w:val="00BA4ABF"/>
    <w:rsid w:val="00BA5572"/>
    <w:rsid w:val="00BA688C"/>
    <w:rsid w:val="00BA688E"/>
    <w:rsid w:val="00BA6B6B"/>
    <w:rsid w:val="00BA73AA"/>
    <w:rsid w:val="00BB06EB"/>
    <w:rsid w:val="00BB180F"/>
    <w:rsid w:val="00BB3F8F"/>
    <w:rsid w:val="00BB40F7"/>
    <w:rsid w:val="00BB4738"/>
    <w:rsid w:val="00BC02BD"/>
    <w:rsid w:val="00BC0AEA"/>
    <w:rsid w:val="00BC14D1"/>
    <w:rsid w:val="00BC2B59"/>
    <w:rsid w:val="00BC742E"/>
    <w:rsid w:val="00BD3F94"/>
    <w:rsid w:val="00BE11E8"/>
    <w:rsid w:val="00BE38D5"/>
    <w:rsid w:val="00BE5721"/>
    <w:rsid w:val="00BE5BBE"/>
    <w:rsid w:val="00BE66F7"/>
    <w:rsid w:val="00BE6948"/>
    <w:rsid w:val="00BF0140"/>
    <w:rsid w:val="00BF5FC5"/>
    <w:rsid w:val="00BF628C"/>
    <w:rsid w:val="00C013C7"/>
    <w:rsid w:val="00C0445F"/>
    <w:rsid w:val="00C0545E"/>
    <w:rsid w:val="00C05564"/>
    <w:rsid w:val="00C13E90"/>
    <w:rsid w:val="00C15028"/>
    <w:rsid w:val="00C23489"/>
    <w:rsid w:val="00C2517C"/>
    <w:rsid w:val="00C277AB"/>
    <w:rsid w:val="00C277CE"/>
    <w:rsid w:val="00C27FC3"/>
    <w:rsid w:val="00C31E2B"/>
    <w:rsid w:val="00C36137"/>
    <w:rsid w:val="00C3621B"/>
    <w:rsid w:val="00C429FB"/>
    <w:rsid w:val="00C42EA0"/>
    <w:rsid w:val="00C43F82"/>
    <w:rsid w:val="00C46CC0"/>
    <w:rsid w:val="00C47D9E"/>
    <w:rsid w:val="00C5161A"/>
    <w:rsid w:val="00C53579"/>
    <w:rsid w:val="00C573E1"/>
    <w:rsid w:val="00C57467"/>
    <w:rsid w:val="00C60FE5"/>
    <w:rsid w:val="00C63DBC"/>
    <w:rsid w:val="00C66ABC"/>
    <w:rsid w:val="00C75A88"/>
    <w:rsid w:val="00C776AA"/>
    <w:rsid w:val="00C8035C"/>
    <w:rsid w:val="00C813C3"/>
    <w:rsid w:val="00C8256C"/>
    <w:rsid w:val="00C82C1A"/>
    <w:rsid w:val="00C853ED"/>
    <w:rsid w:val="00C86252"/>
    <w:rsid w:val="00C86FA7"/>
    <w:rsid w:val="00C91B37"/>
    <w:rsid w:val="00C95E6F"/>
    <w:rsid w:val="00C96F92"/>
    <w:rsid w:val="00CA1B89"/>
    <w:rsid w:val="00CA5FC6"/>
    <w:rsid w:val="00CA5FCB"/>
    <w:rsid w:val="00CA6D5B"/>
    <w:rsid w:val="00CA72A0"/>
    <w:rsid w:val="00CB0275"/>
    <w:rsid w:val="00CB09C4"/>
    <w:rsid w:val="00CB196E"/>
    <w:rsid w:val="00CB4A05"/>
    <w:rsid w:val="00CB4CE5"/>
    <w:rsid w:val="00CB54C4"/>
    <w:rsid w:val="00CC008E"/>
    <w:rsid w:val="00CC0DFF"/>
    <w:rsid w:val="00CC220A"/>
    <w:rsid w:val="00CC313B"/>
    <w:rsid w:val="00CC7127"/>
    <w:rsid w:val="00CC7571"/>
    <w:rsid w:val="00CD1963"/>
    <w:rsid w:val="00CD459F"/>
    <w:rsid w:val="00CD5D1B"/>
    <w:rsid w:val="00CD665B"/>
    <w:rsid w:val="00CE3E7E"/>
    <w:rsid w:val="00CE44A9"/>
    <w:rsid w:val="00CE4FB8"/>
    <w:rsid w:val="00CE5C00"/>
    <w:rsid w:val="00CE640B"/>
    <w:rsid w:val="00CF2522"/>
    <w:rsid w:val="00CF2919"/>
    <w:rsid w:val="00CF3187"/>
    <w:rsid w:val="00CF5DF4"/>
    <w:rsid w:val="00D01149"/>
    <w:rsid w:val="00D012CA"/>
    <w:rsid w:val="00D04997"/>
    <w:rsid w:val="00D06E61"/>
    <w:rsid w:val="00D10483"/>
    <w:rsid w:val="00D1426A"/>
    <w:rsid w:val="00D14AB5"/>
    <w:rsid w:val="00D158DB"/>
    <w:rsid w:val="00D15C04"/>
    <w:rsid w:val="00D15DE1"/>
    <w:rsid w:val="00D175B4"/>
    <w:rsid w:val="00D17BAB"/>
    <w:rsid w:val="00D20F91"/>
    <w:rsid w:val="00D22769"/>
    <w:rsid w:val="00D2334B"/>
    <w:rsid w:val="00D23F90"/>
    <w:rsid w:val="00D2626D"/>
    <w:rsid w:val="00D2656A"/>
    <w:rsid w:val="00D30D1F"/>
    <w:rsid w:val="00D344E6"/>
    <w:rsid w:val="00D44A81"/>
    <w:rsid w:val="00D45842"/>
    <w:rsid w:val="00D51083"/>
    <w:rsid w:val="00D51F06"/>
    <w:rsid w:val="00D53C42"/>
    <w:rsid w:val="00D54785"/>
    <w:rsid w:val="00D57540"/>
    <w:rsid w:val="00D6119B"/>
    <w:rsid w:val="00D62744"/>
    <w:rsid w:val="00D62D49"/>
    <w:rsid w:val="00D63E43"/>
    <w:rsid w:val="00D67725"/>
    <w:rsid w:val="00D71E64"/>
    <w:rsid w:val="00D750B5"/>
    <w:rsid w:val="00D757B4"/>
    <w:rsid w:val="00D77253"/>
    <w:rsid w:val="00D800E1"/>
    <w:rsid w:val="00D81AB6"/>
    <w:rsid w:val="00D84A07"/>
    <w:rsid w:val="00D8575A"/>
    <w:rsid w:val="00D8689A"/>
    <w:rsid w:val="00D907E9"/>
    <w:rsid w:val="00D929B6"/>
    <w:rsid w:val="00D9314A"/>
    <w:rsid w:val="00D94C68"/>
    <w:rsid w:val="00D9667D"/>
    <w:rsid w:val="00DA0DB9"/>
    <w:rsid w:val="00DA3576"/>
    <w:rsid w:val="00DA39A6"/>
    <w:rsid w:val="00DA4950"/>
    <w:rsid w:val="00DA5C5A"/>
    <w:rsid w:val="00DB46C1"/>
    <w:rsid w:val="00DB7926"/>
    <w:rsid w:val="00DC0984"/>
    <w:rsid w:val="00DC2299"/>
    <w:rsid w:val="00DC2EC8"/>
    <w:rsid w:val="00DC7426"/>
    <w:rsid w:val="00DD16D3"/>
    <w:rsid w:val="00DD33EC"/>
    <w:rsid w:val="00DD420D"/>
    <w:rsid w:val="00DD594C"/>
    <w:rsid w:val="00DE1470"/>
    <w:rsid w:val="00DE1D95"/>
    <w:rsid w:val="00DE3D9B"/>
    <w:rsid w:val="00DE6B5F"/>
    <w:rsid w:val="00DF09E8"/>
    <w:rsid w:val="00DF32E3"/>
    <w:rsid w:val="00DF49AB"/>
    <w:rsid w:val="00DF6110"/>
    <w:rsid w:val="00E058FA"/>
    <w:rsid w:val="00E06264"/>
    <w:rsid w:val="00E0649F"/>
    <w:rsid w:val="00E0799B"/>
    <w:rsid w:val="00E11499"/>
    <w:rsid w:val="00E1297C"/>
    <w:rsid w:val="00E12DF8"/>
    <w:rsid w:val="00E17053"/>
    <w:rsid w:val="00E235D2"/>
    <w:rsid w:val="00E246FC"/>
    <w:rsid w:val="00E31394"/>
    <w:rsid w:val="00E3190A"/>
    <w:rsid w:val="00E31C40"/>
    <w:rsid w:val="00E328B7"/>
    <w:rsid w:val="00E3358A"/>
    <w:rsid w:val="00E35829"/>
    <w:rsid w:val="00E36B97"/>
    <w:rsid w:val="00E3718B"/>
    <w:rsid w:val="00E37B23"/>
    <w:rsid w:val="00E40BCA"/>
    <w:rsid w:val="00E41D06"/>
    <w:rsid w:val="00E42B78"/>
    <w:rsid w:val="00E42EFA"/>
    <w:rsid w:val="00E43F94"/>
    <w:rsid w:val="00E45EC0"/>
    <w:rsid w:val="00E469CC"/>
    <w:rsid w:val="00E46DAB"/>
    <w:rsid w:val="00E544CE"/>
    <w:rsid w:val="00E5491D"/>
    <w:rsid w:val="00E54DD0"/>
    <w:rsid w:val="00E55C43"/>
    <w:rsid w:val="00E604F9"/>
    <w:rsid w:val="00E64825"/>
    <w:rsid w:val="00E65A13"/>
    <w:rsid w:val="00E66B6C"/>
    <w:rsid w:val="00E66C57"/>
    <w:rsid w:val="00E70045"/>
    <w:rsid w:val="00E708B7"/>
    <w:rsid w:val="00E73010"/>
    <w:rsid w:val="00E74258"/>
    <w:rsid w:val="00E74D89"/>
    <w:rsid w:val="00E757C0"/>
    <w:rsid w:val="00E76F81"/>
    <w:rsid w:val="00E77E59"/>
    <w:rsid w:val="00E805C2"/>
    <w:rsid w:val="00E81F09"/>
    <w:rsid w:val="00E8212B"/>
    <w:rsid w:val="00E86F10"/>
    <w:rsid w:val="00E944EF"/>
    <w:rsid w:val="00EA2C9D"/>
    <w:rsid w:val="00EA374C"/>
    <w:rsid w:val="00EA44AA"/>
    <w:rsid w:val="00EA586A"/>
    <w:rsid w:val="00EA59BF"/>
    <w:rsid w:val="00EB4531"/>
    <w:rsid w:val="00EB4EC2"/>
    <w:rsid w:val="00EB7427"/>
    <w:rsid w:val="00EC1AFB"/>
    <w:rsid w:val="00EC3697"/>
    <w:rsid w:val="00EC5918"/>
    <w:rsid w:val="00EC7C41"/>
    <w:rsid w:val="00ED1F09"/>
    <w:rsid w:val="00ED47FC"/>
    <w:rsid w:val="00ED4CE4"/>
    <w:rsid w:val="00EE3507"/>
    <w:rsid w:val="00EE4714"/>
    <w:rsid w:val="00EE4CCB"/>
    <w:rsid w:val="00EE4CD8"/>
    <w:rsid w:val="00EE5AE4"/>
    <w:rsid w:val="00EE6686"/>
    <w:rsid w:val="00EE7B94"/>
    <w:rsid w:val="00F01835"/>
    <w:rsid w:val="00F02CB7"/>
    <w:rsid w:val="00F033C0"/>
    <w:rsid w:val="00F054AF"/>
    <w:rsid w:val="00F05591"/>
    <w:rsid w:val="00F06BC3"/>
    <w:rsid w:val="00F10833"/>
    <w:rsid w:val="00F110E4"/>
    <w:rsid w:val="00F13374"/>
    <w:rsid w:val="00F17DBC"/>
    <w:rsid w:val="00F20171"/>
    <w:rsid w:val="00F240B2"/>
    <w:rsid w:val="00F2588F"/>
    <w:rsid w:val="00F2725A"/>
    <w:rsid w:val="00F27D09"/>
    <w:rsid w:val="00F332A7"/>
    <w:rsid w:val="00F3361D"/>
    <w:rsid w:val="00F3661E"/>
    <w:rsid w:val="00F366D3"/>
    <w:rsid w:val="00F4036F"/>
    <w:rsid w:val="00F41A5C"/>
    <w:rsid w:val="00F42808"/>
    <w:rsid w:val="00F44C79"/>
    <w:rsid w:val="00F463A1"/>
    <w:rsid w:val="00F512C9"/>
    <w:rsid w:val="00F54568"/>
    <w:rsid w:val="00F5761F"/>
    <w:rsid w:val="00F61402"/>
    <w:rsid w:val="00F64190"/>
    <w:rsid w:val="00F65650"/>
    <w:rsid w:val="00F656B5"/>
    <w:rsid w:val="00F66478"/>
    <w:rsid w:val="00F7139E"/>
    <w:rsid w:val="00F749E8"/>
    <w:rsid w:val="00F74DDE"/>
    <w:rsid w:val="00F75707"/>
    <w:rsid w:val="00F757A3"/>
    <w:rsid w:val="00F779E4"/>
    <w:rsid w:val="00F8084C"/>
    <w:rsid w:val="00F8366E"/>
    <w:rsid w:val="00F83B10"/>
    <w:rsid w:val="00F853A6"/>
    <w:rsid w:val="00F879C3"/>
    <w:rsid w:val="00F91A52"/>
    <w:rsid w:val="00F93652"/>
    <w:rsid w:val="00F939A5"/>
    <w:rsid w:val="00F94802"/>
    <w:rsid w:val="00F952C6"/>
    <w:rsid w:val="00F95370"/>
    <w:rsid w:val="00F97603"/>
    <w:rsid w:val="00FA2EB5"/>
    <w:rsid w:val="00FA344B"/>
    <w:rsid w:val="00FA54B6"/>
    <w:rsid w:val="00FA58A8"/>
    <w:rsid w:val="00FA629D"/>
    <w:rsid w:val="00FA7F84"/>
    <w:rsid w:val="00FB0688"/>
    <w:rsid w:val="00FB5AF3"/>
    <w:rsid w:val="00FC0C10"/>
    <w:rsid w:val="00FC1A08"/>
    <w:rsid w:val="00FC3943"/>
    <w:rsid w:val="00FC63A8"/>
    <w:rsid w:val="00FD2FDF"/>
    <w:rsid w:val="00FD3931"/>
    <w:rsid w:val="00FD638D"/>
    <w:rsid w:val="00FD72CA"/>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6252"/>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 w:type="paragraph" w:styleId="Caption">
    <w:name w:val="caption"/>
    <w:basedOn w:val="Normal"/>
    <w:next w:val="Normal"/>
    <w:uiPriority w:val="35"/>
    <w:unhideWhenUsed/>
    <w:qFormat/>
    <w:rsid w:val="00CD5D1B"/>
    <w:pPr>
      <w:spacing w:after="200"/>
    </w:pPr>
    <w:rPr>
      <w:i/>
      <w:iCs/>
      <w:color w:val="0E2841" w:themeColor="text2"/>
      <w:sz w:val="18"/>
      <w:szCs w:val="18"/>
    </w:rPr>
  </w:style>
  <w:style w:type="paragraph" w:styleId="TableofFigures">
    <w:name w:val="table of figures"/>
    <w:basedOn w:val="Normal"/>
    <w:next w:val="Normal"/>
    <w:uiPriority w:val="99"/>
    <w:unhideWhenUsed/>
    <w:rsid w:val="00C82C1A"/>
  </w:style>
  <w:style w:type="paragraph" w:styleId="NoSpacing">
    <w:name w:val="No Spacing"/>
    <w:uiPriority w:val="1"/>
    <w:qFormat/>
    <w:rsid w:val="00690F66"/>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F366D3"/>
  </w:style>
  <w:style w:type="paragraph" w:customStyle="1" w:styleId="p2">
    <w:name w:val="p2"/>
    <w:basedOn w:val="Normal"/>
    <w:rsid w:val="00250B55"/>
    <w:pPr>
      <w:spacing w:before="100" w:beforeAutospacing="1" w:after="100" w:afterAutospacing="1"/>
    </w:pPr>
  </w:style>
  <w:style w:type="paragraph" w:customStyle="1" w:styleId="p3">
    <w:name w:val="p3"/>
    <w:basedOn w:val="Normal"/>
    <w:rsid w:val="00250B5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hyperlink" Target="http://localhost:8000" TargetMode="Externa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footer" Target="footer2.xml"/></Relationships>
</file>

<file path=word/_rels/footer2.xml.rels><?xml version="1.0" encoding="UTF-8" standalone="yes"?>
<Relationships xmlns="http://schemas.openxmlformats.org/package/2006/relationships"><Relationship Id="rId2" Type="http://schemas.openxmlformats.org/officeDocument/2006/relationships/image" Target="media/image85.png"/><Relationship Id="rId1" Type="http://schemas.openxmlformats.org/officeDocument/2006/relationships/image" Target="media/image84.png"/></Relationships>
</file>

<file path=word/_rels/header1.xml.rels><?xml version="1.0" encoding="UTF-8" standalone="yes"?>
<Relationships xmlns="http://schemas.openxmlformats.org/package/2006/relationships"><Relationship Id="rId1" Type="http://schemas.openxmlformats.org/officeDocument/2006/relationships/image" Target="media/image8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83</Pages>
  <Words>57252</Words>
  <Characters>326341</Characters>
  <Application>Microsoft Office Word</Application>
  <DocSecurity>0</DocSecurity>
  <Lines>2719</Lines>
  <Paragraphs>7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43</cp:revision>
  <dcterms:created xsi:type="dcterms:W3CDTF">2025-12-18T21:05:00Z</dcterms:created>
  <dcterms:modified xsi:type="dcterms:W3CDTF">2025-12-19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